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6F4485" w14:textId="77777777" w:rsidR="00D94818" w:rsidRPr="006F3FF2" w:rsidRDefault="00D94818" w:rsidP="00D94818">
      <w:pPr>
        <w:spacing w:after="1800" w:line="240" w:lineRule="auto"/>
        <w:jc w:val="center"/>
        <w:rPr>
          <w:rFonts w:ascii="Times New Roman" w:hAnsi="Times New Roman" w:cs="Times New Roman"/>
          <w:b/>
          <w:bCs/>
          <w:sz w:val="32"/>
          <w:szCs w:val="32"/>
        </w:rPr>
      </w:pPr>
      <w:r w:rsidRPr="006F3FF2">
        <w:rPr>
          <w:rFonts w:ascii="Times New Roman" w:hAnsi="Times New Roman" w:cs="Times New Roman"/>
          <w:b/>
          <w:bCs/>
          <w:sz w:val="32"/>
          <w:szCs w:val="32"/>
        </w:rPr>
        <w:t xml:space="preserve">DEVELOPMENT OF AN INTELLIGENT CODE REVIEW TOOL </w:t>
      </w:r>
    </w:p>
    <w:p w14:paraId="69A44B86"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5EF25022"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10F91D3E"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3FE394C9" w14:textId="77777777" w:rsidR="00D94818" w:rsidRPr="006F3FF2" w:rsidRDefault="00D94818" w:rsidP="00D94818">
      <w:pPr>
        <w:spacing w:after="1800" w:line="240" w:lineRule="auto"/>
        <w:jc w:val="center"/>
        <w:rPr>
          <w:rFonts w:ascii="Times New Roman" w:hAnsi="Times New Roman" w:cs="Times New Roman"/>
          <w:b/>
          <w:bCs/>
          <w:sz w:val="32"/>
          <w:szCs w:val="32"/>
        </w:rPr>
      </w:pPr>
      <w:r w:rsidRPr="006F3FF2">
        <w:rPr>
          <w:rFonts w:ascii="Times New Roman" w:hAnsi="Times New Roman" w:cs="Times New Roman"/>
          <w:b/>
          <w:bCs/>
          <w:sz w:val="32"/>
          <w:szCs w:val="32"/>
        </w:rPr>
        <w:t>BY</w:t>
      </w:r>
    </w:p>
    <w:p w14:paraId="18CFC4E1"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75C0A7C1"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7AF083E8"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78015197"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65A406DD" w14:textId="77777777" w:rsidR="00D94818" w:rsidRPr="006F3FF2" w:rsidRDefault="00D94818" w:rsidP="00D94818">
      <w:pPr>
        <w:spacing w:after="1800" w:line="240" w:lineRule="auto"/>
        <w:jc w:val="center"/>
        <w:rPr>
          <w:rFonts w:ascii="Times New Roman" w:hAnsi="Times New Roman" w:cs="Times New Roman"/>
          <w:b/>
          <w:bCs/>
          <w:sz w:val="32"/>
          <w:szCs w:val="32"/>
        </w:rPr>
      </w:pPr>
      <w:r w:rsidRPr="006F3FF2">
        <w:rPr>
          <w:rFonts w:ascii="Times New Roman" w:hAnsi="Times New Roman" w:cs="Times New Roman"/>
          <w:b/>
          <w:bCs/>
          <w:sz w:val="32"/>
          <w:szCs w:val="32"/>
        </w:rPr>
        <w:t xml:space="preserve">EKEKWE, </w:t>
      </w:r>
      <w:r w:rsidRPr="006F3FF2">
        <w:rPr>
          <w:rFonts w:ascii="Times New Roman" w:hAnsi="Times New Roman" w:cs="Times New Roman"/>
          <w:sz w:val="32"/>
          <w:szCs w:val="32"/>
        </w:rPr>
        <w:t>TANYALOUISE KELECHI, CHISOM</w:t>
      </w:r>
      <w:r w:rsidRPr="006F3FF2">
        <w:rPr>
          <w:rFonts w:ascii="Times New Roman" w:hAnsi="Times New Roman" w:cs="Times New Roman"/>
          <w:b/>
          <w:bCs/>
          <w:sz w:val="32"/>
          <w:szCs w:val="32"/>
        </w:rPr>
        <w:br/>
        <w:t>(20CG028072)</w:t>
      </w:r>
    </w:p>
    <w:p w14:paraId="60A8339C"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2FD0D405"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79629051"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55475EB9"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2E09BD3E"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46ADCBCA" w14:textId="77777777" w:rsidR="00D94818" w:rsidRPr="006F3FF2" w:rsidRDefault="00D94818" w:rsidP="00D94818">
      <w:pPr>
        <w:spacing w:after="1800" w:line="240" w:lineRule="auto"/>
        <w:jc w:val="center"/>
        <w:rPr>
          <w:rFonts w:ascii="Times New Roman" w:hAnsi="Times New Roman" w:cs="Times New Roman"/>
          <w:b/>
          <w:bCs/>
          <w:sz w:val="32"/>
          <w:szCs w:val="32"/>
        </w:rPr>
      </w:pPr>
    </w:p>
    <w:p w14:paraId="146FDD2D" w14:textId="77777777" w:rsidR="00D94818" w:rsidRPr="006F3FF2" w:rsidRDefault="00D94818" w:rsidP="00D94818">
      <w:pPr>
        <w:spacing w:after="1200"/>
        <w:jc w:val="center"/>
        <w:rPr>
          <w:rFonts w:ascii="Times New Roman" w:hAnsi="Times New Roman" w:cs="Times New Roman"/>
          <w:b/>
          <w:bCs/>
          <w:sz w:val="32"/>
          <w:szCs w:val="32"/>
        </w:rPr>
      </w:pPr>
      <w:r w:rsidRPr="006F3FF2">
        <w:rPr>
          <w:rFonts w:ascii="Times New Roman" w:hAnsi="Times New Roman" w:cs="Times New Roman"/>
          <w:b/>
          <w:bCs/>
          <w:sz w:val="32"/>
          <w:szCs w:val="32"/>
        </w:rPr>
        <w:t>A PROJECT SUBMITTED TO THE DEPARTMENT OF COMPUTER AND INFORMATION SCIENCES, COLLEGE OF SCIENCE AND TECHNOLOGY, COVENANT UNIVERSITY, OTA, OGUN STATE.</w:t>
      </w:r>
    </w:p>
    <w:p w14:paraId="2284C431" w14:textId="77777777" w:rsidR="00D94818" w:rsidRPr="006F3FF2" w:rsidRDefault="00D94818" w:rsidP="00D94818">
      <w:pPr>
        <w:spacing w:after="1200"/>
        <w:rPr>
          <w:rFonts w:ascii="Times New Roman" w:hAnsi="Times New Roman" w:cs="Times New Roman"/>
          <w:b/>
          <w:bCs/>
          <w:sz w:val="32"/>
          <w:szCs w:val="32"/>
        </w:rPr>
      </w:pPr>
    </w:p>
    <w:p w14:paraId="5A675228" w14:textId="77777777" w:rsidR="00D94818" w:rsidRPr="006F3FF2" w:rsidRDefault="00D94818" w:rsidP="00D94818">
      <w:pPr>
        <w:spacing w:after="1200"/>
        <w:jc w:val="center"/>
        <w:rPr>
          <w:rFonts w:ascii="Times New Roman" w:hAnsi="Times New Roman" w:cs="Times New Roman"/>
          <w:b/>
          <w:bCs/>
          <w:sz w:val="32"/>
          <w:szCs w:val="32"/>
        </w:rPr>
      </w:pPr>
    </w:p>
    <w:p w14:paraId="48C7B7E0" w14:textId="77777777" w:rsidR="00D94818" w:rsidRPr="006F3FF2" w:rsidRDefault="00D94818" w:rsidP="00D94818">
      <w:pPr>
        <w:spacing w:after="1200"/>
        <w:jc w:val="center"/>
        <w:rPr>
          <w:rFonts w:ascii="Times New Roman" w:hAnsi="Times New Roman" w:cs="Times New Roman"/>
          <w:b/>
          <w:bCs/>
          <w:sz w:val="32"/>
          <w:szCs w:val="32"/>
        </w:rPr>
      </w:pPr>
    </w:p>
    <w:p w14:paraId="30E5E311" w14:textId="77777777" w:rsidR="00D94818" w:rsidRPr="006F3FF2" w:rsidRDefault="00D94818" w:rsidP="00D94818">
      <w:pPr>
        <w:spacing w:after="1200"/>
        <w:jc w:val="center"/>
        <w:rPr>
          <w:rFonts w:ascii="Times New Roman" w:hAnsi="Times New Roman" w:cs="Times New Roman"/>
          <w:b/>
          <w:bCs/>
          <w:sz w:val="32"/>
          <w:szCs w:val="32"/>
        </w:rPr>
      </w:pPr>
      <w:r w:rsidRPr="006F3FF2">
        <w:rPr>
          <w:rFonts w:ascii="Times New Roman" w:hAnsi="Times New Roman" w:cs="Times New Roman"/>
          <w:b/>
          <w:bCs/>
          <w:sz w:val="32"/>
          <w:szCs w:val="32"/>
        </w:rPr>
        <w:t>IN PARTIAL FULFILMENT OF THE REQUIREMENTS FOR THE AWARD OF THE BACHELOR OF SCIENCE (HONOURS) DEGREE IN COMPUTER SCIENCE.</w:t>
      </w:r>
    </w:p>
    <w:p w14:paraId="7E44E315" w14:textId="77777777" w:rsidR="00D94818" w:rsidRPr="006F3FF2" w:rsidRDefault="00D94818" w:rsidP="00D94818">
      <w:pPr>
        <w:spacing w:after="1200"/>
        <w:jc w:val="center"/>
        <w:rPr>
          <w:rFonts w:ascii="Times New Roman" w:hAnsi="Times New Roman" w:cs="Times New Roman"/>
          <w:b/>
          <w:bCs/>
          <w:sz w:val="32"/>
          <w:szCs w:val="32"/>
        </w:rPr>
      </w:pPr>
    </w:p>
    <w:p w14:paraId="33C889A7" w14:textId="77777777" w:rsidR="00D94818" w:rsidRPr="006F3FF2" w:rsidRDefault="00D94818" w:rsidP="00D94818">
      <w:pPr>
        <w:spacing w:after="1200"/>
        <w:jc w:val="center"/>
        <w:rPr>
          <w:rFonts w:ascii="Times New Roman" w:hAnsi="Times New Roman" w:cs="Times New Roman"/>
          <w:b/>
          <w:bCs/>
          <w:sz w:val="32"/>
          <w:szCs w:val="32"/>
        </w:rPr>
      </w:pPr>
    </w:p>
    <w:p w14:paraId="2F558A3C" w14:textId="77777777" w:rsidR="00D94818" w:rsidRPr="006F3FF2" w:rsidRDefault="00D94818" w:rsidP="00D94818">
      <w:pPr>
        <w:spacing w:after="1200"/>
        <w:jc w:val="center"/>
        <w:rPr>
          <w:rFonts w:ascii="Times New Roman" w:hAnsi="Times New Roman" w:cs="Times New Roman"/>
          <w:b/>
          <w:bCs/>
          <w:sz w:val="32"/>
          <w:szCs w:val="32"/>
        </w:rPr>
      </w:pPr>
    </w:p>
    <w:p w14:paraId="7FA4ECF8" w14:textId="3ABB1AA8" w:rsidR="00D94818" w:rsidRPr="006F3FF2" w:rsidRDefault="00D94818" w:rsidP="00D94818">
      <w:pPr>
        <w:tabs>
          <w:tab w:val="left" w:pos="5205"/>
        </w:tabs>
        <w:spacing w:line="240" w:lineRule="auto"/>
        <w:jc w:val="center"/>
        <w:rPr>
          <w:rFonts w:ascii="Times New Roman" w:hAnsi="Times New Roman" w:cs="Times New Roman"/>
          <w:b/>
          <w:sz w:val="28"/>
          <w:szCs w:val="28"/>
        </w:rPr>
      </w:pPr>
      <w:proofErr w:type="gramStart"/>
      <w:r w:rsidRPr="006F3FF2">
        <w:rPr>
          <w:rFonts w:ascii="Times New Roman" w:hAnsi="Times New Roman" w:cs="Times New Roman"/>
          <w:b/>
          <w:bCs/>
          <w:sz w:val="32"/>
          <w:szCs w:val="32"/>
        </w:rPr>
        <w:t>JULY,</w:t>
      </w:r>
      <w:proofErr w:type="gramEnd"/>
      <w:r w:rsidRPr="006F3FF2">
        <w:rPr>
          <w:rFonts w:ascii="Times New Roman" w:hAnsi="Times New Roman" w:cs="Times New Roman"/>
          <w:b/>
          <w:bCs/>
          <w:sz w:val="32"/>
          <w:szCs w:val="32"/>
        </w:rPr>
        <w:t xml:space="preserve"> 2024</w:t>
      </w:r>
    </w:p>
    <w:p w14:paraId="7523E9BD" w14:textId="77777777" w:rsidR="00D94818" w:rsidRPr="006F3FF2" w:rsidRDefault="00D94818" w:rsidP="00D94818"/>
    <w:p w14:paraId="3EC50592" w14:textId="0357E4A2" w:rsidR="001225CF" w:rsidRPr="006F3FF2" w:rsidRDefault="001225CF" w:rsidP="00D94818">
      <w:pPr>
        <w:spacing w:line="240" w:lineRule="auto"/>
        <w:contextualSpacing w:val="0"/>
        <w:sectPr w:rsidR="001225CF" w:rsidRPr="006F3FF2" w:rsidSect="00AE6D12">
          <w:pgSz w:w="12240" w:h="15840" w:code="1"/>
          <w:pgMar w:top="1440" w:right="1440" w:bottom="1440" w:left="1800" w:header="720" w:footer="720" w:gutter="0"/>
          <w:cols w:space="720"/>
          <w:docGrid w:linePitch="360"/>
        </w:sectPr>
      </w:pPr>
    </w:p>
    <w:p w14:paraId="34EE85B9" w14:textId="7EC1EDFF" w:rsidR="00115C2B" w:rsidRPr="006F3FF2" w:rsidRDefault="008E7C07" w:rsidP="00666BC3">
      <w:pPr>
        <w:pStyle w:val="Heading2"/>
        <w:spacing w:after="240"/>
        <w:jc w:val="center"/>
      </w:pPr>
      <w:bookmarkStart w:id="0" w:name="_Toc169592493"/>
      <w:bookmarkStart w:id="1" w:name="_Toc170400818"/>
      <w:r w:rsidRPr="006F3FF2">
        <w:rPr>
          <w:sz w:val="28"/>
        </w:rPr>
        <w:lastRenderedPageBreak/>
        <w:t>CERTIFICATION</w:t>
      </w:r>
      <w:bookmarkEnd w:id="0"/>
      <w:bookmarkEnd w:id="1"/>
    </w:p>
    <w:p w14:paraId="16AAE1F2" w14:textId="21EC87B6" w:rsidR="00666BC3" w:rsidRPr="006F3FF2" w:rsidRDefault="00666BC3" w:rsidP="00666BC3">
      <w:pPr>
        <w:pStyle w:val="Text"/>
        <w:rPr>
          <w:lang w:val="en-GB"/>
        </w:rPr>
      </w:pPr>
      <w:r w:rsidRPr="006F3FF2">
        <w:rPr>
          <w:lang w:val="en-GB"/>
        </w:rPr>
        <w:t xml:space="preserve">I hereby certify that this project was carried out by </w:t>
      </w:r>
      <w:r w:rsidR="00D94818" w:rsidRPr="006F3FF2">
        <w:rPr>
          <w:lang w:val="en-GB"/>
        </w:rPr>
        <w:t>Tanyalouise Kelechi, Chisom EKEKWE</w:t>
      </w:r>
      <w:r w:rsidR="00DA3796" w:rsidRPr="006F3FF2">
        <w:rPr>
          <w:lang w:val="en-GB"/>
        </w:rPr>
        <w:t>,</w:t>
      </w:r>
      <w:r w:rsidR="00D94818" w:rsidRPr="006F3FF2">
        <w:rPr>
          <w:lang w:val="en-GB"/>
        </w:rPr>
        <w:t xml:space="preserve"> </w:t>
      </w:r>
      <w:r w:rsidRPr="006F3FF2">
        <w:rPr>
          <w:lang w:val="en-GB"/>
        </w:rPr>
        <w:t>in the Department of Computer and Information Sciences, College of Science and Technology, Covenant University, Ogun State, Nigeria, under my supervision.</w:t>
      </w:r>
    </w:p>
    <w:p w14:paraId="34AAC014" w14:textId="124EE463" w:rsidR="00666BC3" w:rsidRPr="006F3FF2" w:rsidRDefault="00666BC3" w:rsidP="00666BC3">
      <w:pPr>
        <w:rPr>
          <w:rFonts w:ascii="Times New Roman" w:hAnsi="Times New Roman" w:cs="Times New Roman"/>
          <w:sz w:val="24"/>
          <w:szCs w:val="24"/>
        </w:rPr>
      </w:pPr>
    </w:p>
    <w:p w14:paraId="779C702B" w14:textId="5568C93A" w:rsidR="00666BC3" w:rsidRPr="006F3FF2" w:rsidRDefault="00666BC3" w:rsidP="00666BC3">
      <w:pPr>
        <w:rPr>
          <w:rFonts w:ascii="Times New Roman" w:hAnsi="Times New Roman" w:cs="Times New Roman"/>
          <w:sz w:val="24"/>
          <w:szCs w:val="24"/>
        </w:rPr>
      </w:pPr>
    </w:p>
    <w:p w14:paraId="2FFC9EE5" w14:textId="3333BBB5" w:rsidR="00666BC3" w:rsidRPr="006F3FF2" w:rsidRDefault="00666BC3" w:rsidP="00666BC3">
      <w:pPr>
        <w:rPr>
          <w:rFonts w:ascii="Times New Roman" w:hAnsi="Times New Roman" w:cs="Times New Roman"/>
          <w:sz w:val="24"/>
          <w:szCs w:val="24"/>
        </w:rPr>
      </w:pPr>
    </w:p>
    <w:p w14:paraId="62B4CCB8" w14:textId="145DB088" w:rsidR="00666BC3" w:rsidRPr="006F3FF2" w:rsidRDefault="00666BC3" w:rsidP="00666BC3">
      <w:pPr>
        <w:rPr>
          <w:rFonts w:ascii="Times New Roman" w:hAnsi="Times New Roman" w:cs="Times New Roman"/>
          <w:sz w:val="24"/>
          <w:szCs w:val="24"/>
        </w:rPr>
      </w:pPr>
    </w:p>
    <w:p w14:paraId="694A05C7" w14:textId="77777777" w:rsidR="00666BC3" w:rsidRPr="006F3FF2" w:rsidRDefault="00666BC3" w:rsidP="00666BC3">
      <w:pPr>
        <w:rPr>
          <w:rFonts w:ascii="Times New Roman" w:hAnsi="Times New Roman" w:cs="Times New Roman"/>
          <w:sz w:val="24"/>
          <w:szCs w:val="24"/>
        </w:rPr>
      </w:pPr>
    </w:p>
    <w:p w14:paraId="15979DD4" w14:textId="77777777" w:rsidR="00666BC3" w:rsidRPr="006F3FF2" w:rsidRDefault="00666BC3" w:rsidP="00666BC3">
      <w:pPr>
        <w:rPr>
          <w:rFonts w:ascii="Times New Roman" w:hAnsi="Times New Roman" w:cs="Times New Roman"/>
          <w:sz w:val="24"/>
          <w:szCs w:val="24"/>
        </w:rPr>
      </w:pPr>
    </w:p>
    <w:p w14:paraId="748E8A54" w14:textId="77777777" w:rsidR="00666BC3" w:rsidRPr="006F3FF2" w:rsidRDefault="00666BC3" w:rsidP="00666BC3">
      <w:pPr>
        <w:rPr>
          <w:rFonts w:ascii="Times New Roman" w:hAnsi="Times New Roman" w:cs="Times New Roman"/>
          <w:sz w:val="24"/>
          <w:szCs w:val="24"/>
        </w:rPr>
      </w:pPr>
    </w:p>
    <w:tbl>
      <w:tblPr>
        <w:tblW w:w="0" w:type="auto"/>
        <w:tblLook w:val="04A0" w:firstRow="1" w:lastRow="0" w:firstColumn="1" w:lastColumn="0" w:noHBand="0" w:noVBand="1"/>
      </w:tblPr>
      <w:tblGrid>
        <w:gridCol w:w="4878"/>
        <w:gridCol w:w="3780"/>
      </w:tblGrid>
      <w:tr w:rsidR="00666BC3" w:rsidRPr="006F3FF2" w14:paraId="1A272AFD" w14:textId="77777777" w:rsidTr="0017050F">
        <w:tc>
          <w:tcPr>
            <w:tcW w:w="4878" w:type="dxa"/>
            <w:shd w:val="clear" w:color="auto" w:fill="auto"/>
          </w:tcPr>
          <w:p w14:paraId="1B5DC130" w14:textId="5B90CEEC" w:rsidR="00666BC3" w:rsidRPr="006F3FF2" w:rsidRDefault="00D94818" w:rsidP="0017050F">
            <w:pPr>
              <w:pStyle w:val="NoSpacing"/>
              <w:rPr>
                <w:rFonts w:ascii="Times New Roman" w:hAnsi="Times New Roman" w:cs="Times New Roman"/>
                <w:b/>
                <w:bCs/>
                <w:sz w:val="24"/>
                <w:szCs w:val="24"/>
              </w:rPr>
            </w:pPr>
            <w:proofErr w:type="spellStart"/>
            <w:r w:rsidRPr="006F3FF2">
              <w:rPr>
                <w:rFonts w:ascii="Times New Roman" w:hAnsi="Times New Roman" w:cs="Times New Roman"/>
                <w:b/>
                <w:bCs/>
                <w:sz w:val="24"/>
                <w:szCs w:val="24"/>
              </w:rPr>
              <w:t>Dr.</w:t>
            </w:r>
            <w:proofErr w:type="spellEnd"/>
            <w:r w:rsidRPr="006F3FF2">
              <w:rPr>
                <w:rFonts w:ascii="Times New Roman" w:hAnsi="Times New Roman" w:cs="Times New Roman"/>
                <w:b/>
                <w:bCs/>
                <w:sz w:val="24"/>
                <w:szCs w:val="24"/>
              </w:rPr>
              <w:t xml:space="preserve"> </w:t>
            </w:r>
            <w:proofErr w:type="spellStart"/>
            <w:r w:rsidRPr="006F3FF2">
              <w:rPr>
                <w:rFonts w:ascii="Times New Roman" w:hAnsi="Times New Roman" w:cs="Times New Roman"/>
                <w:b/>
                <w:bCs/>
                <w:sz w:val="24"/>
                <w:szCs w:val="24"/>
              </w:rPr>
              <w:t>Itunuoluwa</w:t>
            </w:r>
            <w:proofErr w:type="spellEnd"/>
            <w:r w:rsidRPr="006F3FF2">
              <w:rPr>
                <w:rFonts w:ascii="Times New Roman" w:hAnsi="Times New Roman" w:cs="Times New Roman"/>
                <w:b/>
                <w:bCs/>
                <w:sz w:val="24"/>
                <w:szCs w:val="24"/>
              </w:rPr>
              <w:t xml:space="preserve"> </w:t>
            </w:r>
            <w:proofErr w:type="spellStart"/>
            <w:r w:rsidRPr="006F3FF2">
              <w:rPr>
                <w:rFonts w:ascii="Times New Roman" w:hAnsi="Times New Roman" w:cs="Times New Roman"/>
                <w:b/>
                <w:bCs/>
                <w:sz w:val="24"/>
                <w:szCs w:val="24"/>
              </w:rPr>
              <w:t>Isewon</w:t>
            </w:r>
            <w:proofErr w:type="spellEnd"/>
          </w:p>
        </w:tc>
        <w:tc>
          <w:tcPr>
            <w:tcW w:w="3780" w:type="dxa"/>
            <w:tcBorders>
              <w:bottom w:val="single" w:sz="4" w:space="0" w:color="auto"/>
            </w:tcBorders>
            <w:shd w:val="clear" w:color="auto" w:fill="auto"/>
          </w:tcPr>
          <w:p w14:paraId="76C90DE6" w14:textId="77777777" w:rsidR="00666BC3" w:rsidRPr="006F3FF2" w:rsidRDefault="00666BC3" w:rsidP="0017050F">
            <w:pPr>
              <w:pStyle w:val="NoSpacing"/>
              <w:rPr>
                <w:rFonts w:ascii="Times New Roman" w:hAnsi="Times New Roman" w:cs="Times New Roman"/>
                <w:sz w:val="24"/>
                <w:szCs w:val="24"/>
              </w:rPr>
            </w:pPr>
          </w:p>
        </w:tc>
      </w:tr>
      <w:tr w:rsidR="00666BC3" w:rsidRPr="006F3FF2" w14:paraId="1D8773B6" w14:textId="77777777" w:rsidTr="0017050F">
        <w:tc>
          <w:tcPr>
            <w:tcW w:w="4878" w:type="dxa"/>
            <w:shd w:val="clear" w:color="auto" w:fill="auto"/>
          </w:tcPr>
          <w:p w14:paraId="6BA8FE41" w14:textId="77777777" w:rsidR="00666BC3" w:rsidRPr="006F3FF2" w:rsidRDefault="00666BC3" w:rsidP="0017050F">
            <w:pPr>
              <w:pStyle w:val="NoSpacing"/>
              <w:rPr>
                <w:rFonts w:ascii="Times New Roman" w:hAnsi="Times New Roman" w:cs="Times New Roman"/>
                <w:sz w:val="24"/>
                <w:szCs w:val="24"/>
              </w:rPr>
            </w:pPr>
            <w:r w:rsidRPr="006F3FF2">
              <w:rPr>
                <w:rFonts w:ascii="Times New Roman" w:hAnsi="Times New Roman" w:cs="Times New Roman"/>
                <w:i/>
                <w:iCs/>
                <w:sz w:val="24"/>
                <w:szCs w:val="24"/>
              </w:rPr>
              <w:t>Supervisor</w:t>
            </w:r>
          </w:p>
        </w:tc>
        <w:tc>
          <w:tcPr>
            <w:tcW w:w="3780" w:type="dxa"/>
            <w:tcBorders>
              <w:top w:val="single" w:sz="4" w:space="0" w:color="auto"/>
            </w:tcBorders>
            <w:shd w:val="clear" w:color="auto" w:fill="auto"/>
          </w:tcPr>
          <w:p w14:paraId="4D2EF55B" w14:textId="77777777" w:rsidR="00666BC3" w:rsidRPr="006F3FF2" w:rsidRDefault="00666BC3" w:rsidP="0017050F">
            <w:pPr>
              <w:pStyle w:val="NoSpacing"/>
              <w:jc w:val="center"/>
              <w:rPr>
                <w:rFonts w:ascii="Times New Roman" w:hAnsi="Times New Roman" w:cs="Times New Roman"/>
                <w:b/>
                <w:bCs/>
                <w:sz w:val="24"/>
                <w:szCs w:val="24"/>
              </w:rPr>
            </w:pPr>
            <w:r w:rsidRPr="006F3FF2">
              <w:rPr>
                <w:rFonts w:ascii="Times New Roman" w:hAnsi="Times New Roman" w:cs="Times New Roman"/>
                <w:b/>
                <w:bCs/>
                <w:sz w:val="24"/>
                <w:szCs w:val="24"/>
              </w:rPr>
              <w:t>Signature and Date</w:t>
            </w:r>
          </w:p>
        </w:tc>
      </w:tr>
      <w:tr w:rsidR="00666BC3" w:rsidRPr="006F3FF2" w14:paraId="090B8D6D" w14:textId="77777777" w:rsidTr="0017050F">
        <w:tc>
          <w:tcPr>
            <w:tcW w:w="4878" w:type="dxa"/>
            <w:shd w:val="clear" w:color="auto" w:fill="auto"/>
          </w:tcPr>
          <w:p w14:paraId="706EC3D0" w14:textId="77777777" w:rsidR="00666BC3" w:rsidRPr="006F3FF2" w:rsidRDefault="00666BC3" w:rsidP="0017050F">
            <w:pPr>
              <w:pStyle w:val="NoSpacing"/>
              <w:rPr>
                <w:rFonts w:ascii="Times New Roman" w:hAnsi="Times New Roman" w:cs="Times New Roman"/>
                <w:sz w:val="24"/>
                <w:szCs w:val="24"/>
              </w:rPr>
            </w:pPr>
          </w:p>
          <w:p w14:paraId="645AF354" w14:textId="77777777" w:rsidR="00666BC3" w:rsidRPr="006F3FF2" w:rsidRDefault="00666BC3" w:rsidP="0017050F">
            <w:pPr>
              <w:pStyle w:val="NoSpacing"/>
              <w:rPr>
                <w:rFonts w:ascii="Times New Roman" w:hAnsi="Times New Roman" w:cs="Times New Roman"/>
                <w:sz w:val="24"/>
                <w:szCs w:val="24"/>
              </w:rPr>
            </w:pPr>
          </w:p>
          <w:p w14:paraId="1035C598" w14:textId="77777777" w:rsidR="00666BC3" w:rsidRPr="006F3FF2" w:rsidRDefault="00666BC3" w:rsidP="0017050F">
            <w:pPr>
              <w:pStyle w:val="NoSpacing"/>
              <w:rPr>
                <w:rFonts w:ascii="Times New Roman" w:hAnsi="Times New Roman" w:cs="Times New Roman"/>
                <w:sz w:val="24"/>
                <w:szCs w:val="24"/>
              </w:rPr>
            </w:pPr>
          </w:p>
          <w:p w14:paraId="79EA1728" w14:textId="77777777" w:rsidR="00666BC3" w:rsidRPr="006F3FF2" w:rsidRDefault="00666BC3" w:rsidP="0017050F">
            <w:pPr>
              <w:pStyle w:val="NoSpacing"/>
              <w:rPr>
                <w:rFonts w:ascii="Times New Roman" w:hAnsi="Times New Roman" w:cs="Times New Roman"/>
                <w:sz w:val="24"/>
                <w:szCs w:val="24"/>
              </w:rPr>
            </w:pPr>
          </w:p>
          <w:p w14:paraId="2487498D" w14:textId="77777777" w:rsidR="00666BC3" w:rsidRPr="006F3FF2" w:rsidRDefault="00666BC3" w:rsidP="0017050F">
            <w:pPr>
              <w:pStyle w:val="NoSpacing"/>
              <w:rPr>
                <w:rFonts w:ascii="Times New Roman" w:hAnsi="Times New Roman" w:cs="Times New Roman"/>
                <w:sz w:val="24"/>
                <w:szCs w:val="24"/>
              </w:rPr>
            </w:pPr>
          </w:p>
          <w:p w14:paraId="751D6EFA" w14:textId="77777777" w:rsidR="00666BC3" w:rsidRPr="006F3FF2" w:rsidRDefault="00666BC3" w:rsidP="0017050F">
            <w:pPr>
              <w:pStyle w:val="NoSpacing"/>
              <w:rPr>
                <w:rFonts w:ascii="Times New Roman" w:hAnsi="Times New Roman" w:cs="Times New Roman"/>
                <w:sz w:val="24"/>
                <w:szCs w:val="24"/>
              </w:rPr>
            </w:pPr>
          </w:p>
        </w:tc>
        <w:tc>
          <w:tcPr>
            <w:tcW w:w="3780" w:type="dxa"/>
            <w:shd w:val="clear" w:color="auto" w:fill="auto"/>
          </w:tcPr>
          <w:p w14:paraId="053754F9" w14:textId="77777777" w:rsidR="00666BC3" w:rsidRPr="006F3FF2" w:rsidRDefault="00666BC3" w:rsidP="0017050F">
            <w:pPr>
              <w:pStyle w:val="NoSpacing"/>
              <w:rPr>
                <w:rFonts w:ascii="Times New Roman" w:hAnsi="Times New Roman" w:cs="Times New Roman"/>
                <w:sz w:val="24"/>
                <w:szCs w:val="24"/>
              </w:rPr>
            </w:pPr>
          </w:p>
          <w:p w14:paraId="36C39A84" w14:textId="77777777" w:rsidR="00666BC3" w:rsidRPr="006F3FF2" w:rsidRDefault="00666BC3" w:rsidP="0017050F">
            <w:pPr>
              <w:pStyle w:val="NoSpacing"/>
              <w:rPr>
                <w:rFonts w:ascii="Times New Roman" w:hAnsi="Times New Roman" w:cs="Times New Roman"/>
                <w:sz w:val="24"/>
                <w:szCs w:val="24"/>
              </w:rPr>
            </w:pPr>
          </w:p>
        </w:tc>
      </w:tr>
      <w:tr w:rsidR="00666BC3" w:rsidRPr="006F3FF2" w14:paraId="4AD81554" w14:textId="77777777" w:rsidTr="0017050F">
        <w:tc>
          <w:tcPr>
            <w:tcW w:w="4878" w:type="dxa"/>
            <w:shd w:val="clear" w:color="auto" w:fill="auto"/>
          </w:tcPr>
          <w:p w14:paraId="1B3D4F6A" w14:textId="77777777" w:rsidR="00666BC3" w:rsidRPr="006F3FF2" w:rsidRDefault="00666BC3" w:rsidP="0017050F">
            <w:pPr>
              <w:pStyle w:val="NoSpacing"/>
              <w:rPr>
                <w:rFonts w:ascii="Times New Roman" w:hAnsi="Times New Roman" w:cs="Times New Roman"/>
                <w:b/>
                <w:bCs/>
                <w:sz w:val="24"/>
                <w:szCs w:val="24"/>
              </w:rPr>
            </w:pPr>
            <w:r w:rsidRPr="006F3FF2">
              <w:rPr>
                <w:rFonts w:ascii="Times New Roman" w:hAnsi="Times New Roman" w:cs="Times New Roman"/>
                <w:b/>
                <w:bCs/>
                <w:sz w:val="24"/>
                <w:szCs w:val="24"/>
              </w:rPr>
              <w:t>Prof. Olufunke O. Oladipupo</w:t>
            </w:r>
          </w:p>
        </w:tc>
        <w:tc>
          <w:tcPr>
            <w:tcW w:w="3780" w:type="dxa"/>
            <w:tcBorders>
              <w:bottom w:val="single" w:sz="4" w:space="0" w:color="auto"/>
            </w:tcBorders>
            <w:shd w:val="clear" w:color="auto" w:fill="auto"/>
          </w:tcPr>
          <w:p w14:paraId="1A1C4D8F" w14:textId="77777777" w:rsidR="00666BC3" w:rsidRPr="006F3FF2" w:rsidRDefault="00666BC3" w:rsidP="0017050F">
            <w:pPr>
              <w:pStyle w:val="NoSpacing"/>
              <w:rPr>
                <w:rFonts w:ascii="Times New Roman" w:hAnsi="Times New Roman" w:cs="Times New Roman"/>
                <w:sz w:val="24"/>
                <w:szCs w:val="24"/>
              </w:rPr>
            </w:pPr>
          </w:p>
        </w:tc>
      </w:tr>
      <w:tr w:rsidR="00666BC3" w:rsidRPr="006F3FF2" w14:paraId="249C99F1" w14:textId="77777777" w:rsidTr="0017050F">
        <w:tc>
          <w:tcPr>
            <w:tcW w:w="4878" w:type="dxa"/>
            <w:shd w:val="clear" w:color="auto" w:fill="auto"/>
          </w:tcPr>
          <w:p w14:paraId="5EB72210" w14:textId="77777777" w:rsidR="00666BC3" w:rsidRPr="006F3FF2" w:rsidRDefault="00666BC3" w:rsidP="0017050F">
            <w:pPr>
              <w:pStyle w:val="NoSpacing"/>
              <w:rPr>
                <w:rFonts w:ascii="Times New Roman" w:hAnsi="Times New Roman" w:cs="Times New Roman"/>
                <w:bCs/>
                <w:i/>
                <w:iCs/>
                <w:sz w:val="24"/>
                <w:szCs w:val="24"/>
              </w:rPr>
            </w:pPr>
            <w:r w:rsidRPr="006F3FF2">
              <w:rPr>
                <w:rFonts w:ascii="Times New Roman" w:hAnsi="Times New Roman" w:cs="Times New Roman"/>
                <w:bCs/>
                <w:i/>
                <w:iCs/>
                <w:sz w:val="24"/>
                <w:szCs w:val="24"/>
              </w:rPr>
              <w:t>Head of Department</w:t>
            </w:r>
          </w:p>
        </w:tc>
        <w:tc>
          <w:tcPr>
            <w:tcW w:w="3780" w:type="dxa"/>
            <w:tcBorders>
              <w:top w:val="single" w:sz="4" w:space="0" w:color="auto"/>
            </w:tcBorders>
            <w:shd w:val="clear" w:color="auto" w:fill="auto"/>
          </w:tcPr>
          <w:p w14:paraId="32A2A4E4" w14:textId="77777777" w:rsidR="00666BC3" w:rsidRPr="006F3FF2" w:rsidRDefault="00666BC3" w:rsidP="0017050F">
            <w:pPr>
              <w:pStyle w:val="NoSpacing"/>
              <w:jc w:val="center"/>
              <w:rPr>
                <w:rFonts w:ascii="Times New Roman" w:hAnsi="Times New Roman" w:cs="Times New Roman"/>
                <w:b/>
                <w:bCs/>
                <w:sz w:val="24"/>
                <w:szCs w:val="24"/>
              </w:rPr>
            </w:pPr>
            <w:r w:rsidRPr="006F3FF2">
              <w:rPr>
                <w:rFonts w:ascii="Times New Roman" w:hAnsi="Times New Roman" w:cs="Times New Roman"/>
                <w:b/>
                <w:bCs/>
                <w:sz w:val="24"/>
                <w:szCs w:val="24"/>
              </w:rPr>
              <w:t>Signature and Date</w:t>
            </w:r>
          </w:p>
        </w:tc>
      </w:tr>
    </w:tbl>
    <w:p w14:paraId="26CA8799" w14:textId="77777777" w:rsidR="00666BC3" w:rsidRPr="006F3FF2" w:rsidRDefault="00666BC3" w:rsidP="00666BC3">
      <w:pPr>
        <w:rPr>
          <w:rFonts w:ascii="Times New Roman" w:hAnsi="Times New Roman" w:cs="Times New Roman"/>
          <w:sz w:val="24"/>
          <w:szCs w:val="24"/>
        </w:rPr>
      </w:pPr>
    </w:p>
    <w:p w14:paraId="42C0B247" w14:textId="77777777" w:rsidR="00666BC3" w:rsidRPr="006F3FF2" w:rsidRDefault="00666BC3" w:rsidP="00666BC3"/>
    <w:p w14:paraId="75842262" w14:textId="77777777" w:rsidR="00666BC3" w:rsidRPr="006F3FF2" w:rsidRDefault="00666BC3" w:rsidP="00666BC3"/>
    <w:p w14:paraId="69280C93" w14:textId="77777777" w:rsidR="00666BC3" w:rsidRPr="006F3FF2" w:rsidRDefault="00666BC3" w:rsidP="00666BC3"/>
    <w:p w14:paraId="407750B9" w14:textId="77777777" w:rsidR="00666BC3" w:rsidRPr="006F3FF2" w:rsidRDefault="00666BC3" w:rsidP="00666BC3"/>
    <w:p w14:paraId="3C60A392" w14:textId="77777777" w:rsidR="00666BC3" w:rsidRPr="006F3FF2" w:rsidRDefault="00666BC3" w:rsidP="00666BC3">
      <w:pPr>
        <w:rPr>
          <w:rFonts w:cs="Times New Roman"/>
          <w:b/>
          <w:sz w:val="28"/>
        </w:rPr>
      </w:pPr>
      <w:r w:rsidRPr="006F3FF2">
        <w:br w:type="page"/>
      </w:r>
    </w:p>
    <w:p w14:paraId="5D64552A" w14:textId="5CFFDC33" w:rsidR="0039423D" w:rsidRPr="006F3FF2" w:rsidRDefault="008E7C07" w:rsidP="00666BC3">
      <w:pPr>
        <w:pStyle w:val="Heading2"/>
        <w:spacing w:after="240"/>
        <w:jc w:val="center"/>
      </w:pPr>
      <w:bookmarkStart w:id="2" w:name="_Toc169592494"/>
      <w:bookmarkStart w:id="3" w:name="_Toc170400819"/>
      <w:r w:rsidRPr="006F3FF2">
        <w:rPr>
          <w:sz w:val="28"/>
        </w:rPr>
        <w:lastRenderedPageBreak/>
        <w:t>DEDICATION</w:t>
      </w:r>
      <w:bookmarkEnd w:id="2"/>
      <w:bookmarkEnd w:id="3"/>
    </w:p>
    <w:p w14:paraId="008185D3" w14:textId="2AB059A0" w:rsidR="00AC7C34" w:rsidRPr="006F3FF2" w:rsidRDefault="00D94818">
      <w:pPr>
        <w:rPr>
          <w:rFonts w:ascii="Times New Roman" w:hAnsi="Times New Roman" w:cs="Times New Roman"/>
          <w:bCs/>
          <w:sz w:val="24"/>
          <w:szCs w:val="26"/>
        </w:rPr>
      </w:pPr>
      <w:r w:rsidRPr="006F3FF2">
        <w:rPr>
          <w:rFonts w:ascii="Times New Roman" w:eastAsia="Times New Roman" w:hAnsi="Times New Roman" w:cs="Times New Roman"/>
          <w:sz w:val="24"/>
          <w:szCs w:val="20"/>
        </w:rPr>
        <w:t>I dedicate this work to God, who has been my very present help in times of need during my 4-year journey in this institution. I also dedicate this work to my friends and family, who support me</w:t>
      </w:r>
      <w:r w:rsidR="00AC7C34" w:rsidRPr="006F3FF2">
        <w:rPr>
          <w:rFonts w:ascii="Times New Roman" w:hAnsi="Times New Roman" w:cs="Times New Roman"/>
          <w:bCs/>
          <w:sz w:val="24"/>
          <w:szCs w:val="26"/>
        </w:rPr>
        <w:br w:type="page"/>
      </w:r>
    </w:p>
    <w:p w14:paraId="11FF6DF1" w14:textId="0583398C" w:rsidR="00115C2B" w:rsidRPr="006F3FF2" w:rsidRDefault="00AC7C34" w:rsidP="00115C2B">
      <w:pPr>
        <w:pStyle w:val="Heading2"/>
        <w:spacing w:after="240"/>
        <w:jc w:val="center"/>
      </w:pPr>
      <w:bookmarkStart w:id="4" w:name="_Toc169592495"/>
      <w:bookmarkStart w:id="5" w:name="_Toc170400820"/>
      <w:r w:rsidRPr="006F3FF2">
        <w:rPr>
          <w:sz w:val="28"/>
        </w:rPr>
        <w:lastRenderedPageBreak/>
        <w:t>ACKNOWLEDGEMENTS</w:t>
      </w:r>
      <w:bookmarkEnd w:id="4"/>
      <w:bookmarkEnd w:id="5"/>
    </w:p>
    <w:p w14:paraId="63B40600" w14:textId="1F3CC5AC" w:rsidR="00B14ABA" w:rsidRPr="006F3FF2" w:rsidRDefault="00D94818" w:rsidP="00B14ABA">
      <w:pPr>
        <w:pStyle w:val="NormalFYP"/>
      </w:pPr>
      <w:r w:rsidRPr="006F3FF2">
        <w:t>My most profound gratitude goes to Almighty God, who has kept me and sustained me right from the very start of my degree up until this point. To Him be all the glory.</w:t>
      </w:r>
    </w:p>
    <w:p w14:paraId="1E4CDC8F" w14:textId="645BDD3E" w:rsidR="00D94818" w:rsidRPr="006F3FF2" w:rsidRDefault="00D94818" w:rsidP="00B14ABA">
      <w:pPr>
        <w:pStyle w:val="NormalFYP"/>
      </w:pPr>
      <w:r w:rsidRPr="006F3FF2">
        <w:t xml:space="preserve">I want to express my sincere gratitude to my younger sister, Daniella Ekekwe, who </w:t>
      </w:r>
      <w:r w:rsidR="00DA3796" w:rsidRPr="006F3FF2">
        <w:t>encourages</w:t>
      </w:r>
      <w:r w:rsidRPr="006F3FF2">
        <w:t xml:space="preserve"> me to follow my passion for computer science, especially during this project.</w:t>
      </w:r>
    </w:p>
    <w:p w14:paraId="6620AC48" w14:textId="5164E053" w:rsidR="00D94818" w:rsidRPr="006F3FF2" w:rsidRDefault="00D94818" w:rsidP="00B14ABA">
      <w:pPr>
        <w:pStyle w:val="NormalFYP"/>
      </w:pPr>
      <w:r w:rsidRPr="006F3FF2">
        <w:t>I am extremely grateful to my parents, Mr. and Mrs. Ekekwe for their sacrifices, contributions, and prayers towards the completion of this degree. I am extremely privileged to have them in my life.</w:t>
      </w:r>
    </w:p>
    <w:p w14:paraId="3500381D" w14:textId="0D333758" w:rsidR="003679EE" w:rsidRPr="006F3FF2" w:rsidRDefault="00D94818" w:rsidP="00B14ABA">
      <w:pPr>
        <w:pStyle w:val="NormalFYP"/>
      </w:pPr>
      <w:r w:rsidRPr="006F3FF2">
        <w:t xml:space="preserve">My sincere gratitude also goes to my hardworking supervisor and co-supervisor, Dr </w:t>
      </w:r>
      <w:proofErr w:type="spellStart"/>
      <w:r w:rsidRPr="006F3FF2">
        <w:t>Itunuoluwa</w:t>
      </w:r>
      <w:proofErr w:type="spellEnd"/>
      <w:r w:rsidRPr="006F3FF2">
        <w:t xml:space="preserve"> </w:t>
      </w:r>
      <w:proofErr w:type="spellStart"/>
      <w:r w:rsidRPr="006F3FF2">
        <w:t>Isewon</w:t>
      </w:r>
      <w:proofErr w:type="spellEnd"/>
      <w:r w:rsidRPr="006F3FF2">
        <w:t xml:space="preserve"> and M</w:t>
      </w:r>
      <w:r w:rsidR="00B14ABA">
        <w:t>s</w:t>
      </w:r>
      <w:r w:rsidRPr="006F3FF2">
        <w:t xml:space="preserve"> Nathaniel, who </w:t>
      </w:r>
      <w:r w:rsidR="0076320F" w:rsidRPr="006F3FF2">
        <w:t xml:space="preserve">continuously </w:t>
      </w:r>
      <w:r w:rsidRPr="006F3FF2">
        <w:t>provided their support</w:t>
      </w:r>
      <w:r w:rsidR="0076320F" w:rsidRPr="006F3FF2">
        <w:t xml:space="preserve"> throughout this project duration</w:t>
      </w:r>
      <w:r w:rsidRPr="006F3FF2">
        <w:t>. Thank you for your excellent supervision and guidance.</w:t>
      </w:r>
      <w:r w:rsidR="003679EE" w:rsidRPr="006F3FF2">
        <w:br w:type="page"/>
      </w:r>
    </w:p>
    <w:p w14:paraId="5E2150F8" w14:textId="11F3A823" w:rsidR="00115C2B" w:rsidRPr="006F3FF2" w:rsidRDefault="003679EE" w:rsidP="00115C2B">
      <w:pPr>
        <w:pStyle w:val="Heading2"/>
        <w:spacing w:after="240"/>
        <w:jc w:val="center"/>
      </w:pPr>
      <w:bookmarkStart w:id="6" w:name="_Toc169592496"/>
      <w:bookmarkStart w:id="7" w:name="_Toc170400821"/>
      <w:r w:rsidRPr="006F3FF2">
        <w:rPr>
          <w:sz w:val="28"/>
        </w:rPr>
        <w:lastRenderedPageBreak/>
        <w:t>TABLE OF CONTENTS</w:t>
      </w:r>
      <w:bookmarkEnd w:id="6"/>
      <w:bookmarkEnd w:id="7"/>
    </w:p>
    <w:p w14:paraId="3096AEF3" w14:textId="3E9A4F39" w:rsidR="00BD74B0" w:rsidRPr="006F3FF2" w:rsidRDefault="00115C2B" w:rsidP="00BD74B0">
      <w:pPr>
        <w:spacing w:line="360" w:lineRule="auto"/>
        <w:jc w:val="both"/>
        <w:rPr>
          <w:rFonts w:ascii="Times New Roman" w:hAnsi="Times New Roman" w:cs="Times New Roman"/>
          <w:b/>
          <w:sz w:val="24"/>
          <w:szCs w:val="24"/>
        </w:rPr>
      </w:pPr>
      <w:r w:rsidRPr="006F3FF2">
        <w:rPr>
          <w:rFonts w:ascii="Times New Roman" w:hAnsi="Times New Roman" w:cs="Times New Roman"/>
          <w:b/>
          <w:sz w:val="24"/>
          <w:szCs w:val="24"/>
        </w:rPr>
        <w:t>CONTENT</w:t>
      </w:r>
      <w:r w:rsidRPr="006F3FF2">
        <w:rPr>
          <w:rFonts w:ascii="Times New Roman" w:hAnsi="Times New Roman" w:cs="Times New Roman"/>
          <w:b/>
          <w:sz w:val="24"/>
          <w:szCs w:val="24"/>
        </w:rPr>
        <w:tab/>
      </w:r>
      <w:r w:rsidRPr="006F3FF2">
        <w:rPr>
          <w:rFonts w:ascii="Times New Roman" w:hAnsi="Times New Roman" w:cs="Times New Roman"/>
          <w:b/>
          <w:sz w:val="24"/>
          <w:szCs w:val="24"/>
        </w:rPr>
        <w:tab/>
      </w:r>
      <w:r w:rsidRPr="006F3FF2">
        <w:rPr>
          <w:rFonts w:ascii="Times New Roman" w:hAnsi="Times New Roman" w:cs="Times New Roman"/>
          <w:b/>
          <w:sz w:val="24"/>
          <w:szCs w:val="24"/>
        </w:rPr>
        <w:tab/>
      </w:r>
      <w:r w:rsidRPr="006F3FF2">
        <w:rPr>
          <w:rFonts w:ascii="Times New Roman" w:hAnsi="Times New Roman" w:cs="Times New Roman"/>
          <w:b/>
          <w:sz w:val="24"/>
          <w:szCs w:val="24"/>
        </w:rPr>
        <w:tab/>
      </w:r>
      <w:r w:rsidRPr="006F3FF2">
        <w:rPr>
          <w:rFonts w:ascii="Times New Roman" w:hAnsi="Times New Roman" w:cs="Times New Roman"/>
          <w:b/>
          <w:sz w:val="24"/>
          <w:szCs w:val="24"/>
        </w:rPr>
        <w:tab/>
      </w:r>
      <w:r w:rsidRPr="006F3FF2">
        <w:rPr>
          <w:rFonts w:ascii="Times New Roman" w:hAnsi="Times New Roman" w:cs="Times New Roman"/>
          <w:b/>
          <w:sz w:val="24"/>
          <w:szCs w:val="24"/>
        </w:rPr>
        <w:tab/>
      </w:r>
      <w:r w:rsidRPr="006F3FF2">
        <w:rPr>
          <w:rFonts w:ascii="Times New Roman" w:hAnsi="Times New Roman" w:cs="Times New Roman"/>
          <w:b/>
          <w:sz w:val="24"/>
          <w:szCs w:val="24"/>
        </w:rPr>
        <w:tab/>
      </w:r>
      <w:r w:rsidRPr="006F3FF2">
        <w:rPr>
          <w:rFonts w:ascii="Times New Roman" w:hAnsi="Times New Roman" w:cs="Times New Roman"/>
          <w:b/>
          <w:sz w:val="24"/>
          <w:szCs w:val="24"/>
        </w:rPr>
        <w:tab/>
      </w:r>
      <w:r w:rsidRPr="006F3FF2">
        <w:rPr>
          <w:rFonts w:ascii="Times New Roman" w:hAnsi="Times New Roman" w:cs="Times New Roman"/>
          <w:b/>
          <w:sz w:val="24"/>
          <w:szCs w:val="24"/>
        </w:rPr>
        <w:tab/>
      </w:r>
      <w:r w:rsidRPr="006F3FF2">
        <w:rPr>
          <w:rFonts w:ascii="Times New Roman" w:hAnsi="Times New Roman" w:cs="Times New Roman"/>
          <w:b/>
          <w:sz w:val="24"/>
          <w:szCs w:val="24"/>
        </w:rPr>
        <w:tab/>
        <w:t xml:space="preserve">    PAGES</w:t>
      </w:r>
    </w:p>
    <w:p w14:paraId="20C1BDEF" w14:textId="77777777" w:rsidR="009C50A0" w:rsidRPr="006F3FF2" w:rsidRDefault="00FB6F9A" w:rsidP="00BD74B0">
      <w:pPr>
        <w:jc w:val="both"/>
        <w:rPr>
          <w:rFonts w:ascii="Times New Roman" w:hAnsi="Times New Roman" w:cs="Times New Roman"/>
          <w:sz w:val="24"/>
          <w:szCs w:val="24"/>
        </w:rPr>
      </w:pPr>
      <w:r w:rsidRPr="006F3FF2">
        <w:rPr>
          <w:rFonts w:ascii="Times New Roman" w:hAnsi="Times New Roman" w:cs="Times New Roman"/>
          <w:b/>
          <w:sz w:val="24"/>
          <w:szCs w:val="24"/>
        </w:rPr>
        <w:t>COVER PAGE</w:t>
      </w:r>
      <w:r w:rsidRPr="006F3FF2">
        <w:rPr>
          <w:rFonts w:ascii="Times New Roman" w:hAnsi="Times New Roman" w:cs="Times New Roman"/>
          <w:sz w:val="24"/>
          <w:szCs w:val="24"/>
        </w:rPr>
        <w:tab/>
      </w:r>
      <w:r w:rsidRPr="006F3FF2">
        <w:rPr>
          <w:rFonts w:ascii="Times New Roman" w:hAnsi="Times New Roman" w:cs="Times New Roman"/>
          <w:sz w:val="24"/>
          <w:szCs w:val="24"/>
        </w:rPr>
        <w:tab/>
      </w:r>
      <w:r w:rsidRPr="006F3FF2">
        <w:rPr>
          <w:rFonts w:ascii="Times New Roman" w:hAnsi="Times New Roman" w:cs="Times New Roman"/>
          <w:sz w:val="24"/>
          <w:szCs w:val="24"/>
        </w:rPr>
        <w:tab/>
      </w:r>
      <w:r w:rsidRPr="006F3FF2">
        <w:rPr>
          <w:rFonts w:ascii="Times New Roman" w:hAnsi="Times New Roman" w:cs="Times New Roman"/>
          <w:sz w:val="24"/>
          <w:szCs w:val="24"/>
        </w:rPr>
        <w:tab/>
      </w:r>
      <w:r w:rsidRPr="006F3FF2">
        <w:rPr>
          <w:rFonts w:ascii="Times New Roman" w:hAnsi="Times New Roman" w:cs="Times New Roman"/>
          <w:sz w:val="24"/>
          <w:szCs w:val="24"/>
        </w:rPr>
        <w:tab/>
      </w:r>
      <w:r w:rsidRPr="006F3FF2">
        <w:rPr>
          <w:rFonts w:ascii="Times New Roman" w:hAnsi="Times New Roman" w:cs="Times New Roman"/>
          <w:sz w:val="24"/>
          <w:szCs w:val="24"/>
        </w:rPr>
        <w:tab/>
      </w:r>
      <w:r w:rsidRPr="006F3FF2">
        <w:rPr>
          <w:rFonts w:ascii="Times New Roman" w:hAnsi="Times New Roman" w:cs="Times New Roman"/>
          <w:sz w:val="24"/>
          <w:szCs w:val="24"/>
        </w:rPr>
        <w:tab/>
      </w:r>
      <w:r w:rsidRPr="006F3FF2">
        <w:rPr>
          <w:rFonts w:ascii="Times New Roman" w:hAnsi="Times New Roman" w:cs="Times New Roman"/>
          <w:sz w:val="24"/>
          <w:szCs w:val="24"/>
        </w:rPr>
        <w:tab/>
      </w:r>
      <w:r w:rsidRPr="006F3FF2">
        <w:rPr>
          <w:rFonts w:ascii="Times New Roman" w:hAnsi="Times New Roman" w:cs="Times New Roman"/>
          <w:sz w:val="24"/>
          <w:szCs w:val="24"/>
        </w:rPr>
        <w:tab/>
      </w:r>
      <w:r w:rsidRPr="006F3FF2">
        <w:rPr>
          <w:rFonts w:ascii="Times New Roman" w:hAnsi="Times New Roman" w:cs="Times New Roman"/>
          <w:sz w:val="24"/>
          <w:szCs w:val="24"/>
        </w:rPr>
        <w:tab/>
      </w:r>
      <w:r w:rsidR="009226A5" w:rsidRPr="006F3FF2">
        <w:rPr>
          <w:rFonts w:ascii="Times New Roman" w:hAnsi="Times New Roman" w:cs="Times New Roman"/>
          <w:sz w:val="24"/>
          <w:szCs w:val="24"/>
        </w:rPr>
        <w:t xml:space="preserve">    </w:t>
      </w:r>
      <w:proofErr w:type="spellStart"/>
      <w:r w:rsidR="00BD74B0" w:rsidRPr="006F3FF2">
        <w:rPr>
          <w:rFonts w:ascii="Times New Roman" w:hAnsi="Times New Roman" w:cs="Times New Roman"/>
          <w:sz w:val="24"/>
          <w:szCs w:val="24"/>
        </w:rPr>
        <w:t>i</w:t>
      </w:r>
      <w:proofErr w:type="spellEnd"/>
    </w:p>
    <w:p w14:paraId="358685D5" w14:textId="288FB900" w:rsidR="008B62D8" w:rsidRDefault="009C50A0">
      <w:pPr>
        <w:pStyle w:val="TOC2"/>
        <w:rPr>
          <w:rFonts w:asciiTheme="minorHAnsi" w:eastAsiaTheme="minorEastAsia" w:hAnsiTheme="minorHAnsi" w:cstheme="minorBidi"/>
          <w:bCs w:val="0"/>
          <w:noProof/>
          <w:kern w:val="2"/>
          <w:szCs w:val="24"/>
          <w:lang w:val="en-NG" w:eastAsia="en-NG"/>
          <w14:ligatures w14:val="standardContextual"/>
        </w:rPr>
      </w:pPr>
      <w:r w:rsidRPr="006F3FF2">
        <w:rPr>
          <w:rFonts w:cs="Times New Roman"/>
          <w:szCs w:val="24"/>
        </w:rPr>
        <w:fldChar w:fldCharType="begin"/>
      </w:r>
      <w:r w:rsidRPr="006F3FF2">
        <w:rPr>
          <w:rFonts w:cs="Times New Roman"/>
          <w:szCs w:val="24"/>
        </w:rPr>
        <w:instrText xml:space="preserve"> TOC \o "1-3" \h \z \u </w:instrText>
      </w:r>
      <w:r w:rsidRPr="006F3FF2">
        <w:rPr>
          <w:rFonts w:cs="Times New Roman"/>
          <w:szCs w:val="24"/>
        </w:rPr>
        <w:fldChar w:fldCharType="separate"/>
      </w:r>
      <w:hyperlink w:anchor="_Toc170400818" w:history="1">
        <w:r w:rsidR="008B62D8" w:rsidRPr="00B739D5">
          <w:rPr>
            <w:rStyle w:val="Hyperlink"/>
            <w:noProof/>
          </w:rPr>
          <w:t>CERTIFICATION</w:t>
        </w:r>
        <w:r w:rsidR="008B62D8">
          <w:rPr>
            <w:noProof/>
            <w:webHidden/>
          </w:rPr>
          <w:tab/>
        </w:r>
        <w:r w:rsidR="008B62D8">
          <w:rPr>
            <w:noProof/>
            <w:webHidden/>
          </w:rPr>
          <w:fldChar w:fldCharType="begin"/>
        </w:r>
        <w:r w:rsidR="008B62D8">
          <w:rPr>
            <w:noProof/>
            <w:webHidden/>
          </w:rPr>
          <w:instrText xml:space="preserve"> PAGEREF _Toc170400818 \h </w:instrText>
        </w:r>
        <w:r w:rsidR="008B62D8">
          <w:rPr>
            <w:noProof/>
            <w:webHidden/>
          </w:rPr>
        </w:r>
        <w:r w:rsidR="008B62D8">
          <w:rPr>
            <w:noProof/>
            <w:webHidden/>
          </w:rPr>
          <w:fldChar w:fldCharType="separate"/>
        </w:r>
        <w:r w:rsidR="00AD51F2">
          <w:rPr>
            <w:noProof/>
            <w:webHidden/>
          </w:rPr>
          <w:t>ii</w:t>
        </w:r>
        <w:r w:rsidR="008B62D8">
          <w:rPr>
            <w:noProof/>
            <w:webHidden/>
          </w:rPr>
          <w:fldChar w:fldCharType="end"/>
        </w:r>
      </w:hyperlink>
    </w:p>
    <w:p w14:paraId="04C91C11" w14:textId="0C812DCB"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19" w:history="1">
        <w:r w:rsidR="008B62D8" w:rsidRPr="00B739D5">
          <w:rPr>
            <w:rStyle w:val="Hyperlink"/>
            <w:noProof/>
          </w:rPr>
          <w:t>DEDICATION</w:t>
        </w:r>
        <w:r w:rsidR="008B62D8">
          <w:rPr>
            <w:noProof/>
            <w:webHidden/>
          </w:rPr>
          <w:tab/>
        </w:r>
        <w:r w:rsidR="008B62D8">
          <w:rPr>
            <w:noProof/>
            <w:webHidden/>
          </w:rPr>
          <w:fldChar w:fldCharType="begin"/>
        </w:r>
        <w:r w:rsidR="008B62D8">
          <w:rPr>
            <w:noProof/>
            <w:webHidden/>
          </w:rPr>
          <w:instrText xml:space="preserve"> PAGEREF _Toc170400819 \h </w:instrText>
        </w:r>
        <w:r w:rsidR="008B62D8">
          <w:rPr>
            <w:noProof/>
            <w:webHidden/>
          </w:rPr>
        </w:r>
        <w:r w:rsidR="008B62D8">
          <w:rPr>
            <w:noProof/>
            <w:webHidden/>
          </w:rPr>
          <w:fldChar w:fldCharType="separate"/>
        </w:r>
        <w:r w:rsidR="00AD51F2">
          <w:rPr>
            <w:noProof/>
            <w:webHidden/>
          </w:rPr>
          <w:t>iii</w:t>
        </w:r>
        <w:r w:rsidR="008B62D8">
          <w:rPr>
            <w:noProof/>
            <w:webHidden/>
          </w:rPr>
          <w:fldChar w:fldCharType="end"/>
        </w:r>
      </w:hyperlink>
    </w:p>
    <w:p w14:paraId="324669EE" w14:textId="2554D97B"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20" w:history="1">
        <w:r w:rsidR="008B62D8" w:rsidRPr="00B739D5">
          <w:rPr>
            <w:rStyle w:val="Hyperlink"/>
            <w:noProof/>
          </w:rPr>
          <w:t>ACKNOWLEDGEMENTS</w:t>
        </w:r>
        <w:r w:rsidR="008B62D8">
          <w:rPr>
            <w:noProof/>
            <w:webHidden/>
          </w:rPr>
          <w:tab/>
        </w:r>
        <w:r w:rsidR="008B62D8">
          <w:rPr>
            <w:noProof/>
            <w:webHidden/>
          </w:rPr>
          <w:fldChar w:fldCharType="begin"/>
        </w:r>
        <w:r w:rsidR="008B62D8">
          <w:rPr>
            <w:noProof/>
            <w:webHidden/>
          </w:rPr>
          <w:instrText xml:space="preserve"> PAGEREF _Toc170400820 \h </w:instrText>
        </w:r>
        <w:r w:rsidR="008B62D8">
          <w:rPr>
            <w:noProof/>
            <w:webHidden/>
          </w:rPr>
        </w:r>
        <w:r w:rsidR="008B62D8">
          <w:rPr>
            <w:noProof/>
            <w:webHidden/>
          </w:rPr>
          <w:fldChar w:fldCharType="separate"/>
        </w:r>
        <w:r w:rsidR="00AD51F2">
          <w:rPr>
            <w:noProof/>
            <w:webHidden/>
          </w:rPr>
          <w:t>iv</w:t>
        </w:r>
        <w:r w:rsidR="008B62D8">
          <w:rPr>
            <w:noProof/>
            <w:webHidden/>
          </w:rPr>
          <w:fldChar w:fldCharType="end"/>
        </w:r>
      </w:hyperlink>
    </w:p>
    <w:p w14:paraId="525A9A50" w14:textId="72F646E3"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21" w:history="1">
        <w:r w:rsidR="008B62D8" w:rsidRPr="00B739D5">
          <w:rPr>
            <w:rStyle w:val="Hyperlink"/>
            <w:noProof/>
          </w:rPr>
          <w:t>TABLE OF CONTENTS</w:t>
        </w:r>
        <w:r w:rsidR="008B62D8">
          <w:rPr>
            <w:noProof/>
            <w:webHidden/>
          </w:rPr>
          <w:tab/>
        </w:r>
        <w:r w:rsidR="008B62D8">
          <w:rPr>
            <w:noProof/>
            <w:webHidden/>
          </w:rPr>
          <w:fldChar w:fldCharType="begin"/>
        </w:r>
        <w:r w:rsidR="008B62D8">
          <w:rPr>
            <w:noProof/>
            <w:webHidden/>
          </w:rPr>
          <w:instrText xml:space="preserve"> PAGEREF _Toc170400821 \h </w:instrText>
        </w:r>
        <w:r w:rsidR="008B62D8">
          <w:rPr>
            <w:noProof/>
            <w:webHidden/>
          </w:rPr>
        </w:r>
        <w:r w:rsidR="008B62D8">
          <w:rPr>
            <w:noProof/>
            <w:webHidden/>
          </w:rPr>
          <w:fldChar w:fldCharType="separate"/>
        </w:r>
        <w:r w:rsidR="00AD51F2">
          <w:rPr>
            <w:noProof/>
            <w:webHidden/>
          </w:rPr>
          <w:t>v</w:t>
        </w:r>
        <w:r w:rsidR="008B62D8">
          <w:rPr>
            <w:noProof/>
            <w:webHidden/>
          </w:rPr>
          <w:fldChar w:fldCharType="end"/>
        </w:r>
      </w:hyperlink>
    </w:p>
    <w:p w14:paraId="78DEDA82" w14:textId="42377A64"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22" w:history="1">
        <w:r w:rsidR="008B62D8" w:rsidRPr="00B739D5">
          <w:rPr>
            <w:rStyle w:val="Hyperlink"/>
            <w:noProof/>
          </w:rPr>
          <w:t>LIST OF FIGURES</w:t>
        </w:r>
        <w:r w:rsidR="008B62D8">
          <w:rPr>
            <w:noProof/>
            <w:webHidden/>
          </w:rPr>
          <w:tab/>
        </w:r>
        <w:r w:rsidR="008B62D8">
          <w:rPr>
            <w:noProof/>
            <w:webHidden/>
          </w:rPr>
          <w:fldChar w:fldCharType="begin"/>
        </w:r>
        <w:r w:rsidR="008B62D8">
          <w:rPr>
            <w:noProof/>
            <w:webHidden/>
          </w:rPr>
          <w:instrText xml:space="preserve"> PAGEREF _Toc170400822 \h </w:instrText>
        </w:r>
        <w:r w:rsidR="008B62D8">
          <w:rPr>
            <w:noProof/>
            <w:webHidden/>
          </w:rPr>
        </w:r>
        <w:r w:rsidR="008B62D8">
          <w:rPr>
            <w:noProof/>
            <w:webHidden/>
          </w:rPr>
          <w:fldChar w:fldCharType="separate"/>
        </w:r>
        <w:r w:rsidR="00AD51F2">
          <w:rPr>
            <w:noProof/>
            <w:webHidden/>
          </w:rPr>
          <w:t>viii</w:t>
        </w:r>
        <w:r w:rsidR="008B62D8">
          <w:rPr>
            <w:noProof/>
            <w:webHidden/>
          </w:rPr>
          <w:fldChar w:fldCharType="end"/>
        </w:r>
      </w:hyperlink>
    </w:p>
    <w:p w14:paraId="18719933" w14:textId="0BD76ADA"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23" w:history="1">
        <w:r w:rsidR="008B62D8" w:rsidRPr="00B739D5">
          <w:rPr>
            <w:rStyle w:val="Hyperlink"/>
            <w:noProof/>
          </w:rPr>
          <w:t>LIST OF TABLES</w:t>
        </w:r>
        <w:r w:rsidR="008B62D8">
          <w:rPr>
            <w:noProof/>
            <w:webHidden/>
          </w:rPr>
          <w:tab/>
        </w:r>
        <w:r w:rsidR="008B62D8">
          <w:rPr>
            <w:noProof/>
            <w:webHidden/>
          </w:rPr>
          <w:fldChar w:fldCharType="begin"/>
        </w:r>
        <w:r w:rsidR="008B62D8">
          <w:rPr>
            <w:noProof/>
            <w:webHidden/>
          </w:rPr>
          <w:instrText xml:space="preserve"> PAGEREF _Toc170400823 \h </w:instrText>
        </w:r>
        <w:r w:rsidR="008B62D8">
          <w:rPr>
            <w:noProof/>
            <w:webHidden/>
          </w:rPr>
        </w:r>
        <w:r w:rsidR="008B62D8">
          <w:rPr>
            <w:noProof/>
            <w:webHidden/>
          </w:rPr>
          <w:fldChar w:fldCharType="separate"/>
        </w:r>
        <w:r w:rsidR="00AD51F2">
          <w:rPr>
            <w:noProof/>
            <w:webHidden/>
          </w:rPr>
          <w:t>ix</w:t>
        </w:r>
        <w:r w:rsidR="008B62D8">
          <w:rPr>
            <w:noProof/>
            <w:webHidden/>
          </w:rPr>
          <w:fldChar w:fldCharType="end"/>
        </w:r>
      </w:hyperlink>
    </w:p>
    <w:p w14:paraId="590F09A0" w14:textId="231F2AF8"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24" w:history="1">
        <w:r w:rsidR="008B62D8" w:rsidRPr="00B739D5">
          <w:rPr>
            <w:rStyle w:val="Hyperlink"/>
            <w:noProof/>
          </w:rPr>
          <w:t>ABBREVIATIONS</w:t>
        </w:r>
        <w:r w:rsidR="008B62D8">
          <w:rPr>
            <w:noProof/>
            <w:webHidden/>
          </w:rPr>
          <w:tab/>
        </w:r>
        <w:r w:rsidR="008B62D8">
          <w:rPr>
            <w:noProof/>
            <w:webHidden/>
          </w:rPr>
          <w:fldChar w:fldCharType="begin"/>
        </w:r>
        <w:r w:rsidR="008B62D8">
          <w:rPr>
            <w:noProof/>
            <w:webHidden/>
          </w:rPr>
          <w:instrText xml:space="preserve"> PAGEREF _Toc170400824 \h </w:instrText>
        </w:r>
        <w:r w:rsidR="008B62D8">
          <w:rPr>
            <w:noProof/>
            <w:webHidden/>
          </w:rPr>
        </w:r>
        <w:r w:rsidR="008B62D8">
          <w:rPr>
            <w:noProof/>
            <w:webHidden/>
          </w:rPr>
          <w:fldChar w:fldCharType="separate"/>
        </w:r>
        <w:r w:rsidR="00AD51F2">
          <w:rPr>
            <w:noProof/>
            <w:webHidden/>
          </w:rPr>
          <w:t>x</w:t>
        </w:r>
        <w:r w:rsidR="008B62D8">
          <w:rPr>
            <w:noProof/>
            <w:webHidden/>
          </w:rPr>
          <w:fldChar w:fldCharType="end"/>
        </w:r>
      </w:hyperlink>
    </w:p>
    <w:p w14:paraId="30F11FA2" w14:textId="4EB5F3A4"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25" w:history="1">
        <w:r w:rsidR="008B62D8" w:rsidRPr="00B739D5">
          <w:rPr>
            <w:rStyle w:val="Hyperlink"/>
            <w:noProof/>
          </w:rPr>
          <w:t>ABSTRACT</w:t>
        </w:r>
        <w:r w:rsidR="008B62D8">
          <w:rPr>
            <w:noProof/>
            <w:webHidden/>
          </w:rPr>
          <w:tab/>
        </w:r>
        <w:r w:rsidR="008B62D8">
          <w:rPr>
            <w:noProof/>
            <w:webHidden/>
          </w:rPr>
          <w:fldChar w:fldCharType="begin"/>
        </w:r>
        <w:r w:rsidR="008B62D8">
          <w:rPr>
            <w:noProof/>
            <w:webHidden/>
          </w:rPr>
          <w:instrText xml:space="preserve"> PAGEREF _Toc170400825 \h </w:instrText>
        </w:r>
        <w:r w:rsidR="008B62D8">
          <w:rPr>
            <w:noProof/>
            <w:webHidden/>
          </w:rPr>
        </w:r>
        <w:r w:rsidR="008B62D8">
          <w:rPr>
            <w:noProof/>
            <w:webHidden/>
          </w:rPr>
          <w:fldChar w:fldCharType="separate"/>
        </w:r>
        <w:r w:rsidR="00AD51F2">
          <w:rPr>
            <w:noProof/>
            <w:webHidden/>
          </w:rPr>
          <w:t>xi</w:t>
        </w:r>
        <w:r w:rsidR="008B62D8">
          <w:rPr>
            <w:noProof/>
            <w:webHidden/>
          </w:rPr>
          <w:fldChar w:fldCharType="end"/>
        </w:r>
      </w:hyperlink>
    </w:p>
    <w:p w14:paraId="2D5761E5" w14:textId="75B8AC6F" w:rsidR="008B62D8" w:rsidRDefault="00000000">
      <w:pPr>
        <w:pStyle w:val="TOC1"/>
        <w:tabs>
          <w:tab w:val="right" w:pos="8990"/>
        </w:tabs>
        <w:rPr>
          <w:rFonts w:asciiTheme="minorHAnsi" w:eastAsiaTheme="minorEastAsia" w:hAnsiTheme="minorHAnsi" w:cstheme="minorBidi"/>
          <w:b w:val="0"/>
          <w:bCs w:val="0"/>
          <w:caps w:val="0"/>
          <w:noProof/>
          <w:kern w:val="2"/>
          <w:lang w:val="en-NG" w:eastAsia="en-NG"/>
          <w14:ligatures w14:val="standardContextual"/>
        </w:rPr>
      </w:pPr>
      <w:hyperlink w:anchor="_Toc170400826" w:history="1">
        <w:r w:rsidR="008B62D8" w:rsidRPr="00B739D5">
          <w:rPr>
            <w:rStyle w:val="Hyperlink"/>
            <w:rFonts w:cs="Times New Roman"/>
            <w:noProof/>
            <w14:scene3d>
              <w14:camera w14:prst="orthographicFront"/>
              <w14:lightRig w14:rig="threePt" w14:dir="t">
                <w14:rot w14:lat="0" w14:lon="0" w14:rev="0"/>
              </w14:lightRig>
            </w14:scene3d>
          </w:rPr>
          <w:t>CHAPTER One</w:t>
        </w:r>
        <w:r w:rsidR="008B62D8">
          <w:rPr>
            <w:noProof/>
            <w:webHidden/>
          </w:rPr>
          <w:tab/>
        </w:r>
        <w:r w:rsidR="008B62D8">
          <w:rPr>
            <w:noProof/>
            <w:webHidden/>
          </w:rPr>
          <w:fldChar w:fldCharType="begin"/>
        </w:r>
        <w:r w:rsidR="008B62D8">
          <w:rPr>
            <w:noProof/>
            <w:webHidden/>
          </w:rPr>
          <w:instrText xml:space="preserve"> PAGEREF _Toc170400826 \h </w:instrText>
        </w:r>
        <w:r w:rsidR="008B62D8">
          <w:rPr>
            <w:noProof/>
            <w:webHidden/>
          </w:rPr>
        </w:r>
        <w:r w:rsidR="008B62D8">
          <w:rPr>
            <w:noProof/>
            <w:webHidden/>
          </w:rPr>
          <w:fldChar w:fldCharType="separate"/>
        </w:r>
        <w:r w:rsidR="00AD51F2">
          <w:rPr>
            <w:noProof/>
            <w:webHidden/>
          </w:rPr>
          <w:t>1</w:t>
        </w:r>
        <w:r w:rsidR="008B62D8">
          <w:rPr>
            <w:noProof/>
            <w:webHidden/>
          </w:rPr>
          <w:fldChar w:fldCharType="end"/>
        </w:r>
      </w:hyperlink>
    </w:p>
    <w:p w14:paraId="0C535214" w14:textId="73A13626"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27" w:history="1">
        <w:r w:rsidR="008B62D8" w:rsidRPr="00B739D5">
          <w:rPr>
            <w:rStyle w:val="Hyperlink"/>
            <w:noProof/>
          </w:rPr>
          <w:t>1.1.</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Background Information</w:t>
        </w:r>
        <w:r w:rsidR="008B62D8">
          <w:rPr>
            <w:noProof/>
            <w:webHidden/>
          </w:rPr>
          <w:tab/>
        </w:r>
        <w:r w:rsidR="008B62D8">
          <w:rPr>
            <w:noProof/>
            <w:webHidden/>
          </w:rPr>
          <w:fldChar w:fldCharType="begin"/>
        </w:r>
        <w:r w:rsidR="008B62D8">
          <w:rPr>
            <w:noProof/>
            <w:webHidden/>
          </w:rPr>
          <w:instrText xml:space="preserve"> PAGEREF _Toc170400827 \h </w:instrText>
        </w:r>
        <w:r w:rsidR="008B62D8">
          <w:rPr>
            <w:noProof/>
            <w:webHidden/>
          </w:rPr>
        </w:r>
        <w:r w:rsidR="008B62D8">
          <w:rPr>
            <w:noProof/>
            <w:webHidden/>
          </w:rPr>
          <w:fldChar w:fldCharType="separate"/>
        </w:r>
        <w:r w:rsidR="00AD51F2">
          <w:rPr>
            <w:noProof/>
            <w:webHidden/>
          </w:rPr>
          <w:t>1</w:t>
        </w:r>
        <w:r w:rsidR="008B62D8">
          <w:rPr>
            <w:noProof/>
            <w:webHidden/>
          </w:rPr>
          <w:fldChar w:fldCharType="end"/>
        </w:r>
      </w:hyperlink>
    </w:p>
    <w:p w14:paraId="73809278" w14:textId="4F7E90DB"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28" w:history="1">
        <w:r w:rsidR="008B62D8" w:rsidRPr="00B739D5">
          <w:rPr>
            <w:rStyle w:val="Hyperlink"/>
            <w:noProof/>
          </w:rPr>
          <w:t>1.2.</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Statement of the Problem</w:t>
        </w:r>
        <w:r w:rsidR="008B62D8">
          <w:rPr>
            <w:noProof/>
            <w:webHidden/>
          </w:rPr>
          <w:tab/>
        </w:r>
        <w:r w:rsidR="008B62D8">
          <w:rPr>
            <w:noProof/>
            <w:webHidden/>
          </w:rPr>
          <w:fldChar w:fldCharType="begin"/>
        </w:r>
        <w:r w:rsidR="008B62D8">
          <w:rPr>
            <w:noProof/>
            <w:webHidden/>
          </w:rPr>
          <w:instrText xml:space="preserve"> PAGEREF _Toc170400828 \h </w:instrText>
        </w:r>
        <w:r w:rsidR="008B62D8">
          <w:rPr>
            <w:noProof/>
            <w:webHidden/>
          </w:rPr>
        </w:r>
        <w:r w:rsidR="008B62D8">
          <w:rPr>
            <w:noProof/>
            <w:webHidden/>
          </w:rPr>
          <w:fldChar w:fldCharType="separate"/>
        </w:r>
        <w:r w:rsidR="00AD51F2">
          <w:rPr>
            <w:noProof/>
            <w:webHidden/>
          </w:rPr>
          <w:t>3</w:t>
        </w:r>
        <w:r w:rsidR="008B62D8">
          <w:rPr>
            <w:noProof/>
            <w:webHidden/>
          </w:rPr>
          <w:fldChar w:fldCharType="end"/>
        </w:r>
      </w:hyperlink>
    </w:p>
    <w:p w14:paraId="267FF131" w14:textId="0CEF67CA"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29" w:history="1">
        <w:r w:rsidR="008B62D8" w:rsidRPr="00B739D5">
          <w:rPr>
            <w:rStyle w:val="Hyperlink"/>
            <w:noProof/>
          </w:rPr>
          <w:t xml:space="preserve">1.3 </w:t>
        </w:r>
        <w:r w:rsidR="00AB0821">
          <w:rPr>
            <w:rStyle w:val="Hyperlink"/>
            <w:noProof/>
          </w:rPr>
          <w:t xml:space="preserve">                  </w:t>
        </w:r>
        <w:r w:rsidR="008B62D8" w:rsidRPr="00B739D5">
          <w:rPr>
            <w:rStyle w:val="Hyperlink"/>
            <w:noProof/>
          </w:rPr>
          <w:t>Aims and Objectives</w:t>
        </w:r>
        <w:r w:rsidR="008B62D8">
          <w:rPr>
            <w:noProof/>
            <w:webHidden/>
          </w:rPr>
          <w:tab/>
        </w:r>
        <w:r w:rsidR="008B62D8">
          <w:rPr>
            <w:noProof/>
            <w:webHidden/>
          </w:rPr>
          <w:fldChar w:fldCharType="begin"/>
        </w:r>
        <w:r w:rsidR="008B62D8">
          <w:rPr>
            <w:noProof/>
            <w:webHidden/>
          </w:rPr>
          <w:instrText xml:space="preserve"> PAGEREF _Toc170400829 \h </w:instrText>
        </w:r>
        <w:r w:rsidR="008B62D8">
          <w:rPr>
            <w:noProof/>
            <w:webHidden/>
          </w:rPr>
        </w:r>
        <w:r w:rsidR="008B62D8">
          <w:rPr>
            <w:noProof/>
            <w:webHidden/>
          </w:rPr>
          <w:fldChar w:fldCharType="separate"/>
        </w:r>
        <w:r w:rsidR="00AD51F2">
          <w:rPr>
            <w:noProof/>
            <w:webHidden/>
          </w:rPr>
          <w:t>4</w:t>
        </w:r>
        <w:r w:rsidR="008B62D8">
          <w:rPr>
            <w:noProof/>
            <w:webHidden/>
          </w:rPr>
          <w:fldChar w:fldCharType="end"/>
        </w:r>
      </w:hyperlink>
    </w:p>
    <w:p w14:paraId="1554B859" w14:textId="1CC787A3"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30" w:history="1">
        <w:r w:rsidR="008B62D8" w:rsidRPr="00B739D5">
          <w:rPr>
            <w:rStyle w:val="Hyperlink"/>
            <w:noProof/>
          </w:rPr>
          <w:t xml:space="preserve">1.4 </w:t>
        </w:r>
        <w:r w:rsidR="00AB0821">
          <w:rPr>
            <w:rStyle w:val="Hyperlink"/>
            <w:noProof/>
          </w:rPr>
          <w:t xml:space="preserve">                  </w:t>
        </w:r>
        <w:r w:rsidR="008B62D8" w:rsidRPr="00B739D5">
          <w:rPr>
            <w:rStyle w:val="Hyperlink"/>
            <w:noProof/>
          </w:rPr>
          <w:t>Methodology</w:t>
        </w:r>
        <w:r w:rsidR="008B62D8">
          <w:rPr>
            <w:noProof/>
            <w:webHidden/>
          </w:rPr>
          <w:tab/>
        </w:r>
        <w:r w:rsidR="008B62D8">
          <w:rPr>
            <w:noProof/>
            <w:webHidden/>
          </w:rPr>
          <w:fldChar w:fldCharType="begin"/>
        </w:r>
        <w:r w:rsidR="008B62D8">
          <w:rPr>
            <w:noProof/>
            <w:webHidden/>
          </w:rPr>
          <w:instrText xml:space="preserve"> PAGEREF _Toc170400830 \h </w:instrText>
        </w:r>
        <w:r w:rsidR="008B62D8">
          <w:rPr>
            <w:noProof/>
            <w:webHidden/>
          </w:rPr>
        </w:r>
        <w:r w:rsidR="008B62D8">
          <w:rPr>
            <w:noProof/>
            <w:webHidden/>
          </w:rPr>
          <w:fldChar w:fldCharType="separate"/>
        </w:r>
        <w:r w:rsidR="00AD51F2">
          <w:rPr>
            <w:noProof/>
            <w:webHidden/>
          </w:rPr>
          <w:t>4</w:t>
        </w:r>
        <w:r w:rsidR="008B62D8">
          <w:rPr>
            <w:noProof/>
            <w:webHidden/>
          </w:rPr>
          <w:fldChar w:fldCharType="end"/>
        </w:r>
      </w:hyperlink>
    </w:p>
    <w:p w14:paraId="6E30F61C" w14:textId="1C308609"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31" w:history="1">
        <w:r w:rsidR="008B62D8" w:rsidRPr="00B739D5">
          <w:rPr>
            <w:rStyle w:val="Hyperlink"/>
            <w:noProof/>
          </w:rPr>
          <w:t>1.5.</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Significance of the Study</w:t>
        </w:r>
        <w:r w:rsidR="008B62D8">
          <w:rPr>
            <w:noProof/>
            <w:webHidden/>
          </w:rPr>
          <w:tab/>
        </w:r>
        <w:r w:rsidR="008B62D8">
          <w:rPr>
            <w:noProof/>
            <w:webHidden/>
          </w:rPr>
          <w:fldChar w:fldCharType="begin"/>
        </w:r>
        <w:r w:rsidR="008B62D8">
          <w:rPr>
            <w:noProof/>
            <w:webHidden/>
          </w:rPr>
          <w:instrText xml:space="preserve"> PAGEREF _Toc170400831 \h </w:instrText>
        </w:r>
        <w:r w:rsidR="008B62D8">
          <w:rPr>
            <w:noProof/>
            <w:webHidden/>
          </w:rPr>
        </w:r>
        <w:r w:rsidR="008B62D8">
          <w:rPr>
            <w:noProof/>
            <w:webHidden/>
          </w:rPr>
          <w:fldChar w:fldCharType="separate"/>
        </w:r>
        <w:r w:rsidR="00AD51F2">
          <w:rPr>
            <w:noProof/>
            <w:webHidden/>
          </w:rPr>
          <w:t>5</w:t>
        </w:r>
        <w:r w:rsidR="008B62D8">
          <w:rPr>
            <w:noProof/>
            <w:webHidden/>
          </w:rPr>
          <w:fldChar w:fldCharType="end"/>
        </w:r>
      </w:hyperlink>
    </w:p>
    <w:p w14:paraId="675E90D2" w14:textId="7397689E"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32" w:history="1">
        <w:r w:rsidR="008B62D8" w:rsidRPr="00B739D5">
          <w:rPr>
            <w:rStyle w:val="Hyperlink"/>
            <w:noProof/>
          </w:rPr>
          <w:t>1.6.</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Scope of the Study</w:t>
        </w:r>
        <w:r w:rsidR="008B62D8">
          <w:rPr>
            <w:noProof/>
            <w:webHidden/>
          </w:rPr>
          <w:tab/>
        </w:r>
        <w:r w:rsidR="008B62D8">
          <w:rPr>
            <w:noProof/>
            <w:webHidden/>
          </w:rPr>
          <w:fldChar w:fldCharType="begin"/>
        </w:r>
        <w:r w:rsidR="008B62D8">
          <w:rPr>
            <w:noProof/>
            <w:webHidden/>
          </w:rPr>
          <w:instrText xml:space="preserve"> PAGEREF _Toc170400832 \h </w:instrText>
        </w:r>
        <w:r w:rsidR="008B62D8">
          <w:rPr>
            <w:noProof/>
            <w:webHidden/>
          </w:rPr>
        </w:r>
        <w:r w:rsidR="008B62D8">
          <w:rPr>
            <w:noProof/>
            <w:webHidden/>
          </w:rPr>
          <w:fldChar w:fldCharType="separate"/>
        </w:r>
        <w:r w:rsidR="00AD51F2">
          <w:rPr>
            <w:noProof/>
            <w:webHidden/>
          </w:rPr>
          <w:t>6</w:t>
        </w:r>
        <w:r w:rsidR="008B62D8">
          <w:rPr>
            <w:noProof/>
            <w:webHidden/>
          </w:rPr>
          <w:fldChar w:fldCharType="end"/>
        </w:r>
      </w:hyperlink>
    </w:p>
    <w:p w14:paraId="31E6C3D9" w14:textId="088BA0C4"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33" w:history="1">
        <w:r w:rsidR="008B62D8" w:rsidRPr="00B739D5">
          <w:rPr>
            <w:rStyle w:val="Hyperlink"/>
            <w:noProof/>
          </w:rPr>
          <w:t>1.7.</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Limitations of the Study</w:t>
        </w:r>
        <w:r w:rsidR="008B62D8">
          <w:rPr>
            <w:noProof/>
            <w:webHidden/>
          </w:rPr>
          <w:tab/>
        </w:r>
        <w:r w:rsidR="008B62D8">
          <w:rPr>
            <w:noProof/>
            <w:webHidden/>
          </w:rPr>
          <w:fldChar w:fldCharType="begin"/>
        </w:r>
        <w:r w:rsidR="008B62D8">
          <w:rPr>
            <w:noProof/>
            <w:webHidden/>
          </w:rPr>
          <w:instrText xml:space="preserve"> PAGEREF _Toc170400833 \h </w:instrText>
        </w:r>
        <w:r w:rsidR="008B62D8">
          <w:rPr>
            <w:noProof/>
            <w:webHidden/>
          </w:rPr>
        </w:r>
        <w:r w:rsidR="008B62D8">
          <w:rPr>
            <w:noProof/>
            <w:webHidden/>
          </w:rPr>
          <w:fldChar w:fldCharType="separate"/>
        </w:r>
        <w:r w:rsidR="00AD51F2">
          <w:rPr>
            <w:noProof/>
            <w:webHidden/>
          </w:rPr>
          <w:t>7</w:t>
        </w:r>
        <w:r w:rsidR="008B62D8">
          <w:rPr>
            <w:noProof/>
            <w:webHidden/>
          </w:rPr>
          <w:fldChar w:fldCharType="end"/>
        </w:r>
      </w:hyperlink>
    </w:p>
    <w:p w14:paraId="7CF42376" w14:textId="6288B2A2"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34" w:history="1">
        <w:r w:rsidR="008B62D8" w:rsidRPr="00B739D5">
          <w:rPr>
            <w:rStyle w:val="Hyperlink"/>
            <w:noProof/>
          </w:rPr>
          <w:t>1.8.</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Structure of the Research</w:t>
        </w:r>
        <w:r w:rsidR="008B62D8">
          <w:rPr>
            <w:noProof/>
            <w:webHidden/>
          </w:rPr>
          <w:tab/>
        </w:r>
        <w:r w:rsidR="008B62D8">
          <w:rPr>
            <w:noProof/>
            <w:webHidden/>
          </w:rPr>
          <w:fldChar w:fldCharType="begin"/>
        </w:r>
        <w:r w:rsidR="008B62D8">
          <w:rPr>
            <w:noProof/>
            <w:webHidden/>
          </w:rPr>
          <w:instrText xml:space="preserve"> PAGEREF _Toc170400834 \h </w:instrText>
        </w:r>
        <w:r w:rsidR="008B62D8">
          <w:rPr>
            <w:noProof/>
            <w:webHidden/>
          </w:rPr>
        </w:r>
        <w:r w:rsidR="008B62D8">
          <w:rPr>
            <w:noProof/>
            <w:webHidden/>
          </w:rPr>
          <w:fldChar w:fldCharType="separate"/>
        </w:r>
        <w:r w:rsidR="00AD51F2">
          <w:rPr>
            <w:noProof/>
            <w:webHidden/>
          </w:rPr>
          <w:t>7</w:t>
        </w:r>
        <w:r w:rsidR="008B62D8">
          <w:rPr>
            <w:noProof/>
            <w:webHidden/>
          </w:rPr>
          <w:fldChar w:fldCharType="end"/>
        </w:r>
      </w:hyperlink>
    </w:p>
    <w:p w14:paraId="3D015895" w14:textId="11BCF2FE" w:rsidR="008B62D8" w:rsidRDefault="00000000">
      <w:pPr>
        <w:pStyle w:val="TOC1"/>
        <w:tabs>
          <w:tab w:val="right" w:pos="8990"/>
        </w:tabs>
        <w:rPr>
          <w:rFonts w:asciiTheme="minorHAnsi" w:eastAsiaTheme="minorEastAsia" w:hAnsiTheme="minorHAnsi" w:cstheme="minorBidi"/>
          <w:b w:val="0"/>
          <w:bCs w:val="0"/>
          <w:caps w:val="0"/>
          <w:noProof/>
          <w:kern w:val="2"/>
          <w:lang w:val="en-NG" w:eastAsia="en-NG"/>
          <w14:ligatures w14:val="standardContextual"/>
        </w:rPr>
      </w:pPr>
      <w:hyperlink w:anchor="_Toc170400835" w:history="1">
        <w:r w:rsidR="008B62D8" w:rsidRPr="00B739D5">
          <w:rPr>
            <w:rStyle w:val="Hyperlink"/>
            <w:rFonts w:cs="Times New Roman"/>
            <w:noProof/>
            <w14:scene3d>
              <w14:camera w14:prst="orthographicFront"/>
              <w14:lightRig w14:rig="threePt" w14:dir="t">
                <w14:rot w14:lat="0" w14:lon="0" w14:rev="0"/>
              </w14:lightRig>
            </w14:scene3d>
          </w:rPr>
          <w:t>CHAPTER Two</w:t>
        </w:r>
        <w:r w:rsidR="008B62D8">
          <w:rPr>
            <w:noProof/>
            <w:webHidden/>
          </w:rPr>
          <w:tab/>
        </w:r>
        <w:r w:rsidR="008B62D8">
          <w:rPr>
            <w:noProof/>
            <w:webHidden/>
          </w:rPr>
          <w:fldChar w:fldCharType="begin"/>
        </w:r>
        <w:r w:rsidR="008B62D8">
          <w:rPr>
            <w:noProof/>
            <w:webHidden/>
          </w:rPr>
          <w:instrText xml:space="preserve"> PAGEREF _Toc170400835 \h </w:instrText>
        </w:r>
        <w:r w:rsidR="008B62D8">
          <w:rPr>
            <w:noProof/>
            <w:webHidden/>
          </w:rPr>
        </w:r>
        <w:r w:rsidR="008B62D8">
          <w:rPr>
            <w:noProof/>
            <w:webHidden/>
          </w:rPr>
          <w:fldChar w:fldCharType="separate"/>
        </w:r>
        <w:r w:rsidR="00AD51F2">
          <w:rPr>
            <w:noProof/>
            <w:webHidden/>
          </w:rPr>
          <w:t>8</w:t>
        </w:r>
        <w:r w:rsidR="008B62D8">
          <w:rPr>
            <w:noProof/>
            <w:webHidden/>
          </w:rPr>
          <w:fldChar w:fldCharType="end"/>
        </w:r>
      </w:hyperlink>
    </w:p>
    <w:p w14:paraId="77B02990" w14:textId="00A46403"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36" w:history="1">
        <w:r w:rsidR="008B62D8" w:rsidRPr="00B739D5">
          <w:rPr>
            <w:rStyle w:val="Hyperlink"/>
            <w:noProof/>
          </w:rPr>
          <w:t>2.1.</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Preamble</w:t>
        </w:r>
        <w:r w:rsidR="008B62D8">
          <w:rPr>
            <w:noProof/>
            <w:webHidden/>
          </w:rPr>
          <w:tab/>
        </w:r>
        <w:r w:rsidR="008B62D8">
          <w:rPr>
            <w:noProof/>
            <w:webHidden/>
          </w:rPr>
          <w:fldChar w:fldCharType="begin"/>
        </w:r>
        <w:r w:rsidR="008B62D8">
          <w:rPr>
            <w:noProof/>
            <w:webHidden/>
          </w:rPr>
          <w:instrText xml:space="preserve"> PAGEREF _Toc170400836 \h </w:instrText>
        </w:r>
        <w:r w:rsidR="008B62D8">
          <w:rPr>
            <w:noProof/>
            <w:webHidden/>
          </w:rPr>
        </w:r>
        <w:r w:rsidR="008B62D8">
          <w:rPr>
            <w:noProof/>
            <w:webHidden/>
          </w:rPr>
          <w:fldChar w:fldCharType="separate"/>
        </w:r>
        <w:r w:rsidR="00AD51F2">
          <w:rPr>
            <w:noProof/>
            <w:webHidden/>
          </w:rPr>
          <w:t>8</w:t>
        </w:r>
        <w:r w:rsidR="008B62D8">
          <w:rPr>
            <w:noProof/>
            <w:webHidden/>
          </w:rPr>
          <w:fldChar w:fldCharType="end"/>
        </w:r>
      </w:hyperlink>
    </w:p>
    <w:p w14:paraId="3C37668F" w14:textId="5B96B3D1"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37" w:history="1">
        <w:r w:rsidR="008B62D8" w:rsidRPr="00B739D5">
          <w:rPr>
            <w:rStyle w:val="Hyperlink"/>
            <w:rFonts w:eastAsia="AdvGulliv-R"/>
            <w:noProof/>
          </w:rPr>
          <w:t>2.2.</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rFonts w:eastAsia="AdvGulliv-R"/>
            <w:noProof/>
          </w:rPr>
          <w:t>Review of Programming Conventions</w:t>
        </w:r>
        <w:r w:rsidR="008B62D8">
          <w:rPr>
            <w:noProof/>
            <w:webHidden/>
          </w:rPr>
          <w:tab/>
        </w:r>
        <w:r w:rsidR="008B62D8">
          <w:rPr>
            <w:noProof/>
            <w:webHidden/>
          </w:rPr>
          <w:fldChar w:fldCharType="begin"/>
        </w:r>
        <w:r w:rsidR="008B62D8">
          <w:rPr>
            <w:noProof/>
            <w:webHidden/>
          </w:rPr>
          <w:instrText xml:space="preserve"> PAGEREF _Toc170400837 \h </w:instrText>
        </w:r>
        <w:r w:rsidR="008B62D8">
          <w:rPr>
            <w:noProof/>
            <w:webHidden/>
          </w:rPr>
        </w:r>
        <w:r w:rsidR="008B62D8">
          <w:rPr>
            <w:noProof/>
            <w:webHidden/>
          </w:rPr>
          <w:fldChar w:fldCharType="separate"/>
        </w:r>
        <w:r w:rsidR="00AD51F2">
          <w:rPr>
            <w:noProof/>
            <w:webHidden/>
          </w:rPr>
          <w:t>8</w:t>
        </w:r>
        <w:r w:rsidR="008B62D8">
          <w:rPr>
            <w:noProof/>
            <w:webHidden/>
          </w:rPr>
          <w:fldChar w:fldCharType="end"/>
        </w:r>
      </w:hyperlink>
    </w:p>
    <w:p w14:paraId="34664F7F" w14:textId="41C0B2FC"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38" w:history="1">
        <w:r w:rsidR="008B62D8" w:rsidRPr="00B739D5">
          <w:rPr>
            <w:rStyle w:val="Hyperlink"/>
            <w:rFonts w:eastAsia="AdvGulliv-R"/>
            <w:noProof/>
          </w:rPr>
          <w:t>2.2.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rFonts w:eastAsia="AdvGulliv-R"/>
            <w:noProof/>
          </w:rPr>
          <w:t>Brief History of Programming Conventions</w:t>
        </w:r>
        <w:r w:rsidR="008B62D8">
          <w:rPr>
            <w:noProof/>
            <w:webHidden/>
          </w:rPr>
          <w:tab/>
        </w:r>
        <w:r w:rsidR="008B62D8">
          <w:rPr>
            <w:noProof/>
            <w:webHidden/>
          </w:rPr>
          <w:fldChar w:fldCharType="begin"/>
        </w:r>
        <w:r w:rsidR="008B62D8">
          <w:rPr>
            <w:noProof/>
            <w:webHidden/>
          </w:rPr>
          <w:instrText xml:space="preserve"> PAGEREF _Toc170400838 \h </w:instrText>
        </w:r>
        <w:r w:rsidR="008B62D8">
          <w:rPr>
            <w:noProof/>
            <w:webHidden/>
          </w:rPr>
        </w:r>
        <w:r w:rsidR="008B62D8">
          <w:rPr>
            <w:noProof/>
            <w:webHidden/>
          </w:rPr>
          <w:fldChar w:fldCharType="separate"/>
        </w:r>
        <w:r w:rsidR="00AD51F2">
          <w:rPr>
            <w:noProof/>
            <w:webHidden/>
          </w:rPr>
          <w:t>8</w:t>
        </w:r>
        <w:r w:rsidR="008B62D8">
          <w:rPr>
            <w:noProof/>
            <w:webHidden/>
          </w:rPr>
          <w:fldChar w:fldCharType="end"/>
        </w:r>
      </w:hyperlink>
    </w:p>
    <w:p w14:paraId="540482EB" w14:textId="340375CC"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39" w:history="1">
        <w:r w:rsidR="008B62D8" w:rsidRPr="00B739D5">
          <w:rPr>
            <w:rStyle w:val="Hyperlink"/>
            <w:noProof/>
          </w:rPr>
          <w:t>2.2.2.</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Main Types of Programming Conventions</w:t>
        </w:r>
        <w:r w:rsidR="008B62D8">
          <w:rPr>
            <w:noProof/>
            <w:webHidden/>
          </w:rPr>
          <w:tab/>
        </w:r>
        <w:r w:rsidR="008B62D8">
          <w:rPr>
            <w:noProof/>
            <w:webHidden/>
          </w:rPr>
          <w:fldChar w:fldCharType="begin"/>
        </w:r>
        <w:r w:rsidR="008B62D8">
          <w:rPr>
            <w:noProof/>
            <w:webHidden/>
          </w:rPr>
          <w:instrText xml:space="preserve"> PAGEREF _Toc170400839 \h </w:instrText>
        </w:r>
        <w:r w:rsidR="008B62D8">
          <w:rPr>
            <w:noProof/>
            <w:webHidden/>
          </w:rPr>
        </w:r>
        <w:r w:rsidR="008B62D8">
          <w:rPr>
            <w:noProof/>
            <w:webHidden/>
          </w:rPr>
          <w:fldChar w:fldCharType="separate"/>
        </w:r>
        <w:r w:rsidR="00AD51F2">
          <w:rPr>
            <w:noProof/>
            <w:webHidden/>
          </w:rPr>
          <w:t>9</w:t>
        </w:r>
        <w:r w:rsidR="008B62D8">
          <w:rPr>
            <w:noProof/>
            <w:webHidden/>
          </w:rPr>
          <w:fldChar w:fldCharType="end"/>
        </w:r>
      </w:hyperlink>
    </w:p>
    <w:p w14:paraId="4C1F4BA9" w14:textId="1B21D5C1"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40" w:history="1">
        <w:r w:rsidR="008B62D8" w:rsidRPr="00B739D5">
          <w:rPr>
            <w:rStyle w:val="Hyperlink"/>
            <w:rFonts w:eastAsia="AdvGulliv-R"/>
            <w:noProof/>
          </w:rPr>
          <w:t>2.3.</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rFonts w:eastAsia="AdvGulliv-R"/>
            <w:noProof/>
          </w:rPr>
          <w:t>Review on Coding Smells and Code Quality</w:t>
        </w:r>
        <w:r w:rsidR="008B62D8">
          <w:rPr>
            <w:noProof/>
            <w:webHidden/>
          </w:rPr>
          <w:tab/>
        </w:r>
        <w:r w:rsidR="008B62D8">
          <w:rPr>
            <w:noProof/>
            <w:webHidden/>
          </w:rPr>
          <w:fldChar w:fldCharType="begin"/>
        </w:r>
        <w:r w:rsidR="008B62D8">
          <w:rPr>
            <w:noProof/>
            <w:webHidden/>
          </w:rPr>
          <w:instrText xml:space="preserve"> PAGEREF _Toc170400840 \h </w:instrText>
        </w:r>
        <w:r w:rsidR="008B62D8">
          <w:rPr>
            <w:noProof/>
            <w:webHidden/>
          </w:rPr>
        </w:r>
        <w:r w:rsidR="008B62D8">
          <w:rPr>
            <w:noProof/>
            <w:webHidden/>
          </w:rPr>
          <w:fldChar w:fldCharType="separate"/>
        </w:r>
        <w:r w:rsidR="00AD51F2">
          <w:rPr>
            <w:noProof/>
            <w:webHidden/>
          </w:rPr>
          <w:t>10</w:t>
        </w:r>
        <w:r w:rsidR="008B62D8">
          <w:rPr>
            <w:noProof/>
            <w:webHidden/>
          </w:rPr>
          <w:fldChar w:fldCharType="end"/>
        </w:r>
      </w:hyperlink>
    </w:p>
    <w:p w14:paraId="67A66783" w14:textId="5A9C07CB"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41" w:history="1">
        <w:r w:rsidR="008B62D8" w:rsidRPr="00B739D5">
          <w:rPr>
            <w:rStyle w:val="Hyperlink"/>
            <w:rFonts w:eastAsia="AdvGulliv-R"/>
            <w:noProof/>
          </w:rPr>
          <w:t>2.4.</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rFonts w:eastAsia="AdvGulliv-R"/>
            <w:noProof/>
          </w:rPr>
          <w:t>Review on Coding Quality Management</w:t>
        </w:r>
        <w:r w:rsidR="008B62D8">
          <w:rPr>
            <w:noProof/>
            <w:webHidden/>
          </w:rPr>
          <w:tab/>
        </w:r>
        <w:r w:rsidR="008B62D8">
          <w:rPr>
            <w:noProof/>
            <w:webHidden/>
          </w:rPr>
          <w:fldChar w:fldCharType="begin"/>
        </w:r>
        <w:r w:rsidR="008B62D8">
          <w:rPr>
            <w:noProof/>
            <w:webHidden/>
          </w:rPr>
          <w:instrText xml:space="preserve"> PAGEREF _Toc170400841 \h </w:instrText>
        </w:r>
        <w:r w:rsidR="008B62D8">
          <w:rPr>
            <w:noProof/>
            <w:webHidden/>
          </w:rPr>
        </w:r>
        <w:r w:rsidR="008B62D8">
          <w:rPr>
            <w:noProof/>
            <w:webHidden/>
          </w:rPr>
          <w:fldChar w:fldCharType="separate"/>
        </w:r>
        <w:r w:rsidR="00AD51F2">
          <w:rPr>
            <w:noProof/>
            <w:webHidden/>
          </w:rPr>
          <w:t>11</w:t>
        </w:r>
        <w:r w:rsidR="008B62D8">
          <w:rPr>
            <w:noProof/>
            <w:webHidden/>
          </w:rPr>
          <w:fldChar w:fldCharType="end"/>
        </w:r>
      </w:hyperlink>
    </w:p>
    <w:p w14:paraId="75DDF39D" w14:textId="7533173F"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42" w:history="1">
        <w:r w:rsidR="008B62D8" w:rsidRPr="00B739D5">
          <w:rPr>
            <w:rStyle w:val="Hyperlink"/>
            <w:noProof/>
          </w:rPr>
          <w:t>2.4.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Modern Code Review: A Streamlined Approach</w:t>
        </w:r>
        <w:r w:rsidR="008B62D8">
          <w:rPr>
            <w:noProof/>
            <w:webHidden/>
          </w:rPr>
          <w:tab/>
        </w:r>
        <w:r w:rsidR="008B62D8">
          <w:rPr>
            <w:noProof/>
            <w:webHidden/>
          </w:rPr>
          <w:fldChar w:fldCharType="begin"/>
        </w:r>
        <w:r w:rsidR="008B62D8">
          <w:rPr>
            <w:noProof/>
            <w:webHidden/>
          </w:rPr>
          <w:instrText xml:space="preserve"> PAGEREF _Toc170400842 \h </w:instrText>
        </w:r>
        <w:r w:rsidR="008B62D8">
          <w:rPr>
            <w:noProof/>
            <w:webHidden/>
          </w:rPr>
        </w:r>
        <w:r w:rsidR="008B62D8">
          <w:rPr>
            <w:noProof/>
            <w:webHidden/>
          </w:rPr>
          <w:fldChar w:fldCharType="separate"/>
        </w:r>
        <w:r w:rsidR="00AD51F2">
          <w:rPr>
            <w:noProof/>
            <w:webHidden/>
          </w:rPr>
          <w:t>12</w:t>
        </w:r>
        <w:r w:rsidR="008B62D8">
          <w:rPr>
            <w:noProof/>
            <w:webHidden/>
          </w:rPr>
          <w:fldChar w:fldCharType="end"/>
        </w:r>
      </w:hyperlink>
    </w:p>
    <w:p w14:paraId="5ED7C4DF" w14:textId="2C8B6650"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43" w:history="1">
        <w:r w:rsidR="008B62D8" w:rsidRPr="00B739D5">
          <w:rPr>
            <w:rStyle w:val="Hyperlink"/>
            <w:noProof/>
          </w:rPr>
          <w:t>2.4.2.</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Intelligent Code Review Tools</w:t>
        </w:r>
        <w:r w:rsidR="008B62D8">
          <w:rPr>
            <w:noProof/>
            <w:webHidden/>
          </w:rPr>
          <w:tab/>
        </w:r>
        <w:r w:rsidR="008B62D8">
          <w:rPr>
            <w:noProof/>
            <w:webHidden/>
          </w:rPr>
          <w:fldChar w:fldCharType="begin"/>
        </w:r>
        <w:r w:rsidR="008B62D8">
          <w:rPr>
            <w:noProof/>
            <w:webHidden/>
          </w:rPr>
          <w:instrText xml:space="preserve"> PAGEREF _Toc170400843 \h </w:instrText>
        </w:r>
        <w:r w:rsidR="008B62D8">
          <w:rPr>
            <w:noProof/>
            <w:webHidden/>
          </w:rPr>
        </w:r>
        <w:r w:rsidR="008B62D8">
          <w:rPr>
            <w:noProof/>
            <w:webHidden/>
          </w:rPr>
          <w:fldChar w:fldCharType="separate"/>
        </w:r>
        <w:r w:rsidR="00AD51F2">
          <w:rPr>
            <w:noProof/>
            <w:webHidden/>
          </w:rPr>
          <w:t>13</w:t>
        </w:r>
        <w:r w:rsidR="008B62D8">
          <w:rPr>
            <w:noProof/>
            <w:webHidden/>
          </w:rPr>
          <w:fldChar w:fldCharType="end"/>
        </w:r>
      </w:hyperlink>
    </w:p>
    <w:p w14:paraId="16A87C27" w14:textId="1CDA9036"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44" w:history="1">
        <w:r w:rsidR="008B62D8" w:rsidRPr="00B739D5">
          <w:rPr>
            <w:rStyle w:val="Hyperlink"/>
            <w:noProof/>
          </w:rPr>
          <w:t>2.4.3.</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Static Analysis</w:t>
        </w:r>
        <w:r w:rsidR="008B62D8">
          <w:rPr>
            <w:noProof/>
            <w:webHidden/>
          </w:rPr>
          <w:tab/>
        </w:r>
        <w:r w:rsidR="008B62D8">
          <w:rPr>
            <w:noProof/>
            <w:webHidden/>
          </w:rPr>
          <w:fldChar w:fldCharType="begin"/>
        </w:r>
        <w:r w:rsidR="008B62D8">
          <w:rPr>
            <w:noProof/>
            <w:webHidden/>
          </w:rPr>
          <w:instrText xml:space="preserve"> PAGEREF _Toc170400844 \h </w:instrText>
        </w:r>
        <w:r w:rsidR="008B62D8">
          <w:rPr>
            <w:noProof/>
            <w:webHidden/>
          </w:rPr>
        </w:r>
        <w:r w:rsidR="008B62D8">
          <w:rPr>
            <w:noProof/>
            <w:webHidden/>
          </w:rPr>
          <w:fldChar w:fldCharType="separate"/>
        </w:r>
        <w:r w:rsidR="00AD51F2">
          <w:rPr>
            <w:noProof/>
            <w:webHidden/>
          </w:rPr>
          <w:t>14</w:t>
        </w:r>
        <w:r w:rsidR="008B62D8">
          <w:rPr>
            <w:noProof/>
            <w:webHidden/>
          </w:rPr>
          <w:fldChar w:fldCharType="end"/>
        </w:r>
      </w:hyperlink>
    </w:p>
    <w:p w14:paraId="58AF8F2D" w14:textId="7BF5F606"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45" w:history="1">
        <w:r w:rsidR="008B62D8" w:rsidRPr="00B739D5">
          <w:rPr>
            <w:rStyle w:val="Hyperlink"/>
            <w:noProof/>
          </w:rPr>
          <w:t>2.5.</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Review on the Effects of Unclean Code</w:t>
        </w:r>
        <w:r w:rsidR="008B62D8">
          <w:rPr>
            <w:noProof/>
            <w:webHidden/>
          </w:rPr>
          <w:tab/>
        </w:r>
        <w:r w:rsidR="008B62D8">
          <w:rPr>
            <w:noProof/>
            <w:webHidden/>
          </w:rPr>
          <w:fldChar w:fldCharType="begin"/>
        </w:r>
        <w:r w:rsidR="008B62D8">
          <w:rPr>
            <w:noProof/>
            <w:webHidden/>
          </w:rPr>
          <w:instrText xml:space="preserve"> PAGEREF _Toc170400845 \h </w:instrText>
        </w:r>
        <w:r w:rsidR="008B62D8">
          <w:rPr>
            <w:noProof/>
            <w:webHidden/>
          </w:rPr>
        </w:r>
        <w:r w:rsidR="008B62D8">
          <w:rPr>
            <w:noProof/>
            <w:webHidden/>
          </w:rPr>
          <w:fldChar w:fldCharType="separate"/>
        </w:r>
        <w:r w:rsidR="00AD51F2">
          <w:rPr>
            <w:noProof/>
            <w:webHidden/>
          </w:rPr>
          <w:t>15</w:t>
        </w:r>
        <w:r w:rsidR="008B62D8">
          <w:rPr>
            <w:noProof/>
            <w:webHidden/>
          </w:rPr>
          <w:fldChar w:fldCharType="end"/>
        </w:r>
      </w:hyperlink>
    </w:p>
    <w:p w14:paraId="6214953A" w14:textId="7527A86A"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46" w:history="1">
        <w:r w:rsidR="008B62D8" w:rsidRPr="00B739D5">
          <w:rPr>
            <w:rStyle w:val="Hyperlink"/>
            <w:noProof/>
          </w:rPr>
          <w:t>2.5.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Technical Debt</w:t>
        </w:r>
        <w:r w:rsidR="008B62D8">
          <w:rPr>
            <w:noProof/>
            <w:webHidden/>
          </w:rPr>
          <w:tab/>
        </w:r>
        <w:r w:rsidR="008B62D8">
          <w:rPr>
            <w:noProof/>
            <w:webHidden/>
          </w:rPr>
          <w:fldChar w:fldCharType="begin"/>
        </w:r>
        <w:r w:rsidR="008B62D8">
          <w:rPr>
            <w:noProof/>
            <w:webHidden/>
          </w:rPr>
          <w:instrText xml:space="preserve"> PAGEREF _Toc170400846 \h </w:instrText>
        </w:r>
        <w:r w:rsidR="008B62D8">
          <w:rPr>
            <w:noProof/>
            <w:webHidden/>
          </w:rPr>
        </w:r>
        <w:r w:rsidR="008B62D8">
          <w:rPr>
            <w:noProof/>
            <w:webHidden/>
          </w:rPr>
          <w:fldChar w:fldCharType="separate"/>
        </w:r>
        <w:r w:rsidR="00AD51F2">
          <w:rPr>
            <w:noProof/>
            <w:webHidden/>
          </w:rPr>
          <w:t>15</w:t>
        </w:r>
        <w:r w:rsidR="008B62D8">
          <w:rPr>
            <w:noProof/>
            <w:webHidden/>
          </w:rPr>
          <w:fldChar w:fldCharType="end"/>
        </w:r>
      </w:hyperlink>
    </w:p>
    <w:p w14:paraId="4AADB0C8" w14:textId="5612DFD5"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47" w:history="1">
        <w:r w:rsidR="008B62D8" w:rsidRPr="00B739D5">
          <w:rPr>
            <w:rStyle w:val="Hyperlink"/>
            <w:rFonts w:eastAsia="Times New Roman"/>
            <w:noProof/>
          </w:rPr>
          <w:t>2.6.</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rFonts w:eastAsia="Times New Roman"/>
            <w:noProof/>
          </w:rPr>
          <w:t>Review of Relevant Concepts</w:t>
        </w:r>
        <w:r w:rsidR="008B62D8">
          <w:rPr>
            <w:noProof/>
            <w:webHidden/>
          </w:rPr>
          <w:tab/>
        </w:r>
        <w:r w:rsidR="008B62D8">
          <w:rPr>
            <w:noProof/>
            <w:webHidden/>
          </w:rPr>
          <w:fldChar w:fldCharType="begin"/>
        </w:r>
        <w:r w:rsidR="008B62D8">
          <w:rPr>
            <w:noProof/>
            <w:webHidden/>
          </w:rPr>
          <w:instrText xml:space="preserve"> PAGEREF _Toc170400847 \h </w:instrText>
        </w:r>
        <w:r w:rsidR="008B62D8">
          <w:rPr>
            <w:noProof/>
            <w:webHidden/>
          </w:rPr>
        </w:r>
        <w:r w:rsidR="008B62D8">
          <w:rPr>
            <w:noProof/>
            <w:webHidden/>
          </w:rPr>
          <w:fldChar w:fldCharType="separate"/>
        </w:r>
        <w:r w:rsidR="00AD51F2">
          <w:rPr>
            <w:noProof/>
            <w:webHidden/>
          </w:rPr>
          <w:t>16</w:t>
        </w:r>
        <w:r w:rsidR="008B62D8">
          <w:rPr>
            <w:noProof/>
            <w:webHidden/>
          </w:rPr>
          <w:fldChar w:fldCharType="end"/>
        </w:r>
      </w:hyperlink>
    </w:p>
    <w:p w14:paraId="0463B2EA" w14:textId="030B0988"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48" w:history="1">
        <w:r w:rsidR="008B62D8" w:rsidRPr="00B739D5">
          <w:rPr>
            <w:rStyle w:val="Hyperlink"/>
            <w:noProof/>
          </w:rPr>
          <w:t>2.6.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Artificial Intelligence</w:t>
        </w:r>
        <w:r w:rsidR="008B62D8">
          <w:rPr>
            <w:noProof/>
            <w:webHidden/>
          </w:rPr>
          <w:tab/>
        </w:r>
        <w:r w:rsidR="008B62D8">
          <w:rPr>
            <w:noProof/>
            <w:webHidden/>
          </w:rPr>
          <w:fldChar w:fldCharType="begin"/>
        </w:r>
        <w:r w:rsidR="008B62D8">
          <w:rPr>
            <w:noProof/>
            <w:webHidden/>
          </w:rPr>
          <w:instrText xml:space="preserve"> PAGEREF _Toc170400848 \h </w:instrText>
        </w:r>
        <w:r w:rsidR="008B62D8">
          <w:rPr>
            <w:noProof/>
            <w:webHidden/>
          </w:rPr>
        </w:r>
        <w:r w:rsidR="008B62D8">
          <w:rPr>
            <w:noProof/>
            <w:webHidden/>
          </w:rPr>
          <w:fldChar w:fldCharType="separate"/>
        </w:r>
        <w:r w:rsidR="00AD51F2">
          <w:rPr>
            <w:noProof/>
            <w:webHidden/>
          </w:rPr>
          <w:t>16</w:t>
        </w:r>
        <w:r w:rsidR="008B62D8">
          <w:rPr>
            <w:noProof/>
            <w:webHidden/>
          </w:rPr>
          <w:fldChar w:fldCharType="end"/>
        </w:r>
      </w:hyperlink>
    </w:p>
    <w:p w14:paraId="7FD36EB4" w14:textId="1CE202A7"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49" w:history="1">
        <w:r w:rsidR="008B62D8" w:rsidRPr="00B739D5">
          <w:rPr>
            <w:rStyle w:val="Hyperlink"/>
            <w:noProof/>
          </w:rPr>
          <w:t>2.6.4.</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Parsing</w:t>
        </w:r>
        <w:r w:rsidR="008B62D8">
          <w:rPr>
            <w:noProof/>
            <w:webHidden/>
          </w:rPr>
          <w:tab/>
        </w:r>
        <w:r w:rsidR="008B62D8">
          <w:rPr>
            <w:noProof/>
            <w:webHidden/>
          </w:rPr>
          <w:fldChar w:fldCharType="begin"/>
        </w:r>
        <w:r w:rsidR="008B62D8">
          <w:rPr>
            <w:noProof/>
            <w:webHidden/>
          </w:rPr>
          <w:instrText xml:space="preserve"> PAGEREF _Toc170400849 \h </w:instrText>
        </w:r>
        <w:r w:rsidR="008B62D8">
          <w:rPr>
            <w:noProof/>
            <w:webHidden/>
          </w:rPr>
        </w:r>
        <w:r w:rsidR="008B62D8">
          <w:rPr>
            <w:noProof/>
            <w:webHidden/>
          </w:rPr>
          <w:fldChar w:fldCharType="separate"/>
        </w:r>
        <w:r w:rsidR="00AD51F2">
          <w:rPr>
            <w:noProof/>
            <w:webHidden/>
          </w:rPr>
          <w:t>19</w:t>
        </w:r>
        <w:r w:rsidR="008B62D8">
          <w:rPr>
            <w:noProof/>
            <w:webHidden/>
          </w:rPr>
          <w:fldChar w:fldCharType="end"/>
        </w:r>
      </w:hyperlink>
    </w:p>
    <w:p w14:paraId="6D4AFC54" w14:textId="1AA0A67A"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50" w:history="1">
        <w:r w:rsidR="008B62D8" w:rsidRPr="00B739D5">
          <w:rPr>
            <w:rStyle w:val="Hyperlink"/>
            <w:noProof/>
          </w:rPr>
          <w:t>2.6.5.</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Tokenization: Lexical Analysis</w:t>
        </w:r>
        <w:r w:rsidR="008B62D8">
          <w:rPr>
            <w:noProof/>
            <w:webHidden/>
          </w:rPr>
          <w:tab/>
        </w:r>
        <w:r w:rsidR="008B62D8">
          <w:rPr>
            <w:noProof/>
            <w:webHidden/>
          </w:rPr>
          <w:fldChar w:fldCharType="begin"/>
        </w:r>
        <w:r w:rsidR="008B62D8">
          <w:rPr>
            <w:noProof/>
            <w:webHidden/>
          </w:rPr>
          <w:instrText xml:space="preserve"> PAGEREF _Toc170400850 \h </w:instrText>
        </w:r>
        <w:r w:rsidR="008B62D8">
          <w:rPr>
            <w:noProof/>
            <w:webHidden/>
          </w:rPr>
        </w:r>
        <w:r w:rsidR="008B62D8">
          <w:rPr>
            <w:noProof/>
            <w:webHidden/>
          </w:rPr>
          <w:fldChar w:fldCharType="separate"/>
        </w:r>
        <w:r w:rsidR="00AD51F2">
          <w:rPr>
            <w:noProof/>
            <w:webHidden/>
          </w:rPr>
          <w:t>19</w:t>
        </w:r>
        <w:r w:rsidR="008B62D8">
          <w:rPr>
            <w:noProof/>
            <w:webHidden/>
          </w:rPr>
          <w:fldChar w:fldCharType="end"/>
        </w:r>
      </w:hyperlink>
    </w:p>
    <w:p w14:paraId="70BF15FA" w14:textId="6A8FF217"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51" w:history="1">
        <w:r w:rsidR="008B62D8" w:rsidRPr="00B739D5">
          <w:rPr>
            <w:rStyle w:val="Hyperlink"/>
            <w:noProof/>
          </w:rPr>
          <w:t>2.6.6.</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Syntactic Analysis</w:t>
        </w:r>
        <w:r w:rsidR="008B62D8">
          <w:rPr>
            <w:noProof/>
            <w:webHidden/>
          </w:rPr>
          <w:tab/>
        </w:r>
        <w:r w:rsidR="008B62D8">
          <w:rPr>
            <w:noProof/>
            <w:webHidden/>
          </w:rPr>
          <w:fldChar w:fldCharType="begin"/>
        </w:r>
        <w:r w:rsidR="008B62D8">
          <w:rPr>
            <w:noProof/>
            <w:webHidden/>
          </w:rPr>
          <w:instrText xml:space="preserve"> PAGEREF _Toc170400851 \h </w:instrText>
        </w:r>
        <w:r w:rsidR="008B62D8">
          <w:rPr>
            <w:noProof/>
            <w:webHidden/>
          </w:rPr>
        </w:r>
        <w:r w:rsidR="008B62D8">
          <w:rPr>
            <w:noProof/>
            <w:webHidden/>
          </w:rPr>
          <w:fldChar w:fldCharType="separate"/>
        </w:r>
        <w:r w:rsidR="00AD51F2">
          <w:rPr>
            <w:noProof/>
            <w:webHidden/>
          </w:rPr>
          <w:t>20</w:t>
        </w:r>
        <w:r w:rsidR="008B62D8">
          <w:rPr>
            <w:noProof/>
            <w:webHidden/>
          </w:rPr>
          <w:fldChar w:fldCharType="end"/>
        </w:r>
      </w:hyperlink>
    </w:p>
    <w:p w14:paraId="6DBB1493" w14:textId="5E1E7DFC"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52" w:history="1">
        <w:r w:rsidR="008B62D8" w:rsidRPr="00B739D5">
          <w:rPr>
            <w:rStyle w:val="Hyperlink"/>
            <w:noProof/>
          </w:rPr>
          <w:t xml:space="preserve">2.7. </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Review of Relevant Systems</w:t>
        </w:r>
        <w:r w:rsidR="008B62D8">
          <w:rPr>
            <w:noProof/>
            <w:webHidden/>
          </w:rPr>
          <w:tab/>
        </w:r>
        <w:r w:rsidR="008B62D8">
          <w:rPr>
            <w:noProof/>
            <w:webHidden/>
          </w:rPr>
          <w:fldChar w:fldCharType="begin"/>
        </w:r>
        <w:r w:rsidR="008B62D8">
          <w:rPr>
            <w:noProof/>
            <w:webHidden/>
          </w:rPr>
          <w:instrText xml:space="preserve"> PAGEREF _Toc170400852 \h </w:instrText>
        </w:r>
        <w:r w:rsidR="008B62D8">
          <w:rPr>
            <w:noProof/>
            <w:webHidden/>
          </w:rPr>
        </w:r>
        <w:r w:rsidR="008B62D8">
          <w:rPr>
            <w:noProof/>
            <w:webHidden/>
          </w:rPr>
          <w:fldChar w:fldCharType="separate"/>
        </w:r>
        <w:r w:rsidR="00AD51F2">
          <w:rPr>
            <w:noProof/>
            <w:webHidden/>
          </w:rPr>
          <w:t>21</w:t>
        </w:r>
        <w:r w:rsidR="008B62D8">
          <w:rPr>
            <w:noProof/>
            <w:webHidden/>
          </w:rPr>
          <w:fldChar w:fldCharType="end"/>
        </w:r>
      </w:hyperlink>
    </w:p>
    <w:p w14:paraId="3D1135E0" w14:textId="2C6A459A"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53" w:history="1">
        <w:r w:rsidR="008B62D8" w:rsidRPr="00B739D5">
          <w:rPr>
            <w:rStyle w:val="Hyperlink"/>
            <w:noProof/>
          </w:rPr>
          <w:t>2.7.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FrenchPress (Blau &amp; Moss, 2015)</w:t>
        </w:r>
        <w:r w:rsidR="008B62D8">
          <w:rPr>
            <w:noProof/>
            <w:webHidden/>
          </w:rPr>
          <w:tab/>
        </w:r>
        <w:r w:rsidR="008B62D8">
          <w:rPr>
            <w:noProof/>
            <w:webHidden/>
          </w:rPr>
          <w:fldChar w:fldCharType="begin"/>
        </w:r>
        <w:r w:rsidR="008B62D8">
          <w:rPr>
            <w:noProof/>
            <w:webHidden/>
          </w:rPr>
          <w:instrText xml:space="preserve"> PAGEREF _Toc170400853 \h </w:instrText>
        </w:r>
        <w:r w:rsidR="008B62D8">
          <w:rPr>
            <w:noProof/>
            <w:webHidden/>
          </w:rPr>
        </w:r>
        <w:r w:rsidR="008B62D8">
          <w:rPr>
            <w:noProof/>
            <w:webHidden/>
          </w:rPr>
          <w:fldChar w:fldCharType="separate"/>
        </w:r>
        <w:r w:rsidR="00AD51F2">
          <w:rPr>
            <w:noProof/>
            <w:webHidden/>
          </w:rPr>
          <w:t>21</w:t>
        </w:r>
        <w:r w:rsidR="008B62D8">
          <w:rPr>
            <w:noProof/>
            <w:webHidden/>
          </w:rPr>
          <w:fldChar w:fldCharType="end"/>
        </w:r>
      </w:hyperlink>
    </w:p>
    <w:p w14:paraId="584CB08F" w14:textId="19DE8CAE" w:rsidR="008B62D8" w:rsidRDefault="00000000">
      <w:pPr>
        <w:pStyle w:val="TOC3"/>
        <w:tabs>
          <w:tab w:val="left" w:pos="1560"/>
          <w:tab w:val="right" w:pos="8990"/>
        </w:tabs>
        <w:rPr>
          <w:rFonts w:asciiTheme="minorHAnsi" w:eastAsiaTheme="minorEastAsia" w:hAnsiTheme="minorHAnsi" w:cstheme="minorBidi"/>
          <w:noProof/>
          <w:kern w:val="2"/>
          <w:szCs w:val="24"/>
          <w:lang w:val="en-NG" w:eastAsia="en-NG"/>
          <w14:ligatures w14:val="standardContextual"/>
        </w:rPr>
      </w:pPr>
      <w:hyperlink w:anchor="_Toc170400854" w:history="1">
        <w:r w:rsidR="008B62D8" w:rsidRPr="00B739D5">
          <w:rPr>
            <w:rStyle w:val="Hyperlink"/>
            <w:noProof/>
          </w:rPr>
          <w:t xml:space="preserve">2.7.2. </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A Tutoring System to Learn Code Refactoring (Keuning et al., 2021)</w:t>
        </w:r>
        <w:r w:rsidR="008B62D8">
          <w:rPr>
            <w:noProof/>
            <w:webHidden/>
          </w:rPr>
          <w:tab/>
        </w:r>
        <w:r w:rsidR="008B62D8">
          <w:rPr>
            <w:noProof/>
            <w:webHidden/>
          </w:rPr>
          <w:fldChar w:fldCharType="begin"/>
        </w:r>
        <w:r w:rsidR="008B62D8">
          <w:rPr>
            <w:noProof/>
            <w:webHidden/>
          </w:rPr>
          <w:instrText xml:space="preserve"> PAGEREF _Toc170400854 \h </w:instrText>
        </w:r>
        <w:r w:rsidR="008B62D8">
          <w:rPr>
            <w:noProof/>
            <w:webHidden/>
          </w:rPr>
        </w:r>
        <w:r w:rsidR="008B62D8">
          <w:rPr>
            <w:noProof/>
            <w:webHidden/>
          </w:rPr>
          <w:fldChar w:fldCharType="separate"/>
        </w:r>
        <w:r w:rsidR="00AD51F2">
          <w:rPr>
            <w:noProof/>
            <w:webHidden/>
          </w:rPr>
          <w:t>23</w:t>
        </w:r>
        <w:r w:rsidR="008B62D8">
          <w:rPr>
            <w:noProof/>
            <w:webHidden/>
          </w:rPr>
          <w:fldChar w:fldCharType="end"/>
        </w:r>
      </w:hyperlink>
    </w:p>
    <w:p w14:paraId="111E4428" w14:textId="4C28FB0E"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55" w:history="1">
        <w:r w:rsidR="008B62D8" w:rsidRPr="00B739D5">
          <w:rPr>
            <w:rStyle w:val="Hyperlink"/>
            <w:noProof/>
          </w:rPr>
          <w:t>2.7.3.</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Codacy</w:t>
        </w:r>
        <w:r w:rsidR="008B62D8">
          <w:rPr>
            <w:noProof/>
            <w:webHidden/>
          </w:rPr>
          <w:tab/>
        </w:r>
        <w:r w:rsidR="008B62D8">
          <w:rPr>
            <w:noProof/>
            <w:webHidden/>
          </w:rPr>
          <w:fldChar w:fldCharType="begin"/>
        </w:r>
        <w:r w:rsidR="008B62D8">
          <w:rPr>
            <w:noProof/>
            <w:webHidden/>
          </w:rPr>
          <w:instrText xml:space="preserve"> PAGEREF _Toc170400855 \h </w:instrText>
        </w:r>
        <w:r w:rsidR="008B62D8">
          <w:rPr>
            <w:noProof/>
            <w:webHidden/>
          </w:rPr>
        </w:r>
        <w:r w:rsidR="008B62D8">
          <w:rPr>
            <w:noProof/>
            <w:webHidden/>
          </w:rPr>
          <w:fldChar w:fldCharType="separate"/>
        </w:r>
        <w:r w:rsidR="00AD51F2">
          <w:rPr>
            <w:noProof/>
            <w:webHidden/>
          </w:rPr>
          <w:t>25</w:t>
        </w:r>
        <w:r w:rsidR="008B62D8">
          <w:rPr>
            <w:noProof/>
            <w:webHidden/>
          </w:rPr>
          <w:fldChar w:fldCharType="end"/>
        </w:r>
      </w:hyperlink>
    </w:p>
    <w:p w14:paraId="51295CB7" w14:textId="7B6502FD" w:rsidR="008B62D8" w:rsidRDefault="00000000">
      <w:pPr>
        <w:pStyle w:val="TOC2"/>
        <w:rPr>
          <w:rFonts w:asciiTheme="minorHAnsi" w:eastAsiaTheme="minorEastAsia" w:hAnsiTheme="minorHAnsi" w:cstheme="minorBidi"/>
          <w:bCs w:val="0"/>
          <w:noProof/>
          <w:kern w:val="2"/>
          <w:szCs w:val="24"/>
          <w:lang w:val="en-NG" w:eastAsia="en-NG"/>
          <w14:ligatures w14:val="standardContextual"/>
        </w:rPr>
      </w:pPr>
      <w:hyperlink w:anchor="_Toc170400856" w:history="1">
        <w:r w:rsidR="008B62D8" w:rsidRPr="00B739D5">
          <w:rPr>
            <w:rStyle w:val="Hyperlink"/>
            <w:noProof/>
          </w:rPr>
          <w:t>2.8. Summary of Literature Review</w:t>
        </w:r>
        <w:r w:rsidR="008B62D8">
          <w:rPr>
            <w:noProof/>
            <w:webHidden/>
          </w:rPr>
          <w:tab/>
        </w:r>
        <w:r w:rsidR="008B62D8">
          <w:rPr>
            <w:noProof/>
            <w:webHidden/>
          </w:rPr>
          <w:fldChar w:fldCharType="begin"/>
        </w:r>
        <w:r w:rsidR="008B62D8">
          <w:rPr>
            <w:noProof/>
            <w:webHidden/>
          </w:rPr>
          <w:instrText xml:space="preserve"> PAGEREF _Toc170400856 \h </w:instrText>
        </w:r>
        <w:r w:rsidR="008B62D8">
          <w:rPr>
            <w:noProof/>
            <w:webHidden/>
          </w:rPr>
        </w:r>
        <w:r w:rsidR="008B62D8">
          <w:rPr>
            <w:noProof/>
            <w:webHidden/>
          </w:rPr>
          <w:fldChar w:fldCharType="separate"/>
        </w:r>
        <w:r w:rsidR="00AD51F2">
          <w:rPr>
            <w:noProof/>
            <w:webHidden/>
          </w:rPr>
          <w:t>27</w:t>
        </w:r>
        <w:r w:rsidR="008B62D8">
          <w:rPr>
            <w:noProof/>
            <w:webHidden/>
          </w:rPr>
          <w:fldChar w:fldCharType="end"/>
        </w:r>
      </w:hyperlink>
    </w:p>
    <w:p w14:paraId="3AD6BC6F" w14:textId="7D68460A" w:rsidR="008B62D8" w:rsidRDefault="00000000">
      <w:pPr>
        <w:pStyle w:val="TOC1"/>
        <w:tabs>
          <w:tab w:val="right" w:pos="8990"/>
        </w:tabs>
        <w:rPr>
          <w:rFonts w:asciiTheme="minorHAnsi" w:eastAsiaTheme="minorEastAsia" w:hAnsiTheme="minorHAnsi" w:cstheme="minorBidi"/>
          <w:b w:val="0"/>
          <w:bCs w:val="0"/>
          <w:caps w:val="0"/>
          <w:noProof/>
          <w:kern w:val="2"/>
          <w:lang w:val="en-NG" w:eastAsia="en-NG"/>
          <w14:ligatures w14:val="standardContextual"/>
        </w:rPr>
      </w:pPr>
      <w:hyperlink w:anchor="_Toc170400857" w:history="1">
        <w:r w:rsidR="008B62D8" w:rsidRPr="00B739D5">
          <w:rPr>
            <w:rStyle w:val="Hyperlink"/>
            <w:noProof/>
            <w14:scene3d>
              <w14:camera w14:prst="orthographicFront"/>
              <w14:lightRig w14:rig="threePt" w14:dir="t">
                <w14:rot w14:lat="0" w14:lon="0" w14:rev="0"/>
              </w14:lightRig>
            </w14:scene3d>
          </w:rPr>
          <w:t>CHAPTER Three</w:t>
        </w:r>
        <w:r w:rsidR="008B62D8">
          <w:rPr>
            <w:noProof/>
            <w:webHidden/>
          </w:rPr>
          <w:tab/>
        </w:r>
        <w:r w:rsidR="008B62D8">
          <w:rPr>
            <w:noProof/>
            <w:webHidden/>
          </w:rPr>
          <w:fldChar w:fldCharType="begin"/>
        </w:r>
        <w:r w:rsidR="008B62D8">
          <w:rPr>
            <w:noProof/>
            <w:webHidden/>
          </w:rPr>
          <w:instrText xml:space="preserve"> PAGEREF _Toc170400857 \h </w:instrText>
        </w:r>
        <w:r w:rsidR="008B62D8">
          <w:rPr>
            <w:noProof/>
            <w:webHidden/>
          </w:rPr>
        </w:r>
        <w:r w:rsidR="008B62D8">
          <w:rPr>
            <w:noProof/>
            <w:webHidden/>
          </w:rPr>
          <w:fldChar w:fldCharType="separate"/>
        </w:r>
        <w:r w:rsidR="00AD51F2">
          <w:rPr>
            <w:noProof/>
            <w:webHidden/>
          </w:rPr>
          <w:t>28</w:t>
        </w:r>
        <w:r w:rsidR="008B62D8">
          <w:rPr>
            <w:noProof/>
            <w:webHidden/>
          </w:rPr>
          <w:fldChar w:fldCharType="end"/>
        </w:r>
      </w:hyperlink>
    </w:p>
    <w:p w14:paraId="5B07D400" w14:textId="40A495D6"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58" w:history="1">
        <w:r w:rsidR="008B62D8" w:rsidRPr="00B739D5">
          <w:rPr>
            <w:rStyle w:val="Hyperlink"/>
            <w:noProof/>
          </w:rPr>
          <w:t>3.1.</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Preamble</w:t>
        </w:r>
        <w:r w:rsidR="008B62D8">
          <w:rPr>
            <w:noProof/>
            <w:webHidden/>
          </w:rPr>
          <w:tab/>
        </w:r>
        <w:r w:rsidR="008B62D8">
          <w:rPr>
            <w:noProof/>
            <w:webHidden/>
          </w:rPr>
          <w:fldChar w:fldCharType="begin"/>
        </w:r>
        <w:r w:rsidR="008B62D8">
          <w:rPr>
            <w:noProof/>
            <w:webHidden/>
          </w:rPr>
          <w:instrText xml:space="preserve"> PAGEREF _Toc170400858 \h </w:instrText>
        </w:r>
        <w:r w:rsidR="008B62D8">
          <w:rPr>
            <w:noProof/>
            <w:webHidden/>
          </w:rPr>
        </w:r>
        <w:r w:rsidR="008B62D8">
          <w:rPr>
            <w:noProof/>
            <w:webHidden/>
          </w:rPr>
          <w:fldChar w:fldCharType="separate"/>
        </w:r>
        <w:r w:rsidR="00AD51F2">
          <w:rPr>
            <w:noProof/>
            <w:webHidden/>
          </w:rPr>
          <w:t>28</w:t>
        </w:r>
        <w:r w:rsidR="008B62D8">
          <w:rPr>
            <w:noProof/>
            <w:webHidden/>
          </w:rPr>
          <w:fldChar w:fldCharType="end"/>
        </w:r>
      </w:hyperlink>
    </w:p>
    <w:p w14:paraId="565CF07F" w14:textId="14DB12EE"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59" w:history="1">
        <w:r w:rsidR="008B62D8" w:rsidRPr="00B739D5">
          <w:rPr>
            <w:rStyle w:val="Hyperlink"/>
            <w:noProof/>
          </w:rPr>
          <w:t>3.2.</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The proposed system</w:t>
        </w:r>
        <w:r w:rsidR="008B62D8">
          <w:rPr>
            <w:noProof/>
            <w:webHidden/>
          </w:rPr>
          <w:tab/>
        </w:r>
        <w:r w:rsidR="008B62D8">
          <w:rPr>
            <w:noProof/>
            <w:webHidden/>
          </w:rPr>
          <w:fldChar w:fldCharType="begin"/>
        </w:r>
        <w:r w:rsidR="008B62D8">
          <w:rPr>
            <w:noProof/>
            <w:webHidden/>
          </w:rPr>
          <w:instrText xml:space="preserve"> PAGEREF _Toc170400859 \h </w:instrText>
        </w:r>
        <w:r w:rsidR="008B62D8">
          <w:rPr>
            <w:noProof/>
            <w:webHidden/>
          </w:rPr>
        </w:r>
        <w:r w:rsidR="008B62D8">
          <w:rPr>
            <w:noProof/>
            <w:webHidden/>
          </w:rPr>
          <w:fldChar w:fldCharType="separate"/>
        </w:r>
        <w:r w:rsidR="00AD51F2">
          <w:rPr>
            <w:noProof/>
            <w:webHidden/>
          </w:rPr>
          <w:t>28</w:t>
        </w:r>
        <w:r w:rsidR="008B62D8">
          <w:rPr>
            <w:noProof/>
            <w:webHidden/>
          </w:rPr>
          <w:fldChar w:fldCharType="end"/>
        </w:r>
      </w:hyperlink>
    </w:p>
    <w:p w14:paraId="46831293" w14:textId="3781E9D4" w:rsidR="008B62D8" w:rsidRDefault="00000000">
      <w:pPr>
        <w:pStyle w:val="TOC3"/>
        <w:tabs>
          <w:tab w:val="left" w:pos="1440"/>
          <w:tab w:val="right" w:pos="8990"/>
        </w:tabs>
        <w:rPr>
          <w:rFonts w:asciiTheme="minorHAnsi" w:eastAsiaTheme="minorEastAsia" w:hAnsiTheme="minorHAnsi" w:cstheme="minorBidi"/>
          <w:noProof/>
          <w:kern w:val="2"/>
          <w:szCs w:val="24"/>
          <w:lang w:val="en-NG" w:eastAsia="en-NG"/>
          <w14:ligatures w14:val="standardContextual"/>
        </w:rPr>
      </w:pPr>
      <w:hyperlink w:anchor="_Toc170400860" w:history="1">
        <w:r w:rsidR="008B62D8" w:rsidRPr="00B739D5">
          <w:rPr>
            <w:rStyle w:val="Hyperlink"/>
            <w:noProof/>
          </w:rPr>
          <w:t>3.3.</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 xml:space="preserve"> Requirements Analysis</w:t>
        </w:r>
        <w:r w:rsidR="008B62D8">
          <w:rPr>
            <w:noProof/>
            <w:webHidden/>
          </w:rPr>
          <w:tab/>
        </w:r>
        <w:r w:rsidR="008B62D8">
          <w:rPr>
            <w:noProof/>
            <w:webHidden/>
          </w:rPr>
          <w:fldChar w:fldCharType="begin"/>
        </w:r>
        <w:r w:rsidR="008B62D8">
          <w:rPr>
            <w:noProof/>
            <w:webHidden/>
          </w:rPr>
          <w:instrText xml:space="preserve"> PAGEREF _Toc170400860 \h </w:instrText>
        </w:r>
        <w:r w:rsidR="008B62D8">
          <w:rPr>
            <w:noProof/>
            <w:webHidden/>
          </w:rPr>
        </w:r>
        <w:r w:rsidR="008B62D8">
          <w:rPr>
            <w:noProof/>
            <w:webHidden/>
          </w:rPr>
          <w:fldChar w:fldCharType="separate"/>
        </w:r>
        <w:r w:rsidR="00AD51F2">
          <w:rPr>
            <w:noProof/>
            <w:webHidden/>
          </w:rPr>
          <w:t>28</w:t>
        </w:r>
        <w:r w:rsidR="008B62D8">
          <w:rPr>
            <w:noProof/>
            <w:webHidden/>
          </w:rPr>
          <w:fldChar w:fldCharType="end"/>
        </w:r>
      </w:hyperlink>
    </w:p>
    <w:p w14:paraId="2D6C7476" w14:textId="6F4C152F"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61" w:history="1">
        <w:r w:rsidR="008B62D8" w:rsidRPr="00B739D5">
          <w:rPr>
            <w:rStyle w:val="Hyperlink"/>
            <w:noProof/>
          </w:rPr>
          <w:t>3.3.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Functional Requirements</w:t>
        </w:r>
        <w:r w:rsidR="008B62D8">
          <w:rPr>
            <w:noProof/>
            <w:webHidden/>
          </w:rPr>
          <w:tab/>
        </w:r>
        <w:r w:rsidR="008B62D8">
          <w:rPr>
            <w:noProof/>
            <w:webHidden/>
          </w:rPr>
          <w:fldChar w:fldCharType="begin"/>
        </w:r>
        <w:r w:rsidR="008B62D8">
          <w:rPr>
            <w:noProof/>
            <w:webHidden/>
          </w:rPr>
          <w:instrText xml:space="preserve"> PAGEREF _Toc170400861 \h </w:instrText>
        </w:r>
        <w:r w:rsidR="008B62D8">
          <w:rPr>
            <w:noProof/>
            <w:webHidden/>
          </w:rPr>
        </w:r>
        <w:r w:rsidR="008B62D8">
          <w:rPr>
            <w:noProof/>
            <w:webHidden/>
          </w:rPr>
          <w:fldChar w:fldCharType="separate"/>
        </w:r>
        <w:r w:rsidR="00AD51F2">
          <w:rPr>
            <w:noProof/>
            <w:webHidden/>
          </w:rPr>
          <w:t>28</w:t>
        </w:r>
        <w:r w:rsidR="008B62D8">
          <w:rPr>
            <w:noProof/>
            <w:webHidden/>
          </w:rPr>
          <w:fldChar w:fldCharType="end"/>
        </w:r>
      </w:hyperlink>
    </w:p>
    <w:p w14:paraId="34BC8B4A" w14:textId="2316DECA"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62" w:history="1">
        <w:r w:rsidR="008B62D8" w:rsidRPr="00B739D5">
          <w:rPr>
            <w:rStyle w:val="Hyperlink"/>
            <w:noProof/>
          </w:rPr>
          <w:t>3.3.2.</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Non-Functional Requirements</w:t>
        </w:r>
        <w:r w:rsidR="008B62D8">
          <w:rPr>
            <w:noProof/>
            <w:webHidden/>
          </w:rPr>
          <w:tab/>
        </w:r>
        <w:r w:rsidR="008B62D8">
          <w:rPr>
            <w:noProof/>
            <w:webHidden/>
          </w:rPr>
          <w:fldChar w:fldCharType="begin"/>
        </w:r>
        <w:r w:rsidR="008B62D8">
          <w:rPr>
            <w:noProof/>
            <w:webHidden/>
          </w:rPr>
          <w:instrText xml:space="preserve"> PAGEREF _Toc170400862 \h </w:instrText>
        </w:r>
        <w:r w:rsidR="008B62D8">
          <w:rPr>
            <w:noProof/>
            <w:webHidden/>
          </w:rPr>
        </w:r>
        <w:r w:rsidR="008B62D8">
          <w:rPr>
            <w:noProof/>
            <w:webHidden/>
          </w:rPr>
          <w:fldChar w:fldCharType="separate"/>
        </w:r>
        <w:r w:rsidR="00AD51F2">
          <w:rPr>
            <w:noProof/>
            <w:webHidden/>
          </w:rPr>
          <w:t>29</w:t>
        </w:r>
        <w:r w:rsidR="008B62D8">
          <w:rPr>
            <w:noProof/>
            <w:webHidden/>
          </w:rPr>
          <w:fldChar w:fldCharType="end"/>
        </w:r>
      </w:hyperlink>
    </w:p>
    <w:p w14:paraId="4038671B" w14:textId="6BC1CC19"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63" w:history="1">
        <w:r w:rsidR="008B62D8" w:rsidRPr="00B739D5">
          <w:rPr>
            <w:rStyle w:val="Hyperlink"/>
            <w:noProof/>
          </w:rPr>
          <w:t>3.3.2.</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User Experience Requirements</w:t>
        </w:r>
        <w:r w:rsidR="008B62D8">
          <w:rPr>
            <w:noProof/>
            <w:webHidden/>
          </w:rPr>
          <w:tab/>
        </w:r>
        <w:r w:rsidR="008B62D8">
          <w:rPr>
            <w:noProof/>
            <w:webHidden/>
          </w:rPr>
          <w:fldChar w:fldCharType="begin"/>
        </w:r>
        <w:r w:rsidR="008B62D8">
          <w:rPr>
            <w:noProof/>
            <w:webHidden/>
          </w:rPr>
          <w:instrText xml:space="preserve"> PAGEREF _Toc170400863 \h </w:instrText>
        </w:r>
        <w:r w:rsidR="008B62D8">
          <w:rPr>
            <w:noProof/>
            <w:webHidden/>
          </w:rPr>
        </w:r>
        <w:r w:rsidR="008B62D8">
          <w:rPr>
            <w:noProof/>
            <w:webHidden/>
          </w:rPr>
          <w:fldChar w:fldCharType="separate"/>
        </w:r>
        <w:r w:rsidR="00AD51F2">
          <w:rPr>
            <w:noProof/>
            <w:webHidden/>
          </w:rPr>
          <w:t>29</w:t>
        </w:r>
        <w:r w:rsidR="008B62D8">
          <w:rPr>
            <w:noProof/>
            <w:webHidden/>
          </w:rPr>
          <w:fldChar w:fldCharType="end"/>
        </w:r>
      </w:hyperlink>
    </w:p>
    <w:p w14:paraId="4ED84CC0" w14:textId="4FCDAB5F"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64" w:history="1">
        <w:r w:rsidR="008B62D8" w:rsidRPr="00B739D5">
          <w:rPr>
            <w:rStyle w:val="Hyperlink"/>
            <w:noProof/>
          </w:rPr>
          <w:t>3.4.</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Physical Design</w:t>
        </w:r>
        <w:r w:rsidR="008B62D8">
          <w:rPr>
            <w:noProof/>
            <w:webHidden/>
          </w:rPr>
          <w:tab/>
        </w:r>
        <w:r w:rsidR="008B62D8">
          <w:rPr>
            <w:noProof/>
            <w:webHidden/>
          </w:rPr>
          <w:fldChar w:fldCharType="begin"/>
        </w:r>
        <w:r w:rsidR="008B62D8">
          <w:rPr>
            <w:noProof/>
            <w:webHidden/>
          </w:rPr>
          <w:instrText xml:space="preserve"> PAGEREF _Toc170400864 \h </w:instrText>
        </w:r>
        <w:r w:rsidR="008B62D8">
          <w:rPr>
            <w:noProof/>
            <w:webHidden/>
          </w:rPr>
        </w:r>
        <w:r w:rsidR="008B62D8">
          <w:rPr>
            <w:noProof/>
            <w:webHidden/>
          </w:rPr>
          <w:fldChar w:fldCharType="separate"/>
        </w:r>
        <w:r w:rsidR="00AD51F2">
          <w:rPr>
            <w:noProof/>
            <w:webHidden/>
          </w:rPr>
          <w:t>30</w:t>
        </w:r>
        <w:r w:rsidR="008B62D8">
          <w:rPr>
            <w:noProof/>
            <w:webHidden/>
          </w:rPr>
          <w:fldChar w:fldCharType="end"/>
        </w:r>
      </w:hyperlink>
    </w:p>
    <w:p w14:paraId="5B0548B3" w14:textId="0ED2A527"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65" w:history="1">
        <w:r w:rsidR="008B62D8" w:rsidRPr="00B739D5">
          <w:rPr>
            <w:rStyle w:val="Hyperlink"/>
            <w:noProof/>
          </w:rPr>
          <w:t>3.5.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The Proposed System Architecture</w:t>
        </w:r>
        <w:r w:rsidR="008B62D8">
          <w:rPr>
            <w:noProof/>
            <w:webHidden/>
          </w:rPr>
          <w:tab/>
        </w:r>
        <w:r w:rsidR="008B62D8">
          <w:rPr>
            <w:noProof/>
            <w:webHidden/>
          </w:rPr>
          <w:fldChar w:fldCharType="begin"/>
        </w:r>
        <w:r w:rsidR="008B62D8">
          <w:rPr>
            <w:noProof/>
            <w:webHidden/>
          </w:rPr>
          <w:instrText xml:space="preserve"> PAGEREF _Toc170400865 \h </w:instrText>
        </w:r>
        <w:r w:rsidR="008B62D8">
          <w:rPr>
            <w:noProof/>
            <w:webHidden/>
          </w:rPr>
        </w:r>
        <w:r w:rsidR="008B62D8">
          <w:rPr>
            <w:noProof/>
            <w:webHidden/>
          </w:rPr>
          <w:fldChar w:fldCharType="separate"/>
        </w:r>
        <w:r w:rsidR="00AD51F2">
          <w:rPr>
            <w:noProof/>
            <w:webHidden/>
          </w:rPr>
          <w:t>30</w:t>
        </w:r>
        <w:r w:rsidR="008B62D8">
          <w:rPr>
            <w:noProof/>
            <w:webHidden/>
          </w:rPr>
          <w:fldChar w:fldCharType="end"/>
        </w:r>
      </w:hyperlink>
    </w:p>
    <w:p w14:paraId="74C2EAE4" w14:textId="769B5660"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66" w:history="1">
        <w:r w:rsidR="008B62D8" w:rsidRPr="00B739D5">
          <w:rPr>
            <w:rStyle w:val="Hyperlink"/>
            <w:noProof/>
          </w:rPr>
          <w:t>3.6.</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Logical Design</w:t>
        </w:r>
        <w:r w:rsidR="008B62D8">
          <w:rPr>
            <w:noProof/>
            <w:webHidden/>
          </w:rPr>
          <w:tab/>
        </w:r>
        <w:r w:rsidR="008B62D8">
          <w:rPr>
            <w:noProof/>
            <w:webHidden/>
          </w:rPr>
          <w:fldChar w:fldCharType="begin"/>
        </w:r>
        <w:r w:rsidR="008B62D8">
          <w:rPr>
            <w:noProof/>
            <w:webHidden/>
          </w:rPr>
          <w:instrText xml:space="preserve"> PAGEREF _Toc170400866 \h </w:instrText>
        </w:r>
        <w:r w:rsidR="008B62D8">
          <w:rPr>
            <w:noProof/>
            <w:webHidden/>
          </w:rPr>
        </w:r>
        <w:r w:rsidR="008B62D8">
          <w:rPr>
            <w:noProof/>
            <w:webHidden/>
          </w:rPr>
          <w:fldChar w:fldCharType="separate"/>
        </w:r>
        <w:r w:rsidR="00AD51F2">
          <w:rPr>
            <w:noProof/>
            <w:webHidden/>
          </w:rPr>
          <w:t>32</w:t>
        </w:r>
        <w:r w:rsidR="008B62D8">
          <w:rPr>
            <w:noProof/>
            <w:webHidden/>
          </w:rPr>
          <w:fldChar w:fldCharType="end"/>
        </w:r>
      </w:hyperlink>
    </w:p>
    <w:p w14:paraId="74BA344C" w14:textId="799A1715"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67" w:history="1">
        <w:r w:rsidR="008B62D8" w:rsidRPr="00B739D5">
          <w:rPr>
            <w:rStyle w:val="Hyperlink"/>
            <w:noProof/>
          </w:rPr>
          <w:t>3.6.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Use Case Diagram</w:t>
        </w:r>
        <w:r w:rsidR="008B62D8">
          <w:rPr>
            <w:noProof/>
            <w:webHidden/>
          </w:rPr>
          <w:tab/>
        </w:r>
        <w:r w:rsidR="008B62D8">
          <w:rPr>
            <w:noProof/>
            <w:webHidden/>
          </w:rPr>
          <w:fldChar w:fldCharType="begin"/>
        </w:r>
        <w:r w:rsidR="008B62D8">
          <w:rPr>
            <w:noProof/>
            <w:webHidden/>
          </w:rPr>
          <w:instrText xml:space="preserve"> PAGEREF _Toc170400867 \h </w:instrText>
        </w:r>
        <w:r w:rsidR="008B62D8">
          <w:rPr>
            <w:noProof/>
            <w:webHidden/>
          </w:rPr>
        </w:r>
        <w:r w:rsidR="008B62D8">
          <w:rPr>
            <w:noProof/>
            <w:webHidden/>
          </w:rPr>
          <w:fldChar w:fldCharType="separate"/>
        </w:r>
        <w:r w:rsidR="00AD51F2">
          <w:rPr>
            <w:noProof/>
            <w:webHidden/>
          </w:rPr>
          <w:t>32</w:t>
        </w:r>
        <w:r w:rsidR="008B62D8">
          <w:rPr>
            <w:noProof/>
            <w:webHidden/>
          </w:rPr>
          <w:fldChar w:fldCharType="end"/>
        </w:r>
      </w:hyperlink>
    </w:p>
    <w:p w14:paraId="26753109" w14:textId="381284A5"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68" w:history="1">
        <w:r w:rsidR="008B62D8" w:rsidRPr="00B739D5">
          <w:rPr>
            <w:rStyle w:val="Hyperlink"/>
            <w:noProof/>
          </w:rPr>
          <w:t>3.6.2.</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Activity Diagram</w:t>
        </w:r>
        <w:r w:rsidR="008B62D8">
          <w:rPr>
            <w:noProof/>
            <w:webHidden/>
          </w:rPr>
          <w:tab/>
        </w:r>
        <w:r w:rsidR="008B62D8">
          <w:rPr>
            <w:noProof/>
            <w:webHidden/>
          </w:rPr>
          <w:fldChar w:fldCharType="begin"/>
        </w:r>
        <w:r w:rsidR="008B62D8">
          <w:rPr>
            <w:noProof/>
            <w:webHidden/>
          </w:rPr>
          <w:instrText xml:space="preserve"> PAGEREF _Toc170400868 \h </w:instrText>
        </w:r>
        <w:r w:rsidR="008B62D8">
          <w:rPr>
            <w:noProof/>
            <w:webHidden/>
          </w:rPr>
        </w:r>
        <w:r w:rsidR="008B62D8">
          <w:rPr>
            <w:noProof/>
            <w:webHidden/>
          </w:rPr>
          <w:fldChar w:fldCharType="separate"/>
        </w:r>
        <w:r w:rsidR="00AD51F2">
          <w:rPr>
            <w:noProof/>
            <w:webHidden/>
          </w:rPr>
          <w:t>33</w:t>
        </w:r>
        <w:r w:rsidR="008B62D8">
          <w:rPr>
            <w:noProof/>
            <w:webHidden/>
          </w:rPr>
          <w:fldChar w:fldCharType="end"/>
        </w:r>
      </w:hyperlink>
    </w:p>
    <w:p w14:paraId="78E6EF9F" w14:textId="3A4A6DB3"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69" w:history="1">
        <w:r w:rsidR="008B62D8" w:rsidRPr="00B739D5">
          <w:rPr>
            <w:rStyle w:val="Hyperlink"/>
            <w:noProof/>
          </w:rPr>
          <w:t>3.6.3.</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Sequence Diagram</w:t>
        </w:r>
        <w:r w:rsidR="008B62D8">
          <w:rPr>
            <w:noProof/>
            <w:webHidden/>
          </w:rPr>
          <w:tab/>
        </w:r>
        <w:r w:rsidR="008B62D8">
          <w:rPr>
            <w:noProof/>
            <w:webHidden/>
          </w:rPr>
          <w:fldChar w:fldCharType="begin"/>
        </w:r>
        <w:r w:rsidR="008B62D8">
          <w:rPr>
            <w:noProof/>
            <w:webHidden/>
          </w:rPr>
          <w:instrText xml:space="preserve"> PAGEREF _Toc170400869 \h </w:instrText>
        </w:r>
        <w:r w:rsidR="008B62D8">
          <w:rPr>
            <w:noProof/>
            <w:webHidden/>
          </w:rPr>
        </w:r>
        <w:r w:rsidR="008B62D8">
          <w:rPr>
            <w:noProof/>
            <w:webHidden/>
          </w:rPr>
          <w:fldChar w:fldCharType="separate"/>
        </w:r>
        <w:r w:rsidR="00AD51F2">
          <w:rPr>
            <w:noProof/>
            <w:webHidden/>
          </w:rPr>
          <w:t>33</w:t>
        </w:r>
        <w:r w:rsidR="008B62D8">
          <w:rPr>
            <w:noProof/>
            <w:webHidden/>
          </w:rPr>
          <w:fldChar w:fldCharType="end"/>
        </w:r>
      </w:hyperlink>
    </w:p>
    <w:p w14:paraId="4E83A04B" w14:textId="64059E78"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70" w:history="1">
        <w:r w:rsidR="008B62D8" w:rsidRPr="00B739D5">
          <w:rPr>
            <w:rStyle w:val="Hyperlink"/>
            <w:noProof/>
          </w:rPr>
          <w:t>3.7.</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Conceptual Design</w:t>
        </w:r>
        <w:r w:rsidR="008B62D8">
          <w:rPr>
            <w:noProof/>
            <w:webHidden/>
          </w:rPr>
          <w:tab/>
        </w:r>
        <w:r w:rsidR="008B62D8">
          <w:rPr>
            <w:noProof/>
            <w:webHidden/>
          </w:rPr>
          <w:fldChar w:fldCharType="begin"/>
        </w:r>
        <w:r w:rsidR="008B62D8">
          <w:rPr>
            <w:noProof/>
            <w:webHidden/>
          </w:rPr>
          <w:instrText xml:space="preserve"> PAGEREF _Toc170400870 \h </w:instrText>
        </w:r>
        <w:r w:rsidR="008B62D8">
          <w:rPr>
            <w:noProof/>
            <w:webHidden/>
          </w:rPr>
        </w:r>
        <w:r w:rsidR="008B62D8">
          <w:rPr>
            <w:noProof/>
            <w:webHidden/>
          </w:rPr>
          <w:fldChar w:fldCharType="separate"/>
        </w:r>
        <w:r w:rsidR="00AD51F2">
          <w:rPr>
            <w:noProof/>
            <w:webHidden/>
          </w:rPr>
          <w:t>34</w:t>
        </w:r>
        <w:r w:rsidR="008B62D8">
          <w:rPr>
            <w:noProof/>
            <w:webHidden/>
          </w:rPr>
          <w:fldChar w:fldCharType="end"/>
        </w:r>
      </w:hyperlink>
    </w:p>
    <w:p w14:paraId="2AA94F10" w14:textId="1A3CF4A5" w:rsidR="008B62D8" w:rsidRDefault="00000000">
      <w:pPr>
        <w:pStyle w:val="TOC1"/>
        <w:tabs>
          <w:tab w:val="right" w:pos="8990"/>
        </w:tabs>
        <w:rPr>
          <w:rFonts w:asciiTheme="minorHAnsi" w:eastAsiaTheme="minorEastAsia" w:hAnsiTheme="minorHAnsi" w:cstheme="minorBidi"/>
          <w:b w:val="0"/>
          <w:bCs w:val="0"/>
          <w:caps w:val="0"/>
          <w:noProof/>
          <w:kern w:val="2"/>
          <w:lang w:val="en-NG" w:eastAsia="en-NG"/>
          <w14:ligatures w14:val="standardContextual"/>
        </w:rPr>
      </w:pPr>
      <w:hyperlink w:anchor="_Toc170400871" w:history="1">
        <w:r w:rsidR="008B62D8" w:rsidRPr="00B739D5">
          <w:rPr>
            <w:rStyle w:val="Hyperlink"/>
            <w:noProof/>
            <w14:scene3d>
              <w14:camera w14:prst="orthographicFront"/>
              <w14:lightRig w14:rig="threePt" w14:dir="t">
                <w14:rot w14:lat="0" w14:lon="0" w14:rev="0"/>
              </w14:lightRig>
            </w14:scene3d>
          </w:rPr>
          <w:t>CHAPTER Four</w:t>
        </w:r>
        <w:r w:rsidR="008B62D8">
          <w:rPr>
            <w:noProof/>
            <w:webHidden/>
          </w:rPr>
          <w:tab/>
        </w:r>
        <w:r w:rsidR="008B62D8">
          <w:rPr>
            <w:noProof/>
            <w:webHidden/>
          </w:rPr>
          <w:fldChar w:fldCharType="begin"/>
        </w:r>
        <w:r w:rsidR="008B62D8">
          <w:rPr>
            <w:noProof/>
            <w:webHidden/>
          </w:rPr>
          <w:instrText xml:space="preserve"> PAGEREF _Toc170400871 \h </w:instrText>
        </w:r>
        <w:r w:rsidR="008B62D8">
          <w:rPr>
            <w:noProof/>
            <w:webHidden/>
          </w:rPr>
        </w:r>
        <w:r w:rsidR="008B62D8">
          <w:rPr>
            <w:noProof/>
            <w:webHidden/>
          </w:rPr>
          <w:fldChar w:fldCharType="separate"/>
        </w:r>
        <w:r w:rsidR="00AD51F2">
          <w:rPr>
            <w:noProof/>
            <w:webHidden/>
          </w:rPr>
          <w:t>36</w:t>
        </w:r>
        <w:r w:rsidR="008B62D8">
          <w:rPr>
            <w:noProof/>
            <w:webHidden/>
          </w:rPr>
          <w:fldChar w:fldCharType="end"/>
        </w:r>
      </w:hyperlink>
    </w:p>
    <w:p w14:paraId="3C4AEF48" w14:textId="2C41E347"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72" w:history="1">
        <w:r w:rsidR="008B62D8" w:rsidRPr="00B739D5">
          <w:rPr>
            <w:rStyle w:val="Hyperlink"/>
            <w:noProof/>
          </w:rPr>
          <w:t>4.1.</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Preamble</w:t>
        </w:r>
        <w:r w:rsidR="008B62D8">
          <w:rPr>
            <w:noProof/>
            <w:webHidden/>
          </w:rPr>
          <w:tab/>
        </w:r>
        <w:r w:rsidR="008B62D8">
          <w:rPr>
            <w:noProof/>
            <w:webHidden/>
          </w:rPr>
          <w:fldChar w:fldCharType="begin"/>
        </w:r>
        <w:r w:rsidR="008B62D8">
          <w:rPr>
            <w:noProof/>
            <w:webHidden/>
          </w:rPr>
          <w:instrText xml:space="preserve"> PAGEREF _Toc170400872 \h </w:instrText>
        </w:r>
        <w:r w:rsidR="008B62D8">
          <w:rPr>
            <w:noProof/>
            <w:webHidden/>
          </w:rPr>
        </w:r>
        <w:r w:rsidR="008B62D8">
          <w:rPr>
            <w:noProof/>
            <w:webHidden/>
          </w:rPr>
          <w:fldChar w:fldCharType="separate"/>
        </w:r>
        <w:r w:rsidR="00AD51F2">
          <w:rPr>
            <w:noProof/>
            <w:webHidden/>
          </w:rPr>
          <w:t>36</w:t>
        </w:r>
        <w:r w:rsidR="008B62D8">
          <w:rPr>
            <w:noProof/>
            <w:webHidden/>
          </w:rPr>
          <w:fldChar w:fldCharType="end"/>
        </w:r>
      </w:hyperlink>
    </w:p>
    <w:p w14:paraId="21CA6829" w14:textId="2D5A8162"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73" w:history="1">
        <w:r w:rsidR="008B62D8" w:rsidRPr="00B739D5">
          <w:rPr>
            <w:rStyle w:val="Hyperlink"/>
            <w:noProof/>
          </w:rPr>
          <w:t>4.2.</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System Requirements</w:t>
        </w:r>
        <w:r w:rsidR="008B62D8">
          <w:rPr>
            <w:noProof/>
            <w:webHidden/>
          </w:rPr>
          <w:tab/>
        </w:r>
        <w:r w:rsidR="008B62D8">
          <w:rPr>
            <w:noProof/>
            <w:webHidden/>
          </w:rPr>
          <w:fldChar w:fldCharType="begin"/>
        </w:r>
        <w:r w:rsidR="008B62D8">
          <w:rPr>
            <w:noProof/>
            <w:webHidden/>
          </w:rPr>
          <w:instrText xml:space="preserve"> PAGEREF _Toc170400873 \h </w:instrText>
        </w:r>
        <w:r w:rsidR="008B62D8">
          <w:rPr>
            <w:noProof/>
            <w:webHidden/>
          </w:rPr>
        </w:r>
        <w:r w:rsidR="008B62D8">
          <w:rPr>
            <w:noProof/>
            <w:webHidden/>
          </w:rPr>
          <w:fldChar w:fldCharType="separate"/>
        </w:r>
        <w:r w:rsidR="00AD51F2">
          <w:rPr>
            <w:noProof/>
            <w:webHidden/>
          </w:rPr>
          <w:t>36</w:t>
        </w:r>
        <w:r w:rsidR="008B62D8">
          <w:rPr>
            <w:noProof/>
            <w:webHidden/>
          </w:rPr>
          <w:fldChar w:fldCharType="end"/>
        </w:r>
      </w:hyperlink>
    </w:p>
    <w:p w14:paraId="6D0ABFEA" w14:textId="347C28D9"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74" w:history="1">
        <w:r w:rsidR="008B62D8" w:rsidRPr="00B739D5">
          <w:rPr>
            <w:rStyle w:val="Hyperlink"/>
            <w:noProof/>
          </w:rPr>
          <w:t>4.2.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Hardware Requirements</w:t>
        </w:r>
        <w:r w:rsidR="008B62D8">
          <w:rPr>
            <w:noProof/>
            <w:webHidden/>
          </w:rPr>
          <w:tab/>
        </w:r>
        <w:r w:rsidR="008B62D8">
          <w:rPr>
            <w:noProof/>
            <w:webHidden/>
          </w:rPr>
          <w:fldChar w:fldCharType="begin"/>
        </w:r>
        <w:r w:rsidR="008B62D8">
          <w:rPr>
            <w:noProof/>
            <w:webHidden/>
          </w:rPr>
          <w:instrText xml:space="preserve"> PAGEREF _Toc170400874 \h </w:instrText>
        </w:r>
        <w:r w:rsidR="008B62D8">
          <w:rPr>
            <w:noProof/>
            <w:webHidden/>
          </w:rPr>
        </w:r>
        <w:r w:rsidR="008B62D8">
          <w:rPr>
            <w:noProof/>
            <w:webHidden/>
          </w:rPr>
          <w:fldChar w:fldCharType="separate"/>
        </w:r>
        <w:r w:rsidR="00AD51F2">
          <w:rPr>
            <w:noProof/>
            <w:webHidden/>
          </w:rPr>
          <w:t>36</w:t>
        </w:r>
        <w:r w:rsidR="008B62D8">
          <w:rPr>
            <w:noProof/>
            <w:webHidden/>
          </w:rPr>
          <w:fldChar w:fldCharType="end"/>
        </w:r>
      </w:hyperlink>
    </w:p>
    <w:p w14:paraId="507157BD" w14:textId="6BCD3AD9"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75" w:history="1">
        <w:r w:rsidR="008B62D8" w:rsidRPr="00B739D5">
          <w:rPr>
            <w:rStyle w:val="Hyperlink"/>
            <w:noProof/>
          </w:rPr>
          <w:t>4.2.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 xml:space="preserve"> Software Requirements</w:t>
        </w:r>
        <w:r w:rsidR="008B62D8">
          <w:rPr>
            <w:noProof/>
            <w:webHidden/>
          </w:rPr>
          <w:tab/>
        </w:r>
        <w:r w:rsidR="008B62D8">
          <w:rPr>
            <w:noProof/>
            <w:webHidden/>
          </w:rPr>
          <w:fldChar w:fldCharType="begin"/>
        </w:r>
        <w:r w:rsidR="008B62D8">
          <w:rPr>
            <w:noProof/>
            <w:webHidden/>
          </w:rPr>
          <w:instrText xml:space="preserve"> PAGEREF _Toc170400875 \h </w:instrText>
        </w:r>
        <w:r w:rsidR="008B62D8">
          <w:rPr>
            <w:noProof/>
            <w:webHidden/>
          </w:rPr>
        </w:r>
        <w:r w:rsidR="008B62D8">
          <w:rPr>
            <w:noProof/>
            <w:webHidden/>
          </w:rPr>
          <w:fldChar w:fldCharType="separate"/>
        </w:r>
        <w:r w:rsidR="00AD51F2">
          <w:rPr>
            <w:noProof/>
            <w:webHidden/>
          </w:rPr>
          <w:t>36</w:t>
        </w:r>
        <w:r w:rsidR="008B62D8">
          <w:rPr>
            <w:noProof/>
            <w:webHidden/>
          </w:rPr>
          <w:fldChar w:fldCharType="end"/>
        </w:r>
      </w:hyperlink>
    </w:p>
    <w:p w14:paraId="273FBE82" w14:textId="258CFC98"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76" w:history="1">
        <w:r w:rsidR="008B62D8" w:rsidRPr="00B739D5">
          <w:rPr>
            <w:rStyle w:val="Hyperlink"/>
            <w:noProof/>
          </w:rPr>
          <w:t>4.3.</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System Implementation</w:t>
        </w:r>
        <w:r w:rsidR="008B62D8">
          <w:rPr>
            <w:noProof/>
            <w:webHidden/>
          </w:rPr>
          <w:tab/>
        </w:r>
        <w:r w:rsidR="008B62D8">
          <w:rPr>
            <w:noProof/>
            <w:webHidden/>
          </w:rPr>
          <w:fldChar w:fldCharType="begin"/>
        </w:r>
        <w:r w:rsidR="008B62D8">
          <w:rPr>
            <w:noProof/>
            <w:webHidden/>
          </w:rPr>
          <w:instrText xml:space="preserve"> PAGEREF _Toc170400876 \h </w:instrText>
        </w:r>
        <w:r w:rsidR="008B62D8">
          <w:rPr>
            <w:noProof/>
            <w:webHidden/>
          </w:rPr>
        </w:r>
        <w:r w:rsidR="008B62D8">
          <w:rPr>
            <w:noProof/>
            <w:webHidden/>
          </w:rPr>
          <w:fldChar w:fldCharType="separate"/>
        </w:r>
        <w:r w:rsidR="00AD51F2">
          <w:rPr>
            <w:noProof/>
            <w:webHidden/>
          </w:rPr>
          <w:t>37</w:t>
        </w:r>
        <w:r w:rsidR="008B62D8">
          <w:rPr>
            <w:noProof/>
            <w:webHidden/>
          </w:rPr>
          <w:fldChar w:fldCharType="end"/>
        </w:r>
      </w:hyperlink>
    </w:p>
    <w:p w14:paraId="537C5AB1" w14:textId="53C76B19"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77" w:history="1">
        <w:r w:rsidR="008B62D8" w:rsidRPr="00B739D5">
          <w:rPr>
            <w:rStyle w:val="Hyperlink"/>
            <w:noProof/>
          </w:rPr>
          <w:t>4.3.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Setup and Configuration</w:t>
        </w:r>
        <w:r w:rsidR="008B62D8">
          <w:rPr>
            <w:noProof/>
            <w:webHidden/>
          </w:rPr>
          <w:tab/>
        </w:r>
        <w:r w:rsidR="008B62D8">
          <w:rPr>
            <w:noProof/>
            <w:webHidden/>
          </w:rPr>
          <w:fldChar w:fldCharType="begin"/>
        </w:r>
        <w:r w:rsidR="008B62D8">
          <w:rPr>
            <w:noProof/>
            <w:webHidden/>
          </w:rPr>
          <w:instrText xml:space="preserve"> PAGEREF _Toc170400877 \h </w:instrText>
        </w:r>
        <w:r w:rsidR="008B62D8">
          <w:rPr>
            <w:noProof/>
            <w:webHidden/>
          </w:rPr>
        </w:r>
        <w:r w:rsidR="008B62D8">
          <w:rPr>
            <w:noProof/>
            <w:webHidden/>
          </w:rPr>
          <w:fldChar w:fldCharType="separate"/>
        </w:r>
        <w:r w:rsidR="00AD51F2">
          <w:rPr>
            <w:noProof/>
            <w:webHidden/>
          </w:rPr>
          <w:t>37</w:t>
        </w:r>
        <w:r w:rsidR="008B62D8">
          <w:rPr>
            <w:noProof/>
            <w:webHidden/>
          </w:rPr>
          <w:fldChar w:fldCharType="end"/>
        </w:r>
      </w:hyperlink>
    </w:p>
    <w:p w14:paraId="64B00D7E" w14:textId="3F89F130"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78" w:history="1">
        <w:r w:rsidR="008B62D8" w:rsidRPr="00B739D5">
          <w:rPr>
            <w:rStyle w:val="Hyperlink"/>
            <w:noProof/>
          </w:rPr>
          <w:t>4.4.</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Development Methodology</w:t>
        </w:r>
        <w:r w:rsidR="008B62D8">
          <w:rPr>
            <w:noProof/>
            <w:webHidden/>
          </w:rPr>
          <w:tab/>
        </w:r>
        <w:r w:rsidR="008B62D8">
          <w:rPr>
            <w:noProof/>
            <w:webHidden/>
          </w:rPr>
          <w:fldChar w:fldCharType="begin"/>
        </w:r>
        <w:r w:rsidR="008B62D8">
          <w:rPr>
            <w:noProof/>
            <w:webHidden/>
          </w:rPr>
          <w:instrText xml:space="preserve"> PAGEREF _Toc170400878 \h </w:instrText>
        </w:r>
        <w:r w:rsidR="008B62D8">
          <w:rPr>
            <w:noProof/>
            <w:webHidden/>
          </w:rPr>
        </w:r>
        <w:r w:rsidR="008B62D8">
          <w:rPr>
            <w:noProof/>
            <w:webHidden/>
          </w:rPr>
          <w:fldChar w:fldCharType="separate"/>
        </w:r>
        <w:r w:rsidR="00AD51F2">
          <w:rPr>
            <w:noProof/>
            <w:webHidden/>
          </w:rPr>
          <w:t>38</w:t>
        </w:r>
        <w:r w:rsidR="008B62D8">
          <w:rPr>
            <w:noProof/>
            <w:webHidden/>
          </w:rPr>
          <w:fldChar w:fldCharType="end"/>
        </w:r>
      </w:hyperlink>
    </w:p>
    <w:p w14:paraId="510288C4" w14:textId="74790ABF"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79" w:history="1">
        <w:r w:rsidR="008B62D8" w:rsidRPr="00B739D5">
          <w:rPr>
            <w:rStyle w:val="Hyperlink"/>
            <w:noProof/>
          </w:rPr>
          <w:t>4.5.</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Implementation Tools</w:t>
        </w:r>
        <w:r w:rsidR="008B62D8">
          <w:rPr>
            <w:noProof/>
            <w:webHidden/>
          </w:rPr>
          <w:tab/>
        </w:r>
        <w:r w:rsidR="008B62D8">
          <w:rPr>
            <w:noProof/>
            <w:webHidden/>
          </w:rPr>
          <w:fldChar w:fldCharType="begin"/>
        </w:r>
        <w:r w:rsidR="008B62D8">
          <w:rPr>
            <w:noProof/>
            <w:webHidden/>
          </w:rPr>
          <w:instrText xml:space="preserve"> PAGEREF _Toc170400879 \h </w:instrText>
        </w:r>
        <w:r w:rsidR="008B62D8">
          <w:rPr>
            <w:noProof/>
            <w:webHidden/>
          </w:rPr>
        </w:r>
        <w:r w:rsidR="008B62D8">
          <w:rPr>
            <w:noProof/>
            <w:webHidden/>
          </w:rPr>
          <w:fldChar w:fldCharType="separate"/>
        </w:r>
        <w:r w:rsidR="00AD51F2">
          <w:rPr>
            <w:noProof/>
            <w:webHidden/>
          </w:rPr>
          <w:t>39</w:t>
        </w:r>
        <w:r w:rsidR="008B62D8">
          <w:rPr>
            <w:noProof/>
            <w:webHidden/>
          </w:rPr>
          <w:fldChar w:fldCharType="end"/>
        </w:r>
      </w:hyperlink>
    </w:p>
    <w:p w14:paraId="6945B9EB" w14:textId="6ABD4164"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80" w:history="1">
        <w:r w:rsidR="008B62D8" w:rsidRPr="00B739D5">
          <w:rPr>
            <w:rStyle w:val="Hyperlink"/>
            <w:noProof/>
          </w:rPr>
          <w:t>4.5.</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Program Modules and interfaces</w:t>
        </w:r>
        <w:r w:rsidR="008B62D8">
          <w:rPr>
            <w:noProof/>
            <w:webHidden/>
          </w:rPr>
          <w:tab/>
        </w:r>
        <w:r w:rsidR="008B62D8">
          <w:rPr>
            <w:noProof/>
            <w:webHidden/>
          </w:rPr>
          <w:fldChar w:fldCharType="begin"/>
        </w:r>
        <w:r w:rsidR="008B62D8">
          <w:rPr>
            <w:noProof/>
            <w:webHidden/>
          </w:rPr>
          <w:instrText xml:space="preserve"> PAGEREF _Toc170400880 \h </w:instrText>
        </w:r>
        <w:r w:rsidR="008B62D8">
          <w:rPr>
            <w:noProof/>
            <w:webHidden/>
          </w:rPr>
        </w:r>
        <w:r w:rsidR="008B62D8">
          <w:rPr>
            <w:noProof/>
            <w:webHidden/>
          </w:rPr>
          <w:fldChar w:fldCharType="separate"/>
        </w:r>
        <w:r w:rsidR="00AD51F2">
          <w:rPr>
            <w:noProof/>
            <w:webHidden/>
          </w:rPr>
          <w:t>40</w:t>
        </w:r>
        <w:r w:rsidR="008B62D8">
          <w:rPr>
            <w:noProof/>
            <w:webHidden/>
          </w:rPr>
          <w:fldChar w:fldCharType="end"/>
        </w:r>
      </w:hyperlink>
    </w:p>
    <w:p w14:paraId="32FA49BC" w14:textId="22AD638E"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81" w:history="1">
        <w:r w:rsidR="008B62D8" w:rsidRPr="00B739D5">
          <w:rPr>
            <w:rStyle w:val="Hyperlink"/>
            <w:noProof/>
          </w:rPr>
          <w:t>4.5.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The Import Module</w:t>
        </w:r>
        <w:r w:rsidR="008B62D8">
          <w:rPr>
            <w:noProof/>
            <w:webHidden/>
          </w:rPr>
          <w:tab/>
        </w:r>
        <w:r w:rsidR="008B62D8">
          <w:rPr>
            <w:noProof/>
            <w:webHidden/>
          </w:rPr>
          <w:fldChar w:fldCharType="begin"/>
        </w:r>
        <w:r w:rsidR="008B62D8">
          <w:rPr>
            <w:noProof/>
            <w:webHidden/>
          </w:rPr>
          <w:instrText xml:space="preserve"> PAGEREF _Toc170400881 \h </w:instrText>
        </w:r>
        <w:r w:rsidR="008B62D8">
          <w:rPr>
            <w:noProof/>
            <w:webHidden/>
          </w:rPr>
        </w:r>
        <w:r w:rsidR="008B62D8">
          <w:rPr>
            <w:noProof/>
            <w:webHidden/>
          </w:rPr>
          <w:fldChar w:fldCharType="separate"/>
        </w:r>
        <w:r w:rsidR="00AD51F2">
          <w:rPr>
            <w:noProof/>
            <w:webHidden/>
          </w:rPr>
          <w:t>40</w:t>
        </w:r>
        <w:r w:rsidR="008B62D8">
          <w:rPr>
            <w:noProof/>
            <w:webHidden/>
          </w:rPr>
          <w:fldChar w:fldCharType="end"/>
        </w:r>
      </w:hyperlink>
    </w:p>
    <w:p w14:paraId="46EB7136" w14:textId="1C36523A"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82" w:history="1">
        <w:r w:rsidR="008B62D8" w:rsidRPr="00B739D5">
          <w:rPr>
            <w:rStyle w:val="Hyperlink"/>
            <w:noProof/>
          </w:rPr>
          <w:t>4.5.2</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The Code Review Module</w:t>
        </w:r>
        <w:r w:rsidR="008B62D8">
          <w:rPr>
            <w:noProof/>
            <w:webHidden/>
          </w:rPr>
          <w:tab/>
        </w:r>
        <w:r w:rsidR="008B62D8">
          <w:rPr>
            <w:noProof/>
            <w:webHidden/>
          </w:rPr>
          <w:fldChar w:fldCharType="begin"/>
        </w:r>
        <w:r w:rsidR="008B62D8">
          <w:rPr>
            <w:noProof/>
            <w:webHidden/>
          </w:rPr>
          <w:instrText xml:space="preserve"> PAGEREF _Toc170400882 \h </w:instrText>
        </w:r>
        <w:r w:rsidR="008B62D8">
          <w:rPr>
            <w:noProof/>
            <w:webHidden/>
          </w:rPr>
        </w:r>
        <w:r w:rsidR="008B62D8">
          <w:rPr>
            <w:noProof/>
            <w:webHidden/>
          </w:rPr>
          <w:fldChar w:fldCharType="separate"/>
        </w:r>
        <w:r w:rsidR="00AD51F2">
          <w:rPr>
            <w:noProof/>
            <w:webHidden/>
          </w:rPr>
          <w:t>42</w:t>
        </w:r>
        <w:r w:rsidR="008B62D8">
          <w:rPr>
            <w:noProof/>
            <w:webHidden/>
          </w:rPr>
          <w:fldChar w:fldCharType="end"/>
        </w:r>
      </w:hyperlink>
    </w:p>
    <w:p w14:paraId="5162FC22" w14:textId="0FBB6DD8"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83" w:history="1">
        <w:r w:rsidR="008B62D8" w:rsidRPr="00B739D5">
          <w:rPr>
            <w:rStyle w:val="Hyperlink"/>
            <w:noProof/>
          </w:rPr>
          <w:t>4.5.3</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The Summary Module</w:t>
        </w:r>
        <w:r w:rsidR="008B62D8">
          <w:rPr>
            <w:noProof/>
            <w:webHidden/>
          </w:rPr>
          <w:tab/>
        </w:r>
        <w:r w:rsidR="008B62D8">
          <w:rPr>
            <w:noProof/>
            <w:webHidden/>
          </w:rPr>
          <w:fldChar w:fldCharType="begin"/>
        </w:r>
        <w:r w:rsidR="008B62D8">
          <w:rPr>
            <w:noProof/>
            <w:webHidden/>
          </w:rPr>
          <w:instrText xml:space="preserve"> PAGEREF _Toc170400883 \h </w:instrText>
        </w:r>
        <w:r w:rsidR="008B62D8">
          <w:rPr>
            <w:noProof/>
            <w:webHidden/>
          </w:rPr>
        </w:r>
        <w:r w:rsidR="008B62D8">
          <w:rPr>
            <w:noProof/>
            <w:webHidden/>
          </w:rPr>
          <w:fldChar w:fldCharType="separate"/>
        </w:r>
        <w:r w:rsidR="00AD51F2">
          <w:rPr>
            <w:noProof/>
            <w:webHidden/>
          </w:rPr>
          <w:t>43</w:t>
        </w:r>
        <w:r w:rsidR="008B62D8">
          <w:rPr>
            <w:noProof/>
            <w:webHidden/>
          </w:rPr>
          <w:fldChar w:fldCharType="end"/>
        </w:r>
      </w:hyperlink>
    </w:p>
    <w:p w14:paraId="5D6F842F" w14:textId="36986485"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84" w:history="1">
        <w:r w:rsidR="008B62D8" w:rsidRPr="00B739D5">
          <w:rPr>
            <w:rStyle w:val="Hyperlink"/>
            <w:noProof/>
          </w:rPr>
          <w:t>4.6</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Evaluation of the System</w:t>
        </w:r>
        <w:r w:rsidR="008B62D8">
          <w:rPr>
            <w:noProof/>
            <w:webHidden/>
          </w:rPr>
          <w:tab/>
        </w:r>
        <w:r w:rsidR="008B62D8">
          <w:rPr>
            <w:noProof/>
            <w:webHidden/>
          </w:rPr>
          <w:fldChar w:fldCharType="begin"/>
        </w:r>
        <w:r w:rsidR="008B62D8">
          <w:rPr>
            <w:noProof/>
            <w:webHidden/>
          </w:rPr>
          <w:instrText xml:space="preserve"> PAGEREF _Toc170400884 \h </w:instrText>
        </w:r>
        <w:r w:rsidR="008B62D8">
          <w:rPr>
            <w:noProof/>
            <w:webHidden/>
          </w:rPr>
        </w:r>
        <w:r w:rsidR="008B62D8">
          <w:rPr>
            <w:noProof/>
            <w:webHidden/>
          </w:rPr>
          <w:fldChar w:fldCharType="separate"/>
        </w:r>
        <w:r w:rsidR="00AD51F2">
          <w:rPr>
            <w:noProof/>
            <w:webHidden/>
          </w:rPr>
          <w:t>44</w:t>
        </w:r>
        <w:r w:rsidR="008B62D8">
          <w:rPr>
            <w:noProof/>
            <w:webHidden/>
          </w:rPr>
          <w:fldChar w:fldCharType="end"/>
        </w:r>
      </w:hyperlink>
    </w:p>
    <w:p w14:paraId="1A2EE521" w14:textId="4D994E0D"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85" w:history="1">
        <w:r w:rsidR="008B62D8" w:rsidRPr="00B739D5">
          <w:rPr>
            <w:rStyle w:val="Hyperlink"/>
            <w:noProof/>
          </w:rPr>
          <w:t>4.6.1</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Comparison of Current System to Reviewed Systems</w:t>
        </w:r>
        <w:r w:rsidR="008B62D8">
          <w:rPr>
            <w:noProof/>
            <w:webHidden/>
          </w:rPr>
          <w:tab/>
        </w:r>
        <w:r w:rsidR="008B62D8">
          <w:rPr>
            <w:noProof/>
            <w:webHidden/>
          </w:rPr>
          <w:fldChar w:fldCharType="begin"/>
        </w:r>
        <w:r w:rsidR="008B62D8">
          <w:rPr>
            <w:noProof/>
            <w:webHidden/>
          </w:rPr>
          <w:instrText xml:space="preserve"> PAGEREF _Toc170400885 \h </w:instrText>
        </w:r>
        <w:r w:rsidR="008B62D8">
          <w:rPr>
            <w:noProof/>
            <w:webHidden/>
          </w:rPr>
        </w:r>
        <w:r w:rsidR="008B62D8">
          <w:rPr>
            <w:noProof/>
            <w:webHidden/>
          </w:rPr>
          <w:fldChar w:fldCharType="separate"/>
        </w:r>
        <w:r w:rsidR="00AD51F2">
          <w:rPr>
            <w:noProof/>
            <w:webHidden/>
          </w:rPr>
          <w:t>46</w:t>
        </w:r>
        <w:r w:rsidR="008B62D8">
          <w:rPr>
            <w:noProof/>
            <w:webHidden/>
          </w:rPr>
          <w:fldChar w:fldCharType="end"/>
        </w:r>
      </w:hyperlink>
    </w:p>
    <w:p w14:paraId="1418E59A" w14:textId="6EAACC66" w:rsidR="008B62D8" w:rsidRDefault="00000000">
      <w:pPr>
        <w:pStyle w:val="TOC3"/>
        <w:tabs>
          <w:tab w:val="left" w:pos="1540"/>
          <w:tab w:val="right" w:pos="8990"/>
        </w:tabs>
        <w:rPr>
          <w:rFonts w:asciiTheme="minorHAnsi" w:eastAsiaTheme="minorEastAsia" w:hAnsiTheme="minorHAnsi" w:cstheme="minorBidi"/>
          <w:noProof/>
          <w:kern w:val="2"/>
          <w:szCs w:val="24"/>
          <w:lang w:val="en-NG" w:eastAsia="en-NG"/>
          <w14:ligatures w14:val="standardContextual"/>
        </w:rPr>
      </w:pPr>
      <w:hyperlink w:anchor="_Toc170400886" w:history="1">
        <w:r w:rsidR="008B62D8" w:rsidRPr="00B739D5">
          <w:rPr>
            <w:rStyle w:val="Hyperlink"/>
            <w:noProof/>
          </w:rPr>
          <w:t>4.6.2</w:t>
        </w:r>
        <w:r w:rsidR="008B62D8">
          <w:rPr>
            <w:rFonts w:asciiTheme="minorHAnsi" w:eastAsiaTheme="minorEastAsia" w:hAnsiTheme="minorHAnsi" w:cstheme="minorBidi"/>
            <w:noProof/>
            <w:kern w:val="2"/>
            <w:szCs w:val="24"/>
            <w:lang w:val="en-NG" w:eastAsia="en-NG"/>
            <w14:ligatures w14:val="standardContextual"/>
          </w:rPr>
          <w:tab/>
        </w:r>
        <w:r w:rsidR="008B62D8" w:rsidRPr="00B739D5">
          <w:rPr>
            <w:rStyle w:val="Hyperlink"/>
            <w:noProof/>
          </w:rPr>
          <w:t>Discussion</w:t>
        </w:r>
        <w:r w:rsidR="008B62D8">
          <w:rPr>
            <w:noProof/>
            <w:webHidden/>
          </w:rPr>
          <w:tab/>
        </w:r>
        <w:r w:rsidR="008B62D8">
          <w:rPr>
            <w:noProof/>
            <w:webHidden/>
          </w:rPr>
          <w:fldChar w:fldCharType="begin"/>
        </w:r>
        <w:r w:rsidR="008B62D8">
          <w:rPr>
            <w:noProof/>
            <w:webHidden/>
          </w:rPr>
          <w:instrText xml:space="preserve"> PAGEREF _Toc170400886 \h </w:instrText>
        </w:r>
        <w:r w:rsidR="008B62D8">
          <w:rPr>
            <w:noProof/>
            <w:webHidden/>
          </w:rPr>
        </w:r>
        <w:r w:rsidR="008B62D8">
          <w:rPr>
            <w:noProof/>
            <w:webHidden/>
          </w:rPr>
          <w:fldChar w:fldCharType="separate"/>
        </w:r>
        <w:r w:rsidR="00AD51F2">
          <w:rPr>
            <w:noProof/>
            <w:webHidden/>
          </w:rPr>
          <w:t>46</w:t>
        </w:r>
        <w:r w:rsidR="008B62D8">
          <w:rPr>
            <w:noProof/>
            <w:webHidden/>
          </w:rPr>
          <w:fldChar w:fldCharType="end"/>
        </w:r>
      </w:hyperlink>
    </w:p>
    <w:p w14:paraId="1A2D0AC8" w14:textId="53E45505" w:rsidR="008B62D8" w:rsidRDefault="00000000">
      <w:pPr>
        <w:pStyle w:val="TOC1"/>
        <w:tabs>
          <w:tab w:val="right" w:pos="8990"/>
        </w:tabs>
        <w:rPr>
          <w:rFonts w:asciiTheme="minorHAnsi" w:eastAsiaTheme="minorEastAsia" w:hAnsiTheme="minorHAnsi" w:cstheme="minorBidi"/>
          <w:b w:val="0"/>
          <w:bCs w:val="0"/>
          <w:caps w:val="0"/>
          <w:noProof/>
          <w:kern w:val="2"/>
          <w:lang w:val="en-NG" w:eastAsia="en-NG"/>
          <w14:ligatures w14:val="standardContextual"/>
        </w:rPr>
      </w:pPr>
      <w:hyperlink w:anchor="_Toc170400887" w:history="1">
        <w:r w:rsidR="008B62D8" w:rsidRPr="00B739D5">
          <w:rPr>
            <w:rStyle w:val="Hyperlink"/>
            <w:noProof/>
            <w14:scene3d>
              <w14:camera w14:prst="orthographicFront"/>
              <w14:lightRig w14:rig="threePt" w14:dir="t">
                <w14:rot w14:lat="0" w14:lon="0" w14:rev="0"/>
              </w14:lightRig>
            </w14:scene3d>
          </w:rPr>
          <w:t>CHAPTER Five</w:t>
        </w:r>
        <w:r w:rsidR="008B62D8">
          <w:rPr>
            <w:noProof/>
            <w:webHidden/>
          </w:rPr>
          <w:tab/>
        </w:r>
        <w:r w:rsidR="008B62D8">
          <w:rPr>
            <w:noProof/>
            <w:webHidden/>
          </w:rPr>
          <w:fldChar w:fldCharType="begin"/>
        </w:r>
        <w:r w:rsidR="008B62D8">
          <w:rPr>
            <w:noProof/>
            <w:webHidden/>
          </w:rPr>
          <w:instrText xml:space="preserve"> PAGEREF _Toc170400887 \h </w:instrText>
        </w:r>
        <w:r w:rsidR="008B62D8">
          <w:rPr>
            <w:noProof/>
            <w:webHidden/>
          </w:rPr>
        </w:r>
        <w:r w:rsidR="008B62D8">
          <w:rPr>
            <w:noProof/>
            <w:webHidden/>
          </w:rPr>
          <w:fldChar w:fldCharType="separate"/>
        </w:r>
        <w:r w:rsidR="00AD51F2">
          <w:rPr>
            <w:noProof/>
            <w:webHidden/>
          </w:rPr>
          <w:t>49</w:t>
        </w:r>
        <w:r w:rsidR="008B62D8">
          <w:rPr>
            <w:noProof/>
            <w:webHidden/>
          </w:rPr>
          <w:fldChar w:fldCharType="end"/>
        </w:r>
      </w:hyperlink>
    </w:p>
    <w:p w14:paraId="4D035939" w14:textId="536F0730"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88" w:history="1">
        <w:r w:rsidR="008B62D8" w:rsidRPr="00B739D5">
          <w:rPr>
            <w:rStyle w:val="Hyperlink"/>
            <w:noProof/>
          </w:rPr>
          <w:t>5.1.</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Summary</w:t>
        </w:r>
        <w:r w:rsidR="008B62D8">
          <w:rPr>
            <w:noProof/>
            <w:webHidden/>
          </w:rPr>
          <w:tab/>
        </w:r>
        <w:r w:rsidR="008B62D8">
          <w:rPr>
            <w:noProof/>
            <w:webHidden/>
          </w:rPr>
          <w:fldChar w:fldCharType="begin"/>
        </w:r>
        <w:r w:rsidR="008B62D8">
          <w:rPr>
            <w:noProof/>
            <w:webHidden/>
          </w:rPr>
          <w:instrText xml:space="preserve"> PAGEREF _Toc170400888 \h </w:instrText>
        </w:r>
        <w:r w:rsidR="008B62D8">
          <w:rPr>
            <w:noProof/>
            <w:webHidden/>
          </w:rPr>
        </w:r>
        <w:r w:rsidR="008B62D8">
          <w:rPr>
            <w:noProof/>
            <w:webHidden/>
          </w:rPr>
          <w:fldChar w:fldCharType="separate"/>
        </w:r>
        <w:r w:rsidR="00AD51F2">
          <w:rPr>
            <w:noProof/>
            <w:webHidden/>
          </w:rPr>
          <w:t>49</w:t>
        </w:r>
        <w:r w:rsidR="008B62D8">
          <w:rPr>
            <w:noProof/>
            <w:webHidden/>
          </w:rPr>
          <w:fldChar w:fldCharType="end"/>
        </w:r>
      </w:hyperlink>
    </w:p>
    <w:p w14:paraId="1482ACE3" w14:textId="214451D8" w:rsidR="008B62D8" w:rsidRDefault="00000000">
      <w:pPr>
        <w:pStyle w:val="TOC2"/>
        <w:tabs>
          <w:tab w:val="left" w:pos="1440"/>
        </w:tabs>
        <w:rPr>
          <w:rFonts w:asciiTheme="minorHAnsi" w:eastAsiaTheme="minorEastAsia" w:hAnsiTheme="minorHAnsi" w:cstheme="minorBidi"/>
          <w:bCs w:val="0"/>
          <w:noProof/>
          <w:kern w:val="2"/>
          <w:szCs w:val="24"/>
          <w:lang w:val="en-NG" w:eastAsia="en-NG"/>
          <w14:ligatures w14:val="standardContextual"/>
        </w:rPr>
      </w:pPr>
      <w:hyperlink w:anchor="_Toc170400889" w:history="1">
        <w:r w:rsidR="008B62D8" w:rsidRPr="00B739D5">
          <w:rPr>
            <w:rStyle w:val="Hyperlink"/>
            <w:noProof/>
          </w:rPr>
          <w:t>5.2.</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Recommendations</w:t>
        </w:r>
        <w:r w:rsidR="008B62D8">
          <w:rPr>
            <w:noProof/>
            <w:webHidden/>
          </w:rPr>
          <w:tab/>
        </w:r>
        <w:r w:rsidR="008B62D8">
          <w:rPr>
            <w:noProof/>
            <w:webHidden/>
          </w:rPr>
          <w:fldChar w:fldCharType="begin"/>
        </w:r>
        <w:r w:rsidR="008B62D8">
          <w:rPr>
            <w:noProof/>
            <w:webHidden/>
          </w:rPr>
          <w:instrText xml:space="preserve"> PAGEREF _Toc170400889 \h </w:instrText>
        </w:r>
        <w:r w:rsidR="008B62D8">
          <w:rPr>
            <w:noProof/>
            <w:webHidden/>
          </w:rPr>
        </w:r>
        <w:r w:rsidR="008B62D8">
          <w:rPr>
            <w:noProof/>
            <w:webHidden/>
          </w:rPr>
          <w:fldChar w:fldCharType="separate"/>
        </w:r>
        <w:r w:rsidR="00AD51F2">
          <w:rPr>
            <w:noProof/>
            <w:webHidden/>
          </w:rPr>
          <w:t>49</w:t>
        </w:r>
        <w:r w:rsidR="008B62D8">
          <w:rPr>
            <w:noProof/>
            <w:webHidden/>
          </w:rPr>
          <w:fldChar w:fldCharType="end"/>
        </w:r>
      </w:hyperlink>
    </w:p>
    <w:p w14:paraId="742F3762" w14:textId="28DD17B5" w:rsidR="008B62D8" w:rsidRPr="00BF6768" w:rsidRDefault="00000000">
      <w:pPr>
        <w:pStyle w:val="TOC2"/>
        <w:tabs>
          <w:tab w:val="left" w:pos="1440"/>
        </w:tabs>
        <w:rPr>
          <w:rFonts w:asciiTheme="minorHAnsi" w:eastAsiaTheme="minorEastAsia" w:hAnsiTheme="minorHAnsi" w:cstheme="minorBidi"/>
          <w:b/>
          <w:bCs w:val="0"/>
          <w:noProof/>
          <w:kern w:val="2"/>
          <w:szCs w:val="24"/>
          <w:lang w:val="en-NG" w:eastAsia="en-NG"/>
          <w14:ligatures w14:val="standardContextual"/>
        </w:rPr>
      </w:pPr>
      <w:hyperlink w:anchor="_Toc170400890" w:history="1">
        <w:r w:rsidR="008B62D8" w:rsidRPr="00B739D5">
          <w:rPr>
            <w:rStyle w:val="Hyperlink"/>
            <w:noProof/>
          </w:rPr>
          <w:t>5.3.</w:t>
        </w:r>
        <w:r w:rsidR="008B62D8">
          <w:rPr>
            <w:rFonts w:asciiTheme="minorHAnsi" w:eastAsiaTheme="minorEastAsia" w:hAnsiTheme="minorHAnsi" w:cstheme="minorBidi"/>
            <w:bCs w:val="0"/>
            <w:noProof/>
            <w:kern w:val="2"/>
            <w:szCs w:val="24"/>
            <w:lang w:val="en-NG" w:eastAsia="en-NG"/>
            <w14:ligatures w14:val="standardContextual"/>
          </w:rPr>
          <w:tab/>
        </w:r>
        <w:r w:rsidR="008B62D8" w:rsidRPr="00B739D5">
          <w:rPr>
            <w:rStyle w:val="Hyperlink"/>
            <w:noProof/>
          </w:rPr>
          <w:t>Conclusion</w:t>
        </w:r>
        <w:r w:rsidR="008B62D8">
          <w:rPr>
            <w:noProof/>
            <w:webHidden/>
          </w:rPr>
          <w:tab/>
        </w:r>
        <w:r w:rsidR="008B62D8">
          <w:rPr>
            <w:noProof/>
            <w:webHidden/>
          </w:rPr>
          <w:fldChar w:fldCharType="begin"/>
        </w:r>
        <w:r w:rsidR="008B62D8">
          <w:rPr>
            <w:noProof/>
            <w:webHidden/>
          </w:rPr>
          <w:instrText xml:space="preserve"> PAGEREF _Toc170400890 \h </w:instrText>
        </w:r>
        <w:r w:rsidR="008B62D8">
          <w:rPr>
            <w:noProof/>
            <w:webHidden/>
          </w:rPr>
        </w:r>
        <w:r w:rsidR="008B62D8">
          <w:rPr>
            <w:noProof/>
            <w:webHidden/>
          </w:rPr>
          <w:fldChar w:fldCharType="separate"/>
        </w:r>
        <w:r w:rsidR="00AD51F2">
          <w:rPr>
            <w:noProof/>
            <w:webHidden/>
          </w:rPr>
          <w:t>50</w:t>
        </w:r>
        <w:r w:rsidR="008B62D8">
          <w:rPr>
            <w:noProof/>
            <w:webHidden/>
          </w:rPr>
          <w:fldChar w:fldCharType="end"/>
        </w:r>
      </w:hyperlink>
    </w:p>
    <w:p w14:paraId="526CB046" w14:textId="5ED82C68" w:rsidR="008B62D8" w:rsidRPr="00BF6768" w:rsidRDefault="00000000">
      <w:pPr>
        <w:pStyle w:val="TOC2"/>
        <w:rPr>
          <w:rFonts w:asciiTheme="minorHAnsi" w:eastAsiaTheme="minorEastAsia" w:hAnsiTheme="minorHAnsi" w:cstheme="minorBidi"/>
          <w:b/>
          <w:bCs w:val="0"/>
          <w:noProof/>
          <w:kern w:val="2"/>
          <w:szCs w:val="24"/>
          <w:lang w:val="en-NG" w:eastAsia="en-NG"/>
          <w14:ligatures w14:val="standardContextual"/>
        </w:rPr>
      </w:pPr>
      <w:hyperlink w:anchor="_Toc170400891" w:history="1">
        <w:r w:rsidR="008B62D8" w:rsidRPr="00BF6768">
          <w:rPr>
            <w:rStyle w:val="Hyperlink"/>
            <w:b/>
            <w:bCs w:val="0"/>
            <w:noProof/>
          </w:rPr>
          <w:t>REFERENCES</w:t>
        </w:r>
        <w:r w:rsidR="008B62D8" w:rsidRPr="00BF6768">
          <w:rPr>
            <w:b/>
            <w:bCs w:val="0"/>
            <w:noProof/>
            <w:webHidden/>
          </w:rPr>
          <w:tab/>
        </w:r>
        <w:r w:rsidR="008B62D8" w:rsidRPr="00BF6768">
          <w:rPr>
            <w:noProof/>
            <w:webHidden/>
          </w:rPr>
          <w:fldChar w:fldCharType="begin"/>
        </w:r>
        <w:r w:rsidR="008B62D8" w:rsidRPr="00BF6768">
          <w:rPr>
            <w:noProof/>
            <w:webHidden/>
          </w:rPr>
          <w:instrText xml:space="preserve"> PAGEREF _Toc170400891 \h </w:instrText>
        </w:r>
        <w:r w:rsidR="008B62D8" w:rsidRPr="00BF6768">
          <w:rPr>
            <w:noProof/>
            <w:webHidden/>
          </w:rPr>
        </w:r>
        <w:r w:rsidR="008B62D8" w:rsidRPr="00BF6768">
          <w:rPr>
            <w:noProof/>
            <w:webHidden/>
          </w:rPr>
          <w:fldChar w:fldCharType="separate"/>
        </w:r>
        <w:r w:rsidR="00AD51F2" w:rsidRPr="00BF6768">
          <w:rPr>
            <w:noProof/>
            <w:webHidden/>
          </w:rPr>
          <w:t>51</w:t>
        </w:r>
        <w:r w:rsidR="008B62D8" w:rsidRPr="00BF6768">
          <w:rPr>
            <w:noProof/>
            <w:webHidden/>
          </w:rPr>
          <w:fldChar w:fldCharType="end"/>
        </w:r>
      </w:hyperlink>
    </w:p>
    <w:p w14:paraId="61DE638A" w14:textId="2EB34912" w:rsidR="003679EE" w:rsidRPr="006F3FF2" w:rsidRDefault="009C50A0" w:rsidP="00BD74B0">
      <w:pPr>
        <w:ind w:firstLine="216"/>
        <w:jc w:val="both"/>
        <w:rPr>
          <w:rFonts w:cs="Times New Roman"/>
        </w:rPr>
      </w:pPr>
      <w:r w:rsidRPr="006F3FF2">
        <w:rPr>
          <w:rFonts w:cs="Times New Roman"/>
          <w:szCs w:val="24"/>
        </w:rPr>
        <w:fldChar w:fldCharType="end"/>
      </w:r>
      <w:r w:rsidR="003679EE" w:rsidRPr="006F3FF2">
        <w:rPr>
          <w:rFonts w:cs="Times New Roman"/>
        </w:rPr>
        <w:br w:type="page"/>
      </w:r>
    </w:p>
    <w:p w14:paraId="075803DB" w14:textId="77777777" w:rsidR="00666BC3" w:rsidRPr="006F3FF2" w:rsidRDefault="00666BC3" w:rsidP="00666BC3">
      <w:pPr>
        <w:pStyle w:val="Heading2"/>
        <w:spacing w:after="240"/>
        <w:jc w:val="center"/>
      </w:pPr>
      <w:bookmarkStart w:id="8" w:name="_Toc169592497"/>
      <w:bookmarkStart w:id="9" w:name="_Toc170400822"/>
      <w:r w:rsidRPr="006F3FF2">
        <w:rPr>
          <w:sz w:val="28"/>
        </w:rPr>
        <w:lastRenderedPageBreak/>
        <w:t>LIST OF FIGURES</w:t>
      </w:r>
      <w:bookmarkEnd w:id="8"/>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6520"/>
        <w:gridCol w:w="1052"/>
      </w:tblGrid>
      <w:tr w:rsidR="00666BC3" w:rsidRPr="006F3FF2" w14:paraId="7425D2FB" w14:textId="77777777" w:rsidTr="0017050F">
        <w:tc>
          <w:tcPr>
            <w:tcW w:w="1418" w:type="dxa"/>
          </w:tcPr>
          <w:p w14:paraId="56989165" w14:textId="77777777" w:rsidR="00666BC3" w:rsidRPr="006F3FF2" w:rsidRDefault="00666BC3" w:rsidP="0017050F">
            <w:pPr>
              <w:spacing w:line="360" w:lineRule="auto"/>
              <w:rPr>
                <w:rFonts w:ascii="Times New Roman" w:hAnsi="Times New Roman" w:cs="Times New Roman"/>
                <w:b/>
                <w:sz w:val="24"/>
                <w:szCs w:val="24"/>
              </w:rPr>
            </w:pPr>
            <w:r w:rsidRPr="006F3FF2">
              <w:rPr>
                <w:rFonts w:ascii="Times New Roman" w:hAnsi="Times New Roman" w:cs="Times New Roman"/>
                <w:b/>
                <w:sz w:val="24"/>
                <w:szCs w:val="24"/>
              </w:rPr>
              <w:t>FIGURES</w:t>
            </w:r>
          </w:p>
        </w:tc>
        <w:tc>
          <w:tcPr>
            <w:tcW w:w="6520" w:type="dxa"/>
          </w:tcPr>
          <w:p w14:paraId="360EA94E" w14:textId="5C57DA27" w:rsidR="00666BC3" w:rsidRPr="006F3FF2" w:rsidRDefault="00666BC3" w:rsidP="0017050F">
            <w:pPr>
              <w:spacing w:line="360" w:lineRule="auto"/>
              <w:jc w:val="center"/>
              <w:rPr>
                <w:rFonts w:ascii="Times New Roman" w:hAnsi="Times New Roman" w:cs="Times New Roman"/>
                <w:b/>
                <w:sz w:val="24"/>
                <w:szCs w:val="24"/>
              </w:rPr>
            </w:pPr>
            <w:r w:rsidRPr="006F3FF2">
              <w:rPr>
                <w:rFonts w:ascii="Times New Roman" w:hAnsi="Times New Roman" w:cs="Times New Roman"/>
                <w:b/>
                <w:sz w:val="24"/>
                <w:szCs w:val="24"/>
              </w:rPr>
              <w:t>TITLES OF FIGURES</w:t>
            </w:r>
          </w:p>
        </w:tc>
        <w:tc>
          <w:tcPr>
            <w:tcW w:w="1052" w:type="dxa"/>
          </w:tcPr>
          <w:p w14:paraId="6B81F877" w14:textId="77777777" w:rsidR="00666BC3" w:rsidRPr="006F3FF2" w:rsidRDefault="00666BC3" w:rsidP="0017050F">
            <w:pPr>
              <w:spacing w:line="360" w:lineRule="auto"/>
              <w:jc w:val="right"/>
              <w:rPr>
                <w:rFonts w:ascii="Times New Roman" w:hAnsi="Times New Roman" w:cs="Times New Roman"/>
                <w:b/>
                <w:sz w:val="24"/>
                <w:szCs w:val="24"/>
              </w:rPr>
            </w:pPr>
            <w:r w:rsidRPr="006F3FF2">
              <w:rPr>
                <w:rFonts w:ascii="Times New Roman" w:hAnsi="Times New Roman" w:cs="Times New Roman"/>
                <w:b/>
                <w:sz w:val="24"/>
                <w:szCs w:val="24"/>
              </w:rPr>
              <w:t>PAGES</w:t>
            </w:r>
          </w:p>
        </w:tc>
      </w:tr>
      <w:tr w:rsidR="00666BC3" w:rsidRPr="006F3FF2" w14:paraId="5448E05C" w14:textId="77777777" w:rsidTr="0017050F">
        <w:tc>
          <w:tcPr>
            <w:tcW w:w="1418" w:type="dxa"/>
          </w:tcPr>
          <w:p w14:paraId="6A1BDACC" w14:textId="665AA4E4" w:rsidR="00666BC3" w:rsidRPr="006F3FF2" w:rsidRDefault="00A9535F" w:rsidP="0017050F">
            <w:pPr>
              <w:spacing w:line="360" w:lineRule="auto"/>
              <w:rPr>
                <w:rFonts w:ascii="Times New Roman" w:hAnsi="Times New Roman" w:cs="Times New Roman"/>
                <w:sz w:val="24"/>
                <w:szCs w:val="24"/>
              </w:rPr>
            </w:pPr>
            <w:r>
              <w:rPr>
                <w:rFonts w:ascii="Times New Roman" w:hAnsi="Times New Roman" w:cs="Times New Roman"/>
                <w:sz w:val="24"/>
                <w:szCs w:val="24"/>
              </w:rPr>
              <w:t>2</w:t>
            </w:r>
            <w:r w:rsidR="00666BC3" w:rsidRPr="006F3FF2">
              <w:rPr>
                <w:rFonts w:ascii="Times New Roman" w:hAnsi="Times New Roman" w:cs="Times New Roman"/>
                <w:sz w:val="24"/>
                <w:szCs w:val="24"/>
              </w:rPr>
              <w:t>.1</w:t>
            </w:r>
          </w:p>
        </w:tc>
        <w:tc>
          <w:tcPr>
            <w:tcW w:w="6520" w:type="dxa"/>
          </w:tcPr>
          <w:p w14:paraId="49A5A870" w14:textId="2A1A3611" w:rsidR="00666BC3" w:rsidRPr="006F3FF2" w:rsidRDefault="00253199" w:rsidP="00253199">
            <w:pPr>
              <w:jc w:val="both"/>
              <w:rPr>
                <w:rFonts w:ascii="Times New Roman" w:hAnsi="Times New Roman" w:cs="Times New Roman"/>
                <w:sz w:val="24"/>
                <w:szCs w:val="24"/>
              </w:rPr>
            </w:pPr>
            <w:r w:rsidRPr="00253199">
              <w:rPr>
                <w:rFonts w:ascii="Times New Roman" w:hAnsi="Times New Roman" w:cs="Times New Roman"/>
                <w:sz w:val="24"/>
                <w:szCs w:val="24"/>
              </w:rPr>
              <w:t>Some naming conventions in python</w:t>
            </w:r>
          </w:p>
        </w:tc>
        <w:tc>
          <w:tcPr>
            <w:tcW w:w="1052" w:type="dxa"/>
          </w:tcPr>
          <w:p w14:paraId="733BB2D7" w14:textId="051B991E" w:rsidR="00666BC3" w:rsidRPr="006F3FF2" w:rsidRDefault="00253199"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0</w:t>
            </w:r>
          </w:p>
        </w:tc>
      </w:tr>
      <w:tr w:rsidR="00666BC3" w:rsidRPr="006F3FF2" w14:paraId="73394ACD" w14:textId="77777777" w:rsidTr="0017050F">
        <w:tc>
          <w:tcPr>
            <w:tcW w:w="1418" w:type="dxa"/>
          </w:tcPr>
          <w:p w14:paraId="0AD405D0" w14:textId="1A8A645D" w:rsidR="00666BC3" w:rsidRPr="006F3FF2" w:rsidRDefault="00A9535F" w:rsidP="0017050F">
            <w:pPr>
              <w:spacing w:line="360" w:lineRule="auto"/>
              <w:rPr>
                <w:rFonts w:ascii="Times New Roman" w:hAnsi="Times New Roman" w:cs="Times New Roman"/>
                <w:sz w:val="24"/>
                <w:szCs w:val="24"/>
              </w:rPr>
            </w:pPr>
            <w:r>
              <w:rPr>
                <w:rFonts w:ascii="Times New Roman" w:hAnsi="Times New Roman" w:cs="Times New Roman"/>
                <w:sz w:val="24"/>
                <w:szCs w:val="24"/>
              </w:rPr>
              <w:t>2</w:t>
            </w:r>
            <w:r w:rsidR="00666BC3" w:rsidRPr="006F3FF2">
              <w:rPr>
                <w:rFonts w:ascii="Times New Roman" w:hAnsi="Times New Roman" w:cs="Times New Roman"/>
                <w:sz w:val="24"/>
                <w:szCs w:val="24"/>
              </w:rPr>
              <w:t>.2</w:t>
            </w:r>
          </w:p>
        </w:tc>
        <w:tc>
          <w:tcPr>
            <w:tcW w:w="6520" w:type="dxa"/>
          </w:tcPr>
          <w:p w14:paraId="02EFAE9E" w14:textId="13EB60E0" w:rsidR="00666BC3" w:rsidRPr="006F3FF2" w:rsidRDefault="00253199" w:rsidP="00253199">
            <w:pPr>
              <w:jc w:val="both"/>
              <w:rPr>
                <w:rFonts w:ascii="Times New Roman" w:hAnsi="Times New Roman" w:cs="Times New Roman"/>
                <w:sz w:val="24"/>
                <w:szCs w:val="24"/>
              </w:rPr>
            </w:pPr>
            <w:r w:rsidRPr="00253199">
              <w:rPr>
                <w:rFonts w:ascii="Times New Roman" w:hAnsi="Times New Roman" w:cs="Times New Roman"/>
                <w:sz w:val="24"/>
                <w:szCs w:val="24"/>
              </w:rPr>
              <w:t>Overview of steps in modern code reviews</w:t>
            </w:r>
            <w:r w:rsidR="00B14ABA">
              <w:rPr>
                <w:rFonts w:ascii="Times New Roman" w:hAnsi="Times New Roman" w:cs="Times New Roman"/>
                <w:sz w:val="24"/>
                <w:szCs w:val="24"/>
              </w:rPr>
              <w:t>.</w:t>
            </w:r>
          </w:p>
        </w:tc>
        <w:tc>
          <w:tcPr>
            <w:tcW w:w="1052" w:type="dxa"/>
          </w:tcPr>
          <w:p w14:paraId="400AA3C3" w14:textId="2D46B3B9" w:rsidR="00666BC3" w:rsidRPr="006F3FF2" w:rsidRDefault="00253199"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3</w:t>
            </w:r>
          </w:p>
        </w:tc>
      </w:tr>
      <w:tr w:rsidR="00666BC3" w:rsidRPr="006F3FF2" w14:paraId="7372247B" w14:textId="77777777" w:rsidTr="0017050F">
        <w:tc>
          <w:tcPr>
            <w:tcW w:w="1418" w:type="dxa"/>
          </w:tcPr>
          <w:p w14:paraId="77F79EF1" w14:textId="092FF776" w:rsidR="00666BC3" w:rsidRPr="006F3FF2" w:rsidRDefault="00666BC3" w:rsidP="0017050F">
            <w:pPr>
              <w:spacing w:line="360" w:lineRule="auto"/>
              <w:rPr>
                <w:rFonts w:ascii="Times New Roman" w:hAnsi="Times New Roman" w:cs="Times New Roman"/>
                <w:sz w:val="24"/>
                <w:szCs w:val="24"/>
              </w:rPr>
            </w:pPr>
            <w:r w:rsidRPr="006F3FF2">
              <w:rPr>
                <w:rFonts w:ascii="Times New Roman" w:hAnsi="Times New Roman" w:cs="Times New Roman"/>
                <w:sz w:val="24"/>
                <w:szCs w:val="24"/>
              </w:rPr>
              <w:t>2.</w:t>
            </w:r>
            <w:r w:rsidR="00A9535F">
              <w:rPr>
                <w:rFonts w:ascii="Times New Roman" w:hAnsi="Times New Roman" w:cs="Times New Roman"/>
                <w:sz w:val="24"/>
                <w:szCs w:val="24"/>
              </w:rPr>
              <w:t>3</w:t>
            </w:r>
          </w:p>
        </w:tc>
        <w:tc>
          <w:tcPr>
            <w:tcW w:w="6520" w:type="dxa"/>
          </w:tcPr>
          <w:p w14:paraId="71998925" w14:textId="26A08EB1" w:rsidR="00666BC3" w:rsidRPr="006F3FF2" w:rsidRDefault="00253199" w:rsidP="0017050F">
            <w:pPr>
              <w:spacing w:line="360" w:lineRule="auto"/>
              <w:jc w:val="both"/>
              <w:rPr>
                <w:rFonts w:ascii="Times New Roman" w:hAnsi="Times New Roman" w:cs="Times New Roman"/>
                <w:sz w:val="24"/>
                <w:szCs w:val="24"/>
              </w:rPr>
            </w:pPr>
            <w:r w:rsidRPr="00253199">
              <w:rPr>
                <w:rFonts w:ascii="Times New Roman" w:hAnsi="Times New Roman" w:cs="Times New Roman"/>
                <w:sz w:val="24"/>
                <w:szCs w:val="24"/>
              </w:rPr>
              <w:t>Unsupervised Learning</w:t>
            </w:r>
          </w:p>
        </w:tc>
        <w:tc>
          <w:tcPr>
            <w:tcW w:w="1052" w:type="dxa"/>
          </w:tcPr>
          <w:p w14:paraId="2A2F4B8D" w14:textId="1F9A7505" w:rsidR="00666BC3" w:rsidRPr="006F3FF2" w:rsidRDefault="00666BC3" w:rsidP="0017050F">
            <w:pPr>
              <w:spacing w:line="360" w:lineRule="auto"/>
              <w:jc w:val="right"/>
              <w:rPr>
                <w:rFonts w:ascii="Times New Roman" w:hAnsi="Times New Roman" w:cs="Times New Roman"/>
                <w:sz w:val="24"/>
                <w:szCs w:val="24"/>
              </w:rPr>
            </w:pPr>
            <w:r w:rsidRPr="006F3FF2">
              <w:rPr>
                <w:rFonts w:ascii="Times New Roman" w:hAnsi="Times New Roman" w:cs="Times New Roman"/>
                <w:sz w:val="24"/>
                <w:szCs w:val="24"/>
              </w:rPr>
              <w:t>1</w:t>
            </w:r>
            <w:r w:rsidR="00253199">
              <w:rPr>
                <w:rFonts w:ascii="Times New Roman" w:hAnsi="Times New Roman" w:cs="Times New Roman"/>
                <w:sz w:val="24"/>
                <w:szCs w:val="24"/>
              </w:rPr>
              <w:t>7</w:t>
            </w:r>
          </w:p>
        </w:tc>
      </w:tr>
      <w:tr w:rsidR="00666BC3" w:rsidRPr="006F3FF2" w14:paraId="078F8F25" w14:textId="77777777" w:rsidTr="0017050F">
        <w:tc>
          <w:tcPr>
            <w:tcW w:w="1418" w:type="dxa"/>
          </w:tcPr>
          <w:p w14:paraId="7CEE6EBA" w14:textId="5F6BD962" w:rsidR="00666BC3" w:rsidRPr="006F3FF2" w:rsidRDefault="00666BC3" w:rsidP="0017050F">
            <w:pPr>
              <w:spacing w:line="360" w:lineRule="auto"/>
              <w:rPr>
                <w:rFonts w:ascii="Times New Roman" w:hAnsi="Times New Roman" w:cs="Times New Roman"/>
                <w:sz w:val="24"/>
                <w:szCs w:val="24"/>
              </w:rPr>
            </w:pPr>
            <w:r w:rsidRPr="006F3FF2">
              <w:rPr>
                <w:rFonts w:ascii="Times New Roman" w:hAnsi="Times New Roman" w:cs="Times New Roman"/>
                <w:sz w:val="24"/>
                <w:szCs w:val="24"/>
              </w:rPr>
              <w:t>2.</w:t>
            </w:r>
            <w:r w:rsidR="00A9535F">
              <w:rPr>
                <w:rFonts w:ascii="Times New Roman" w:hAnsi="Times New Roman" w:cs="Times New Roman"/>
                <w:sz w:val="24"/>
                <w:szCs w:val="24"/>
              </w:rPr>
              <w:t>4</w:t>
            </w:r>
          </w:p>
        </w:tc>
        <w:tc>
          <w:tcPr>
            <w:tcW w:w="6520" w:type="dxa"/>
          </w:tcPr>
          <w:p w14:paraId="621AD313" w14:textId="7CB83838" w:rsidR="00666BC3" w:rsidRPr="006F3FF2" w:rsidRDefault="00E903A8" w:rsidP="0017050F">
            <w:pPr>
              <w:spacing w:line="360" w:lineRule="auto"/>
              <w:jc w:val="both"/>
              <w:rPr>
                <w:rFonts w:ascii="Times New Roman" w:hAnsi="Times New Roman" w:cs="Times New Roman"/>
                <w:sz w:val="24"/>
                <w:szCs w:val="24"/>
              </w:rPr>
            </w:pPr>
            <w:r w:rsidRPr="00E903A8">
              <w:rPr>
                <w:rFonts w:ascii="Times New Roman" w:hAnsi="Times New Roman" w:cs="Times New Roman"/>
                <w:sz w:val="24"/>
                <w:szCs w:val="24"/>
              </w:rPr>
              <w:t>An example of CNN architecture for image classification.</w:t>
            </w:r>
          </w:p>
        </w:tc>
        <w:tc>
          <w:tcPr>
            <w:tcW w:w="1052" w:type="dxa"/>
          </w:tcPr>
          <w:p w14:paraId="3A206355" w14:textId="1220EE02" w:rsidR="00666BC3" w:rsidRPr="006F3FF2" w:rsidRDefault="00666BC3" w:rsidP="0017050F">
            <w:pPr>
              <w:spacing w:line="360" w:lineRule="auto"/>
              <w:jc w:val="right"/>
              <w:rPr>
                <w:rFonts w:ascii="Times New Roman" w:hAnsi="Times New Roman" w:cs="Times New Roman"/>
                <w:sz w:val="24"/>
                <w:szCs w:val="24"/>
              </w:rPr>
            </w:pPr>
            <w:r w:rsidRPr="006F3FF2">
              <w:rPr>
                <w:rFonts w:ascii="Times New Roman" w:hAnsi="Times New Roman" w:cs="Times New Roman"/>
                <w:sz w:val="24"/>
                <w:szCs w:val="24"/>
              </w:rPr>
              <w:t>1</w:t>
            </w:r>
            <w:r w:rsidR="00253199">
              <w:rPr>
                <w:rFonts w:ascii="Times New Roman" w:hAnsi="Times New Roman" w:cs="Times New Roman"/>
                <w:sz w:val="24"/>
                <w:szCs w:val="24"/>
              </w:rPr>
              <w:t>8</w:t>
            </w:r>
          </w:p>
        </w:tc>
      </w:tr>
      <w:tr w:rsidR="00666BC3" w:rsidRPr="006F3FF2" w14:paraId="5F7C05ED" w14:textId="77777777" w:rsidTr="0017050F">
        <w:tc>
          <w:tcPr>
            <w:tcW w:w="1418" w:type="dxa"/>
          </w:tcPr>
          <w:p w14:paraId="29733B0F" w14:textId="0D0491B1" w:rsidR="00666BC3" w:rsidRPr="006F3FF2" w:rsidRDefault="00A9535F" w:rsidP="0017050F">
            <w:pPr>
              <w:spacing w:line="360" w:lineRule="auto"/>
              <w:rPr>
                <w:rFonts w:ascii="Times New Roman" w:hAnsi="Times New Roman" w:cs="Times New Roman"/>
                <w:sz w:val="24"/>
                <w:szCs w:val="24"/>
              </w:rPr>
            </w:pPr>
            <w:r>
              <w:rPr>
                <w:rFonts w:ascii="Times New Roman" w:hAnsi="Times New Roman" w:cs="Times New Roman"/>
                <w:sz w:val="24"/>
                <w:szCs w:val="24"/>
              </w:rPr>
              <w:t>2.5</w:t>
            </w:r>
          </w:p>
        </w:tc>
        <w:tc>
          <w:tcPr>
            <w:tcW w:w="6520" w:type="dxa"/>
          </w:tcPr>
          <w:p w14:paraId="44AD8644" w14:textId="5CDE2436" w:rsidR="00666BC3" w:rsidRPr="006F3FF2" w:rsidRDefault="00A9535F" w:rsidP="0017050F">
            <w:pPr>
              <w:spacing w:line="360" w:lineRule="auto"/>
              <w:jc w:val="both"/>
              <w:rPr>
                <w:rFonts w:ascii="Times New Roman" w:hAnsi="Times New Roman" w:cs="Times New Roman"/>
                <w:sz w:val="24"/>
                <w:szCs w:val="24"/>
              </w:rPr>
            </w:pPr>
            <w:r w:rsidRPr="00A9535F">
              <w:rPr>
                <w:rFonts w:ascii="Times New Roman" w:hAnsi="Times New Roman" w:cs="Times New Roman"/>
                <w:sz w:val="24"/>
                <w:szCs w:val="24"/>
              </w:rPr>
              <w:t>A schema of common parsing process.</w:t>
            </w:r>
          </w:p>
        </w:tc>
        <w:tc>
          <w:tcPr>
            <w:tcW w:w="1052" w:type="dxa"/>
          </w:tcPr>
          <w:p w14:paraId="5004B40C" w14:textId="0E1D91A2" w:rsidR="00666BC3" w:rsidRPr="006F3FF2" w:rsidRDefault="00253199"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9</w:t>
            </w:r>
          </w:p>
        </w:tc>
      </w:tr>
      <w:tr w:rsidR="00666BC3" w:rsidRPr="006F3FF2" w14:paraId="2AC33361" w14:textId="77777777" w:rsidTr="0017050F">
        <w:tc>
          <w:tcPr>
            <w:tcW w:w="1418" w:type="dxa"/>
          </w:tcPr>
          <w:p w14:paraId="33FC3F92" w14:textId="286CA80F" w:rsidR="00666BC3" w:rsidRPr="006F3FF2" w:rsidRDefault="00A9535F" w:rsidP="0017050F">
            <w:pPr>
              <w:spacing w:line="360" w:lineRule="auto"/>
              <w:rPr>
                <w:rFonts w:ascii="Times New Roman" w:hAnsi="Times New Roman" w:cs="Times New Roman"/>
                <w:sz w:val="24"/>
                <w:szCs w:val="24"/>
              </w:rPr>
            </w:pPr>
            <w:r>
              <w:rPr>
                <w:rFonts w:ascii="Times New Roman" w:hAnsi="Times New Roman" w:cs="Times New Roman"/>
                <w:sz w:val="24"/>
                <w:szCs w:val="24"/>
              </w:rPr>
              <w:t>2.6</w:t>
            </w:r>
          </w:p>
        </w:tc>
        <w:tc>
          <w:tcPr>
            <w:tcW w:w="6520" w:type="dxa"/>
          </w:tcPr>
          <w:p w14:paraId="6F1FA225" w14:textId="484D83CF" w:rsidR="00666BC3" w:rsidRPr="006F3FF2" w:rsidRDefault="00A9535F" w:rsidP="0017050F">
            <w:pPr>
              <w:spacing w:line="360" w:lineRule="auto"/>
              <w:jc w:val="both"/>
              <w:rPr>
                <w:rFonts w:ascii="Times New Roman" w:hAnsi="Times New Roman" w:cs="Times New Roman"/>
                <w:sz w:val="24"/>
                <w:szCs w:val="24"/>
              </w:rPr>
            </w:pPr>
            <w:r w:rsidRPr="00A9535F">
              <w:rPr>
                <w:rFonts w:ascii="Times New Roman" w:hAnsi="Times New Roman" w:cs="Times New Roman"/>
                <w:sz w:val="24"/>
                <w:szCs w:val="24"/>
              </w:rPr>
              <w:t>Tokenization and parsing overview.</w:t>
            </w:r>
          </w:p>
        </w:tc>
        <w:tc>
          <w:tcPr>
            <w:tcW w:w="1052" w:type="dxa"/>
          </w:tcPr>
          <w:p w14:paraId="2B9C6B0A" w14:textId="242D3388" w:rsidR="00666BC3" w:rsidRPr="006F3FF2" w:rsidRDefault="00253199"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20</w:t>
            </w:r>
          </w:p>
        </w:tc>
      </w:tr>
      <w:tr w:rsidR="00666BC3" w:rsidRPr="006F3FF2" w14:paraId="7654E363" w14:textId="77777777" w:rsidTr="0017050F">
        <w:tc>
          <w:tcPr>
            <w:tcW w:w="1418" w:type="dxa"/>
          </w:tcPr>
          <w:p w14:paraId="1D96D46D" w14:textId="3B4C10C0" w:rsidR="00666BC3" w:rsidRPr="006F3FF2" w:rsidRDefault="00A9535F" w:rsidP="0017050F">
            <w:pPr>
              <w:spacing w:line="360" w:lineRule="auto"/>
              <w:rPr>
                <w:rFonts w:ascii="Times New Roman" w:hAnsi="Times New Roman" w:cs="Times New Roman"/>
                <w:sz w:val="24"/>
                <w:szCs w:val="24"/>
              </w:rPr>
            </w:pPr>
            <w:r>
              <w:rPr>
                <w:rFonts w:ascii="Times New Roman" w:hAnsi="Times New Roman" w:cs="Times New Roman"/>
                <w:sz w:val="24"/>
                <w:szCs w:val="24"/>
              </w:rPr>
              <w:t>2.7</w:t>
            </w:r>
          </w:p>
        </w:tc>
        <w:tc>
          <w:tcPr>
            <w:tcW w:w="6520" w:type="dxa"/>
          </w:tcPr>
          <w:p w14:paraId="3E601850" w14:textId="1B834074" w:rsidR="00666BC3" w:rsidRPr="00A9535F" w:rsidRDefault="003561F0" w:rsidP="00A9535F">
            <w:pPr>
              <w:pStyle w:val="NormalFYP"/>
              <w:spacing w:line="276" w:lineRule="auto"/>
            </w:pPr>
            <w:r w:rsidRPr="003561F0">
              <w:t>A simplified abstract syntax tree (AST)</w:t>
            </w:r>
          </w:p>
        </w:tc>
        <w:tc>
          <w:tcPr>
            <w:tcW w:w="1052" w:type="dxa"/>
          </w:tcPr>
          <w:p w14:paraId="0791902E" w14:textId="2AC333A1" w:rsidR="00666BC3" w:rsidRPr="006F3FF2" w:rsidRDefault="00253199"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21</w:t>
            </w:r>
          </w:p>
        </w:tc>
      </w:tr>
      <w:tr w:rsidR="00666BC3" w:rsidRPr="006F3FF2" w14:paraId="37682A0D" w14:textId="77777777" w:rsidTr="0017050F">
        <w:tc>
          <w:tcPr>
            <w:tcW w:w="1418" w:type="dxa"/>
          </w:tcPr>
          <w:p w14:paraId="31A45363" w14:textId="56C38BF0" w:rsidR="00666BC3" w:rsidRPr="006F3FF2" w:rsidRDefault="00A9535F" w:rsidP="0017050F">
            <w:pPr>
              <w:spacing w:line="360" w:lineRule="auto"/>
              <w:rPr>
                <w:rFonts w:ascii="Times New Roman" w:hAnsi="Times New Roman" w:cs="Times New Roman"/>
                <w:sz w:val="24"/>
                <w:szCs w:val="24"/>
              </w:rPr>
            </w:pPr>
            <w:r>
              <w:rPr>
                <w:rFonts w:ascii="Times New Roman" w:hAnsi="Times New Roman" w:cs="Times New Roman"/>
                <w:sz w:val="24"/>
                <w:szCs w:val="24"/>
              </w:rPr>
              <w:t>2.8</w:t>
            </w:r>
          </w:p>
        </w:tc>
        <w:tc>
          <w:tcPr>
            <w:tcW w:w="6520" w:type="dxa"/>
          </w:tcPr>
          <w:p w14:paraId="081FD1B6" w14:textId="05715147" w:rsidR="00666BC3" w:rsidRPr="006F3FF2"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FrenchPress Feedback</w:t>
            </w:r>
          </w:p>
        </w:tc>
        <w:tc>
          <w:tcPr>
            <w:tcW w:w="1052" w:type="dxa"/>
          </w:tcPr>
          <w:p w14:paraId="47BCF74D" w14:textId="21E46205" w:rsidR="00666BC3" w:rsidRPr="006F3FF2" w:rsidRDefault="00253199"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22</w:t>
            </w:r>
          </w:p>
        </w:tc>
      </w:tr>
      <w:tr w:rsidR="003561F0" w:rsidRPr="006F3FF2" w14:paraId="4569D126" w14:textId="77777777" w:rsidTr="0017050F">
        <w:tc>
          <w:tcPr>
            <w:tcW w:w="1418" w:type="dxa"/>
          </w:tcPr>
          <w:p w14:paraId="02F4F087" w14:textId="52FE2062"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2.9</w:t>
            </w:r>
          </w:p>
        </w:tc>
        <w:tc>
          <w:tcPr>
            <w:tcW w:w="6520" w:type="dxa"/>
          </w:tcPr>
          <w:p w14:paraId="09BC13A8" w14:textId="0A02CB88" w:rsidR="003561F0" w:rsidRPr="00E903A8"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Web application for the tutoring system</w:t>
            </w:r>
          </w:p>
        </w:tc>
        <w:tc>
          <w:tcPr>
            <w:tcW w:w="1052" w:type="dxa"/>
          </w:tcPr>
          <w:p w14:paraId="0F4AD8BF" w14:textId="46F89CE5"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24</w:t>
            </w:r>
          </w:p>
        </w:tc>
      </w:tr>
      <w:tr w:rsidR="00A9535F" w:rsidRPr="006F3FF2" w14:paraId="1B131193" w14:textId="77777777" w:rsidTr="0017050F">
        <w:tc>
          <w:tcPr>
            <w:tcW w:w="1418" w:type="dxa"/>
          </w:tcPr>
          <w:p w14:paraId="319DBEF2" w14:textId="676D48A1" w:rsidR="00A9535F"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2.10</w:t>
            </w:r>
          </w:p>
        </w:tc>
        <w:tc>
          <w:tcPr>
            <w:tcW w:w="6520" w:type="dxa"/>
          </w:tcPr>
          <w:p w14:paraId="0BB3246F" w14:textId="4534B0F0" w:rsidR="00A9535F" w:rsidRPr="00E903A8"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Overview of issues in recent commits on Codacy Dashboard</w:t>
            </w:r>
          </w:p>
        </w:tc>
        <w:tc>
          <w:tcPr>
            <w:tcW w:w="1052" w:type="dxa"/>
          </w:tcPr>
          <w:p w14:paraId="72895F1F" w14:textId="2627661A" w:rsidR="00A9535F"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26</w:t>
            </w:r>
          </w:p>
        </w:tc>
      </w:tr>
      <w:tr w:rsidR="003561F0" w:rsidRPr="006F3FF2" w14:paraId="784C96A0" w14:textId="77777777" w:rsidTr="0017050F">
        <w:tc>
          <w:tcPr>
            <w:tcW w:w="1418" w:type="dxa"/>
          </w:tcPr>
          <w:p w14:paraId="22C963FB" w14:textId="50607903"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3.1</w:t>
            </w:r>
          </w:p>
        </w:tc>
        <w:tc>
          <w:tcPr>
            <w:tcW w:w="6520" w:type="dxa"/>
          </w:tcPr>
          <w:p w14:paraId="230D6675" w14:textId="33F8BD78"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Use Case Diagram for the Proposed System</w:t>
            </w:r>
          </w:p>
        </w:tc>
        <w:tc>
          <w:tcPr>
            <w:tcW w:w="1052" w:type="dxa"/>
          </w:tcPr>
          <w:p w14:paraId="54205AEA" w14:textId="7EEF438C"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32</w:t>
            </w:r>
          </w:p>
        </w:tc>
      </w:tr>
      <w:tr w:rsidR="003561F0" w:rsidRPr="006F3FF2" w14:paraId="6B7163D4" w14:textId="77777777" w:rsidTr="0017050F">
        <w:tc>
          <w:tcPr>
            <w:tcW w:w="1418" w:type="dxa"/>
          </w:tcPr>
          <w:p w14:paraId="6C33CC93" w14:textId="3B8AC2EB"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3.2</w:t>
            </w:r>
          </w:p>
        </w:tc>
        <w:tc>
          <w:tcPr>
            <w:tcW w:w="6520" w:type="dxa"/>
          </w:tcPr>
          <w:p w14:paraId="1A3C124D" w14:textId="7FDF66BE"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Activity Diagram for the Proposed System</w:t>
            </w:r>
          </w:p>
        </w:tc>
        <w:tc>
          <w:tcPr>
            <w:tcW w:w="1052" w:type="dxa"/>
          </w:tcPr>
          <w:p w14:paraId="0D96C0DC" w14:textId="0B7E6715"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33</w:t>
            </w:r>
          </w:p>
        </w:tc>
      </w:tr>
      <w:tr w:rsidR="003561F0" w:rsidRPr="006F3FF2" w14:paraId="74FD0BD6" w14:textId="77777777" w:rsidTr="0017050F">
        <w:tc>
          <w:tcPr>
            <w:tcW w:w="1418" w:type="dxa"/>
          </w:tcPr>
          <w:p w14:paraId="05806D61" w14:textId="1D3EF968"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3.3</w:t>
            </w:r>
          </w:p>
        </w:tc>
        <w:tc>
          <w:tcPr>
            <w:tcW w:w="6520" w:type="dxa"/>
          </w:tcPr>
          <w:p w14:paraId="2AF0D378" w14:textId="3E841C36"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Sequence Diagram for the Proposed System</w:t>
            </w:r>
          </w:p>
        </w:tc>
        <w:tc>
          <w:tcPr>
            <w:tcW w:w="1052" w:type="dxa"/>
          </w:tcPr>
          <w:p w14:paraId="73ED6307" w14:textId="7AB75876"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34</w:t>
            </w:r>
          </w:p>
        </w:tc>
      </w:tr>
      <w:tr w:rsidR="003561F0" w:rsidRPr="006F3FF2" w14:paraId="7E51AA99" w14:textId="77777777" w:rsidTr="0017050F">
        <w:tc>
          <w:tcPr>
            <w:tcW w:w="1418" w:type="dxa"/>
          </w:tcPr>
          <w:p w14:paraId="185EFA52" w14:textId="0CB40947"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3.4</w:t>
            </w:r>
          </w:p>
        </w:tc>
        <w:tc>
          <w:tcPr>
            <w:tcW w:w="6520" w:type="dxa"/>
          </w:tcPr>
          <w:p w14:paraId="0EB5DD6E" w14:textId="2071FE67"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Entity Relationship Diagram for the Proposed System</w:t>
            </w:r>
          </w:p>
        </w:tc>
        <w:tc>
          <w:tcPr>
            <w:tcW w:w="1052" w:type="dxa"/>
          </w:tcPr>
          <w:p w14:paraId="71FC7CEE" w14:textId="5FE4BD40"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35</w:t>
            </w:r>
          </w:p>
        </w:tc>
      </w:tr>
      <w:tr w:rsidR="003561F0" w:rsidRPr="006F3FF2" w14:paraId="2E2A5EE3" w14:textId="77777777" w:rsidTr="0017050F">
        <w:tc>
          <w:tcPr>
            <w:tcW w:w="1418" w:type="dxa"/>
          </w:tcPr>
          <w:p w14:paraId="2FE28387" w14:textId="00ED3FE6"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4.1</w:t>
            </w:r>
          </w:p>
        </w:tc>
        <w:tc>
          <w:tcPr>
            <w:tcW w:w="6520" w:type="dxa"/>
          </w:tcPr>
          <w:p w14:paraId="1FDC94E2" w14:textId="2BD5AD5D"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The import and Sign in Pages</w:t>
            </w:r>
          </w:p>
        </w:tc>
        <w:tc>
          <w:tcPr>
            <w:tcW w:w="1052" w:type="dxa"/>
          </w:tcPr>
          <w:p w14:paraId="6C485679" w14:textId="2BAC8BE0"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40</w:t>
            </w:r>
          </w:p>
        </w:tc>
      </w:tr>
      <w:tr w:rsidR="003561F0" w:rsidRPr="006F3FF2" w14:paraId="2A472E1C" w14:textId="77777777" w:rsidTr="0017050F">
        <w:tc>
          <w:tcPr>
            <w:tcW w:w="1418" w:type="dxa"/>
          </w:tcPr>
          <w:p w14:paraId="18395060" w14:textId="1C7650A4"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4.2</w:t>
            </w:r>
          </w:p>
        </w:tc>
        <w:tc>
          <w:tcPr>
            <w:tcW w:w="6520" w:type="dxa"/>
          </w:tcPr>
          <w:p w14:paraId="69CD3509" w14:textId="08A1DA8E"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The authorization page for GitHub Authentication</w:t>
            </w:r>
          </w:p>
        </w:tc>
        <w:tc>
          <w:tcPr>
            <w:tcW w:w="1052" w:type="dxa"/>
          </w:tcPr>
          <w:p w14:paraId="00788306" w14:textId="4122AF32"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41</w:t>
            </w:r>
          </w:p>
        </w:tc>
      </w:tr>
      <w:tr w:rsidR="003561F0" w:rsidRPr="006F3FF2" w14:paraId="14A1B5D8" w14:textId="77777777" w:rsidTr="0017050F">
        <w:tc>
          <w:tcPr>
            <w:tcW w:w="1418" w:type="dxa"/>
          </w:tcPr>
          <w:p w14:paraId="2A294BE9" w14:textId="597FFAC9"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4.3</w:t>
            </w:r>
          </w:p>
        </w:tc>
        <w:tc>
          <w:tcPr>
            <w:tcW w:w="6520" w:type="dxa"/>
          </w:tcPr>
          <w:p w14:paraId="0D51FC38" w14:textId="2A148691"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The import page for choosing a specific repository</w:t>
            </w:r>
          </w:p>
        </w:tc>
        <w:tc>
          <w:tcPr>
            <w:tcW w:w="1052" w:type="dxa"/>
          </w:tcPr>
          <w:p w14:paraId="1D45AA44" w14:textId="46A1BA87"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41</w:t>
            </w:r>
          </w:p>
        </w:tc>
      </w:tr>
      <w:tr w:rsidR="003561F0" w:rsidRPr="006F3FF2" w14:paraId="69EF9D4E" w14:textId="77777777" w:rsidTr="0017050F">
        <w:tc>
          <w:tcPr>
            <w:tcW w:w="1418" w:type="dxa"/>
          </w:tcPr>
          <w:p w14:paraId="239BA2E9" w14:textId="38836276"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4.4</w:t>
            </w:r>
          </w:p>
        </w:tc>
        <w:tc>
          <w:tcPr>
            <w:tcW w:w="6520" w:type="dxa"/>
          </w:tcPr>
          <w:p w14:paraId="24C5775F" w14:textId="3AED6F29"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The Code Review Editor</w:t>
            </w:r>
          </w:p>
        </w:tc>
        <w:tc>
          <w:tcPr>
            <w:tcW w:w="1052" w:type="dxa"/>
          </w:tcPr>
          <w:p w14:paraId="4681503A" w14:textId="1FC411C5"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42</w:t>
            </w:r>
          </w:p>
        </w:tc>
      </w:tr>
      <w:tr w:rsidR="003561F0" w:rsidRPr="006F3FF2" w14:paraId="0FC38566" w14:textId="77777777" w:rsidTr="0017050F">
        <w:tc>
          <w:tcPr>
            <w:tcW w:w="1418" w:type="dxa"/>
          </w:tcPr>
          <w:p w14:paraId="6DAE17DF" w14:textId="4DAB4A7C"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4.5</w:t>
            </w:r>
          </w:p>
        </w:tc>
        <w:tc>
          <w:tcPr>
            <w:tcW w:w="6520" w:type="dxa"/>
          </w:tcPr>
          <w:p w14:paraId="4AD6ABC4" w14:textId="6EB740E5"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The Suggestions popup</w:t>
            </w:r>
          </w:p>
        </w:tc>
        <w:tc>
          <w:tcPr>
            <w:tcW w:w="1052" w:type="dxa"/>
          </w:tcPr>
          <w:p w14:paraId="28884B75" w14:textId="76E43EEC"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43</w:t>
            </w:r>
          </w:p>
        </w:tc>
      </w:tr>
      <w:tr w:rsidR="003561F0" w:rsidRPr="006F3FF2" w14:paraId="3FB11F4A" w14:textId="77777777" w:rsidTr="0017050F">
        <w:tc>
          <w:tcPr>
            <w:tcW w:w="1418" w:type="dxa"/>
          </w:tcPr>
          <w:p w14:paraId="0DA46B5F" w14:textId="618DE4F7"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4.6</w:t>
            </w:r>
          </w:p>
        </w:tc>
        <w:tc>
          <w:tcPr>
            <w:tcW w:w="6520" w:type="dxa"/>
          </w:tcPr>
          <w:p w14:paraId="77B7C22C" w14:textId="47D2DB65" w:rsidR="003561F0" w:rsidRPr="003561F0" w:rsidRDefault="003561F0"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screen</w:t>
            </w:r>
          </w:p>
        </w:tc>
        <w:tc>
          <w:tcPr>
            <w:tcW w:w="1052" w:type="dxa"/>
          </w:tcPr>
          <w:p w14:paraId="5FA107B2" w14:textId="1232A399"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44</w:t>
            </w:r>
          </w:p>
        </w:tc>
      </w:tr>
      <w:tr w:rsidR="003561F0" w:rsidRPr="006F3FF2" w14:paraId="6F1BCD15" w14:textId="77777777" w:rsidTr="0017050F">
        <w:tc>
          <w:tcPr>
            <w:tcW w:w="1418" w:type="dxa"/>
          </w:tcPr>
          <w:p w14:paraId="0974FEB4" w14:textId="6135C4C3" w:rsidR="003561F0" w:rsidRDefault="003561F0" w:rsidP="0017050F">
            <w:pPr>
              <w:spacing w:line="360" w:lineRule="auto"/>
              <w:rPr>
                <w:rFonts w:ascii="Times New Roman" w:hAnsi="Times New Roman" w:cs="Times New Roman"/>
                <w:sz w:val="24"/>
                <w:szCs w:val="24"/>
              </w:rPr>
            </w:pPr>
            <w:r>
              <w:rPr>
                <w:rFonts w:ascii="Times New Roman" w:hAnsi="Times New Roman" w:cs="Times New Roman"/>
                <w:sz w:val="24"/>
                <w:szCs w:val="24"/>
              </w:rPr>
              <w:t>4.7</w:t>
            </w:r>
          </w:p>
        </w:tc>
        <w:tc>
          <w:tcPr>
            <w:tcW w:w="6520" w:type="dxa"/>
          </w:tcPr>
          <w:p w14:paraId="685BEED1" w14:textId="0DBBFDD7" w:rsidR="003561F0" w:rsidRPr="003561F0" w:rsidRDefault="003561F0" w:rsidP="0017050F">
            <w:pPr>
              <w:spacing w:line="360" w:lineRule="auto"/>
              <w:jc w:val="both"/>
              <w:rPr>
                <w:rFonts w:ascii="Times New Roman" w:hAnsi="Times New Roman" w:cs="Times New Roman"/>
                <w:sz w:val="24"/>
                <w:szCs w:val="24"/>
              </w:rPr>
            </w:pPr>
            <w:r w:rsidRPr="003561F0">
              <w:rPr>
                <w:rFonts w:ascii="Times New Roman" w:hAnsi="Times New Roman" w:cs="Times New Roman"/>
                <w:sz w:val="24"/>
                <w:szCs w:val="24"/>
              </w:rPr>
              <w:t xml:space="preserve">Percentage of </w:t>
            </w:r>
            <w:proofErr w:type="gramStart"/>
            <w:r w:rsidRPr="003561F0">
              <w:rPr>
                <w:rFonts w:ascii="Times New Roman" w:hAnsi="Times New Roman" w:cs="Times New Roman"/>
                <w:sz w:val="24"/>
                <w:szCs w:val="24"/>
              </w:rPr>
              <w:t>users</w:t>
            </w:r>
            <w:proofErr w:type="gramEnd"/>
            <w:r w:rsidRPr="003561F0">
              <w:rPr>
                <w:rFonts w:ascii="Times New Roman" w:hAnsi="Times New Roman" w:cs="Times New Roman"/>
                <w:sz w:val="24"/>
                <w:szCs w:val="24"/>
              </w:rPr>
              <w:t xml:space="preserve"> responses to the intuitiveness of the application’s UI</w:t>
            </w:r>
          </w:p>
        </w:tc>
        <w:tc>
          <w:tcPr>
            <w:tcW w:w="1052" w:type="dxa"/>
          </w:tcPr>
          <w:p w14:paraId="29E5C74E" w14:textId="7C4DAD1E" w:rsidR="003561F0" w:rsidRDefault="003561F0"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47</w:t>
            </w:r>
          </w:p>
        </w:tc>
      </w:tr>
    </w:tbl>
    <w:p w14:paraId="4577A79C" w14:textId="77777777" w:rsidR="003561F0" w:rsidRDefault="00666BC3" w:rsidP="000B7375">
      <w:pPr>
        <w:rPr>
          <w:noProof/>
        </w:rPr>
      </w:pPr>
      <w:r w:rsidRPr="006F3FF2">
        <w:rPr>
          <w:rFonts w:ascii="Times New Roman" w:hAnsi="Times New Roman" w:cs="Times New Roman"/>
          <w:b/>
        </w:rPr>
        <w:br w:type="page"/>
      </w:r>
      <w:r w:rsidR="003561F0">
        <w:rPr>
          <w:rFonts w:ascii="Times New Roman" w:hAnsi="Times New Roman" w:cs="Times New Roman"/>
          <w:b/>
        </w:rPr>
        <w:fldChar w:fldCharType="begin"/>
      </w:r>
      <w:r w:rsidR="003561F0">
        <w:rPr>
          <w:rFonts w:ascii="Times New Roman" w:hAnsi="Times New Roman" w:cs="Times New Roman"/>
          <w:b/>
        </w:rPr>
        <w:instrText xml:space="preserve"> TOC \h \z \c "Figure" </w:instrText>
      </w:r>
      <w:r w:rsidR="003561F0">
        <w:rPr>
          <w:rFonts w:ascii="Times New Roman" w:hAnsi="Times New Roman" w:cs="Times New Roman"/>
          <w:b/>
        </w:rPr>
        <w:fldChar w:fldCharType="separate"/>
      </w:r>
    </w:p>
    <w:p w14:paraId="1BFA4440" w14:textId="4C7F29E9" w:rsidR="00F54227" w:rsidRPr="00F54227" w:rsidRDefault="003561F0" w:rsidP="000B7375">
      <w:pPr>
        <w:rPr>
          <w:rFonts w:ascii="Times New Roman" w:hAnsi="Times New Roman" w:cs="Times New Roman"/>
          <w:b/>
        </w:rPr>
      </w:pPr>
      <w:r>
        <w:rPr>
          <w:rFonts w:ascii="Times New Roman" w:hAnsi="Times New Roman" w:cs="Times New Roman"/>
          <w:b/>
        </w:rPr>
        <w:lastRenderedPageBreak/>
        <w:fldChar w:fldCharType="end"/>
      </w:r>
    </w:p>
    <w:p w14:paraId="2A135742" w14:textId="77777777" w:rsidR="00185F9E" w:rsidRPr="006F3FF2" w:rsidRDefault="00185F9E" w:rsidP="00666BC3">
      <w:pPr>
        <w:pStyle w:val="Heading2"/>
        <w:numPr>
          <w:ilvl w:val="0"/>
          <w:numId w:val="0"/>
        </w:numPr>
        <w:spacing w:after="240"/>
        <w:jc w:val="center"/>
      </w:pPr>
      <w:bookmarkStart w:id="10" w:name="_Toc169592498"/>
      <w:bookmarkStart w:id="11" w:name="_Toc170400823"/>
      <w:r w:rsidRPr="006F3FF2">
        <w:rPr>
          <w:sz w:val="28"/>
        </w:rPr>
        <w:t>LIST OF TABLES</w:t>
      </w:r>
      <w:bookmarkEnd w:id="10"/>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6662"/>
        <w:gridCol w:w="1052"/>
      </w:tblGrid>
      <w:tr w:rsidR="00185F9E" w:rsidRPr="006F3FF2" w14:paraId="23AE13EC" w14:textId="77777777" w:rsidTr="009926AE">
        <w:tc>
          <w:tcPr>
            <w:tcW w:w="1276" w:type="dxa"/>
          </w:tcPr>
          <w:p w14:paraId="43075478" w14:textId="7629F308" w:rsidR="00185F9E" w:rsidRPr="006F3FF2" w:rsidRDefault="009926AE" w:rsidP="002D7F2E">
            <w:pPr>
              <w:spacing w:line="360" w:lineRule="auto"/>
              <w:rPr>
                <w:rFonts w:ascii="Times New Roman" w:hAnsi="Times New Roman" w:cs="Times New Roman"/>
                <w:b/>
                <w:sz w:val="24"/>
                <w:szCs w:val="24"/>
              </w:rPr>
            </w:pPr>
            <w:r w:rsidRPr="006F3FF2">
              <w:rPr>
                <w:rFonts w:ascii="Times New Roman" w:hAnsi="Times New Roman" w:cs="Times New Roman"/>
                <w:b/>
                <w:sz w:val="24"/>
                <w:szCs w:val="24"/>
              </w:rPr>
              <w:t>TABLES</w:t>
            </w:r>
          </w:p>
        </w:tc>
        <w:tc>
          <w:tcPr>
            <w:tcW w:w="6662" w:type="dxa"/>
          </w:tcPr>
          <w:p w14:paraId="0B40631A" w14:textId="01FF826E" w:rsidR="00185F9E" w:rsidRPr="006F3FF2" w:rsidRDefault="009926AE" w:rsidP="005627A8">
            <w:pPr>
              <w:spacing w:line="360" w:lineRule="auto"/>
              <w:jc w:val="center"/>
              <w:rPr>
                <w:rFonts w:ascii="Times New Roman" w:hAnsi="Times New Roman" w:cs="Times New Roman"/>
                <w:b/>
                <w:sz w:val="24"/>
                <w:szCs w:val="24"/>
              </w:rPr>
            </w:pPr>
            <w:r w:rsidRPr="006F3FF2">
              <w:rPr>
                <w:rFonts w:ascii="Times New Roman" w:hAnsi="Times New Roman" w:cs="Times New Roman"/>
                <w:b/>
                <w:sz w:val="24"/>
                <w:szCs w:val="24"/>
              </w:rPr>
              <w:t>TITLE</w:t>
            </w:r>
            <w:r w:rsidR="00666BC3" w:rsidRPr="006F3FF2">
              <w:rPr>
                <w:rFonts w:ascii="Times New Roman" w:hAnsi="Times New Roman" w:cs="Times New Roman"/>
                <w:b/>
                <w:sz w:val="24"/>
                <w:szCs w:val="24"/>
              </w:rPr>
              <w:t>S</w:t>
            </w:r>
            <w:r w:rsidRPr="006F3FF2">
              <w:rPr>
                <w:rFonts w:ascii="Times New Roman" w:hAnsi="Times New Roman" w:cs="Times New Roman"/>
                <w:b/>
                <w:sz w:val="24"/>
                <w:szCs w:val="24"/>
              </w:rPr>
              <w:t xml:space="preserve"> OF TABLES</w:t>
            </w:r>
          </w:p>
        </w:tc>
        <w:tc>
          <w:tcPr>
            <w:tcW w:w="1052" w:type="dxa"/>
          </w:tcPr>
          <w:p w14:paraId="40269850" w14:textId="05C8350F" w:rsidR="00185F9E" w:rsidRPr="006F3FF2" w:rsidRDefault="009926AE" w:rsidP="009926AE">
            <w:pPr>
              <w:spacing w:line="360" w:lineRule="auto"/>
              <w:rPr>
                <w:rFonts w:ascii="Times New Roman" w:hAnsi="Times New Roman" w:cs="Times New Roman"/>
                <w:b/>
                <w:sz w:val="24"/>
                <w:szCs w:val="24"/>
              </w:rPr>
            </w:pPr>
            <w:r w:rsidRPr="006F3FF2">
              <w:rPr>
                <w:rFonts w:ascii="Times New Roman" w:hAnsi="Times New Roman" w:cs="Times New Roman"/>
                <w:b/>
                <w:sz w:val="24"/>
                <w:szCs w:val="24"/>
              </w:rPr>
              <w:t>PAGES</w:t>
            </w:r>
          </w:p>
        </w:tc>
      </w:tr>
      <w:tr w:rsidR="0061061B" w:rsidRPr="006F3FF2" w14:paraId="7AA58646" w14:textId="77777777" w:rsidTr="009926AE">
        <w:tc>
          <w:tcPr>
            <w:tcW w:w="1276" w:type="dxa"/>
          </w:tcPr>
          <w:p w14:paraId="47C5A82B" w14:textId="37B95753" w:rsidR="0061061B" w:rsidRPr="006F3FF2" w:rsidRDefault="0061061B" w:rsidP="006C71BB">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1.1</w:t>
            </w:r>
          </w:p>
        </w:tc>
        <w:tc>
          <w:tcPr>
            <w:tcW w:w="6662" w:type="dxa"/>
          </w:tcPr>
          <w:p w14:paraId="04D15BDB" w14:textId="51810DB9" w:rsidR="0061061B" w:rsidRPr="006F3FF2" w:rsidRDefault="00D26E18" w:rsidP="006C71BB">
            <w:pPr>
              <w:spacing w:line="360" w:lineRule="auto"/>
              <w:jc w:val="both"/>
              <w:rPr>
                <w:rFonts w:ascii="Times New Roman" w:hAnsi="Times New Roman" w:cs="Times New Roman"/>
                <w:sz w:val="24"/>
                <w:szCs w:val="24"/>
              </w:rPr>
            </w:pPr>
            <w:r w:rsidRPr="00D26E18">
              <w:rPr>
                <w:rFonts w:ascii="Times New Roman" w:hAnsi="Times New Roman" w:cs="Times New Roman"/>
                <w:sz w:val="24"/>
                <w:szCs w:val="24"/>
              </w:rPr>
              <w:t>Objectives Methodology Mapping Table</w:t>
            </w:r>
          </w:p>
        </w:tc>
        <w:tc>
          <w:tcPr>
            <w:tcW w:w="1052" w:type="dxa"/>
          </w:tcPr>
          <w:p w14:paraId="6EBD990D" w14:textId="762FA2AD" w:rsidR="0061061B" w:rsidRPr="006F3FF2" w:rsidRDefault="00D50412" w:rsidP="009926AE">
            <w:pPr>
              <w:spacing w:line="360" w:lineRule="auto"/>
              <w:jc w:val="right"/>
              <w:rPr>
                <w:rFonts w:ascii="Times New Roman" w:hAnsi="Times New Roman" w:cs="Times New Roman"/>
                <w:sz w:val="24"/>
                <w:szCs w:val="24"/>
              </w:rPr>
            </w:pPr>
            <w:r>
              <w:rPr>
                <w:rFonts w:ascii="Times New Roman" w:hAnsi="Times New Roman" w:cs="Times New Roman"/>
                <w:sz w:val="24"/>
                <w:szCs w:val="24"/>
              </w:rPr>
              <w:t>5</w:t>
            </w:r>
          </w:p>
        </w:tc>
      </w:tr>
      <w:tr w:rsidR="006C71BB" w:rsidRPr="006F3FF2" w14:paraId="7DE5C802" w14:textId="77777777" w:rsidTr="009926AE">
        <w:tc>
          <w:tcPr>
            <w:tcW w:w="1276" w:type="dxa"/>
          </w:tcPr>
          <w:p w14:paraId="683F1CEC" w14:textId="405B7D9B" w:rsidR="006C71BB" w:rsidRPr="006F3FF2" w:rsidRDefault="006C71BB" w:rsidP="006C71BB">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2.1</w:t>
            </w:r>
          </w:p>
        </w:tc>
        <w:tc>
          <w:tcPr>
            <w:tcW w:w="6662" w:type="dxa"/>
          </w:tcPr>
          <w:p w14:paraId="584581EB" w14:textId="37E4BBA2" w:rsidR="006C71BB" w:rsidRPr="006F3FF2" w:rsidRDefault="00D26E18" w:rsidP="006C71BB">
            <w:pPr>
              <w:spacing w:line="360" w:lineRule="auto"/>
              <w:jc w:val="both"/>
              <w:rPr>
                <w:rFonts w:ascii="Times New Roman" w:hAnsi="Times New Roman" w:cs="Times New Roman"/>
                <w:sz w:val="24"/>
                <w:szCs w:val="24"/>
              </w:rPr>
            </w:pPr>
            <w:r w:rsidRPr="00D26E18">
              <w:rPr>
                <w:rFonts w:ascii="Times New Roman" w:hAnsi="Times New Roman" w:cs="Times New Roman"/>
                <w:sz w:val="24"/>
                <w:szCs w:val="24"/>
              </w:rPr>
              <w:t>Comparison of features between FrenchPress and the proposed Intelligent Code Review Tool</w:t>
            </w:r>
          </w:p>
        </w:tc>
        <w:tc>
          <w:tcPr>
            <w:tcW w:w="1052" w:type="dxa"/>
          </w:tcPr>
          <w:p w14:paraId="7D95FBB2" w14:textId="2CBA2226" w:rsidR="006C71BB" w:rsidRPr="006F3FF2" w:rsidRDefault="00D50412" w:rsidP="009926AE">
            <w:pPr>
              <w:spacing w:line="360" w:lineRule="auto"/>
              <w:jc w:val="right"/>
              <w:rPr>
                <w:rFonts w:ascii="Times New Roman" w:hAnsi="Times New Roman" w:cs="Times New Roman"/>
                <w:sz w:val="24"/>
                <w:szCs w:val="24"/>
              </w:rPr>
            </w:pPr>
            <w:r>
              <w:rPr>
                <w:rFonts w:ascii="Times New Roman" w:hAnsi="Times New Roman" w:cs="Times New Roman"/>
                <w:sz w:val="24"/>
                <w:szCs w:val="24"/>
              </w:rPr>
              <w:t>23</w:t>
            </w:r>
          </w:p>
        </w:tc>
      </w:tr>
      <w:tr w:rsidR="006C71BB" w:rsidRPr="006F3FF2" w14:paraId="37961A53" w14:textId="77777777" w:rsidTr="009926AE">
        <w:tc>
          <w:tcPr>
            <w:tcW w:w="1276" w:type="dxa"/>
          </w:tcPr>
          <w:p w14:paraId="7336E7BD" w14:textId="289748BA" w:rsidR="006C71BB" w:rsidRPr="006F3FF2" w:rsidRDefault="006C71BB" w:rsidP="006C71BB">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2.2</w:t>
            </w:r>
          </w:p>
        </w:tc>
        <w:tc>
          <w:tcPr>
            <w:tcW w:w="6662" w:type="dxa"/>
          </w:tcPr>
          <w:p w14:paraId="1C6536F9" w14:textId="2ADA9214" w:rsidR="006C71BB" w:rsidRPr="006F3FF2" w:rsidRDefault="00D26E18" w:rsidP="006C71BB">
            <w:pPr>
              <w:spacing w:line="360" w:lineRule="auto"/>
              <w:jc w:val="both"/>
              <w:rPr>
                <w:rFonts w:ascii="Times New Roman" w:hAnsi="Times New Roman" w:cs="Times New Roman"/>
                <w:sz w:val="24"/>
                <w:szCs w:val="24"/>
              </w:rPr>
            </w:pPr>
            <w:r w:rsidRPr="00D26E18">
              <w:rPr>
                <w:rFonts w:ascii="Times New Roman" w:hAnsi="Times New Roman" w:cs="Times New Roman"/>
                <w:sz w:val="24"/>
                <w:szCs w:val="24"/>
              </w:rPr>
              <w:t>Comparison of features between the Refactor Tutor and the Proposed Intelligent Code Review System</w:t>
            </w:r>
          </w:p>
        </w:tc>
        <w:tc>
          <w:tcPr>
            <w:tcW w:w="1052" w:type="dxa"/>
          </w:tcPr>
          <w:p w14:paraId="71FAA4ED" w14:textId="681C8208" w:rsidR="006C71BB" w:rsidRPr="006F3FF2" w:rsidRDefault="00D50412" w:rsidP="009926AE">
            <w:pPr>
              <w:spacing w:line="360" w:lineRule="auto"/>
              <w:jc w:val="right"/>
              <w:rPr>
                <w:rFonts w:ascii="Times New Roman" w:hAnsi="Times New Roman" w:cs="Times New Roman"/>
                <w:sz w:val="24"/>
                <w:szCs w:val="24"/>
              </w:rPr>
            </w:pPr>
            <w:r>
              <w:rPr>
                <w:rFonts w:ascii="Times New Roman" w:hAnsi="Times New Roman" w:cs="Times New Roman"/>
                <w:sz w:val="24"/>
                <w:szCs w:val="24"/>
              </w:rPr>
              <w:t>25</w:t>
            </w:r>
          </w:p>
        </w:tc>
      </w:tr>
      <w:tr w:rsidR="006C71BB" w:rsidRPr="006F3FF2" w14:paraId="075477EF" w14:textId="77777777" w:rsidTr="009926AE">
        <w:tc>
          <w:tcPr>
            <w:tcW w:w="1276" w:type="dxa"/>
          </w:tcPr>
          <w:p w14:paraId="147CB04E" w14:textId="4A927339" w:rsidR="006C71BB" w:rsidRPr="006F3FF2" w:rsidRDefault="006C71BB" w:rsidP="006C71BB">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2.3</w:t>
            </w:r>
          </w:p>
        </w:tc>
        <w:tc>
          <w:tcPr>
            <w:tcW w:w="6662" w:type="dxa"/>
          </w:tcPr>
          <w:p w14:paraId="0E846520" w14:textId="0C0A72DB" w:rsidR="006C71BB" w:rsidRPr="006F3FF2" w:rsidRDefault="00D26E18" w:rsidP="006C71BB">
            <w:pPr>
              <w:spacing w:line="360" w:lineRule="auto"/>
              <w:jc w:val="both"/>
              <w:rPr>
                <w:rFonts w:ascii="Times New Roman" w:hAnsi="Times New Roman" w:cs="Times New Roman"/>
                <w:sz w:val="24"/>
                <w:szCs w:val="24"/>
              </w:rPr>
            </w:pPr>
            <w:r w:rsidRPr="00D26E18">
              <w:rPr>
                <w:rFonts w:ascii="Times New Roman" w:hAnsi="Times New Roman" w:cs="Times New Roman"/>
                <w:sz w:val="24"/>
                <w:szCs w:val="24"/>
              </w:rPr>
              <w:t>Comparison of features between Codacy and the Proposed Intelligent Code Review System</w:t>
            </w:r>
          </w:p>
        </w:tc>
        <w:tc>
          <w:tcPr>
            <w:tcW w:w="1052" w:type="dxa"/>
          </w:tcPr>
          <w:p w14:paraId="0828265D" w14:textId="06BF7C4D" w:rsidR="006C71BB" w:rsidRPr="006F3FF2" w:rsidRDefault="00D50412" w:rsidP="009926AE">
            <w:pPr>
              <w:spacing w:line="360" w:lineRule="auto"/>
              <w:jc w:val="right"/>
              <w:rPr>
                <w:rFonts w:ascii="Times New Roman" w:hAnsi="Times New Roman" w:cs="Times New Roman"/>
                <w:sz w:val="24"/>
                <w:szCs w:val="24"/>
              </w:rPr>
            </w:pPr>
            <w:r>
              <w:rPr>
                <w:rFonts w:ascii="Times New Roman" w:hAnsi="Times New Roman" w:cs="Times New Roman"/>
                <w:sz w:val="24"/>
                <w:szCs w:val="24"/>
              </w:rPr>
              <w:t>27</w:t>
            </w:r>
          </w:p>
        </w:tc>
      </w:tr>
      <w:tr w:rsidR="006C71BB" w:rsidRPr="006F3FF2" w14:paraId="75A19B3C" w14:textId="77777777" w:rsidTr="009926AE">
        <w:tc>
          <w:tcPr>
            <w:tcW w:w="1276" w:type="dxa"/>
          </w:tcPr>
          <w:p w14:paraId="4E89BD80" w14:textId="17774D79" w:rsidR="006C71BB" w:rsidRPr="006F3FF2" w:rsidRDefault="006C71BB" w:rsidP="006C71BB">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3.1</w:t>
            </w:r>
          </w:p>
        </w:tc>
        <w:tc>
          <w:tcPr>
            <w:tcW w:w="6662" w:type="dxa"/>
          </w:tcPr>
          <w:p w14:paraId="1537C1C0" w14:textId="6DC60B3A" w:rsidR="006C71BB" w:rsidRPr="006F3FF2" w:rsidRDefault="00D50412" w:rsidP="006C71BB">
            <w:pPr>
              <w:spacing w:line="360" w:lineRule="auto"/>
              <w:jc w:val="both"/>
              <w:rPr>
                <w:rFonts w:ascii="Times New Roman" w:hAnsi="Times New Roman" w:cs="Times New Roman"/>
                <w:sz w:val="24"/>
                <w:szCs w:val="24"/>
              </w:rPr>
            </w:pPr>
            <w:r w:rsidRPr="00D50412">
              <w:rPr>
                <w:rFonts w:ascii="Times New Roman" w:hAnsi="Times New Roman" w:cs="Times New Roman"/>
                <w:sz w:val="24"/>
                <w:szCs w:val="24"/>
              </w:rPr>
              <w:t>Hardware Requirements Table</w:t>
            </w:r>
          </w:p>
        </w:tc>
        <w:tc>
          <w:tcPr>
            <w:tcW w:w="1052" w:type="dxa"/>
          </w:tcPr>
          <w:p w14:paraId="1710ABF5" w14:textId="3DC43115" w:rsidR="006C71BB" w:rsidRPr="006F3FF2" w:rsidRDefault="006C71BB" w:rsidP="009926AE">
            <w:pPr>
              <w:spacing w:line="360" w:lineRule="auto"/>
              <w:jc w:val="right"/>
              <w:rPr>
                <w:rFonts w:ascii="Times New Roman" w:hAnsi="Times New Roman" w:cs="Times New Roman"/>
                <w:sz w:val="24"/>
                <w:szCs w:val="24"/>
              </w:rPr>
            </w:pPr>
            <w:r w:rsidRPr="006F3FF2">
              <w:rPr>
                <w:rFonts w:ascii="Times New Roman" w:hAnsi="Times New Roman" w:cs="Times New Roman"/>
                <w:sz w:val="24"/>
                <w:szCs w:val="24"/>
              </w:rPr>
              <w:t>3</w:t>
            </w:r>
            <w:r w:rsidR="00D50412">
              <w:rPr>
                <w:rFonts w:ascii="Times New Roman" w:hAnsi="Times New Roman" w:cs="Times New Roman"/>
                <w:sz w:val="24"/>
                <w:szCs w:val="24"/>
              </w:rPr>
              <w:t>6</w:t>
            </w:r>
          </w:p>
        </w:tc>
      </w:tr>
      <w:tr w:rsidR="006C71BB" w:rsidRPr="006F3FF2" w14:paraId="2D93D576" w14:textId="77777777" w:rsidTr="009926AE">
        <w:tc>
          <w:tcPr>
            <w:tcW w:w="1276" w:type="dxa"/>
          </w:tcPr>
          <w:p w14:paraId="53CD46B4" w14:textId="7FE8A229" w:rsidR="006C71BB" w:rsidRPr="006F3FF2" w:rsidRDefault="006C71BB" w:rsidP="006C71BB">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3.2</w:t>
            </w:r>
          </w:p>
        </w:tc>
        <w:tc>
          <w:tcPr>
            <w:tcW w:w="6662" w:type="dxa"/>
          </w:tcPr>
          <w:p w14:paraId="051E559D" w14:textId="6BF6863D" w:rsidR="006C71BB" w:rsidRPr="006F3FF2" w:rsidRDefault="00D50412" w:rsidP="006C71BB">
            <w:pPr>
              <w:spacing w:line="360" w:lineRule="auto"/>
              <w:jc w:val="both"/>
              <w:rPr>
                <w:rFonts w:ascii="Times New Roman" w:hAnsi="Times New Roman" w:cs="Times New Roman"/>
                <w:sz w:val="24"/>
                <w:szCs w:val="24"/>
              </w:rPr>
            </w:pPr>
            <w:r w:rsidRPr="00D50412">
              <w:rPr>
                <w:rFonts w:ascii="Times New Roman" w:hAnsi="Times New Roman" w:cs="Times New Roman"/>
                <w:sz w:val="24"/>
                <w:szCs w:val="24"/>
              </w:rPr>
              <w:t>Software Requirements Table</w:t>
            </w:r>
          </w:p>
        </w:tc>
        <w:tc>
          <w:tcPr>
            <w:tcW w:w="1052" w:type="dxa"/>
          </w:tcPr>
          <w:p w14:paraId="77C722ED" w14:textId="433CF700" w:rsidR="006C71BB" w:rsidRPr="006F3FF2" w:rsidRDefault="00D50412" w:rsidP="009926AE">
            <w:pPr>
              <w:spacing w:line="360" w:lineRule="auto"/>
              <w:jc w:val="right"/>
              <w:rPr>
                <w:rFonts w:ascii="Times New Roman" w:hAnsi="Times New Roman" w:cs="Times New Roman"/>
                <w:sz w:val="24"/>
                <w:szCs w:val="24"/>
              </w:rPr>
            </w:pPr>
            <w:r>
              <w:rPr>
                <w:rFonts w:ascii="Times New Roman" w:hAnsi="Times New Roman" w:cs="Times New Roman"/>
                <w:sz w:val="24"/>
                <w:szCs w:val="24"/>
              </w:rPr>
              <w:t>37</w:t>
            </w:r>
          </w:p>
        </w:tc>
      </w:tr>
    </w:tbl>
    <w:p w14:paraId="3D5D70C1" w14:textId="4F7C1C35" w:rsidR="00C5577D" w:rsidRPr="006F3FF2" w:rsidRDefault="00185F9E" w:rsidP="003561F0">
      <w:pPr>
        <w:pStyle w:val="Heading2"/>
        <w:numPr>
          <w:ilvl w:val="0"/>
          <w:numId w:val="0"/>
        </w:numPr>
        <w:rPr>
          <w:b w:val="0"/>
        </w:rPr>
      </w:pPr>
      <w:r w:rsidRPr="006F3FF2">
        <w:rPr>
          <w:sz w:val="24"/>
        </w:rPr>
        <w:br w:type="page"/>
      </w:r>
    </w:p>
    <w:p w14:paraId="37E5F1EA" w14:textId="12D7E8EB" w:rsidR="00125279" w:rsidRPr="006F3FF2" w:rsidRDefault="00924A67" w:rsidP="00666BC3">
      <w:pPr>
        <w:pStyle w:val="Heading2"/>
        <w:spacing w:after="240"/>
        <w:jc w:val="center"/>
      </w:pPr>
      <w:bookmarkStart w:id="12" w:name="_Toc169592499"/>
      <w:bookmarkStart w:id="13" w:name="_Toc170400824"/>
      <w:r w:rsidRPr="006F3FF2">
        <w:rPr>
          <w:sz w:val="28"/>
        </w:rPr>
        <w:lastRenderedPageBreak/>
        <w:t>ABBREVIATIONS</w:t>
      </w:r>
      <w:bookmarkEnd w:id="12"/>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FA68BA" w14:paraId="764F4418" w14:textId="77777777" w:rsidTr="00FA68BA">
        <w:tc>
          <w:tcPr>
            <w:tcW w:w="8905" w:type="dxa"/>
            <w:hideMark/>
          </w:tcPr>
          <w:p w14:paraId="4B397521" w14:textId="1F408D4A" w:rsidR="00FA68BA"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LLM</w:t>
            </w:r>
            <w:r w:rsidR="00FA68BA">
              <w:rPr>
                <w:rFonts w:ascii="Times New Roman" w:hAnsi="Times New Roman" w:cs="Times New Roman"/>
                <w:sz w:val="24"/>
                <w:szCs w:val="24"/>
              </w:rPr>
              <w:t>: Ant Colony Optimisation</w:t>
            </w:r>
          </w:p>
        </w:tc>
      </w:tr>
      <w:tr w:rsidR="00FA68BA" w14:paraId="0CF2A301" w14:textId="77777777" w:rsidTr="00FA68BA">
        <w:tc>
          <w:tcPr>
            <w:tcW w:w="8905" w:type="dxa"/>
            <w:hideMark/>
          </w:tcPr>
          <w:p w14:paraId="59F451CA" w14:textId="77777777" w:rsidR="00FA68BA" w:rsidRDefault="00FA68BA">
            <w:pPr>
              <w:spacing w:line="360" w:lineRule="auto"/>
              <w:rPr>
                <w:rFonts w:ascii="Times New Roman" w:hAnsi="Times New Roman" w:cs="Times New Roman"/>
                <w:sz w:val="24"/>
                <w:szCs w:val="24"/>
              </w:rPr>
            </w:pPr>
            <w:r>
              <w:rPr>
                <w:rFonts w:ascii="Times New Roman" w:hAnsi="Times New Roman" w:cs="Times New Roman"/>
                <w:sz w:val="24"/>
                <w:szCs w:val="24"/>
              </w:rPr>
              <w:t>API: Application Programming Interface</w:t>
            </w:r>
          </w:p>
        </w:tc>
      </w:tr>
      <w:tr w:rsidR="00FA68BA" w14:paraId="40EF7964" w14:textId="77777777" w:rsidTr="00FA68BA">
        <w:tc>
          <w:tcPr>
            <w:tcW w:w="8905" w:type="dxa"/>
            <w:hideMark/>
          </w:tcPr>
          <w:p w14:paraId="53641110" w14:textId="038C3E4B" w:rsidR="00FA68BA"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SCA</w:t>
            </w:r>
            <w:r w:rsidR="00FA68BA">
              <w:rPr>
                <w:rFonts w:ascii="Times New Roman" w:hAnsi="Times New Roman" w:cs="Times New Roman"/>
                <w:sz w:val="24"/>
                <w:szCs w:val="24"/>
              </w:rPr>
              <w:t xml:space="preserve">: </w:t>
            </w:r>
            <w:r>
              <w:rPr>
                <w:rFonts w:ascii="Times New Roman" w:hAnsi="Times New Roman" w:cs="Times New Roman"/>
                <w:sz w:val="24"/>
                <w:szCs w:val="24"/>
              </w:rPr>
              <w:t>Software Composition Analysis</w:t>
            </w:r>
          </w:p>
        </w:tc>
      </w:tr>
      <w:tr w:rsidR="00FA68BA" w14:paraId="23637869" w14:textId="77777777" w:rsidTr="00FA68BA">
        <w:tc>
          <w:tcPr>
            <w:tcW w:w="8905" w:type="dxa"/>
            <w:hideMark/>
          </w:tcPr>
          <w:p w14:paraId="3E10BE5B" w14:textId="77777777" w:rsidR="00FA68BA" w:rsidRDefault="00FA68BA">
            <w:pPr>
              <w:spacing w:line="360" w:lineRule="auto"/>
              <w:rPr>
                <w:rFonts w:ascii="Times New Roman" w:hAnsi="Times New Roman" w:cs="Times New Roman"/>
                <w:sz w:val="24"/>
                <w:szCs w:val="24"/>
              </w:rPr>
            </w:pPr>
            <w:r>
              <w:rPr>
                <w:rFonts w:ascii="Times New Roman" w:hAnsi="Times New Roman" w:cs="Times New Roman"/>
                <w:sz w:val="24"/>
                <w:szCs w:val="24"/>
              </w:rPr>
              <w:t>CNN: Convolutional Neural Network</w:t>
            </w:r>
          </w:p>
        </w:tc>
      </w:tr>
      <w:tr w:rsidR="00FA68BA" w14:paraId="6FB238C4" w14:textId="77777777" w:rsidTr="00FA68BA">
        <w:tc>
          <w:tcPr>
            <w:tcW w:w="8905" w:type="dxa"/>
            <w:hideMark/>
          </w:tcPr>
          <w:p w14:paraId="3A0F1555" w14:textId="0325A0F7" w:rsidR="00FA68BA"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JWT</w:t>
            </w:r>
            <w:r w:rsidR="00FA68BA">
              <w:rPr>
                <w:rFonts w:ascii="Times New Roman" w:hAnsi="Times New Roman" w:cs="Times New Roman"/>
                <w:sz w:val="24"/>
                <w:szCs w:val="24"/>
              </w:rPr>
              <w:t xml:space="preserve">: </w:t>
            </w:r>
            <w:r>
              <w:rPr>
                <w:rFonts w:ascii="Times New Roman" w:hAnsi="Times New Roman" w:cs="Times New Roman"/>
                <w:sz w:val="24"/>
                <w:szCs w:val="24"/>
              </w:rPr>
              <w:t>JSON Web Toke</w:t>
            </w:r>
          </w:p>
        </w:tc>
      </w:tr>
      <w:tr w:rsidR="00FA68BA" w14:paraId="4E06EED0" w14:textId="77777777" w:rsidTr="00FA68BA">
        <w:tc>
          <w:tcPr>
            <w:tcW w:w="8905" w:type="dxa"/>
            <w:hideMark/>
          </w:tcPr>
          <w:p w14:paraId="23389DB5" w14:textId="76A2FA84" w:rsidR="00FA68BA"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GGUF</w:t>
            </w:r>
            <w:r w:rsidR="00FA68BA">
              <w:rPr>
                <w:rFonts w:ascii="Times New Roman" w:hAnsi="Times New Roman" w:cs="Times New Roman"/>
                <w:sz w:val="24"/>
                <w:szCs w:val="24"/>
              </w:rPr>
              <w:t xml:space="preserve">: </w:t>
            </w:r>
            <w:r w:rsidR="00E24309" w:rsidRPr="00E24309">
              <w:rPr>
                <w:rFonts w:ascii="Times New Roman" w:hAnsi="Times New Roman" w:cs="Times New Roman"/>
                <w:sz w:val="24"/>
                <w:szCs w:val="24"/>
              </w:rPr>
              <w:t>GPT-Generated Unified Format</w:t>
            </w:r>
          </w:p>
        </w:tc>
      </w:tr>
      <w:tr w:rsidR="00FA68BA" w14:paraId="750A9B14" w14:textId="77777777" w:rsidTr="00FA68BA">
        <w:tc>
          <w:tcPr>
            <w:tcW w:w="8905" w:type="dxa"/>
            <w:hideMark/>
          </w:tcPr>
          <w:p w14:paraId="7B047508" w14:textId="535990F2" w:rsidR="00FA68BA"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RTK</w:t>
            </w:r>
            <w:r w:rsidR="00FA68BA">
              <w:rPr>
                <w:rFonts w:ascii="Times New Roman" w:hAnsi="Times New Roman" w:cs="Times New Roman"/>
                <w:sz w:val="24"/>
                <w:szCs w:val="24"/>
              </w:rPr>
              <w:t xml:space="preserve">: </w:t>
            </w:r>
            <w:r>
              <w:rPr>
                <w:rFonts w:ascii="Times New Roman" w:hAnsi="Times New Roman" w:cs="Times New Roman"/>
                <w:sz w:val="24"/>
                <w:szCs w:val="24"/>
              </w:rPr>
              <w:t xml:space="preserve">Redux React </w:t>
            </w:r>
            <w:proofErr w:type="spellStart"/>
            <w:r>
              <w:rPr>
                <w:rFonts w:ascii="Times New Roman" w:hAnsi="Times New Roman" w:cs="Times New Roman"/>
                <w:sz w:val="24"/>
                <w:szCs w:val="24"/>
              </w:rPr>
              <w:t>ToolKit</w:t>
            </w:r>
            <w:proofErr w:type="spellEnd"/>
          </w:p>
        </w:tc>
      </w:tr>
      <w:tr w:rsidR="00FA68BA" w14:paraId="2F3D5B53" w14:textId="77777777" w:rsidTr="00FA68BA">
        <w:tc>
          <w:tcPr>
            <w:tcW w:w="8905" w:type="dxa"/>
            <w:hideMark/>
          </w:tcPr>
          <w:p w14:paraId="32EC531D" w14:textId="77777777" w:rsidR="00FA68BA" w:rsidRDefault="00FA68BA">
            <w:pPr>
              <w:spacing w:line="360" w:lineRule="auto"/>
              <w:rPr>
                <w:rFonts w:ascii="Times New Roman" w:hAnsi="Times New Roman" w:cs="Times New Roman"/>
                <w:sz w:val="24"/>
                <w:szCs w:val="24"/>
              </w:rPr>
            </w:pPr>
            <w:r>
              <w:rPr>
                <w:rFonts w:ascii="Times New Roman" w:hAnsi="Times New Roman" w:cs="Times New Roman"/>
                <w:sz w:val="24"/>
                <w:szCs w:val="24"/>
              </w:rPr>
              <w:t>NLP: Natural Language Processing</w:t>
            </w:r>
          </w:p>
        </w:tc>
      </w:tr>
      <w:tr w:rsidR="00FA68BA" w14:paraId="79C25A67" w14:textId="77777777" w:rsidTr="00FA68BA">
        <w:tc>
          <w:tcPr>
            <w:tcW w:w="8905" w:type="dxa"/>
            <w:hideMark/>
          </w:tcPr>
          <w:p w14:paraId="5FE5462F" w14:textId="59ADF3FF" w:rsidR="00FA68BA"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AI</w:t>
            </w:r>
            <w:r w:rsidR="00FA68BA">
              <w:rPr>
                <w:rFonts w:ascii="Times New Roman" w:hAnsi="Times New Roman" w:cs="Times New Roman"/>
                <w:sz w:val="24"/>
                <w:szCs w:val="24"/>
              </w:rPr>
              <w:t xml:space="preserve">: </w:t>
            </w:r>
            <w:r>
              <w:rPr>
                <w:rFonts w:ascii="Times New Roman" w:hAnsi="Times New Roman" w:cs="Times New Roman"/>
                <w:sz w:val="24"/>
                <w:szCs w:val="24"/>
              </w:rPr>
              <w:t>Artificial Intelligence</w:t>
            </w:r>
          </w:p>
        </w:tc>
      </w:tr>
      <w:tr w:rsidR="00FA68BA" w14:paraId="68B5C5D0" w14:textId="77777777" w:rsidTr="00FA68BA">
        <w:tc>
          <w:tcPr>
            <w:tcW w:w="8905" w:type="dxa"/>
            <w:hideMark/>
          </w:tcPr>
          <w:p w14:paraId="30131FC0" w14:textId="5131E035" w:rsidR="00FA68BA"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MCR</w:t>
            </w:r>
            <w:r w:rsidR="00FA68BA">
              <w:rPr>
                <w:rFonts w:ascii="Times New Roman" w:hAnsi="Times New Roman" w:cs="Times New Roman"/>
                <w:sz w:val="24"/>
                <w:szCs w:val="24"/>
              </w:rPr>
              <w:t xml:space="preserve">: </w:t>
            </w:r>
            <w:r>
              <w:rPr>
                <w:rFonts w:ascii="Times New Roman" w:hAnsi="Times New Roman" w:cs="Times New Roman"/>
                <w:sz w:val="24"/>
                <w:szCs w:val="24"/>
              </w:rPr>
              <w:t>Modern Code Review</w:t>
            </w:r>
          </w:p>
        </w:tc>
      </w:tr>
      <w:tr w:rsidR="00FA68BA" w14:paraId="5EBD52AF" w14:textId="77777777" w:rsidTr="00FA68BA">
        <w:tc>
          <w:tcPr>
            <w:tcW w:w="8905" w:type="dxa"/>
            <w:hideMark/>
          </w:tcPr>
          <w:p w14:paraId="2072BE31" w14:textId="33D267D1" w:rsidR="00FA68BA" w:rsidRDefault="005E7EB5">
            <w:pPr>
              <w:spacing w:line="360" w:lineRule="auto"/>
              <w:rPr>
                <w:rFonts w:ascii="Times New Roman" w:hAnsi="Times New Roman" w:cs="Times New Roman"/>
                <w:sz w:val="24"/>
                <w:szCs w:val="24"/>
              </w:rPr>
            </w:pPr>
            <w:r w:rsidRPr="006F3FF2">
              <w:rPr>
                <w:rFonts w:ascii="Times New Roman" w:hAnsi="Times New Roman" w:cs="Times New Roman"/>
                <w:sz w:val="24"/>
                <w:szCs w:val="24"/>
              </w:rPr>
              <w:t>CI/CD</w:t>
            </w:r>
            <w:r w:rsidR="00FA68BA">
              <w:rPr>
                <w:rFonts w:ascii="Times New Roman" w:hAnsi="Times New Roman" w:cs="Times New Roman"/>
                <w:sz w:val="24"/>
                <w:szCs w:val="24"/>
              </w:rPr>
              <w:t xml:space="preserve">: </w:t>
            </w:r>
            <w:r w:rsidRPr="006F3FF2">
              <w:rPr>
                <w:rFonts w:ascii="Times New Roman" w:hAnsi="Times New Roman" w:cs="Times New Roman"/>
                <w:sz w:val="24"/>
                <w:szCs w:val="24"/>
              </w:rPr>
              <w:t>Continuous Integration/Continuous Deployment</w:t>
            </w:r>
          </w:p>
          <w:p w14:paraId="5DC86E79" w14:textId="77777777" w:rsidR="00FA68BA"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TD</w:t>
            </w:r>
            <w:r w:rsidR="00FA68BA">
              <w:rPr>
                <w:rFonts w:ascii="Times New Roman" w:hAnsi="Times New Roman" w:cs="Times New Roman"/>
                <w:sz w:val="24"/>
                <w:szCs w:val="24"/>
              </w:rPr>
              <w:t xml:space="preserve">: </w:t>
            </w:r>
            <w:r>
              <w:rPr>
                <w:rFonts w:ascii="Times New Roman" w:hAnsi="Times New Roman" w:cs="Times New Roman"/>
                <w:sz w:val="24"/>
                <w:szCs w:val="24"/>
              </w:rPr>
              <w:t>Technical Debt</w:t>
            </w:r>
          </w:p>
          <w:p w14:paraId="6CF71A6A" w14:textId="5D537BCC" w:rsidR="005E7EB5" w:rsidRDefault="005E7EB5">
            <w:pPr>
              <w:spacing w:line="360" w:lineRule="auto"/>
              <w:rPr>
                <w:rFonts w:ascii="Times New Roman" w:hAnsi="Times New Roman" w:cs="Times New Roman"/>
                <w:sz w:val="24"/>
                <w:szCs w:val="24"/>
              </w:rPr>
            </w:pPr>
            <w:r>
              <w:rPr>
                <w:rFonts w:ascii="Times New Roman" w:hAnsi="Times New Roman" w:cs="Times New Roman"/>
                <w:sz w:val="24"/>
                <w:szCs w:val="24"/>
              </w:rPr>
              <w:t>JSON: J</w:t>
            </w:r>
            <w:r w:rsidRPr="005E7EB5">
              <w:rPr>
                <w:rFonts w:ascii="Times New Roman" w:hAnsi="Times New Roman" w:cs="Times New Roman"/>
                <w:sz w:val="24"/>
                <w:szCs w:val="24"/>
              </w:rPr>
              <w:t>avaScript Object Notation</w:t>
            </w:r>
          </w:p>
        </w:tc>
      </w:tr>
      <w:tr w:rsidR="005B61F0" w14:paraId="2B93B646" w14:textId="77777777" w:rsidTr="00FA68BA">
        <w:tc>
          <w:tcPr>
            <w:tcW w:w="8905" w:type="dxa"/>
          </w:tcPr>
          <w:p w14:paraId="59304353" w14:textId="45FA97A6" w:rsidR="005B61F0" w:rsidRPr="006F3FF2" w:rsidRDefault="005B61F0">
            <w:pPr>
              <w:spacing w:line="360" w:lineRule="auto"/>
              <w:rPr>
                <w:rFonts w:ascii="Times New Roman" w:hAnsi="Times New Roman" w:cs="Times New Roman"/>
                <w:sz w:val="24"/>
                <w:szCs w:val="24"/>
              </w:rPr>
            </w:pPr>
            <w:r>
              <w:rPr>
                <w:rFonts w:ascii="Times New Roman" w:hAnsi="Times New Roman" w:cs="Times New Roman"/>
                <w:sz w:val="24"/>
                <w:szCs w:val="24"/>
              </w:rPr>
              <w:t>CSS: Cascading Style Sheet</w:t>
            </w:r>
          </w:p>
        </w:tc>
      </w:tr>
    </w:tbl>
    <w:p w14:paraId="1F27999C" w14:textId="78D5BDAF" w:rsidR="00BC090B" w:rsidRPr="006F3FF2" w:rsidRDefault="00BC090B" w:rsidP="00BC090B"/>
    <w:p w14:paraId="4D3CAF84" w14:textId="77777777" w:rsidR="00924A67" w:rsidRPr="006F3FF2" w:rsidRDefault="00924A67">
      <w:pPr>
        <w:rPr>
          <w:rFonts w:ascii="Times New Roman" w:hAnsi="Times New Roman" w:cs="Times New Roman"/>
          <w:sz w:val="24"/>
        </w:rPr>
      </w:pPr>
      <w:r w:rsidRPr="006F3FF2">
        <w:rPr>
          <w:rFonts w:ascii="Times New Roman" w:hAnsi="Times New Roman" w:cs="Times New Roman"/>
          <w:sz w:val="24"/>
        </w:rPr>
        <w:br w:type="page"/>
      </w:r>
    </w:p>
    <w:p w14:paraId="2E6E44C4" w14:textId="502CADBC" w:rsidR="00717732" w:rsidRPr="000B7375" w:rsidRDefault="00924A67" w:rsidP="000B7375">
      <w:pPr>
        <w:pStyle w:val="Heading2"/>
        <w:spacing w:after="240"/>
        <w:jc w:val="center"/>
      </w:pPr>
      <w:bookmarkStart w:id="14" w:name="_Toc169592500"/>
      <w:bookmarkStart w:id="15" w:name="_Toc170400825"/>
      <w:bookmarkStart w:id="16" w:name="_Hlk84240195"/>
      <w:r w:rsidRPr="006F3FF2">
        <w:rPr>
          <w:sz w:val="28"/>
        </w:rPr>
        <w:lastRenderedPageBreak/>
        <w:t>ABSTRACT</w:t>
      </w:r>
      <w:bookmarkEnd w:id="14"/>
      <w:bookmarkEnd w:id="15"/>
    </w:p>
    <w:p w14:paraId="1C0C8E41" w14:textId="5199B4B3" w:rsidR="00997B55" w:rsidRPr="00997B55" w:rsidRDefault="00997B55" w:rsidP="00997B55">
      <w:pPr>
        <w:pStyle w:val="NormalFYP"/>
        <w:rPr>
          <w:lang w:val="en-NG"/>
        </w:rPr>
      </w:pPr>
      <w:r>
        <w:t xml:space="preserve">This </w:t>
      </w:r>
      <w:r>
        <w:t>project</w:t>
      </w:r>
      <w:r>
        <w:t xml:space="preserve"> introduces an intelligent code review tool designed to enhance code quality and enforce programming conventions across different skill levels. The issue of poor code quality, stemming from the neglect of coding standards, presents significant challenges in software development, leading to increased technical debt and maintenance difficulties. To address this problem, the proposed tool leverages a pretrained Large Language Model (LLM)</w:t>
      </w:r>
      <w:r>
        <w:t>, CodeLlama,</w:t>
      </w:r>
      <w:r>
        <w:t xml:space="preserve"> and static analysis techniques to dynamically identify and provide feedback on code violations. The LLM offers contextual explanations, helping developers understand the rationale behind coding standards.</w:t>
      </w:r>
      <w:r>
        <w:rPr>
          <w:lang w:val="en-NG"/>
        </w:rPr>
        <w:t xml:space="preserve"> </w:t>
      </w:r>
      <w:r>
        <w:t>The methodology involved integrating the LLM with a static analysis engine, creating an intuitive user interface using React and Tailwind CSS, and ensuring efficient state management with React Redux Toolkit and Query. The backend was developed using Express.js and Python's Flask framework to manage API endpoints and interact with the LLM. User feedback was collected through interviews, focusing on metrics such as user experience, interface intuitiveness, and feedback clarity.</w:t>
      </w:r>
      <w:r>
        <w:t xml:space="preserve"> </w:t>
      </w:r>
      <w:r>
        <w:t xml:space="preserve">Results from the evaluation indicate that users found the tool intuitive and its feedback helpful and clear. Comparisons with existing tools, such as FrenchPress, showed that the intelligent code review tool offers a broader scope of code issues and dynamic, contextually relevant feedback. Users reported higher satisfaction and perceived the tool as a significant improvement over current code review </w:t>
      </w:r>
      <w:r>
        <w:t>solution</w:t>
      </w:r>
      <w:r>
        <w:t>.</w:t>
      </w:r>
    </w:p>
    <w:p w14:paraId="46869048" w14:textId="3359E47C" w:rsidR="009926AE" w:rsidRPr="006F3FF2" w:rsidRDefault="009926AE" w:rsidP="004E0B18">
      <w:pPr>
        <w:spacing w:line="240" w:lineRule="auto"/>
        <w:jc w:val="both"/>
        <w:rPr>
          <w:rFonts w:ascii="Times New Roman" w:hAnsi="Times New Roman" w:cs="Times New Roman"/>
        </w:rPr>
      </w:pPr>
    </w:p>
    <w:p w14:paraId="1A9F4A15" w14:textId="6BE9C3B8" w:rsidR="009926AE" w:rsidRPr="006F3FF2" w:rsidRDefault="009926AE" w:rsidP="004E0B18">
      <w:pPr>
        <w:spacing w:line="240" w:lineRule="auto"/>
        <w:jc w:val="both"/>
        <w:rPr>
          <w:rFonts w:ascii="Times New Roman" w:hAnsi="Times New Roman" w:cs="Times New Roman"/>
        </w:rPr>
      </w:pPr>
    </w:p>
    <w:p w14:paraId="02065D9D" w14:textId="4941F593" w:rsidR="009926AE" w:rsidRPr="006F3FF2" w:rsidRDefault="009926AE" w:rsidP="004E0B18">
      <w:pPr>
        <w:spacing w:line="240" w:lineRule="auto"/>
        <w:jc w:val="both"/>
        <w:rPr>
          <w:rFonts w:ascii="Times New Roman" w:hAnsi="Times New Roman" w:cs="Times New Roman"/>
        </w:rPr>
      </w:pPr>
    </w:p>
    <w:p w14:paraId="0276E253" w14:textId="77777777" w:rsidR="009926AE" w:rsidRPr="006F3FF2" w:rsidRDefault="009926AE" w:rsidP="004E0B18">
      <w:pPr>
        <w:spacing w:line="240" w:lineRule="auto"/>
        <w:jc w:val="both"/>
        <w:rPr>
          <w:rFonts w:ascii="Times New Roman" w:hAnsi="Times New Roman" w:cs="Times New Roman"/>
        </w:rPr>
      </w:pPr>
    </w:p>
    <w:p w14:paraId="4D9F0AD2" w14:textId="77777777" w:rsidR="00EF25F9" w:rsidRPr="006F3FF2" w:rsidRDefault="00EF25F9" w:rsidP="004E0B18">
      <w:pPr>
        <w:spacing w:line="240" w:lineRule="auto"/>
        <w:jc w:val="both"/>
        <w:rPr>
          <w:rFonts w:ascii="Times New Roman" w:hAnsi="Times New Roman" w:cs="Times New Roman"/>
        </w:rPr>
      </w:pPr>
    </w:p>
    <w:p w14:paraId="52630587" w14:textId="77777777" w:rsidR="00717732" w:rsidRPr="006F3FF2" w:rsidRDefault="00717732" w:rsidP="00EF25F9">
      <w:pPr>
        <w:jc w:val="both"/>
        <w:rPr>
          <w:rFonts w:ascii="Times New Roman" w:hAnsi="Times New Roman" w:cs="Times New Roman"/>
          <w:b/>
          <w:i/>
          <w:sz w:val="24"/>
          <w:szCs w:val="24"/>
        </w:rPr>
      </w:pPr>
    </w:p>
    <w:p w14:paraId="129BF5C1" w14:textId="77777777" w:rsidR="00717732" w:rsidRPr="006F3FF2" w:rsidRDefault="00717732" w:rsidP="00EF25F9">
      <w:pPr>
        <w:jc w:val="both"/>
        <w:rPr>
          <w:rFonts w:ascii="Times New Roman" w:hAnsi="Times New Roman" w:cs="Times New Roman"/>
          <w:b/>
          <w:i/>
          <w:sz w:val="24"/>
          <w:szCs w:val="24"/>
        </w:rPr>
      </w:pPr>
    </w:p>
    <w:p w14:paraId="74C3BB40" w14:textId="77777777" w:rsidR="00717732" w:rsidRPr="006F3FF2" w:rsidRDefault="00717732" w:rsidP="00EF25F9">
      <w:pPr>
        <w:jc w:val="both"/>
        <w:rPr>
          <w:rFonts w:ascii="Times New Roman" w:hAnsi="Times New Roman" w:cs="Times New Roman"/>
          <w:b/>
          <w:i/>
          <w:sz w:val="24"/>
          <w:szCs w:val="24"/>
        </w:rPr>
      </w:pPr>
    </w:p>
    <w:p w14:paraId="52DFF210" w14:textId="77777777" w:rsidR="00717732" w:rsidRPr="006F3FF2" w:rsidRDefault="00717732" w:rsidP="00EF25F9">
      <w:pPr>
        <w:jc w:val="both"/>
        <w:rPr>
          <w:rFonts w:ascii="Times New Roman" w:hAnsi="Times New Roman" w:cs="Times New Roman"/>
          <w:b/>
          <w:i/>
          <w:sz w:val="24"/>
          <w:szCs w:val="24"/>
        </w:rPr>
      </w:pPr>
    </w:p>
    <w:p w14:paraId="401682DF" w14:textId="77777777" w:rsidR="00717732" w:rsidRPr="006F3FF2" w:rsidRDefault="00717732" w:rsidP="00EF25F9">
      <w:pPr>
        <w:jc w:val="both"/>
        <w:rPr>
          <w:rFonts w:ascii="Times New Roman" w:hAnsi="Times New Roman" w:cs="Times New Roman"/>
          <w:b/>
          <w:i/>
          <w:sz w:val="24"/>
          <w:szCs w:val="24"/>
        </w:rPr>
      </w:pPr>
    </w:p>
    <w:p w14:paraId="00A32415" w14:textId="77777777" w:rsidR="00717732" w:rsidRPr="006F3FF2" w:rsidRDefault="00717732" w:rsidP="00EF25F9">
      <w:pPr>
        <w:jc w:val="both"/>
        <w:rPr>
          <w:rFonts w:ascii="Times New Roman" w:hAnsi="Times New Roman" w:cs="Times New Roman"/>
          <w:b/>
          <w:i/>
          <w:sz w:val="24"/>
          <w:szCs w:val="24"/>
        </w:rPr>
      </w:pPr>
    </w:p>
    <w:p w14:paraId="4F015083" w14:textId="77777777" w:rsidR="00717732" w:rsidRPr="006F3FF2" w:rsidRDefault="00717732" w:rsidP="00EF25F9">
      <w:pPr>
        <w:jc w:val="both"/>
        <w:rPr>
          <w:rFonts w:ascii="Times New Roman" w:hAnsi="Times New Roman" w:cs="Times New Roman"/>
          <w:b/>
          <w:i/>
          <w:sz w:val="24"/>
          <w:szCs w:val="24"/>
        </w:rPr>
      </w:pPr>
    </w:p>
    <w:p w14:paraId="74A6880C" w14:textId="77777777" w:rsidR="00717732" w:rsidRPr="006F3FF2" w:rsidRDefault="00717732" w:rsidP="00EF25F9">
      <w:pPr>
        <w:jc w:val="both"/>
        <w:rPr>
          <w:rFonts w:ascii="Times New Roman" w:hAnsi="Times New Roman" w:cs="Times New Roman"/>
          <w:b/>
          <w:i/>
          <w:sz w:val="24"/>
          <w:szCs w:val="24"/>
        </w:rPr>
      </w:pPr>
    </w:p>
    <w:p w14:paraId="05B2AF74" w14:textId="77777777" w:rsidR="00717732" w:rsidRPr="006F3FF2" w:rsidRDefault="00717732" w:rsidP="00EF25F9">
      <w:pPr>
        <w:jc w:val="both"/>
        <w:rPr>
          <w:rFonts w:ascii="Times New Roman" w:hAnsi="Times New Roman" w:cs="Times New Roman"/>
          <w:b/>
          <w:i/>
          <w:sz w:val="24"/>
          <w:szCs w:val="24"/>
        </w:rPr>
      </w:pPr>
    </w:p>
    <w:p w14:paraId="21513ADA" w14:textId="77777777" w:rsidR="00717732" w:rsidRPr="006F3FF2" w:rsidRDefault="00717732" w:rsidP="00EF25F9">
      <w:pPr>
        <w:jc w:val="both"/>
        <w:rPr>
          <w:rFonts w:ascii="Times New Roman" w:hAnsi="Times New Roman" w:cs="Times New Roman"/>
          <w:b/>
          <w:i/>
          <w:sz w:val="24"/>
          <w:szCs w:val="24"/>
        </w:rPr>
      </w:pPr>
    </w:p>
    <w:p w14:paraId="0A83244A" w14:textId="77777777" w:rsidR="00717732" w:rsidRPr="006F3FF2" w:rsidRDefault="00717732" w:rsidP="00EF25F9">
      <w:pPr>
        <w:jc w:val="both"/>
        <w:rPr>
          <w:rFonts w:ascii="Times New Roman" w:hAnsi="Times New Roman" w:cs="Times New Roman"/>
          <w:b/>
          <w:i/>
          <w:sz w:val="24"/>
          <w:szCs w:val="24"/>
        </w:rPr>
      </w:pPr>
    </w:p>
    <w:p w14:paraId="34C7003C" w14:textId="77777777" w:rsidR="00717732" w:rsidRPr="006F3FF2" w:rsidRDefault="00717732" w:rsidP="00EF25F9">
      <w:pPr>
        <w:jc w:val="both"/>
        <w:rPr>
          <w:rFonts w:ascii="Times New Roman" w:hAnsi="Times New Roman" w:cs="Times New Roman"/>
          <w:b/>
          <w:i/>
          <w:sz w:val="24"/>
          <w:szCs w:val="24"/>
        </w:rPr>
      </w:pPr>
    </w:p>
    <w:bookmarkEnd w:id="16"/>
    <w:p w14:paraId="264980FF" w14:textId="128CD3BB" w:rsidR="0065123D" w:rsidRPr="006F3FF2" w:rsidRDefault="0065123D" w:rsidP="00EF25F9">
      <w:pPr>
        <w:jc w:val="both"/>
        <w:rPr>
          <w:rFonts w:ascii="Times New Roman" w:hAnsi="Times New Roman" w:cs="Times New Roman"/>
          <w:b/>
          <w:i/>
          <w:sz w:val="24"/>
          <w:szCs w:val="24"/>
        </w:rPr>
        <w:sectPr w:rsidR="0065123D" w:rsidRPr="006F3FF2" w:rsidSect="00AE6D12">
          <w:footerReference w:type="default" r:id="rId11"/>
          <w:pgSz w:w="12240" w:h="15840" w:code="1"/>
          <w:pgMar w:top="1440" w:right="1440" w:bottom="1440" w:left="1800" w:header="720" w:footer="720" w:gutter="0"/>
          <w:pgNumType w:fmt="lowerRoman" w:start="2"/>
          <w:cols w:space="720"/>
          <w:docGrid w:linePitch="360"/>
        </w:sectPr>
      </w:pPr>
    </w:p>
    <w:p w14:paraId="7D5131FC" w14:textId="094B5E7D" w:rsidR="00570039" w:rsidRPr="006F3FF2" w:rsidRDefault="00570039">
      <w:pPr>
        <w:pStyle w:val="Heading1"/>
        <w:numPr>
          <w:ilvl w:val="0"/>
          <w:numId w:val="2"/>
        </w:numPr>
        <w:spacing w:line="360" w:lineRule="auto"/>
        <w:ind w:left="3600" w:hanging="90"/>
        <w:rPr>
          <w:rStyle w:val="Strong"/>
          <w:rFonts w:ascii="Times New Roman" w:hAnsi="Times New Roman" w:cs="Times New Roman"/>
          <w:sz w:val="28"/>
        </w:rPr>
      </w:pPr>
      <w:bookmarkStart w:id="17" w:name="_Toc82519691"/>
      <w:bookmarkStart w:id="18" w:name="_Toc115860531"/>
      <w:bookmarkStart w:id="19" w:name="_Toc136666609"/>
      <w:bookmarkStart w:id="20" w:name="_Toc143690686"/>
      <w:bookmarkStart w:id="21" w:name="_Toc169592501"/>
      <w:bookmarkStart w:id="22" w:name="_Toc170400826"/>
      <w:bookmarkEnd w:id="17"/>
      <w:bookmarkEnd w:id="18"/>
      <w:bookmarkEnd w:id="19"/>
      <w:bookmarkEnd w:id="20"/>
      <w:bookmarkEnd w:id="21"/>
      <w:bookmarkEnd w:id="22"/>
    </w:p>
    <w:p w14:paraId="2EF78224" w14:textId="443137D3" w:rsidR="00570039" w:rsidRPr="006F3FF2" w:rsidRDefault="00F650D4" w:rsidP="00FD7CC5">
      <w:pPr>
        <w:spacing w:line="360" w:lineRule="auto"/>
        <w:jc w:val="center"/>
        <w:rPr>
          <w:rStyle w:val="Emphasis"/>
          <w:rFonts w:ascii="Times New Roman" w:hAnsi="Times New Roman" w:cs="Times New Roman"/>
          <w:b/>
          <w:i w:val="0"/>
          <w:sz w:val="28"/>
          <w:szCs w:val="28"/>
        </w:rPr>
      </w:pPr>
      <w:r w:rsidRPr="006F3FF2">
        <w:rPr>
          <w:rStyle w:val="Strong"/>
          <w:rFonts w:ascii="Times New Roman" w:hAnsi="Times New Roman" w:cs="Times New Roman"/>
          <w:sz w:val="28"/>
        </w:rPr>
        <w:t xml:space="preserve"> </w:t>
      </w:r>
      <w:r w:rsidR="00570039" w:rsidRPr="006F3FF2">
        <w:rPr>
          <w:rStyle w:val="Strong"/>
          <w:rFonts w:ascii="Times New Roman" w:hAnsi="Times New Roman" w:cs="Times New Roman"/>
          <w:sz w:val="28"/>
        </w:rPr>
        <w:t>INTRODUCTION</w:t>
      </w:r>
    </w:p>
    <w:p w14:paraId="684860A3" w14:textId="3F28979D" w:rsidR="00570039" w:rsidRPr="006F3FF2" w:rsidRDefault="00F0376F" w:rsidP="00C44952">
      <w:pPr>
        <w:pStyle w:val="Heading2"/>
      </w:pPr>
      <w:bookmarkStart w:id="23" w:name="_Toc169592502"/>
      <w:bookmarkStart w:id="24" w:name="_Toc170400827"/>
      <w:r w:rsidRPr="006F3FF2">
        <w:t>1.1.</w:t>
      </w:r>
      <w:r w:rsidRPr="006F3FF2">
        <w:tab/>
      </w:r>
      <w:bookmarkEnd w:id="23"/>
      <w:r w:rsidR="0076320F" w:rsidRPr="006F3FF2">
        <w:t>Background Information</w:t>
      </w:r>
      <w:bookmarkEnd w:id="24"/>
    </w:p>
    <w:p w14:paraId="458C6F68" w14:textId="2E2A59E6" w:rsidR="0076320F" w:rsidRPr="006F3FF2" w:rsidRDefault="0076320F" w:rsidP="004525D6">
      <w:pPr>
        <w:pStyle w:val="Text"/>
        <w:spacing w:after="120"/>
        <w:rPr>
          <w:lang w:val="en-GB"/>
        </w:rPr>
      </w:pPr>
      <w:r w:rsidRPr="006F3FF2">
        <w:rPr>
          <w:lang w:val="en-GB"/>
        </w:rPr>
        <w:t>The evolution of coding standards and best practices has deep roots, dating back to the early days of programming</w:t>
      </w:r>
      <w:r w:rsidR="00CE47C3" w:rsidRPr="006F3FF2">
        <w:rPr>
          <w:lang w:val="en-GB"/>
        </w:rPr>
        <w:t xml:space="preserve"> </w:t>
      </w:r>
      <w:r w:rsidR="00CE47C3" w:rsidRPr="006F3FF2">
        <w:rPr>
          <w:lang w:val="en-GB"/>
        </w:rPr>
        <w:fldChar w:fldCharType="begin"/>
      </w:r>
      <w:r w:rsidR="008E5993">
        <w:rPr>
          <w:lang w:val="en-GB"/>
        </w:rPr>
        <w:instrText xml:space="preserve"> ADDIN ZOTERO_ITEM CSL_CITATION {"citationID":"nx6wtU4a","properties":{"formattedCitation":"(Dijkstra et al., 1972a)","plainCitation":"(Dijkstra et al., 1972a)","noteIndex":0},"citationItems":[{"id":"TnmRoe7m/v1PeFTwn","uris":["http://zotero.org/users/local/uSBjEyoA/items/RJLISMUG"],"itemData":{"id":15,"type":"book","publisher":"Academic Press Ltd.","title":"Structured programming","author":[{"family":"Dijkstra","given":"E. W."},{"family":"Dahl","given":"O. J"},{"family":"Hoare","given":"C. A. R."}],"issued":{"date-parts":[["1972"]]}}}],"schema":"https://github.com/citation-style-language/schema/raw/master/csl-citation.json"} </w:instrText>
      </w:r>
      <w:r w:rsidR="00CE47C3" w:rsidRPr="006F3FF2">
        <w:rPr>
          <w:lang w:val="en-GB"/>
        </w:rPr>
        <w:fldChar w:fldCharType="separate"/>
      </w:r>
      <w:r w:rsidR="00C21E0E" w:rsidRPr="006F3FF2">
        <w:rPr>
          <w:lang w:val="en-GB"/>
        </w:rPr>
        <w:t>(Dijkstra et al., 1972a)</w:t>
      </w:r>
      <w:r w:rsidR="00CE47C3" w:rsidRPr="006F3FF2">
        <w:rPr>
          <w:lang w:val="en-GB"/>
        </w:rPr>
        <w:fldChar w:fldCharType="end"/>
      </w:r>
      <w:r w:rsidR="00FC4D5C" w:rsidRPr="006F3FF2">
        <w:rPr>
          <w:lang w:val="en-GB"/>
        </w:rPr>
        <w:t>.</w:t>
      </w:r>
      <w:r w:rsidRPr="006F3FF2">
        <w:rPr>
          <w:lang w:val="en-GB"/>
        </w:rPr>
        <w:t xml:space="preserve"> As software development methodologies and technologies have advanced, so have coding standards. This co‐evolution is particularly evident when examining the shift from structured programming in the 1960s to object‐oriented programming in the 1980s </w:t>
      </w:r>
      <w:r w:rsidR="002038D0" w:rsidRPr="006F3FF2">
        <w:rPr>
          <w:lang w:val="en-GB"/>
        </w:rPr>
        <w:fldChar w:fldCharType="begin"/>
      </w:r>
      <w:r w:rsidR="008E5993">
        <w:rPr>
          <w:lang w:val="en-GB"/>
        </w:rPr>
        <w:instrText xml:space="preserve"> ADDIN ZOTERO_ITEM CSL_CITATION {"citationID":"8a8Zmg4J","properties":{"formattedCitation":"(Pratap, 2023a)","plainCitation":"(Pratap, 2023a)","noteIndex":0},"citationItems":[{"id":"TnmRoe7m/tZVycKhf","uris":["http://zotero.org/users/local/uSBjEyoA/items/2PN42G8Q"],"itemData":{"id":11,"type":"article-journal","container-title":"International Journal of Advanced Research in Science, Communication and Technology","DOI":"10.48175/ijarsct-13110","note":"publisher: Shivkrupa Publication's","page":"69-76","title":"The evolution of computer programming languages","volume":"3","author":[{"family":"Pratap","given":"Prathamesh"}],"issued":{"date-parts":[["2023",10]]}}}],"schema":"https://github.com/citation-style-language/schema/raw/master/csl-citation.json"} </w:instrText>
      </w:r>
      <w:r w:rsidR="002038D0" w:rsidRPr="006F3FF2">
        <w:rPr>
          <w:lang w:val="en-GB"/>
        </w:rPr>
        <w:fldChar w:fldCharType="separate"/>
      </w:r>
      <w:r w:rsidR="00C21E0E" w:rsidRPr="006F3FF2">
        <w:rPr>
          <w:lang w:val="en-GB"/>
        </w:rPr>
        <w:t>(Pratap, 2023a)</w:t>
      </w:r>
      <w:r w:rsidR="002038D0" w:rsidRPr="006F3FF2">
        <w:rPr>
          <w:lang w:val="en-GB"/>
        </w:rPr>
        <w:fldChar w:fldCharType="end"/>
      </w:r>
      <w:r w:rsidR="002038D0" w:rsidRPr="006F3FF2">
        <w:rPr>
          <w:lang w:val="en-GB"/>
        </w:rPr>
        <w:t xml:space="preserve">. </w:t>
      </w:r>
      <w:r w:rsidRPr="006F3FF2">
        <w:rPr>
          <w:lang w:val="en-GB"/>
        </w:rPr>
        <w:t>Early coding standards</w:t>
      </w:r>
      <w:r w:rsidR="00DE45CE" w:rsidRPr="006F3FF2">
        <w:rPr>
          <w:lang w:val="en-GB"/>
        </w:rPr>
        <w:t xml:space="preserve"> or programming conventions</w:t>
      </w:r>
      <w:r w:rsidRPr="006F3FF2">
        <w:rPr>
          <w:lang w:val="en-GB"/>
        </w:rPr>
        <w:t xml:space="preserve"> emerged alongside structured programming to promote modular, readable code and followed a clear control flow; these characteristics became essential as software projects grew in complexity</w:t>
      </w:r>
      <w:r w:rsidR="001C430F" w:rsidRPr="006F3FF2">
        <w:rPr>
          <w:lang w:val="en-GB"/>
        </w:rPr>
        <w:t xml:space="preserve"> </w:t>
      </w:r>
      <w:r w:rsidR="001C430F" w:rsidRPr="006F3FF2">
        <w:rPr>
          <w:lang w:val="en-GB"/>
        </w:rPr>
        <w:fldChar w:fldCharType="begin"/>
      </w:r>
      <w:r w:rsidR="008E5993">
        <w:rPr>
          <w:lang w:val="en-GB"/>
        </w:rPr>
        <w:instrText xml:space="preserve"> ADDIN ZOTERO_ITEM CSL_CITATION {"citationID":"HlQ1TULz","properties":{"formattedCitation":"(Oviedo, 1984)","plainCitation":"(Oviedo, 1984)","noteIndex":0},"citationItems":[{"id":"TnmRoe7m/5laeGbID","uris":["http://zotero.org/users/local/uSBjEyoA/items/K9RZBPNP"],"itemData":{"id":85,"type":"paper-conference","title":"Control flow, data flow and program complexity","URL":"https://api.semanticscholar.org/CorpusID:56561877","author":[{"family":"Oviedo","given":"Enrique Ivan"}],"issued":{"date-parts":[["1984"]]}}}],"schema":"https://github.com/citation-style-language/schema/raw/master/csl-citation.json"} </w:instrText>
      </w:r>
      <w:r w:rsidR="001C430F" w:rsidRPr="006F3FF2">
        <w:rPr>
          <w:lang w:val="en-GB"/>
        </w:rPr>
        <w:fldChar w:fldCharType="separate"/>
      </w:r>
      <w:r w:rsidR="003865F5" w:rsidRPr="006F3FF2">
        <w:rPr>
          <w:lang w:val="en-GB"/>
        </w:rPr>
        <w:t>(Oviedo, 1984)</w:t>
      </w:r>
      <w:r w:rsidR="001C430F" w:rsidRPr="006F3FF2">
        <w:rPr>
          <w:lang w:val="en-GB"/>
        </w:rPr>
        <w:fldChar w:fldCharType="end"/>
      </w:r>
      <w:r w:rsidR="00EC280D" w:rsidRPr="006F3FF2">
        <w:rPr>
          <w:lang w:val="en-GB"/>
        </w:rPr>
        <w:t xml:space="preserve">. </w:t>
      </w:r>
      <w:r w:rsidRPr="006F3FF2">
        <w:rPr>
          <w:lang w:val="en-GB"/>
        </w:rPr>
        <w:t xml:space="preserve">Structured programming approaches like </w:t>
      </w:r>
      <w:r w:rsidR="009009BC" w:rsidRPr="006F3FF2">
        <w:rPr>
          <w:lang w:val="en-GB"/>
        </w:rPr>
        <w:t>top-down</w:t>
      </w:r>
      <w:r w:rsidRPr="006F3FF2">
        <w:rPr>
          <w:lang w:val="en-GB"/>
        </w:rPr>
        <w:t xml:space="preserve"> design and control flow statements (if statements, loops) rely on well formatted code to be easily understandable and maintainable</w:t>
      </w:r>
      <w:r w:rsidR="004954BF" w:rsidRPr="006F3FF2">
        <w:rPr>
          <w:lang w:val="en-GB"/>
        </w:rPr>
        <w:t xml:space="preserve"> </w:t>
      </w:r>
      <w:r w:rsidR="004954BF" w:rsidRPr="006F3FF2">
        <w:rPr>
          <w:lang w:val="en-GB"/>
        </w:rPr>
        <w:fldChar w:fldCharType="begin"/>
      </w:r>
      <w:r w:rsidR="008E5993">
        <w:rPr>
          <w:lang w:val="en-GB"/>
        </w:rPr>
        <w:instrText xml:space="preserve"> ADDIN ZOTERO_ITEM CSL_CITATION {"citationID":"Md1WtGcy","properties":{"formattedCitation":"(Kostyrko et al., 2023)","plainCitation":"(Kostyrko et al., 2023)","noteIndex":0},"citationItems":[{"id":"TnmRoe7m/CbZYzDjk","uris":["http://zotero.org/users/local/uSBjEyoA/items/6ICN3A82"],"itemData":{"id":86,"type":"article-journal","container-title":"Collection of Scientific Publications NUS","DOI":"10.15589/znp2023.1(490).23","ISSN":"23113405","issue":"1","journalAbbreviation":"Collection of Scientific Publications NUS","page":"191-197","source":"DOI.org (Crossref)","title":"LEARNING PROGRAMMING USING STRUCTURED BLOCK DIAGRAMS AND DESIGN TEMPLATES","volume":"490","author":[{"family":"Kostyrko","given":"Vasyl S."},{"family":"Kostenko","given":"Anatolij V."},{"family":"Plesha","given":"Mykhaylo I."}],"issued":{"date-parts":[["2023"]]}}}],"schema":"https://github.com/citation-style-language/schema/raw/master/csl-citation.json"} </w:instrText>
      </w:r>
      <w:r w:rsidR="004954BF" w:rsidRPr="006F3FF2">
        <w:rPr>
          <w:lang w:val="en-GB"/>
        </w:rPr>
        <w:fldChar w:fldCharType="separate"/>
      </w:r>
      <w:r w:rsidR="003865F5" w:rsidRPr="006F3FF2">
        <w:rPr>
          <w:lang w:val="en-GB"/>
        </w:rPr>
        <w:t>(</w:t>
      </w:r>
      <w:proofErr w:type="spellStart"/>
      <w:r w:rsidR="003865F5" w:rsidRPr="006F3FF2">
        <w:rPr>
          <w:lang w:val="en-GB"/>
        </w:rPr>
        <w:t>Kostyrko</w:t>
      </w:r>
      <w:proofErr w:type="spellEnd"/>
      <w:r w:rsidR="003865F5" w:rsidRPr="006F3FF2">
        <w:rPr>
          <w:lang w:val="en-GB"/>
        </w:rPr>
        <w:t xml:space="preserve"> et al., 2023)</w:t>
      </w:r>
      <w:r w:rsidR="004954BF" w:rsidRPr="006F3FF2">
        <w:rPr>
          <w:lang w:val="en-GB"/>
        </w:rPr>
        <w:fldChar w:fldCharType="end"/>
      </w:r>
      <w:r w:rsidR="004954BF" w:rsidRPr="006F3FF2">
        <w:rPr>
          <w:lang w:val="en-GB"/>
        </w:rPr>
        <w:t xml:space="preserve">. </w:t>
      </w:r>
      <w:r w:rsidRPr="006F3FF2">
        <w:rPr>
          <w:lang w:val="en-GB"/>
        </w:rPr>
        <w:t>Object‐oriented design principles like encapsulation and code reusability are best achieved through consistent naming conventions and code organization.</w:t>
      </w:r>
    </w:p>
    <w:p w14:paraId="47F541B7" w14:textId="48C7FF90" w:rsidR="0076320F" w:rsidRPr="006F3FF2" w:rsidRDefault="0076320F" w:rsidP="007D677A">
      <w:pPr>
        <w:pStyle w:val="Text"/>
        <w:spacing w:after="120"/>
        <w:rPr>
          <w:lang w:val="en-GB"/>
        </w:rPr>
      </w:pPr>
      <w:r w:rsidRPr="006F3FF2">
        <w:rPr>
          <w:lang w:val="en-GB"/>
        </w:rPr>
        <w:t xml:space="preserve">Among software engineering techniques, programming conventions play a critical role in promoting the readability of source code </w:t>
      </w:r>
      <w:r w:rsidR="009F4EF2" w:rsidRPr="006F3FF2">
        <w:rPr>
          <w:lang w:val="en-GB"/>
        </w:rPr>
        <w:fldChar w:fldCharType="begin"/>
      </w:r>
      <w:r w:rsidR="008E5993">
        <w:rPr>
          <w:lang w:val="en-GB"/>
        </w:rPr>
        <w:instrText xml:space="preserve"> ADDIN ZOTERO_ITEM CSL_CITATION {"citationID":"e7dy8Qql","properties":{"formattedCitation":"(Oliveira et al., 2020)","plainCitation":"(Oliveira et al., 2020)","noteIndex":0},"citationItems":[{"id":"TnmRoe7m/cjrqKNrT","uris":["http://zotero.org/users/local/uSBjEyoA/items/F7PGMHD6"],"itemData":{"id":88,"type":"paper-conference","container-title":"2020 IEEE International Conference on Software Maintenance and Evolution (ICSME)","DOI":"10.1109/ICSME46990.2020.00041","event-place":"Adelaide, Australia","event-title":"2020 IEEE International Conference on Software Maintenance and Evolution (ICSME)","ISBN":"978-1-72815-619-4","license":"https://ieeexplore.ieee.org/Xplorehelp/downloads/license-information/IEEE.html","page":"348-359","publisher":"IEEE","publisher-place":"Adelaide, Australia","source":"DOI.org (Crossref)","title":"Evaluating Code Readability and Legibility: An Examination of Human-centric Studies","title-short":"Evaluating Code Readability and Legibility","URL":"https://ieeexplore.ieee.org/document/9240710/","author":[{"family":"Oliveira","given":"Delano"},{"family":"Bruno","given":"Reydne"},{"family":"Madeiral","given":"Fernanda"},{"family":"Castor","given":"Fernando"}],"accessed":{"date-parts":[["2024",6,21]]},"issued":{"date-parts":[["2020",9]]}}}],"schema":"https://github.com/citation-style-language/schema/raw/master/csl-citation.json"} </w:instrText>
      </w:r>
      <w:r w:rsidR="009F4EF2" w:rsidRPr="006F3FF2">
        <w:rPr>
          <w:lang w:val="en-GB"/>
        </w:rPr>
        <w:fldChar w:fldCharType="separate"/>
      </w:r>
      <w:r w:rsidR="003865F5" w:rsidRPr="006F3FF2">
        <w:rPr>
          <w:lang w:val="en-GB"/>
        </w:rPr>
        <w:t>(Oliveira et al., 2020)</w:t>
      </w:r>
      <w:r w:rsidR="009F4EF2" w:rsidRPr="006F3FF2">
        <w:rPr>
          <w:lang w:val="en-GB"/>
        </w:rPr>
        <w:fldChar w:fldCharType="end"/>
      </w:r>
      <w:r w:rsidR="009F4EF2" w:rsidRPr="006F3FF2">
        <w:rPr>
          <w:lang w:val="en-GB"/>
        </w:rPr>
        <w:t xml:space="preserve">. </w:t>
      </w:r>
      <w:r w:rsidRPr="006F3FF2">
        <w:rPr>
          <w:lang w:val="en-GB"/>
        </w:rPr>
        <w:t>These conventions, which can encompass aspects like indentation, naming conventions, and code formatting, act as a shared language for developers, allowing them to quickly grasp the purpose and structure of the code, even if written by someone else</w:t>
      </w:r>
      <w:r w:rsidR="006671FC" w:rsidRPr="006F3FF2">
        <w:rPr>
          <w:lang w:val="en-GB"/>
        </w:rPr>
        <w:t xml:space="preserve"> </w:t>
      </w:r>
      <w:r w:rsidR="006671FC" w:rsidRPr="006F3FF2">
        <w:rPr>
          <w:lang w:val="en-GB"/>
        </w:rPr>
        <w:fldChar w:fldCharType="begin"/>
      </w:r>
      <w:r w:rsidR="008E5993">
        <w:rPr>
          <w:lang w:val="en-GB"/>
        </w:rPr>
        <w:instrText xml:space="preserve"> ADDIN ZOTERO_ITEM CSL_CITATION {"citationID":"ao94PG6E","properties":{"formattedCitation":"(Chen et al., 2018)","plainCitation":"(Chen et al., 2018)","noteIndex":0},"citationItems":[{"id":"TnmRoe7m/IJevWtFo","uris":["http://zotero.org/users/local/uSBjEyoA/items/FKBV572G"],"itemData":{"id":14,"type":"article-journal","container-title":"Journal of Information Science and Engineering","DOI":"10.6688/JISE.201809_34(5).0006","page":"1203-1221","title":"An automated assessment system for analysis of coding convention violations in Java programming assignments*","volume":"34","author":[{"family":"Chen","given":"Hsi-Min"},{"family":"Chen","given":"W.-H"},{"family":"Lee","given":"C.-C"}],"issued":{"date-parts":[["2018",9]]}}}],"schema":"https://github.com/citation-style-language/schema/raw/master/csl-citation.json"} </w:instrText>
      </w:r>
      <w:r w:rsidR="006671FC" w:rsidRPr="006F3FF2">
        <w:rPr>
          <w:lang w:val="en-GB"/>
        </w:rPr>
        <w:fldChar w:fldCharType="separate"/>
      </w:r>
      <w:r w:rsidR="00EF31C6" w:rsidRPr="006F3FF2">
        <w:rPr>
          <w:lang w:val="en-GB"/>
        </w:rPr>
        <w:t>(Chen et al., 2018)</w:t>
      </w:r>
      <w:r w:rsidR="006671FC" w:rsidRPr="006F3FF2">
        <w:rPr>
          <w:lang w:val="en-GB"/>
        </w:rPr>
        <w:fldChar w:fldCharType="end"/>
      </w:r>
      <w:r w:rsidRPr="006F3FF2">
        <w:rPr>
          <w:lang w:val="en-GB"/>
        </w:rPr>
        <w:t xml:space="preserve">. According to </w:t>
      </w:r>
      <w:r w:rsidR="00DB06CB" w:rsidRPr="006F3FF2">
        <w:rPr>
          <w:lang w:val="en-GB"/>
        </w:rPr>
        <w:t xml:space="preserve">Kourie &amp; Pieterse </w:t>
      </w:r>
      <w:r w:rsidR="006C6595" w:rsidRPr="006F3FF2">
        <w:rPr>
          <w:lang w:val="en-GB"/>
        </w:rPr>
        <w:fldChar w:fldCharType="begin"/>
      </w:r>
      <w:r w:rsidR="008E5993">
        <w:rPr>
          <w:lang w:val="en-GB"/>
        </w:rPr>
        <w:instrText xml:space="preserve"> ADDIN ZOTERO_ITEM CSL_CITATION {"citationID":"FhZtYwGJ","properties":{"formattedCitation":"(2008a)","plainCitation":"(2008a)","noteIndex":0},"citationItems":[{"id":"TnmRoe7m/XmPBo8cF","uris":["http://zotero.org/users/local/uSBjEyoA/items/PP2EF94R"],"itemData":{"id":7,"type":"article-journal","container-title":"South African Computer Journal","note":"publisher: South African Institute of Computer Scientists and Information Technologists","page":"29-37","title":"Reflections on coding standards in tertiary computer science education","volume":"41","author":[{"family":"Kourie","given":"Derrick G"},{"family":"Pieterse","given":"Vreda"}],"issued":{"date-parts":[["2008",1]]}},"label":"page","suppress-author":true}],"schema":"https://github.com/citation-style-language/schema/raw/master/csl-citation.json"} </w:instrText>
      </w:r>
      <w:r w:rsidR="006C6595" w:rsidRPr="006F3FF2">
        <w:rPr>
          <w:lang w:val="en-GB"/>
        </w:rPr>
        <w:fldChar w:fldCharType="separate"/>
      </w:r>
      <w:r w:rsidR="00C21E0E" w:rsidRPr="006F3FF2">
        <w:rPr>
          <w:lang w:val="en-GB"/>
        </w:rPr>
        <w:t>(2008a)</w:t>
      </w:r>
      <w:r w:rsidR="006C6595" w:rsidRPr="006F3FF2">
        <w:rPr>
          <w:lang w:val="en-GB"/>
        </w:rPr>
        <w:fldChar w:fldCharType="end"/>
      </w:r>
      <w:r w:rsidRPr="006F3FF2">
        <w:rPr>
          <w:lang w:val="en-GB"/>
        </w:rPr>
        <w:t xml:space="preserve">, there is a need to formally educate students to become professional, responsible, and reliable developers capable of producing quality code. However, Wiese et al. </w:t>
      </w:r>
      <w:r w:rsidR="00995C49" w:rsidRPr="006F3FF2">
        <w:rPr>
          <w:lang w:val="en-GB"/>
        </w:rPr>
        <w:fldChar w:fldCharType="begin"/>
      </w:r>
      <w:r w:rsidR="008E5993">
        <w:rPr>
          <w:lang w:val="en-GB"/>
        </w:rPr>
        <w:instrText xml:space="preserve"> ADDIN ZOTERO_ITEM CSL_CITATION {"citationID":"NlqAOJew","properties":{"formattedCitation":"(2017)","plainCitation":"(2017)","noteIndex":0},"citationItems":[{"id":"TnmRoe7m/HyH3hujH","uris":["http://zotero.org/users/local/uSBjEyoA/items/ZNL44N5H"],"itemData":{"id":16,"type":"article-journal","container-title":"Proceedings of the Fourth (2017) ACM Conference on Learning","DOI":"10.1145/3051457.3051469","title":"Teaching students to recognize and implement good coding style","author":[{"family":"Wiese","given":"Eliane S."},{"family":"Yen","given":"Michael"},{"family":"Chen","given":"Antares"},{"family":"Santos","given":"Lucas A."},{"family":"Fox","given":"Armando"}],"issued":{"date-parts":[["2017",4]]}},"label":"page","suppress-author":true}],"schema":"https://github.com/citation-style-language/schema/raw/master/csl-citation.json"} </w:instrText>
      </w:r>
      <w:r w:rsidR="00995C49" w:rsidRPr="006F3FF2">
        <w:rPr>
          <w:lang w:val="en-GB"/>
        </w:rPr>
        <w:fldChar w:fldCharType="separate"/>
      </w:r>
      <w:r w:rsidR="00EF31C6" w:rsidRPr="006F3FF2">
        <w:rPr>
          <w:lang w:val="en-GB"/>
        </w:rPr>
        <w:t>(2017)</w:t>
      </w:r>
      <w:r w:rsidR="00995C49" w:rsidRPr="006F3FF2">
        <w:rPr>
          <w:lang w:val="en-GB"/>
        </w:rPr>
        <w:fldChar w:fldCharType="end"/>
      </w:r>
      <w:r w:rsidR="00E278FE" w:rsidRPr="006F3FF2">
        <w:rPr>
          <w:lang w:val="en-GB"/>
        </w:rPr>
        <w:t xml:space="preserve"> </w:t>
      </w:r>
      <w:r w:rsidRPr="006F3FF2">
        <w:rPr>
          <w:lang w:val="en-GB"/>
        </w:rPr>
        <w:t xml:space="preserve">identifies a gap in the existing literature directed at teaching programming conventions during the initial stages of programming education. A concerning </w:t>
      </w:r>
      <w:proofErr w:type="gramStart"/>
      <w:r w:rsidRPr="006F3FF2">
        <w:rPr>
          <w:lang w:val="en-GB"/>
        </w:rPr>
        <w:t>find</w:t>
      </w:r>
      <w:proofErr w:type="gramEnd"/>
      <w:r w:rsidRPr="006F3FF2">
        <w:rPr>
          <w:lang w:val="en-GB"/>
        </w:rPr>
        <w:t xml:space="preserve">, as poorly formatted and inconsistently named code becomes a significant hurdle as projects </w:t>
      </w:r>
      <w:r w:rsidR="00DB06CB" w:rsidRPr="006F3FF2">
        <w:rPr>
          <w:lang w:val="en-GB"/>
        </w:rPr>
        <w:t>grow</w:t>
      </w:r>
      <w:r w:rsidRPr="006F3FF2">
        <w:rPr>
          <w:lang w:val="en-GB"/>
        </w:rPr>
        <w:t xml:space="preserve"> </w:t>
      </w:r>
      <w:r w:rsidR="000A7331" w:rsidRPr="006F3FF2">
        <w:rPr>
          <w:lang w:val="en-GB"/>
        </w:rPr>
        <w:t xml:space="preserve">in size </w:t>
      </w:r>
      <w:r w:rsidRPr="006F3FF2">
        <w:rPr>
          <w:lang w:val="en-GB"/>
        </w:rPr>
        <w:t xml:space="preserve">and complexity, hindering both understanding and maintenance. If early adoption of programming conventions is prioritized, beginner programmers can lay a solid foundation of clean, maintainable, and collaborative code throughout their software development journey </w:t>
      </w:r>
      <w:r w:rsidR="00A902D5" w:rsidRPr="006F3FF2">
        <w:rPr>
          <w:lang w:val="en-GB"/>
        </w:rPr>
        <w:fldChar w:fldCharType="begin"/>
      </w:r>
      <w:r w:rsidR="008E5993">
        <w:rPr>
          <w:lang w:val="en-GB"/>
        </w:rPr>
        <w:instrText xml:space="preserve"> ADDIN ZOTERO_ITEM CSL_CITATION {"citationID":"eRI7lkSR","properties":{"formattedCitation":"(Keuning et al., 2021)","plainCitation":"(Keuning et al., 2021)","noteIndex":0},"citationItems":[{"id":"TnmRoe7m/rpHoDLWf","uris":["http://zotero.org/users/local/uSBjEyoA/items/REZGTDIN"],"itemData":{"id":17,"type":"paper-conference","abstract":"In the last few decades, numerous tutoring systems and assessment tools have been developed to support students with learning programming, giving hints on correcting errors, showing which test cases do not succeed, and grading their overall solutions. The focus has been less on helping students write code with good style and quality. There are several professional tools that can help, but they are not targeted at novice programmers.This paper describes a tutoring system that lets students practice with improving small programs that are already functionally correct. The system is based on rules that are extracted from input by teachers collected in a preliminary study, a subset of rules taken from professional tools, and other literature. Rules define how a code construct can be rewritten into a better variant, without changing its functionality. Rules can be combined to form rewrite strategies, similar to refactorings offered by most IDEs. The student can ask for hints and feedback at each step.We describe the design of the system, show example sessions, and evaluate and discuss its contribution and limitations.","collection-title":"SIGCSE '21","container-title":"Proceedings of the 52nd ACM Technical Symposium on Computer Science Education","DOI":"10.1145/3408877.3432526","event-place":"New York, NY, USA","ISBN":"978-1-4503-8062-1","note":"event-place: Virtual Event, USA","page":"562–568","publisher":"Association for Computing Machinery","publisher-place":"New York, NY, USA","title":"A Tutoring System to Learn Code Refactoring","URL":"https://doi.org/10.1145/3408877.3432526","author":[{"family":"Keuning","given":"Hieke"},{"family":"Heeren","given":"Bastiaan"},{"family":"Jeuring","given":"Johan"}],"issued":{"date-parts":[["2021"]]}}}],"schema":"https://github.com/citation-style-language/schema/raw/master/csl-citation.json"} </w:instrText>
      </w:r>
      <w:r w:rsidR="00A902D5" w:rsidRPr="006F3FF2">
        <w:rPr>
          <w:lang w:val="en-GB"/>
        </w:rPr>
        <w:fldChar w:fldCharType="separate"/>
      </w:r>
      <w:r w:rsidR="0088603B" w:rsidRPr="006F3FF2">
        <w:rPr>
          <w:lang w:val="en-GB"/>
        </w:rPr>
        <w:t>(Keuning et al., 2021)</w:t>
      </w:r>
      <w:r w:rsidR="00A902D5" w:rsidRPr="006F3FF2">
        <w:rPr>
          <w:lang w:val="en-GB"/>
        </w:rPr>
        <w:fldChar w:fldCharType="end"/>
      </w:r>
      <w:r w:rsidR="0053446D" w:rsidRPr="006F3FF2">
        <w:rPr>
          <w:lang w:val="en-GB"/>
        </w:rPr>
        <w:t>.</w:t>
      </w:r>
    </w:p>
    <w:p w14:paraId="26E6E92A" w14:textId="2F70C950" w:rsidR="0076320F" w:rsidRPr="006F3FF2" w:rsidRDefault="0076320F" w:rsidP="007D677A">
      <w:pPr>
        <w:pStyle w:val="Text"/>
        <w:spacing w:after="120"/>
        <w:rPr>
          <w:lang w:val="en-GB"/>
        </w:rPr>
      </w:pPr>
      <w:r w:rsidRPr="006F3FF2">
        <w:rPr>
          <w:lang w:val="en-GB"/>
        </w:rPr>
        <w:t xml:space="preserve">One potential solution to bridge this gap and encourage early adoption of </w:t>
      </w:r>
      <w:r w:rsidR="00296DBB" w:rsidRPr="006F3FF2">
        <w:rPr>
          <w:lang w:val="en-GB"/>
        </w:rPr>
        <w:t>programming</w:t>
      </w:r>
      <w:r w:rsidRPr="006F3FF2">
        <w:rPr>
          <w:lang w:val="en-GB"/>
        </w:rPr>
        <w:t xml:space="preserve"> </w:t>
      </w:r>
      <w:r w:rsidRPr="006F3FF2">
        <w:rPr>
          <w:lang w:val="en-GB"/>
        </w:rPr>
        <w:lastRenderedPageBreak/>
        <w:t xml:space="preserve">conventions is through intelligent code review tools </w:t>
      </w:r>
      <w:r w:rsidR="00412C3D" w:rsidRPr="006F3FF2">
        <w:rPr>
          <w:lang w:val="en-GB"/>
        </w:rPr>
        <w:fldChar w:fldCharType="begin"/>
      </w:r>
      <w:r w:rsidR="008E5993">
        <w:rPr>
          <w:lang w:val="en-GB"/>
        </w:rPr>
        <w:instrText xml:space="preserve"> ADDIN ZOTERO_ITEM CSL_CITATION {"citationID":"JwBzDf6X","properties":{"formattedCitation":"(Kim et al., 2022)","plainCitation":"(Kim et al., 2022)","noteIndex":0},"citationItems":[{"id":"TnmRoe7m/BkJhpNoK","uris":["http://zotero.org/users/local/uSBjEyoA/items/FCCUWXIZ"],"itemData":{"id":18,"type":"paper-conference","collection-title":"ESEC/FSE 2022","container-title":"Proceedings of the 30th ACM Joint European Software Engineering Conference and Symposium on the Foundations of Software Engineering","DOI":"10.1145/3540250.3558950","event-place":"New York, NY, USA","ISBN":"978-1-4503-9413-0","note":"event-place: &lt;conf-loc&gt;, &lt;city&gt;Singapore&lt;/city&gt;, &lt;country&gt;Singapore&lt;/country&gt;, &lt;/conf-loc&gt;","page":"1398–1407","publisher":"Association for Computing Machinery","publisher-place":"New York, NY, USA","title":"Understanding automated code review process and developer experience in industry","URL":"https://doi.org/10.1145/3540250.3558950","author":[{"family":"Kim","given":"Hyungjin"},{"family":"Kwon","given":"Yonghwi"},{"family":"Joh","given":"Sangwoo"},{"family":"Kwon","given":"Hyukin"},{"family":"Ryou","given":"Yeonhee"},{"family":"Kim","given":"Taeksu"}],"issued":{"date-parts":[["2022"]]}}}],"schema":"https://github.com/citation-style-language/schema/raw/master/csl-citation.json"} </w:instrText>
      </w:r>
      <w:r w:rsidR="00412C3D" w:rsidRPr="006F3FF2">
        <w:rPr>
          <w:lang w:val="en-GB"/>
        </w:rPr>
        <w:fldChar w:fldCharType="separate"/>
      </w:r>
      <w:r w:rsidR="00EF31C6" w:rsidRPr="006F3FF2">
        <w:rPr>
          <w:lang w:val="en-GB"/>
        </w:rPr>
        <w:t>(Kim et al., 2022)</w:t>
      </w:r>
      <w:r w:rsidR="00412C3D" w:rsidRPr="006F3FF2">
        <w:rPr>
          <w:lang w:val="en-GB"/>
        </w:rPr>
        <w:fldChar w:fldCharType="end"/>
      </w:r>
      <w:r w:rsidR="00412C3D" w:rsidRPr="006F3FF2">
        <w:rPr>
          <w:lang w:val="en-GB"/>
        </w:rPr>
        <w:t xml:space="preserve">. </w:t>
      </w:r>
      <w:r w:rsidRPr="006F3FF2">
        <w:rPr>
          <w:lang w:val="en-GB"/>
        </w:rPr>
        <w:t xml:space="preserve">These tools are already widely used in professional software development to automate tasks like identifying syntax errors and potential bugs </w:t>
      </w:r>
      <w:r w:rsidR="00517D34" w:rsidRPr="006F3FF2">
        <w:rPr>
          <w:lang w:val="en-GB"/>
        </w:rPr>
        <w:fldChar w:fldCharType="begin"/>
      </w:r>
      <w:r w:rsidR="008E5993">
        <w:rPr>
          <w:lang w:val="en-GB"/>
        </w:rPr>
        <w:instrText xml:space="preserve"> ADDIN ZOTERO_ITEM CSL_CITATION {"citationID":"oI2MMnum","properties":{"formattedCitation":"(Sadowski et al., 2018)","plainCitation":"(Sadowski et al., 2018)","noteIndex":0},"citationItems":[{"id":"TnmRoe7m/FSh75K4L","uris":["http://zotero.org/users/local/uSBjEyoA/items/68IWXB5B"],"itemData":{"id":6,"type":"paper-conference","abstract":"Employing lightweight, tool-based code review of code changes (aka modern code review) has become the norm for a wide variety of open-source and industrial systems. In this paper, we make an exploratory investigation of modern code review at Google. Google introduced code review early on and evolved it over the years; our study sheds light on why Google introduced this practice and analyzes its current status, after the process has been refined through decades of code changes and millions of code reviews. By means of 12 interviews, a survey with 44 respondents, and the analysis of review logs for 9 million reviewed changes, we investigate motivations behind code review at Google, current practices, and developers' satisfaction and challenges.","collection-title":"ICSE-SEIP '18","container-title":"Proceedings of the 40th International Conference on Software Engineering: Software Engineering in Practice","DOI":"10.1145/3183519.3183525","event-place":"New York, NY, USA","ISBN":"978-1-4503-5659-6","note":"event-place: Gothenburg, Sweden","page":"181–190","publisher":"Association for Computing Machinery","publisher-place":"New York, NY, USA","title":"Modern code review: a case study at google","URL":"https://doi.org/10.1145/3183519.3183525","author":[{"family":"Sadowski","given":"Caitlin"},{"family":"Söderberg","given":"Emma"},{"family":"Church","given":"Luke"},{"family":"Sipko","given":"Michal"},{"family":"Bacchelli","given":"Alberto"}],"issued":{"date-parts":[["2018"]]}}}],"schema":"https://github.com/citation-style-language/schema/raw/master/csl-citation.json"} </w:instrText>
      </w:r>
      <w:r w:rsidR="00517D34" w:rsidRPr="006F3FF2">
        <w:rPr>
          <w:lang w:val="en-GB"/>
        </w:rPr>
        <w:fldChar w:fldCharType="separate"/>
      </w:r>
      <w:r w:rsidR="00405C2A" w:rsidRPr="006F3FF2">
        <w:rPr>
          <w:lang w:val="en-GB"/>
        </w:rPr>
        <w:t>(Sadowski et al., 2018)</w:t>
      </w:r>
      <w:r w:rsidR="00517D34" w:rsidRPr="006F3FF2">
        <w:rPr>
          <w:lang w:val="en-GB"/>
        </w:rPr>
        <w:fldChar w:fldCharType="end"/>
      </w:r>
      <w:r w:rsidR="00517D34" w:rsidRPr="006F3FF2">
        <w:rPr>
          <w:lang w:val="en-GB"/>
        </w:rPr>
        <w:t xml:space="preserve">. </w:t>
      </w:r>
      <w:r w:rsidRPr="006F3FF2">
        <w:rPr>
          <w:lang w:val="en-GB"/>
        </w:rPr>
        <w:t>In the context of learning conventions, these tools can be leveraged as a valuable learning resource for beginners. According to Bancroft &amp; Roe</w:t>
      </w:r>
      <w:r w:rsidR="00414027" w:rsidRPr="006F3FF2">
        <w:rPr>
          <w:lang w:val="en-GB"/>
        </w:rPr>
        <w:t xml:space="preserve"> </w:t>
      </w:r>
      <w:r w:rsidR="00E87326" w:rsidRPr="006F3FF2">
        <w:rPr>
          <w:lang w:val="en-GB"/>
        </w:rPr>
        <w:fldChar w:fldCharType="begin"/>
      </w:r>
      <w:r w:rsidR="008E5993">
        <w:rPr>
          <w:lang w:val="en-GB"/>
        </w:rPr>
        <w:instrText xml:space="preserve"> ADDIN ZOTERO_ITEM CSL_CITATION {"citationID":"uJlrZNqN","properties":{"formattedCitation":"(2006)","plainCitation":"(2006)","noteIndex":0},"citationItems":[{"id":"TnmRoe7m/jpBDCXdJ","uris":["http://zotero.org/users/local/uSBjEyoA/items/9W2AYWXW"],"itemData":{"id":5,"type":"article-journal","page":"19-23","title":"Program annotations: Feedback for students learning to program","author":[{"family":"Bancroft","given":"Peter"},{"family":"Roe","given":"Paul"}],"issued":{"date-parts":[["2006",1]]}},"label":"page","suppress-author":true}],"schema":"https://github.com/citation-style-language/schema/raw/master/csl-citation.json"} </w:instrText>
      </w:r>
      <w:r w:rsidR="00E87326" w:rsidRPr="006F3FF2">
        <w:rPr>
          <w:lang w:val="en-GB"/>
        </w:rPr>
        <w:fldChar w:fldCharType="separate"/>
      </w:r>
      <w:r w:rsidR="00EF31C6" w:rsidRPr="006F3FF2">
        <w:rPr>
          <w:lang w:val="en-GB"/>
        </w:rPr>
        <w:t>(2006)</w:t>
      </w:r>
      <w:r w:rsidR="00E87326" w:rsidRPr="006F3FF2">
        <w:rPr>
          <w:lang w:val="en-GB"/>
        </w:rPr>
        <w:fldChar w:fldCharType="end"/>
      </w:r>
      <w:r w:rsidRPr="006F3FF2">
        <w:rPr>
          <w:lang w:val="en-GB"/>
        </w:rPr>
        <w:t xml:space="preserve">, feedback or recommendations are essential in the learning process, especially when they are available on request. </w:t>
      </w:r>
      <w:r w:rsidR="00594D5D" w:rsidRPr="006F3FF2">
        <w:rPr>
          <w:lang w:val="en-GB"/>
        </w:rPr>
        <w:t>Valuable</w:t>
      </w:r>
      <w:r w:rsidR="00DD325B" w:rsidRPr="006F3FF2">
        <w:rPr>
          <w:lang w:val="en-GB"/>
        </w:rPr>
        <w:t xml:space="preserve"> </w:t>
      </w:r>
      <w:r w:rsidR="00594D5D" w:rsidRPr="006F3FF2">
        <w:rPr>
          <w:lang w:val="en-GB"/>
        </w:rPr>
        <w:t>feedback</w:t>
      </w:r>
      <w:r w:rsidR="006149B0" w:rsidRPr="006F3FF2">
        <w:rPr>
          <w:lang w:val="en-GB"/>
        </w:rPr>
        <w:t xml:space="preserve"> that can improve proper understanding of programming conventions </w:t>
      </w:r>
      <w:r w:rsidR="00DD325B" w:rsidRPr="006F3FF2">
        <w:rPr>
          <w:lang w:val="en-GB"/>
        </w:rPr>
        <w:t>can be provided by</w:t>
      </w:r>
      <w:r w:rsidRPr="006F3FF2">
        <w:rPr>
          <w:lang w:val="en-GB"/>
        </w:rPr>
        <w:t xml:space="preserve"> a code reviewing tool that not only highlights potential errors but also flags sections that deviate from established coding standards. This real time feedback can raise beginners’ awareness of the importance of proper formatting, naming conventions, and code organization. By integrating educational resources and suggestions directly into the development workflow, intelligent code reviewing tools can become powerful allies for beginner programmers, helping them write clean, maintainable, and </w:t>
      </w:r>
      <w:r w:rsidR="00F82932" w:rsidRPr="006F3FF2">
        <w:rPr>
          <w:lang w:val="en-GB"/>
        </w:rPr>
        <w:t>well-structured</w:t>
      </w:r>
      <w:r w:rsidRPr="006F3FF2">
        <w:rPr>
          <w:lang w:val="en-GB"/>
        </w:rPr>
        <w:t xml:space="preserve"> code from the very beginning.</w:t>
      </w:r>
    </w:p>
    <w:p w14:paraId="038BC861" w14:textId="13292A77" w:rsidR="0076320F" w:rsidRPr="006F3FF2" w:rsidRDefault="0076320F" w:rsidP="007D677A">
      <w:pPr>
        <w:pStyle w:val="Text"/>
        <w:spacing w:after="120"/>
        <w:rPr>
          <w:lang w:val="en-GB"/>
        </w:rPr>
      </w:pPr>
      <w:r w:rsidRPr="006F3FF2">
        <w:rPr>
          <w:lang w:val="en-GB"/>
        </w:rPr>
        <w:t xml:space="preserve">While established code reviewing platforms like those offered by GitHub and Codacy are valuable tools in the programmer’s arsenal, they have a blind spot, </w:t>
      </w:r>
      <w:r w:rsidR="004900E5" w:rsidRPr="006F3FF2">
        <w:rPr>
          <w:lang w:val="en-GB"/>
        </w:rPr>
        <w:t>programming</w:t>
      </w:r>
      <w:r w:rsidRPr="006F3FF2">
        <w:rPr>
          <w:lang w:val="en-GB"/>
        </w:rPr>
        <w:t xml:space="preserve"> conventions. These platforms primarily focus on identifying functional errors and bugs, ensuring the code works as intended </w:t>
      </w:r>
      <w:r w:rsidR="00D1311C" w:rsidRPr="006F3FF2">
        <w:rPr>
          <w:lang w:val="en-GB"/>
        </w:rPr>
        <w:fldChar w:fldCharType="begin"/>
      </w:r>
      <w:r w:rsidR="008E5993">
        <w:rPr>
          <w:lang w:val="en-GB"/>
        </w:rPr>
        <w:instrText xml:space="preserve"> ADDIN ZOTERO_ITEM CSL_CITATION {"citationID":"LC5TU8JC","properties":{"formattedCitation":"(Badampudi et al., 2023)","plainCitation":"(Badampudi et al., 2023)","noteIndex":0},"citationItems":[{"id":"TnmRoe7m/dbOwNij1","uris":["http://zotero.org/users/local/uSBjEyoA/items/K52XL6FT"],"itemData":{"id":"MFregkkm/M1HqKnYd","type":"article-journal","abstract":"Background: Modern Code Review (MCR) is a lightweight alternative to traditional code inspections. While secondary studies on MCR exist, it is uanknown whether the research community has targeted themes that practitioners consider important.Objectives: The objectives are to provide an overview of MCR research, analyze the practitioners’ opinions on the importance of MCR research, investigate the alignment between research and practice, and propose future MCR research avenues.Method: We conducted a systematic mapping study to survey state of the art until and including 2021, employed the Q-Methodology to analyze the practitioners’ perception of the relevance of MCR research, and analyzed the primary studies’ research impact.Results: We analyzed 244 primary studies, resulting in five themes. As a result of the 1,300 survey data points, we found that the respondents are positive about research investigating the impact of MCR on product quality and MCR process properties. In contrast, they are negative about human factor– and support systems–related research.Conclusion: These results indicate a misalignment between the state of the art and the themes deemed important by most survey respondents. Researchers should focus on solutions that can improve the state of MCR practice. We provide an MCR research agenda that can potentially increase the impact of MCR research.","container-title":"ACM Trans. Softw. Eng. Methodol.","DOI":"10.1145/3585004","ISSN":"1049-331X","issue":"4","note":"publisher-place: New York, NY, USA\npublisher: Association for Computing Machinery","title":"Modern Code Reviews—Survey of Literature and Practice","URL":"https://doi.org/10.1145/3585004","volume":"32","author":[{"family":"Badampudi","given":"Deepika"},{"family":"Unterkalmsteiner","given":"Michael"},{"family":"Britto","given":"Ricardo"}],"issued":{"date-parts":[["2023",5]]}}}],"schema":"https://github.com/citation-style-language/schema/raw/master/csl-citation.json"} </w:instrText>
      </w:r>
      <w:r w:rsidR="00D1311C" w:rsidRPr="006F3FF2">
        <w:rPr>
          <w:lang w:val="en-GB"/>
        </w:rPr>
        <w:fldChar w:fldCharType="separate"/>
      </w:r>
      <w:r w:rsidR="003B3C20" w:rsidRPr="006F3FF2">
        <w:rPr>
          <w:lang w:val="en-GB"/>
        </w:rPr>
        <w:t>(</w:t>
      </w:r>
      <w:proofErr w:type="spellStart"/>
      <w:r w:rsidR="003B3C20" w:rsidRPr="006F3FF2">
        <w:rPr>
          <w:lang w:val="en-GB"/>
        </w:rPr>
        <w:t>Badampudi</w:t>
      </w:r>
      <w:proofErr w:type="spellEnd"/>
      <w:r w:rsidR="003B3C20" w:rsidRPr="006F3FF2">
        <w:rPr>
          <w:lang w:val="en-GB"/>
        </w:rPr>
        <w:t xml:space="preserve"> et al., 2023)</w:t>
      </w:r>
      <w:r w:rsidR="00D1311C" w:rsidRPr="006F3FF2">
        <w:rPr>
          <w:lang w:val="en-GB"/>
        </w:rPr>
        <w:fldChar w:fldCharType="end"/>
      </w:r>
      <w:r w:rsidR="00D1311C" w:rsidRPr="006F3FF2">
        <w:rPr>
          <w:lang w:val="en-GB"/>
        </w:rPr>
        <w:t>.</w:t>
      </w:r>
      <w:r w:rsidRPr="006F3FF2">
        <w:rPr>
          <w:lang w:val="en-GB"/>
        </w:rPr>
        <w:t xml:space="preserve"> However, they often fall short in addressing whether the code adheres to established </w:t>
      </w:r>
      <w:r w:rsidR="00FF4EAB" w:rsidRPr="006F3FF2">
        <w:rPr>
          <w:lang w:val="en-GB"/>
        </w:rPr>
        <w:t>programming</w:t>
      </w:r>
      <w:r w:rsidRPr="006F3FF2">
        <w:rPr>
          <w:lang w:val="en-GB"/>
        </w:rPr>
        <w:t xml:space="preserve"> conventions. Some might offer essential error messages related to “code smells” or stylistic inconsistencies but lack the depth and interactivity needed to be a true learning resource for beginners who need to understand the “why” behind coding conventions </w:t>
      </w:r>
      <w:r w:rsidR="00FF4EAB" w:rsidRPr="006F3FF2">
        <w:rPr>
          <w:lang w:val="en-GB"/>
        </w:rPr>
        <w:fldChar w:fldCharType="begin"/>
      </w:r>
      <w:r w:rsidR="008E5993">
        <w:rPr>
          <w:lang w:val="en-GB"/>
        </w:rPr>
        <w:instrText xml:space="preserve"> ADDIN ZOTERO_ITEM CSL_CITATION {"citationID":"3ZGRdw69","properties":{"formattedCitation":"(Wessel et al., 2020)","plainCitation":"(Wessel et al., 2020)","noteIndex":0},"citationItems":[{"id":"TnmRoe7m/SywHAq1E","uris":["http://zotero.org/users/local/uSBjEyoA/items/KBAH54IY"],"itemData":{"id":19,"type":"paper-conference","abstract":"Software bots are used by Open Source Software (OSS) projects to streamline the code review process. Interfacing between developers and automated services, code review bots report continuous integration failures, code quality checks, and code coverage. However, the impact of such bots on maintenance tasks is still neglected. In this paper, we study how project maintainers experience code review bots. We surveyed 127 maintainers and asked about their expectations and perception of changes incurred by code review bots. Our findings reveal that the most frequent expectations include enhancing the feedback bots provide to developers, reducing the maintenance burden for developers, and enforcing code coverage. While maintainers report that bots satisfied their expectations, they also perceived unexpected effects, such as communication noise and newcomers' dropout. Based on these results, we provide a series of implications for bot developers, as well as insights for future research.","collection-title":"SBES '20","container-title":"Proceedings of the XXXIV Brazilian Symposium on Software Engineering","DOI":"10.1145/3422392.3422459","event-place":"New York, NY, USA","ISBN":"978-1-4503-8753-8","note":"event-place: &lt;conf-loc&gt;, &lt;city&gt;Natal&lt;/city&gt;, &lt;country&gt;Brazil&lt;/country&gt;, &lt;/conf-loc&gt;","page":"457–462","publisher":"Association for Computing Machinery","publisher-place":"New York, NY, USA","title":"What to Expect from Code Review Bots on GitHub? A Survey with OSS Maintainers","URL":"https://doi.org/10.1145/3422392.3422459","author":[{"family":"Wessel","given":"Mairieli"},{"family":"Serebrenik","given":"Alexander"},{"family":"Wiese","given":"Igor"},{"family":"Steinmacher","given":"Igor"},{"family":"Gerosa","given":"Marco A."}],"issued":{"date-parts":[["2020"]]}}}],"schema":"https://github.com/citation-style-language/schema/raw/master/csl-citation.json"} </w:instrText>
      </w:r>
      <w:r w:rsidR="00FF4EAB" w:rsidRPr="006F3FF2">
        <w:rPr>
          <w:lang w:val="en-GB"/>
        </w:rPr>
        <w:fldChar w:fldCharType="separate"/>
      </w:r>
      <w:r w:rsidR="00EF31C6" w:rsidRPr="006F3FF2">
        <w:rPr>
          <w:lang w:val="en-GB"/>
        </w:rPr>
        <w:t>(Wessel et al., 2020)</w:t>
      </w:r>
      <w:r w:rsidR="00FF4EAB" w:rsidRPr="006F3FF2">
        <w:rPr>
          <w:lang w:val="en-GB"/>
        </w:rPr>
        <w:fldChar w:fldCharType="end"/>
      </w:r>
      <w:r w:rsidRPr="006F3FF2">
        <w:rPr>
          <w:lang w:val="en-GB"/>
        </w:rPr>
        <w:t>. This gap in feedback leaves aspiring programmers vulnerable to developing bad habits and writing code that becomes a tangled mess down the line.</w:t>
      </w:r>
    </w:p>
    <w:p w14:paraId="72B98B66" w14:textId="53B43B0F" w:rsidR="009009BC" w:rsidRPr="006F3FF2" w:rsidRDefault="0076320F" w:rsidP="0076320F">
      <w:pPr>
        <w:pStyle w:val="Text"/>
        <w:rPr>
          <w:lang w:val="en-GB"/>
        </w:rPr>
      </w:pPr>
      <w:r w:rsidRPr="006F3FF2">
        <w:rPr>
          <w:lang w:val="en-GB"/>
        </w:rPr>
        <w:t>Intelligent code reviewing tools, designed specifically for beginners, can address this limitation by transforming code review into a powerful learning resource. These tools leverage AI and established coding standards to go beyond simply highlighting missed conventions</w:t>
      </w:r>
      <w:r w:rsidR="00AD2153" w:rsidRPr="006F3FF2">
        <w:rPr>
          <w:lang w:val="en-GB"/>
        </w:rPr>
        <w:t xml:space="preserve"> </w:t>
      </w:r>
      <w:r w:rsidR="00AD2153" w:rsidRPr="006F3FF2">
        <w:rPr>
          <w:lang w:val="en-GB"/>
        </w:rPr>
        <w:fldChar w:fldCharType="begin"/>
      </w:r>
      <w:r w:rsidR="008E5993">
        <w:rPr>
          <w:lang w:val="en-GB"/>
        </w:rPr>
        <w:instrText xml:space="preserve"> ADDIN ZOTERO_ITEM CSL_CITATION {"citationID":"oal3RlnE","properties":{"formattedCitation":"(Kim et al., 2022)","plainCitation":"(Kim et al., 2022)","noteIndex":0},"citationItems":[{"id":"TnmRoe7m/BkJhpNoK","uris":["http://zotero.org/users/local/uSBjEyoA/items/FCCUWXIZ"],"itemData":{"id":18,"type":"paper-conference","collection-title":"ESEC/FSE 2022","container-title":"Proceedings of the 30th ACM Joint European Software Engineering Conference and Symposium on the Foundations of Software Engineering","DOI":"10.1145/3540250.3558950","event-place":"New York, NY, USA","ISBN":"978-1-4503-9413-0","note":"event-place: &lt;conf-loc&gt;, &lt;city&gt;Singapore&lt;/city&gt;, &lt;country&gt;Singapore&lt;/country&gt;, &lt;/conf-loc&gt;","page":"1398–1407","publisher":"Association for Computing Machinery","publisher-place":"New York, NY, USA","title":"Understanding automated code review process and developer experience in industry","URL":"https://doi.org/10.1145/3540250.3558950","author":[{"family":"Kim","given":"Hyungjin"},{"family":"Kwon","given":"Yonghwi"},{"family":"Joh","given":"Sangwoo"},{"family":"Kwon","given":"Hyukin"},{"family":"Ryou","given":"Yeonhee"},{"family":"Kim","given":"Taeksu"}],"issued":{"date-parts":[["2022"]]}}}],"schema":"https://github.com/citation-style-language/schema/raw/master/csl-citation.json"} </w:instrText>
      </w:r>
      <w:r w:rsidR="00AD2153" w:rsidRPr="006F3FF2">
        <w:rPr>
          <w:lang w:val="en-GB"/>
        </w:rPr>
        <w:fldChar w:fldCharType="separate"/>
      </w:r>
      <w:r w:rsidR="00EF31C6" w:rsidRPr="006F3FF2">
        <w:rPr>
          <w:lang w:val="en-GB"/>
        </w:rPr>
        <w:t>(Kim et al., 2022)</w:t>
      </w:r>
      <w:r w:rsidR="00AD2153" w:rsidRPr="006F3FF2">
        <w:rPr>
          <w:lang w:val="en-GB"/>
        </w:rPr>
        <w:fldChar w:fldCharType="end"/>
      </w:r>
      <w:r w:rsidR="000F1B2F" w:rsidRPr="006F3FF2">
        <w:rPr>
          <w:lang w:val="en-GB"/>
        </w:rPr>
        <w:t xml:space="preserve">. </w:t>
      </w:r>
      <w:r w:rsidRPr="006F3FF2">
        <w:rPr>
          <w:lang w:val="en-GB"/>
        </w:rPr>
        <w:t>This study proposes a real</w:t>
      </w:r>
      <w:r w:rsidR="00AD2153" w:rsidRPr="006F3FF2">
        <w:rPr>
          <w:lang w:val="en-GB"/>
        </w:rPr>
        <w:t>-</w:t>
      </w:r>
      <w:r w:rsidRPr="006F3FF2">
        <w:rPr>
          <w:lang w:val="en-GB"/>
        </w:rPr>
        <w:t>time mentor who does not just point out formatting issues (a language linter) but also suggests best practices and alternative approaches based on the specific code and its intended function. The shift towards a more interactive and personalized learning experience could significantly improve the quality, maintainability, and understanding of code written by beginners</w:t>
      </w:r>
      <w:r w:rsidR="004A1A95" w:rsidRPr="006F3FF2">
        <w:rPr>
          <w:lang w:val="en-GB"/>
        </w:rPr>
        <w:t xml:space="preserve"> </w:t>
      </w:r>
      <w:r w:rsidR="004A1A95" w:rsidRPr="006F3FF2">
        <w:rPr>
          <w:lang w:val="en-GB"/>
        </w:rPr>
        <w:fldChar w:fldCharType="begin"/>
      </w:r>
      <w:r w:rsidR="008E5993">
        <w:rPr>
          <w:lang w:val="en-GB"/>
        </w:rPr>
        <w:instrText xml:space="preserve"> ADDIN ZOTERO_ITEM CSL_CITATION {"citationID":"M0HZNMm3","properties":{"formattedCitation":"(Shen &amp; Lee, 2020)","plainCitation":"(Shen &amp; Lee, 2020)","noteIndex":0},"citationItems":[{"id":"TnmRoe7m/Qi6uV71z","uris":["http://zotero.org/users/local/uSBjEyoA/items/99AI35RI"],"itemData":{"id":83,"type":"paper-conference","container-title":"2020 IEEE Symposium on Visual Languages and Human-Centric Computing (VL/HCC)","DOI":"10.1109/VL/HCC50065.2020.9127270","event-place":"Dunedin, New Zealand","event-title":"2020 IEEE Symposium on Visual Languages and Human-Centric Computing (VL/HCC)","ISBN":"978-1-72816-901-9","license":"https://ieeexplore.ieee.org/Xplorehelp/downloads/license-information/IEEE.html","page":"1-5","publisher":"IEEE","publisher-place":"Dunedin, New Zealand","source":"DOI.org (Crossref)","title":"Learners’ Perspectives on Learning Programming from Interactive Computer Tutors in a MOOC","URL":"https://ieeexplore.ieee.org/document/9127270/","author":[{"family":"Shen","given":"Ruiqi"},{"family":"Lee","given":"Michael J."}],"accessed":{"date-parts":[["2024",6,21]]},"issued":{"date-parts":[["2020",8]]}}}],"schema":"https://github.com/citation-style-language/schema/raw/master/csl-citation.json"} </w:instrText>
      </w:r>
      <w:r w:rsidR="004A1A95" w:rsidRPr="006F3FF2">
        <w:rPr>
          <w:lang w:val="en-GB"/>
        </w:rPr>
        <w:fldChar w:fldCharType="separate"/>
      </w:r>
      <w:r w:rsidR="003865F5" w:rsidRPr="006F3FF2">
        <w:rPr>
          <w:lang w:val="en-GB"/>
        </w:rPr>
        <w:t>(Shen &amp; Lee, 2020)</w:t>
      </w:r>
      <w:r w:rsidR="004A1A95" w:rsidRPr="006F3FF2">
        <w:rPr>
          <w:lang w:val="en-GB"/>
        </w:rPr>
        <w:fldChar w:fldCharType="end"/>
      </w:r>
      <w:r w:rsidRPr="006F3FF2">
        <w:rPr>
          <w:lang w:val="en-GB"/>
        </w:rPr>
        <w:t xml:space="preserve">. Ultimately, this will lead to a </w:t>
      </w:r>
      <w:r w:rsidRPr="006F3FF2">
        <w:rPr>
          <w:lang w:val="en-GB"/>
        </w:rPr>
        <w:lastRenderedPageBreak/>
        <w:t>smoother transition into professional software development by equipping</w:t>
      </w:r>
      <w:r w:rsidR="009009BC" w:rsidRPr="006F3FF2">
        <w:rPr>
          <w:lang w:val="en-GB"/>
        </w:rPr>
        <w:t xml:space="preserve"> </w:t>
      </w:r>
      <w:r w:rsidRPr="006F3FF2">
        <w:rPr>
          <w:lang w:val="en-GB"/>
        </w:rPr>
        <w:t xml:space="preserve">them with the necessary skills to write clean, maintainable, and collaborative code from the </w:t>
      </w:r>
      <w:r w:rsidR="009009BC" w:rsidRPr="006F3FF2">
        <w:rPr>
          <w:lang w:val="en-GB"/>
        </w:rPr>
        <w:t xml:space="preserve">outset. </w:t>
      </w:r>
    </w:p>
    <w:p w14:paraId="561191EC" w14:textId="50F68805" w:rsidR="00570039" w:rsidRDefault="0081778F" w:rsidP="009C4672">
      <w:pPr>
        <w:pStyle w:val="Heading2"/>
        <w:numPr>
          <w:ilvl w:val="0"/>
          <w:numId w:val="0"/>
        </w:numPr>
      </w:pPr>
      <w:bookmarkStart w:id="25" w:name="_Toc169592503"/>
      <w:bookmarkStart w:id="26" w:name="_Toc170400828"/>
      <w:r w:rsidRPr="006F3FF2">
        <w:t>1.2.</w:t>
      </w:r>
      <w:r w:rsidRPr="006F3FF2">
        <w:tab/>
      </w:r>
      <w:bookmarkEnd w:id="25"/>
      <w:r w:rsidR="007548FC" w:rsidRPr="006F3FF2">
        <w:t>Statement of the Problem</w:t>
      </w:r>
      <w:bookmarkEnd w:id="26"/>
    </w:p>
    <w:p w14:paraId="42C8BFF9" w14:textId="5A19CE66" w:rsidR="0076164C" w:rsidRPr="00516D6C" w:rsidRDefault="00190F20" w:rsidP="00E559D7">
      <w:pPr>
        <w:pStyle w:val="NormalFYP"/>
      </w:pPr>
      <w:r w:rsidRPr="00190F20">
        <w:t xml:space="preserve">In the early stages of learning how to program, much attention is focused on how to implement basic functionality and compose a running program; thus, coding standards are usually disregarded. As noted by </w:t>
      </w:r>
      <w:r w:rsidRPr="006F3FF2">
        <w:rPr>
          <w:rFonts w:eastAsia="Times New Roman"/>
          <w:szCs w:val="20"/>
        </w:rPr>
        <w:t xml:space="preserve">Kirk et al. </w:t>
      </w:r>
      <w:r w:rsidRPr="006F3FF2">
        <w:rPr>
          <w:rFonts w:eastAsia="Times New Roman"/>
          <w:szCs w:val="20"/>
        </w:rPr>
        <w:fldChar w:fldCharType="begin"/>
      </w:r>
      <w:r w:rsidR="008E5993">
        <w:rPr>
          <w:rFonts w:eastAsia="Times New Roman"/>
          <w:szCs w:val="20"/>
        </w:rPr>
        <w:instrText xml:space="preserve"> ADDIN ZOTERO_ITEM CSL_CITATION {"citationID":"x3iaFPKj","properties":{"formattedCitation":"(2020)","plainCitation":"(2020)","noteIndex":0},"citationItems":[{"id":"TnmRoe7m/Gpw1lkXD","uris":["http://zotero.org/users/local/uSBjEyoA/items/GGKB92BD"],"itemData":{"id":90,"type":"paper-conference","container-title":"Proceedings of the Twenty-Second Australasian Computing Education Conference","DOI":"10.1145/3373165.3373175","event-place":"Melbourne VIC Australia","event-title":"ACE'20: Twenty-Second Australasian Computing Education Conference","ISBN":"978-1-4503-7686-0","language":"en","page":"86-94","publisher":"ACM","publisher-place":"Melbourne VIC Australia","source":"DOI.org (Crossref)","title":"On Assuring Learning About Code Quality","URL":"https://dl.acm.org/doi/10.1145/3373165.3373175","author":[{"family":"Kirk","given":"Diana"},{"family":"Crow","given":"Tyne"},{"family":"Luxton-Reilly","given":"Andrew"},{"family":"Tempero","given":"Ewan"}],"accessed":{"date-parts":[["2024",6,21]]},"issued":{"date-parts":[["2020",2,3]]}},"label":"page","suppress-author":true}],"schema":"https://github.com/citation-style-language/schema/raw/master/csl-citation.json"} </w:instrText>
      </w:r>
      <w:r w:rsidRPr="006F3FF2">
        <w:rPr>
          <w:rFonts w:eastAsia="Times New Roman"/>
          <w:szCs w:val="20"/>
        </w:rPr>
        <w:fldChar w:fldCharType="separate"/>
      </w:r>
      <w:r w:rsidRPr="006F3FF2">
        <w:rPr>
          <w:rFonts w:eastAsia="Times New Roman"/>
          <w:szCs w:val="20"/>
        </w:rPr>
        <w:t>(2020)</w:t>
      </w:r>
      <w:r w:rsidRPr="006F3FF2">
        <w:rPr>
          <w:rFonts w:eastAsia="Times New Roman"/>
          <w:szCs w:val="20"/>
        </w:rPr>
        <w:fldChar w:fldCharType="end"/>
      </w:r>
      <w:r w:rsidRPr="00190F20">
        <w:t xml:space="preserve">, there is a considerable gap in the instruction of code quality: 30% of introductory university programming courses include it. It is for this very reason that novice programmers are often unable to become very sensitive to code quality. Understandably, new programmers are eager to understand the basic functionalities of languages and develop programs that work, often neglecting to apply coding conventions during their development workflow </w:t>
      </w:r>
      <w:r w:rsidRPr="006F3FF2">
        <w:rPr>
          <w:rFonts w:eastAsia="Times New Roman"/>
          <w:szCs w:val="20"/>
        </w:rPr>
        <w:fldChar w:fldCharType="begin"/>
      </w:r>
      <w:r w:rsidR="008E5993">
        <w:rPr>
          <w:rFonts w:eastAsia="Times New Roman"/>
          <w:szCs w:val="20"/>
        </w:rPr>
        <w:instrText xml:space="preserve"> ADDIN ZOTERO_ITEM CSL_CITATION {"citationID":"HF40vOFm","properties":{"formattedCitation":"(Kohlbacher et al., 2023)","plainCitation":"(Kohlbacher et al., 2023)","noteIndex":0},"citationItems":[{"id":"TnmRoe7m/1aURleqO","uris":["http://zotero.org/users/local/uSBjEyoA/items/L2ALHZE4"],"itemData":{"id":91,"type":"paper-conference","container-title":"Proceedings of the 15th International Conference on Computer Supported Education","DOI":"10.5220/0011715400003470","event-place":"Prague, Czech Republic","event-title":"15th International Conference on Computer Supported Education","ISBN":"978-989-758-641-5","page":"349-356","publisher":"SCITEPRESS - Science and Technology Publications","publisher-place":"Prague, Czech Republic","source":"DOI.org (Crossref)","title":"Common Code Quality Issues of Novice Java Programmers: A Comprehensive Analysis of Student Assignments:","title-short":"Common Code Quality Issues of Novice Java Programmers","URL":"https://www.scitepress.org/DigitalLibrary/Link.aspx?doi=10.5220/0011715400003470","author":[{"family":"Kohlbacher","given":"Christina"},{"family":"Vierhauser","given":"Michael"},{"family":"Groher","given":"Iris"}],"accessed":{"date-parts":[["2024",6,21]]},"issued":{"date-parts":[["2023"]]}}}],"schema":"https://github.com/citation-style-language/schema/raw/master/csl-citation.json"} </w:instrText>
      </w:r>
      <w:r w:rsidRPr="006F3FF2">
        <w:rPr>
          <w:rFonts w:eastAsia="Times New Roman"/>
          <w:szCs w:val="20"/>
        </w:rPr>
        <w:fldChar w:fldCharType="separate"/>
      </w:r>
      <w:r w:rsidRPr="006F3FF2">
        <w:rPr>
          <w:rFonts w:eastAsia="Times New Roman"/>
          <w:szCs w:val="20"/>
        </w:rPr>
        <w:t>(Kohlbacher et al., 2023)</w:t>
      </w:r>
      <w:r w:rsidRPr="006F3FF2">
        <w:rPr>
          <w:rFonts w:eastAsia="Times New Roman"/>
          <w:szCs w:val="20"/>
        </w:rPr>
        <w:fldChar w:fldCharType="end"/>
      </w:r>
      <w:r>
        <w:t>.</w:t>
      </w:r>
      <w:r w:rsidR="00E559D7">
        <w:t xml:space="preserve"> </w:t>
      </w:r>
      <w:r w:rsidR="007548FC" w:rsidRPr="006F3FF2">
        <w:rPr>
          <w:rFonts w:eastAsia="Times New Roman"/>
          <w:szCs w:val="20"/>
        </w:rPr>
        <w:t>According to research conducted by Joni &amp; Soloway</w:t>
      </w:r>
      <w:r w:rsidR="00D40A2A" w:rsidRPr="006F3FF2">
        <w:rPr>
          <w:rFonts w:eastAsia="Times New Roman"/>
          <w:szCs w:val="20"/>
        </w:rPr>
        <w:t xml:space="preserve"> </w:t>
      </w:r>
      <w:r w:rsidR="00D40A2A" w:rsidRPr="006F3FF2">
        <w:rPr>
          <w:rFonts w:eastAsia="Times New Roman"/>
          <w:szCs w:val="20"/>
        </w:rPr>
        <w:fldChar w:fldCharType="begin"/>
      </w:r>
      <w:r w:rsidR="008E5993">
        <w:rPr>
          <w:rFonts w:eastAsia="Times New Roman"/>
          <w:szCs w:val="20"/>
        </w:rPr>
        <w:instrText xml:space="preserve"> ADDIN ZOTERO_ITEM CSL_CITATION {"citationID":"a9lZH4hb","properties":{"formattedCitation":"(1986)","plainCitation":"(1986)","noteIndex":0},"citationItems":[{"id":"TnmRoe7m/5KsKgrt2","uris":["http://zotero.org/users/local/uSBjEyoA/items/ND2SNWDX"],"itemData":{"id":21,"type":"article-journal","container-title":"Journal of Educational Computing Research","DOI":"10.2190/6E5W-AR7C-NX76-HUT2","title":"But My Program Runs! Discourse Rules for Novice Programmers","volume":"2","author":[{"family":"Joni","given":"Saj-Nicole"},{"family":"Soloway","given":"Elliot"}],"issued":{"date-parts":[["1986",2]]}},"label":"page","suppress-author":true}],"schema":"https://github.com/citation-style-language/schema/raw/master/csl-citation.json"} </w:instrText>
      </w:r>
      <w:r w:rsidR="00D40A2A" w:rsidRPr="006F3FF2">
        <w:rPr>
          <w:rFonts w:eastAsia="Times New Roman"/>
          <w:szCs w:val="20"/>
        </w:rPr>
        <w:fldChar w:fldCharType="separate"/>
      </w:r>
      <w:r w:rsidR="00EF31C6" w:rsidRPr="006F3FF2">
        <w:t>(1986)</w:t>
      </w:r>
      <w:r w:rsidR="00D40A2A" w:rsidRPr="006F3FF2">
        <w:rPr>
          <w:rFonts w:eastAsia="Times New Roman"/>
          <w:szCs w:val="20"/>
        </w:rPr>
        <w:fldChar w:fldCharType="end"/>
      </w:r>
      <w:r w:rsidR="007548FC" w:rsidRPr="006F3FF2">
        <w:rPr>
          <w:rFonts w:eastAsia="Times New Roman"/>
          <w:szCs w:val="20"/>
        </w:rPr>
        <w:t xml:space="preserve">, 90% of students used the wrong coding standards in programming exercises, and Ruvo et al. </w:t>
      </w:r>
      <w:r w:rsidR="00D40A2A" w:rsidRPr="006F3FF2">
        <w:rPr>
          <w:rFonts w:eastAsia="Times New Roman"/>
          <w:szCs w:val="20"/>
        </w:rPr>
        <w:fldChar w:fldCharType="begin"/>
      </w:r>
      <w:r w:rsidR="00843776">
        <w:rPr>
          <w:rFonts w:eastAsia="Times New Roman"/>
          <w:szCs w:val="20"/>
        </w:rPr>
        <w:instrText xml:space="preserve"> ADDIN ZOTERO_ITEM CSL_CITATION {"citationID":"3jP6RR4c","properties":{"formattedCitation":"(2018)","plainCitation":"(2018)","noteIndex":0},"citationItems":[{"id":"TnmRoe7m/kUKliBdy","uris":["http://zotero.org/users/local/uSBjEyoA/items/MTIQKHUJ"],"itemData":{"id":22,"type":"paper-conference","DOI":"10.1145/3160489.3160500","page":"73-82","title":"Understanding semantic style by analysing student code","author":[{"family":"Ruvo","given":"Giuseppe"},{"family":"Tempero","given":"Ewan"},{"family":"Luxton-Reilly","given":"Andrew"},{"family":"Rowe","given":"Gerard"},{"family":"Giacaman","given":"Nasser"}],"issued":{"date-parts":[["2018",1]]}},"label":"page","suppress-author":true}],"schema":"https://github.com/citation-style-language/schema/raw/master/csl-citation.json"} </w:instrText>
      </w:r>
      <w:r w:rsidR="00D40A2A" w:rsidRPr="006F3FF2">
        <w:rPr>
          <w:rFonts w:eastAsia="Times New Roman"/>
          <w:szCs w:val="20"/>
        </w:rPr>
        <w:fldChar w:fldCharType="separate"/>
      </w:r>
      <w:r w:rsidR="00843776" w:rsidRPr="00843776">
        <w:t>(2018)</w:t>
      </w:r>
      <w:r w:rsidR="00D40A2A" w:rsidRPr="006F3FF2">
        <w:rPr>
          <w:rFonts w:eastAsia="Times New Roman"/>
          <w:szCs w:val="20"/>
        </w:rPr>
        <w:fldChar w:fldCharType="end"/>
      </w:r>
      <w:r w:rsidR="00F37DBD" w:rsidRPr="006F3FF2">
        <w:rPr>
          <w:rFonts w:eastAsia="Times New Roman"/>
          <w:szCs w:val="20"/>
        </w:rPr>
        <w:t xml:space="preserve"> </w:t>
      </w:r>
      <w:r w:rsidR="007548FC" w:rsidRPr="006F3FF2">
        <w:rPr>
          <w:rFonts w:eastAsia="Times New Roman"/>
          <w:szCs w:val="20"/>
        </w:rPr>
        <w:t xml:space="preserve">finds that these bad habits persist up till into students’ 4th year of a BS degree. </w:t>
      </w:r>
      <w:r w:rsidR="00516D6C" w:rsidRPr="00516D6C">
        <w:t xml:space="preserve">New coders often avoid learning conventional methods; however, disregarding coding standards and conventions encourages bad coding habits that affect code readability, maintainability, and scalability in the long run </w:t>
      </w:r>
      <w:r w:rsidR="0076164C" w:rsidRPr="00516D6C">
        <w:fldChar w:fldCharType="begin"/>
      </w:r>
      <w:r w:rsidR="008E5993" w:rsidRPr="00516D6C">
        <w:instrText xml:space="preserve"> ADDIN ZOTERO_ITEM CSL_CITATION {"citationID":"vVJAgr0G","properties":{"formattedCitation":"(Popi\\uc0\\u263{} et al., 2018)","plainCitation":"(Popić et al., 2018)","noteIndex":0},"citationItems":[{"id":"TnmRoe7m/fwnpNHC1","uris":["http://zotero.org/users/local/uSBjEyoA/items/PNT3X6JX"],"itemData":{"id":23,"type":"paper-conference","DOI":"10.1109/℡FOR.2018.8612149","title":"The Benefits of the Coding Standards Enforcement and its Impact on the Developers Coding Behaviour-A Case Study on Two Small Projects","author":[{"family":"Popić","given":"Srđan"},{"family":"Velikic","given":"Gordana"},{"family":"Jaroslav","given":"Hlavač"},{"family":"Spasic","given":"Zvjezdan"},{"family":"Vulić","given":"Marko"}],"issued":{"date-parts":[["2018",11]]}}}],"schema":"https://github.com/citation-style-language/schema/raw/master/csl-citation.json"} </w:instrText>
      </w:r>
      <w:r w:rsidR="0076164C" w:rsidRPr="00516D6C">
        <w:fldChar w:fldCharType="separate"/>
      </w:r>
      <w:r w:rsidR="00EF31C6" w:rsidRPr="00516D6C">
        <w:t>(</w:t>
      </w:r>
      <w:proofErr w:type="spellStart"/>
      <w:r w:rsidR="00EF31C6" w:rsidRPr="00516D6C">
        <w:t>Popić</w:t>
      </w:r>
      <w:proofErr w:type="spellEnd"/>
      <w:r w:rsidR="00EF31C6" w:rsidRPr="00516D6C">
        <w:t xml:space="preserve"> et al., 2018)</w:t>
      </w:r>
      <w:r w:rsidR="0076164C" w:rsidRPr="00516D6C">
        <w:fldChar w:fldCharType="end"/>
      </w:r>
      <w:r w:rsidR="0076164C" w:rsidRPr="00516D6C">
        <w:t>.</w:t>
      </w:r>
    </w:p>
    <w:p w14:paraId="78784833" w14:textId="5E8866BA" w:rsidR="007548FC" w:rsidRPr="006F3FF2" w:rsidRDefault="007548FC" w:rsidP="001F690C">
      <w:pPr>
        <w:keepNext/>
        <w:spacing w:after="120" w:line="360" w:lineRule="auto"/>
        <w:contextualSpacing w:val="0"/>
        <w:rPr>
          <w:rFonts w:ascii="Times New Roman" w:eastAsia="Times New Roman" w:hAnsi="Times New Roman" w:cs="Times New Roman"/>
          <w:sz w:val="24"/>
          <w:szCs w:val="20"/>
        </w:rPr>
      </w:pPr>
      <w:r w:rsidRPr="006F3FF2">
        <w:rPr>
          <w:rFonts w:ascii="Times New Roman" w:eastAsia="Times New Roman" w:hAnsi="Times New Roman" w:cs="Times New Roman"/>
          <w:sz w:val="24"/>
          <w:szCs w:val="20"/>
        </w:rPr>
        <w:t>The effects of poor code quality don’t stop at the developers themselves. It adversely affects the software industry as a whole</w:t>
      </w:r>
      <w:r w:rsidR="00F82932" w:rsidRPr="006F3FF2">
        <w:rPr>
          <w:rFonts w:ascii="Times New Roman" w:eastAsia="Times New Roman" w:hAnsi="Times New Roman" w:cs="Times New Roman"/>
          <w:sz w:val="24"/>
          <w:szCs w:val="20"/>
        </w:rPr>
        <w:t>,</w:t>
      </w:r>
      <w:r w:rsidRPr="006F3FF2">
        <w:rPr>
          <w:rFonts w:ascii="Times New Roman" w:eastAsia="Times New Roman" w:hAnsi="Times New Roman" w:cs="Times New Roman"/>
          <w:sz w:val="24"/>
          <w:szCs w:val="20"/>
        </w:rPr>
        <w:t xml:space="preserve"> by introducing a concept known as technical debt</w:t>
      </w:r>
      <w:r w:rsidR="00240855" w:rsidRPr="006F3FF2">
        <w:rPr>
          <w:rFonts w:ascii="Times New Roman" w:eastAsia="Times New Roman" w:hAnsi="Times New Roman" w:cs="Times New Roman"/>
          <w:sz w:val="24"/>
          <w:szCs w:val="20"/>
        </w:rPr>
        <w:t xml:space="preserve"> </w:t>
      </w:r>
      <w:r w:rsidR="00240855" w:rsidRPr="006F3FF2">
        <w:rPr>
          <w:rFonts w:ascii="Times New Roman" w:eastAsia="Times New Roman" w:hAnsi="Times New Roman" w:cs="Times New Roman"/>
          <w:sz w:val="24"/>
          <w:szCs w:val="20"/>
        </w:rPr>
        <w:fldChar w:fldCharType="begin"/>
      </w:r>
      <w:r w:rsidR="008E5993">
        <w:rPr>
          <w:rFonts w:ascii="Times New Roman" w:eastAsia="Times New Roman" w:hAnsi="Times New Roman" w:cs="Times New Roman"/>
          <w:sz w:val="24"/>
          <w:szCs w:val="20"/>
        </w:rPr>
        <w:instrText xml:space="preserve"> ADDIN ZOTERO_ITEM CSL_CITATION {"citationID":"tUtadPqy","properties":{"formattedCitation":"(Han et al., 2020)","plainCitation":"(Han et al., 2020)","noteIndex":0},"citationItems":[{"id":"TnmRoe7m/aryAp0rk","uris":["http://zotero.org/users/local/uSBjEyoA/items/XG7ZSNW4"],"itemData":{"id":25,"type":"paper-conference","container-title":"2020 IEEE 20th International Working Conference on Source Code Analysis and Manipulation (SCAM)","DOI":"10.1109/SCAM51674.2020.00010","page":"43-53","title":"Does code review really remove coding convention violations?","author":[{"family":"Han","given":"DongGyun"},{"family":"Ragkhitwetsagul","given":"Chaiyong"},{"family":"Krinke","given":"Jens"},{"family":"Paixao","given":"Matheus"},{"family":"Rosa","given":"Giovanni"}],"issued":{"date-parts":[["2020"]]}}}],"schema":"https://github.com/citation-style-language/schema/raw/master/csl-citation.json"} </w:instrText>
      </w:r>
      <w:r w:rsidR="00240855" w:rsidRPr="006F3FF2">
        <w:rPr>
          <w:rFonts w:ascii="Times New Roman" w:eastAsia="Times New Roman" w:hAnsi="Times New Roman" w:cs="Times New Roman"/>
          <w:sz w:val="24"/>
          <w:szCs w:val="20"/>
        </w:rPr>
        <w:fldChar w:fldCharType="separate"/>
      </w:r>
      <w:r w:rsidR="00EF31C6" w:rsidRPr="006F3FF2">
        <w:rPr>
          <w:rFonts w:ascii="Times New Roman" w:hAnsi="Times New Roman" w:cs="Times New Roman"/>
          <w:sz w:val="24"/>
        </w:rPr>
        <w:t>(Han et al., 2020)</w:t>
      </w:r>
      <w:r w:rsidR="00240855" w:rsidRPr="006F3FF2">
        <w:rPr>
          <w:rFonts w:ascii="Times New Roman" w:eastAsia="Times New Roman" w:hAnsi="Times New Roman" w:cs="Times New Roman"/>
          <w:sz w:val="24"/>
          <w:szCs w:val="20"/>
        </w:rPr>
        <w:fldChar w:fldCharType="end"/>
      </w:r>
      <w:r w:rsidR="00E769BD" w:rsidRPr="006F3FF2">
        <w:rPr>
          <w:rFonts w:ascii="Times New Roman" w:eastAsia="Times New Roman" w:hAnsi="Times New Roman" w:cs="Times New Roman"/>
          <w:sz w:val="24"/>
          <w:szCs w:val="20"/>
        </w:rPr>
        <w:t>.</w:t>
      </w:r>
      <w:r w:rsidR="00234D63" w:rsidRPr="006F3FF2">
        <w:rPr>
          <w:rFonts w:ascii="Times New Roman" w:eastAsia="Times New Roman" w:hAnsi="Times New Roman" w:cs="Times New Roman"/>
          <w:sz w:val="24"/>
          <w:szCs w:val="20"/>
        </w:rPr>
        <w:t xml:space="preserve"> </w:t>
      </w:r>
      <w:r w:rsidRPr="006F3FF2">
        <w:rPr>
          <w:rFonts w:ascii="Times New Roman" w:eastAsia="Times New Roman" w:hAnsi="Times New Roman" w:cs="Times New Roman"/>
          <w:sz w:val="24"/>
          <w:szCs w:val="20"/>
        </w:rPr>
        <w:t xml:space="preserve">Technical debt is a metaphor that refers to the hidden costs of neglecting good coding practices. Just as financial debt accrues interest over time, poorly written code accumulates complexity and becomes harder to understand and modify as the project grows </w:t>
      </w:r>
      <w:r w:rsidR="001325D9" w:rsidRPr="006F3FF2">
        <w:rPr>
          <w:rFonts w:ascii="Times New Roman" w:eastAsia="Times New Roman" w:hAnsi="Times New Roman" w:cs="Times New Roman"/>
          <w:sz w:val="24"/>
          <w:szCs w:val="20"/>
        </w:rPr>
        <w:fldChar w:fldCharType="begin"/>
      </w:r>
      <w:r w:rsidR="008E5993">
        <w:rPr>
          <w:rFonts w:ascii="Times New Roman" w:eastAsia="Times New Roman" w:hAnsi="Times New Roman" w:cs="Times New Roman"/>
          <w:sz w:val="24"/>
          <w:szCs w:val="20"/>
        </w:rPr>
        <w:instrText xml:space="preserve"> ADDIN ZOTERO_ITEM CSL_CITATION {"citationID":"ZDEjPX3q","properties":{"formattedCitation":"(Digkas et al., 2022)","plainCitation":"(Digkas et al., 2022)","noteIndex":0},"citationItems":[{"id":"TnmRoe7m/6n8prKch","uris":["http://zotero.org/users/local/uSBjEyoA/items/M63GJYHD"],"itemData":{"id":24,"type":"article-journal","abstract":"While technical debt grows in absolute numbers as software systems evolve over time, the density of technical debt (technical debt divided by lines of code) is reduced in some cases. This can be explained by either the application of refactorings or the development of new artifacts with limited Technical Debt. In this paper we explore the second explanation, by investigating the relation between the amount of Technical Debt in new code and the evolution of Technical Debt in the system. To this end, we compare the Technical Debt Density of new code with existing code, and we investigate which of the three major types of code changes (additions, deletions and modifications) is primarily responsible for changes in the evolution of Technical Debt density. Furthermore, we study whether there is a relation between code quality practices and the ‘cleanness’ of new code. To obtain the required data, we have performed a large-scale case study on twenty-seven open-source software projects by the Apache Software Foundation, analyzing 66,661 classes and 56,890 commits. The results suggest that writing “clean” (or at least “cleaner”) new code can be an efficient strategy for reducing Technical Debt Density, and thus preventing software decay over time. The findings also suggest that projects adopting an explicit policy for quality improvement, e.g., through discussions on code quality in board meetings, are associated with a higher frequency of cleaner new code commits. Therefore, we champion the establishment of processes that monitor the density of Technical Debt of new code to control the accumulation of Technical Debt in a software system.","container-title":"IEEE Transactions on Software Engineering","DOI":"10.1109/TSE.2020.3032557","ISSN":"1939-3520","issue":"05","note":"publisher-place: Los Alamitos, CA, USA\npublisher: IEEE Computer Society","page":"1705-1721","title":"Can Clean New Code Reduce Technical Debt Density?","volume":"48","author":[{"family":"Digkas","given":"G."},{"family":"Chatzigeorgiou","given":"A."},{"family":"Ampatzoglou","given":"A."},{"family":"Avgeriou","given":"P."}],"issued":{"date-parts":[["2022",5]]}}}],"schema":"https://github.com/citation-style-language/schema/raw/master/csl-citation.json"} </w:instrText>
      </w:r>
      <w:r w:rsidR="001325D9" w:rsidRPr="006F3FF2">
        <w:rPr>
          <w:rFonts w:ascii="Times New Roman" w:eastAsia="Times New Roman" w:hAnsi="Times New Roman" w:cs="Times New Roman"/>
          <w:sz w:val="24"/>
          <w:szCs w:val="20"/>
        </w:rPr>
        <w:fldChar w:fldCharType="separate"/>
      </w:r>
      <w:r w:rsidR="00EF31C6" w:rsidRPr="006F3FF2">
        <w:rPr>
          <w:rFonts w:ascii="Times New Roman" w:hAnsi="Times New Roman" w:cs="Times New Roman"/>
          <w:sz w:val="24"/>
        </w:rPr>
        <w:t>(</w:t>
      </w:r>
      <w:proofErr w:type="spellStart"/>
      <w:r w:rsidR="00EF31C6" w:rsidRPr="006F3FF2">
        <w:rPr>
          <w:rFonts w:ascii="Times New Roman" w:hAnsi="Times New Roman" w:cs="Times New Roman"/>
          <w:sz w:val="24"/>
        </w:rPr>
        <w:t>Digkas</w:t>
      </w:r>
      <w:proofErr w:type="spellEnd"/>
      <w:r w:rsidR="00EF31C6" w:rsidRPr="006F3FF2">
        <w:rPr>
          <w:rFonts w:ascii="Times New Roman" w:hAnsi="Times New Roman" w:cs="Times New Roman"/>
          <w:sz w:val="24"/>
        </w:rPr>
        <w:t xml:space="preserve"> et al., 2022)</w:t>
      </w:r>
      <w:r w:rsidR="001325D9" w:rsidRPr="006F3FF2">
        <w:rPr>
          <w:rFonts w:ascii="Times New Roman" w:eastAsia="Times New Roman" w:hAnsi="Times New Roman" w:cs="Times New Roman"/>
          <w:sz w:val="24"/>
          <w:szCs w:val="20"/>
        </w:rPr>
        <w:fldChar w:fldCharType="end"/>
      </w:r>
      <w:r w:rsidRPr="006F3FF2">
        <w:rPr>
          <w:rFonts w:ascii="Times New Roman" w:eastAsia="Times New Roman" w:hAnsi="Times New Roman" w:cs="Times New Roman"/>
          <w:sz w:val="24"/>
          <w:szCs w:val="20"/>
        </w:rPr>
        <w:t>. Poor code quality leads to problems such as higher costs as bug fixes and new features become cumbersome and an increased risk of software failure due to vulnerabilities.</w:t>
      </w:r>
    </w:p>
    <w:p w14:paraId="6C426F69" w14:textId="61F4B291" w:rsidR="003F594A" w:rsidRPr="006F3FF2" w:rsidRDefault="007548FC" w:rsidP="0037401B">
      <w:pPr>
        <w:keepNext/>
        <w:spacing w:after="40" w:line="360" w:lineRule="auto"/>
        <w:contextualSpacing w:val="0"/>
        <w:rPr>
          <w:rFonts w:ascii="Times New Roman" w:eastAsia="Times New Roman" w:hAnsi="Times New Roman" w:cs="Times New Roman"/>
          <w:sz w:val="24"/>
          <w:szCs w:val="20"/>
        </w:rPr>
      </w:pPr>
      <w:r w:rsidRPr="006F3FF2">
        <w:rPr>
          <w:rFonts w:ascii="Times New Roman" w:eastAsia="Times New Roman" w:hAnsi="Times New Roman" w:cs="Times New Roman"/>
          <w:sz w:val="24"/>
          <w:szCs w:val="20"/>
        </w:rPr>
        <w:t xml:space="preserve">Although existing code review platforms offer insights into basic coding style issues, there’s an opportunity to enhance their capabilities for beginners, particularly by addressing the gap in feedback on the “why” behind conventions </w:t>
      </w:r>
      <w:r w:rsidR="009352E1" w:rsidRPr="006F3FF2">
        <w:rPr>
          <w:rFonts w:ascii="Times New Roman" w:eastAsia="Times New Roman" w:hAnsi="Times New Roman" w:cs="Times New Roman"/>
          <w:sz w:val="24"/>
          <w:szCs w:val="20"/>
        </w:rPr>
        <w:fldChar w:fldCharType="begin"/>
      </w:r>
      <w:r w:rsidR="008E5993">
        <w:rPr>
          <w:rFonts w:ascii="Times New Roman" w:eastAsia="Times New Roman" w:hAnsi="Times New Roman" w:cs="Times New Roman"/>
          <w:sz w:val="24"/>
          <w:szCs w:val="20"/>
        </w:rPr>
        <w:instrText xml:space="preserve"> ADDIN ZOTERO_ITEM CSL_CITATION {"citationID":"UbaggK0q","properties":{"formattedCitation":"(Wessel et al., 2020)","plainCitation":"(Wessel et al., 2020)","noteIndex":0},"citationItems":[{"id":"TnmRoe7m/SywHAq1E","uris":["http://zotero.org/users/local/uSBjEyoA/items/KBAH54IY"],"itemData":{"id":19,"type":"paper-conference","abstract":"Software bots are used by Open Source Software (OSS) projects to streamline the code review process. Interfacing between developers and automated services, code review bots report continuous integration failures, code quality checks, and code coverage. However, the impact of such bots on maintenance tasks is still neglected. In this paper, we study how project maintainers experience code review bots. We surveyed 127 maintainers and asked about their expectations and perception of changes incurred by code review bots. Our findings reveal that the most frequent expectations include enhancing the feedback bots provide to developers, reducing the maintenance burden for developers, and enforcing code coverage. While maintainers report that bots satisfied their expectations, they also perceived unexpected effects, such as communication noise and newcomers' dropout. Based on these results, we provide a series of implications for bot developers, as well as insights for future research.","collection-title":"SBES '20","container-title":"Proceedings of the XXXIV Brazilian Symposium on Software Engineering","DOI":"10.1145/3422392.3422459","event-place":"New York, NY, USA","ISBN":"978-1-4503-8753-8","note":"event-place: &lt;conf-loc&gt;, &lt;city&gt;Natal&lt;/city&gt;, &lt;country&gt;Brazil&lt;/country&gt;, &lt;/conf-loc&gt;","page":"457–462","publisher":"Association for Computing Machinery","publisher-place":"New York, NY, USA","title":"What to Expect from Code Review Bots on GitHub? A Survey with OSS Maintainers","URL":"https://doi.org/10.1145/3422392.3422459","author":[{"family":"Wessel","given":"Mairieli"},{"family":"Serebrenik","given":"Alexander"},{"family":"Wiese","given":"Igor"},{"family":"Steinmacher","given":"Igor"},{"family":"Gerosa","given":"Marco A."}],"issued":{"date-parts":[["2020"]]}}}],"schema":"https://github.com/citation-style-language/schema/raw/master/csl-citation.json"} </w:instrText>
      </w:r>
      <w:r w:rsidR="009352E1" w:rsidRPr="006F3FF2">
        <w:rPr>
          <w:rFonts w:ascii="Times New Roman" w:eastAsia="Times New Roman" w:hAnsi="Times New Roman" w:cs="Times New Roman"/>
          <w:sz w:val="24"/>
          <w:szCs w:val="20"/>
        </w:rPr>
        <w:fldChar w:fldCharType="separate"/>
      </w:r>
      <w:r w:rsidR="00EF31C6" w:rsidRPr="006F3FF2">
        <w:rPr>
          <w:rFonts w:ascii="Times New Roman" w:hAnsi="Times New Roman" w:cs="Times New Roman"/>
          <w:sz w:val="24"/>
        </w:rPr>
        <w:t>(Wessel et al., 2020)</w:t>
      </w:r>
      <w:r w:rsidR="009352E1" w:rsidRPr="006F3FF2">
        <w:rPr>
          <w:rFonts w:ascii="Times New Roman" w:eastAsia="Times New Roman" w:hAnsi="Times New Roman" w:cs="Times New Roman"/>
          <w:sz w:val="24"/>
          <w:szCs w:val="20"/>
        </w:rPr>
        <w:fldChar w:fldCharType="end"/>
      </w:r>
      <w:r w:rsidR="001255AB" w:rsidRPr="006F3FF2">
        <w:rPr>
          <w:rFonts w:ascii="Times New Roman" w:eastAsia="Times New Roman" w:hAnsi="Times New Roman" w:cs="Times New Roman"/>
          <w:sz w:val="24"/>
          <w:szCs w:val="20"/>
        </w:rPr>
        <w:t xml:space="preserve">. </w:t>
      </w:r>
      <w:r w:rsidRPr="006F3FF2">
        <w:rPr>
          <w:rFonts w:ascii="Times New Roman" w:eastAsia="Times New Roman" w:hAnsi="Times New Roman" w:cs="Times New Roman"/>
          <w:sz w:val="24"/>
          <w:szCs w:val="20"/>
        </w:rPr>
        <w:t>Understanding the rationale is crucial for preventing bad habits and tangled codes that create future maintenance and collaboration challenges. This highlights the need to integrate coding conventions into the learning process better. This study addresses this need by developing an intelligent code‐</w:t>
      </w:r>
      <w:r w:rsidRPr="006F3FF2">
        <w:rPr>
          <w:rFonts w:ascii="Times New Roman" w:eastAsia="Times New Roman" w:hAnsi="Times New Roman" w:cs="Times New Roman"/>
          <w:sz w:val="24"/>
          <w:szCs w:val="20"/>
        </w:rPr>
        <w:lastRenderedPageBreak/>
        <w:t>reviewing tool with a tutoring focus. A novel approach that has the potential to significantly improve the overall quality of code produced in our industry.</w:t>
      </w:r>
    </w:p>
    <w:p w14:paraId="16B88351" w14:textId="0615DB3E" w:rsidR="0037401B" w:rsidRPr="006F3FF2" w:rsidRDefault="006C7036" w:rsidP="006C7036">
      <w:pPr>
        <w:pStyle w:val="Heading2"/>
      </w:pPr>
      <w:bookmarkStart w:id="27" w:name="_Toc170400829"/>
      <w:r w:rsidRPr="006F3FF2">
        <w:t>1.3 Aims and Objectives</w:t>
      </w:r>
      <w:bookmarkEnd w:id="27"/>
    </w:p>
    <w:p w14:paraId="6B6A15A5" w14:textId="2FE081D2" w:rsidR="00DB7C64" w:rsidRPr="006F3FF2" w:rsidRDefault="00DB7C64" w:rsidP="003F594A">
      <w:pPr>
        <w:pStyle w:val="Text"/>
        <w:spacing w:after="120"/>
        <w:rPr>
          <w:lang w:val="en-GB"/>
        </w:rPr>
      </w:pPr>
      <w:r w:rsidRPr="006F3FF2">
        <w:rPr>
          <w:lang w:val="en-GB"/>
        </w:rPr>
        <w:t xml:space="preserve">The aim of this study is to develop an intelligent code‐reviewing tool designed with a tutoring focus to empower beginner programmers in understanding and applying coding conventions using </w:t>
      </w:r>
      <w:r w:rsidR="00AF1425" w:rsidRPr="006F3FF2">
        <w:rPr>
          <w:lang w:val="en-GB"/>
        </w:rPr>
        <w:t xml:space="preserve">a pretrained Large Language Model </w:t>
      </w:r>
      <w:r w:rsidRPr="006F3FF2">
        <w:rPr>
          <w:lang w:val="en-GB"/>
        </w:rPr>
        <w:t xml:space="preserve">and </w:t>
      </w:r>
      <w:r w:rsidR="00AF1425" w:rsidRPr="006F3FF2">
        <w:rPr>
          <w:lang w:val="en-GB"/>
        </w:rPr>
        <w:t xml:space="preserve">simple </w:t>
      </w:r>
      <w:r w:rsidRPr="006F3FF2">
        <w:rPr>
          <w:lang w:val="en-GB"/>
        </w:rPr>
        <w:t>static code analysis. The objectives of this study are:</w:t>
      </w:r>
    </w:p>
    <w:p w14:paraId="76039F2D" w14:textId="77777777" w:rsidR="00593797" w:rsidRPr="006F3FF2" w:rsidRDefault="00593797" w:rsidP="001D11DF">
      <w:pPr>
        <w:pStyle w:val="Item"/>
      </w:pPr>
      <w:r w:rsidRPr="006F3FF2">
        <w:t xml:space="preserve">To identify the specific challenges beginner programmers face in learning programming conventions. </w:t>
      </w:r>
    </w:p>
    <w:p w14:paraId="03FE8AC5" w14:textId="5FA4CE5B" w:rsidR="00593797" w:rsidRPr="006F3FF2" w:rsidRDefault="00593797" w:rsidP="001D11DF">
      <w:pPr>
        <w:pStyle w:val="Item"/>
      </w:pPr>
      <w:r w:rsidRPr="006F3FF2">
        <w:t xml:space="preserve">To gather and process the coding styles and general standards data for the static code </w:t>
      </w:r>
      <w:r w:rsidR="002A0C24" w:rsidRPr="006F3FF2">
        <w:t>analysers</w:t>
      </w:r>
      <w:r w:rsidRPr="006F3FF2">
        <w:t xml:space="preserve"> to identify potential style violations based on those datasets. </w:t>
      </w:r>
    </w:p>
    <w:p w14:paraId="571E6023" w14:textId="77777777" w:rsidR="00593797" w:rsidRPr="006F3FF2" w:rsidRDefault="00593797" w:rsidP="001D11DF">
      <w:pPr>
        <w:pStyle w:val="Item"/>
      </w:pPr>
      <w:r w:rsidRPr="006F3FF2">
        <w:t xml:space="preserve">To design and develop the intelligent explanation module and the interactive guidance features of the code reviewing tool. </w:t>
      </w:r>
    </w:p>
    <w:p w14:paraId="435AFDE0" w14:textId="77777777" w:rsidR="00593797" w:rsidRPr="006F3FF2" w:rsidRDefault="00593797" w:rsidP="001D11DF">
      <w:pPr>
        <w:pStyle w:val="Item"/>
      </w:pPr>
      <w:r w:rsidRPr="006F3FF2">
        <w:t xml:space="preserve">To design the user interface (UI) and user experience (UX) of the intelligent code review tool. </w:t>
      </w:r>
    </w:p>
    <w:p w14:paraId="46504BB4" w14:textId="35B69C39" w:rsidR="00593797" w:rsidRPr="006F3FF2" w:rsidRDefault="00593797" w:rsidP="001D11DF">
      <w:pPr>
        <w:pStyle w:val="Item"/>
      </w:pPr>
      <w:r w:rsidRPr="006F3FF2">
        <w:t xml:space="preserve">To implement a working prototype of the intelligent code review tool. </w:t>
      </w:r>
    </w:p>
    <w:p w14:paraId="55995877" w14:textId="16DD0891" w:rsidR="00593797" w:rsidRPr="006F3FF2" w:rsidRDefault="00BC6CD2" w:rsidP="00BC6CD2">
      <w:pPr>
        <w:pStyle w:val="Heading2"/>
      </w:pPr>
      <w:bookmarkStart w:id="28" w:name="_Toc170400830"/>
      <w:r w:rsidRPr="006F3FF2">
        <w:t>1.4 Methodology</w:t>
      </w:r>
      <w:bookmarkEnd w:id="28"/>
    </w:p>
    <w:p w14:paraId="5CB82E45" w14:textId="2A2095C3" w:rsidR="002F3F87" w:rsidRPr="006F3FF2" w:rsidRDefault="002F3F87" w:rsidP="001D11DF">
      <w:pPr>
        <w:pStyle w:val="Item"/>
        <w:numPr>
          <w:ilvl w:val="0"/>
          <w:numId w:val="7"/>
        </w:numPr>
      </w:pPr>
      <w:r w:rsidRPr="006F3FF2">
        <w:t>Review existing literature on programming conventions and analyse and observe existing systems.</w:t>
      </w:r>
    </w:p>
    <w:p w14:paraId="20D3F944" w14:textId="13565762" w:rsidR="002F3F87" w:rsidRPr="006F3FF2" w:rsidRDefault="002F3F87" w:rsidP="001D11DF">
      <w:pPr>
        <w:pStyle w:val="Item"/>
      </w:pPr>
      <w:r w:rsidRPr="006F3FF2">
        <w:t>Acquiring sufficient datasets from coding standards documents or open‐source code repositories and processing them using data processing tools such as Python libraries (Pandas, Natural Language Toolkit (NLTK), or Spacy).</w:t>
      </w:r>
    </w:p>
    <w:p w14:paraId="7F0E6444" w14:textId="3848A728" w:rsidR="002F3F87" w:rsidRPr="006F3FF2" w:rsidRDefault="002F3F87" w:rsidP="001D11DF">
      <w:pPr>
        <w:pStyle w:val="Item"/>
      </w:pPr>
      <w:r w:rsidRPr="006F3FF2">
        <w:t>Modelling and designing the intelligent code review tool components using UML diagrams such as an activity diagram, sequence diagram, use case diagram, etc., and system architecture diagrams.</w:t>
      </w:r>
    </w:p>
    <w:p w14:paraId="6629783E" w14:textId="57DFD394" w:rsidR="002F3F87" w:rsidRPr="006F3FF2" w:rsidRDefault="002F3F87" w:rsidP="001D11DF">
      <w:pPr>
        <w:pStyle w:val="Item"/>
      </w:pPr>
      <w:r w:rsidRPr="006F3FF2">
        <w:t>Designing the user interface (UI) and user experience (UX) of the tool using the design tool Figma.</w:t>
      </w:r>
    </w:p>
    <w:p w14:paraId="789F6F34" w14:textId="1590AD84" w:rsidR="00FA3AD0" w:rsidRPr="006F3FF2" w:rsidRDefault="002F3F87" w:rsidP="001D11DF">
      <w:pPr>
        <w:pStyle w:val="Item"/>
      </w:pPr>
      <w:r w:rsidRPr="006F3FF2">
        <w:t xml:space="preserve">Implementation of a working prototype of the tool using the React frame- work for the frontend, Rust for the static </w:t>
      </w:r>
      <w:r w:rsidR="00DC17E0" w:rsidRPr="006F3FF2">
        <w:t>analyser</w:t>
      </w:r>
      <w:r w:rsidRPr="006F3FF2">
        <w:t xml:space="preserve"> component, and for the backend and transfer learning with the CodeLlama‐7B‐Instruct‐GGUF Model based off </w:t>
      </w:r>
      <w:r w:rsidRPr="006F3FF2">
        <w:lastRenderedPageBreak/>
        <w:t>of Meta’s CodeLlama 7b Instruct</w:t>
      </w:r>
      <w:r w:rsidR="00DC17E0" w:rsidRPr="006F3FF2">
        <w:t xml:space="preserve"> </w:t>
      </w:r>
      <w:r w:rsidR="00DC17E0" w:rsidRPr="006F3FF2">
        <w:fldChar w:fldCharType="begin"/>
      </w:r>
      <w:r w:rsidR="008E5993">
        <w:instrText xml:space="preserve"> ADDIN ZOTERO_ITEM CSL_CITATION {"citationID":"wKCgHwox","properties":{"formattedCitation":"(Rozi\\uc0\\u232{}re et al., 2023a)","plainCitation":"(Rozière et al., 2023a)","noteIndex":0},"citationItems":[{"id":"TnmRoe7m/AkayOYtS","uris":["http://zotero.org/users/local/uSBjEyoA/items/EWR62W6G"],"itemData":{"id":74,"type":"article-journal","container-title":"ArXiv","title":"Code Llama: Open Foundation Models for Code","URL":"https://api.semanticscholar.org/CorpusID:261100919","volume":"abs/2308.12950","author":[{"family":"Rozière","given":"Baptiste"},{"family":"Gehring","given":"Jonas"},{"family":"Gloeckle","given":"Fabian"},{"family":"Sootla","given":"Sten"},{"family":"Gat","given":"Itai"},{"family":"Tan","given":"Xiaoqing"},{"family":"Adi","given":"Yossi"},{"family":"Liu","given":"Jingyu"},{"family":"Remez","given":"Tal"},{"family":"Rapin","given":"Jérémy"},{"family":"Kozhevnikov","given":"Artyom"},{"family":"Evtimov","given":"I."},{"family":"Bitton","given":"Joanna"},{"family":"Bhatt","given":"Manish P."},{"family":"Ferrer","given":"Cristian Cantón"},{"family":"Grattafiori","given":"Aaron"},{"family":"Xiong","given":"Wenhan"},{"family":"D'efossez","given":"Alexandre"},{"family":"Copet","given":"Jade"},{"family":"Azhar","given":"Faisal"},{"family":"Touvron","given":"Hugo"},{"family":"Martin","given":"Louis"},{"family":"Usunier","given":"Nicolas"},{"family":"Scialom","given":"Thomas"},{"family":"Synnaeve","given":"Gabriel"}],"issued":{"date-parts":[["2023"]]}}}],"schema":"https://github.com/citation-style-language/schema/raw/master/csl-citation.json"} </w:instrText>
      </w:r>
      <w:r w:rsidR="00DC17E0" w:rsidRPr="006F3FF2">
        <w:fldChar w:fldCharType="separate"/>
      </w:r>
      <w:r w:rsidR="00C21E0E" w:rsidRPr="006F3FF2">
        <w:t>(</w:t>
      </w:r>
      <w:proofErr w:type="spellStart"/>
      <w:r w:rsidR="00C21E0E" w:rsidRPr="006F3FF2">
        <w:t>Rozière</w:t>
      </w:r>
      <w:proofErr w:type="spellEnd"/>
      <w:r w:rsidR="00C21E0E" w:rsidRPr="006F3FF2">
        <w:t xml:space="preserve"> et al., 2023a)</w:t>
      </w:r>
      <w:r w:rsidR="00DC17E0" w:rsidRPr="006F3FF2">
        <w:fldChar w:fldCharType="end"/>
      </w:r>
      <w:r w:rsidRPr="006F3FF2">
        <w:t xml:space="preserve"> for the explanation module.</w:t>
      </w:r>
    </w:p>
    <w:p w14:paraId="149861DA" w14:textId="782D76FC" w:rsidR="00761734" w:rsidRPr="006F3FF2" w:rsidRDefault="00761734" w:rsidP="00170A95">
      <w:pPr>
        <w:pStyle w:val="Caption"/>
      </w:pPr>
      <w:bookmarkStart w:id="29" w:name="_Toc170448288"/>
      <w:r w:rsidRPr="006F3FF2">
        <w:t xml:space="preserve">Table </w:t>
      </w:r>
      <w:r w:rsidR="00044543" w:rsidRPr="006F3FF2">
        <w:fldChar w:fldCharType="begin"/>
      </w:r>
      <w:r w:rsidR="00044543" w:rsidRPr="006F3FF2">
        <w:instrText xml:space="preserve"> STYLEREF 1 \s </w:instrText>
      </w:r>
      <w:r w:rsidR="00044543" w:rsidRPr="006F3FF2">
        <w:fldChar w:fldCharType="separate"/>
      </w:r>
      <w:r w:rsidR="00AD51F2">
        <w:rPr>
          <w:noProof/>
        </w:rPr>
        <w:t>1</w:t>
      </w:r>
      <w:r w:rsidR="00044543" w:rsidRPr="006F3FF2">
        <w:fldChar w:fldCharType="end"/>
      </w:r>
      <w:r w:rsidR="00044543" w:rsidRPr="006F3FF2">
        <w:t>.</w:t>
      </w:r>
      <w:r w:rsidR="00044543" w:rsidRPr="006F3FF2">
        <w:fldChar w:fldCharType="begin"/>
      </w:r>
      <w:r w:rsidR="00044543" w:rsidRPr="006F3FF2">
        <w:instrText xml:space="preserve"> SEQ Table \* ARABIC \s 1 </w:instrText>
      </w:r>
      <w:r w:rsidR="00044543" w:rsidRPr="006F3FF2">
        <w:fldChar w:fldCharType="separate"/>
      </w:r>
      <w:r w:rsidR="00AD51F2">
        <w:rPr>
          <w:noProof/>
        </w:rPr>
        <w:t>1</w:t>
      </w:r>
      <w:r w:rsidR="00044543" w:rsidRPr="006F3FF2">
        <w:fldChar w:fldCharType="end"/>
      </w:r>
      <w:r w:rsidRPr="006F3FF2">
        <w:t xml:space="preserve"> Objectives Methodology Mapping Table</w:t>
      </w:r>
      <w:bookmarkEnd w:id="29"/>
    </w:p>
    <w:tbl>
      <w:tblPr>
        <w:tblStyle w:val="TableGrid"/>
        <w:tblW w:w="9304" w:type="dxa"/>
        <w:tblBorders>
          <w:left w:val="none" w:sz="0" w:space="0" w:color="auto"/>
          <w:right w:val="none" w:sz="0" w:space="0" w:color="auto"/>
        </w:tblBorders>
        <w:tblLook w:val="04A0" w:firstRow="1" w:lastRow="0" w:firstColumn="1" w:lastColumn="0" w:noHBand="0" w:noVBand="1"/>
      </w:tblPr>
      <w:tblGrid>
        <w:gridCol w:w="781"/>
        <w:gridCol w:w="3865"/>
        <w:gridCol w:w="4658"/>
      </w:tblGrid>
      <w:tr w:rsidR="001D4452" w:rsidRPr="006F3FF2" w14:paraId="02E75823" w14:textId="77777777" w:rsidTr="007B2FEE">
        <w:trPr>
          <w:trHeight w:val="311"/>
        </w:trPr>
        <w:tc>
          <w:tcPr>
            <w:tcW w:w="781" w:type="dxa"/>
          </w:tcPr>
          <w:p w14:paraId="471B0019" w14:textId="4B0B1835" w:rsidR="001D4452" w:rsidRPr="006F3FF2" w:rsidRDefault="001D4452" w:rsidP="007F25A4">
            <w:pPr>
              <w:pStyle w:val="TableHeader"/>
              <w:rPr>
                <w:lang w:val="en-GB"/>
              </w:rPr>
            </w:pPr>
            <w:r w:rsidRPr="006F3FF2">
              <w:rPr>
                <w:lang w:val="en-GB"/>
              </w:rPr>
              <w:t>S/N</w:t>
            </w:r>
          </w:p>
        </w:tc>
        <w:tc>
          <w:tcPr>
            <w:tcW w:w="3865" w:type="dxa"/>
          </w:tcPr>
          <w:p w14:paraId="40F58FF9" w14:textId="5BF90D08" w:rsidR="001D4452" w:rsidRPr="006F3FF2" w:rsidRDefault="00E900A5" w:rsidP="007F25A4">
            <w:pPr>
              <w:pStyle w:val="TableHeader"/>
              <w:rPr>
                <w:lang w:val="en-GB"/>
              </w:rPr>
            </w:pPr>
            <w:r w:rsidRPr="006F3FF2">
              <w:rPr>
                <w:lang w:val="en-GB"/>
              </w:rPr>
              <w:t>Objectives</w:t>
            </w:r>
          </w:p>
        </w:tc>
        <w:tc>
          <w:tcPr>
            <w:tcW w:w="4658" w:type="dxa"/>
          </w:tcPr>
          <w:p w14:paraId="27A1108F" w14:textId="0DC452FF" w:rsidR="001D4452" w:rsidRPr="006F3FF2" w:rsidRDefault="00E900A5" w:rsidP="007F25A4">
            <w:pPr>
              <w:pStyle w:val="TableHeader"/>
              <w:rPr>
                <w:lang w:val="en-GB"/>
              </w:rPr>
            </w:pPr>
            <w:r w:rsidRPr="006F3FF2">
              <w:rPr>
                <w:lang w:val="en-GB"/>
              </w:rPr>
              <w:t>Methodolog</w:t>
            </w:r>
            <w:r w:rsidR="00B01D08" w:rsidRPr="006F3FF2">
              <w:rPr>
                <w:lang w:val="en-GB"/>
              </w:rPr>
              <w:t>y</w:t>
            </w:r>
          </w:p>
        </w:tc>
      </w:tr>
      <w:tr w:rsidR="001D4452" w:rsidRPr="006F3FF2" w14:paraId="02834C17" w14:textId="77777777" w:rsidTr="007B2FEE">
        <w:trPr>
          <w:trHeight w:val="264"/>
        </w:trPr>
        <w:tc>
          <w:tcPr>
            <w:tcW w:w="781" w:type="dxa"/>
          </w:tcPr>
          <w:p w14:paraId="01211A63" w14:textId="03C74CC0" w:rsidR="001D4452" w:rsidRPr="006F3FF2" w:rsidRDefault="001D4452" w:rsidP="007F25A4">
            <w:pPr>
              <w:pStyle w:val="Table-Text"/>
              <w:rPr>
                <w:lang w:val="en-GB"/>
              </w:rPr>
            </w:pPr>
            <w:r w:rsidRPr="006F3FF2">
              <w:rPr>
                <w:lang w:val="en-GB"/>
              </w:rPr>
              <w:t>1</w:t>
            </w:r>
          </w:p>
        </w:tc>
        <w:tc>
          <w:tcPr>
            <w:tcW w:w="3865" w:type="dxa"/>
          </w:tcPr>
          <w:p w14:paraId="002CEB9E" w14:textId="1D1C4BDE" w:rsidR="001D4452" w:rsidRPr="006F3FF2" w:rsidRDefault="00E5297B" w:rsidP="007F25A4">
            <w:pPr>
              <w:pStyle w:val="Table-Text"/>
              <w:rPr>
                <w:lang w:val="en-GB"/>
              </w:rPr>
            </w:pPr>
            <w:r w:rsidRPr="006F3FF2">
              <w:rPr>
                <w:lang w:val="en-GB"/>
              </w:rPr>
              <w:t xml:space="preserve">To identify the specific challenges faced by beginner programmers in learning programming conventions. </w:t>
            </w:r>
          </w:p>
        </w:tc>
        <w:tc>
          <w:tcPr>
            <w:tcW w:w="4658" w:type="dxa"/>
          </w:tcPr>
          <w:p w14:paraId="3FDFA98F" w14:textId="77777777" w:rsidR="007B2FEE" w:rsidRPr="006F3FF2" w:rsidRDefault="00E5297B" w:rsidP="007B2FEE">
            <w:pPr>
              <w:pStyle w:val="Table-Text"/>
              <w:spacing w:after="120"/>
              <w:rPr>
                <w:b/>
                <w:bCs/>
                <w:lang w:val="en-GB"/>
              </w:rPr>
            </w:pPr>
            <w:r w:rsidRPr="006F3FF2">
              <w:rPr>
                <w:b/>
                <w:bCs/>
                <w:lang w:val="en-GB"/>
              </w:rPr>
              <w:t>Extensive Literature Review and Existing Systems</w:t>
            </w:r>
          </w:p>
          <w:p w14:paraId="05CA32CD" w14:textId="615974B8" w:rsidR="00E5297B" w:rsidRPr="006F3FF2" w:rsidRDefault="00E5297B" w:rsidP="000F0059">
            <w:pPr>
              <w:pStyle w:val="Table-Text"/>
              <w:rPr>
                <w:b/>
                <w:bCs/>
                <w:lang w:val="en-GB"/>
              </w:rPr>
            </w:pPr>
            <w:r w:rsidRPr="006F3FF2">
              <w:rPr>
                <w:lang w:val="en-GB"/>
              </w:rPr>
              <w:t xml:space="preserve">Review existing literature </w:t>
            </w:r>
            <w:r w:rsidR="002E1B6B" w:rsidRPr="006F3FF2">
              <w:rPr>
                <w:lang w:val="en-GB"/>
              </w:rPr>
              <w:t xml:space="preserve">related to </w:t>
            </w:r>
            <w:r w:rsidR="007B2FEE" w:rsidRPr="006F3FF2">
              <w:rPr>
                <w:lang w:val="en-GB"/>
              </w:rPr>
              <w:t>beginner</w:t>
            </w:r>
            <w:r w:rsidR="002E1B6B" w:rsidRPr="006F3FF2">
              <w:rPr>
                <w:lang w:val="en-GB"/>
              </w:rPr>
              <w:t xml:space="preserve"> </w:t>
            </w:r>
            <w:r w:rsidR="007B2FEE" w:rsidRPr="006F3FF2">
              <w:rPr>
                <w:lang w:val="en-GB"/>
              </w:rPr>
              <w:t xml:space="preserve">developers and </w:t>
            </w:r>
            <w:r w:rsidRPr="006F3FF2">
              <w:rPr>
                <w:lang w:val="en-GB"/>
              </w:rPr>
              <w:t xml:space="preserve">programming conventions </w:t>
            </w:r>
            <w:r w:rsidR="000F0059" w:rsidRPr="006F3FF2">
              <w:rPr>
                <w:lang w:val="en-GB"/>
              </w:rPr>
              <w:t xml:space="preserve">and </w:t>
            </w:r>
            <w:proofErr w:type="spellStart"/>
            <w:proofErr w:type="gramStart"/>
            <w:r w:rsidRPr="006F3FF2">
              <w:rPr>
                <w:lang w:val="en-GB"/>
              </w:rPr>
              <w:t>Analyze</w:t>
            </w:r>
            <w:proofErr w:type="spellEnd"/>
            <w:proofErr w:type="gramEnd"/>
            <w:r w:rsidRPr="006F3FF2">
              <w:rPr>
                <w:lang w:val="en-GB"/>
              </w:rPr>
              <w:t xml:space="preserve"> and observe existing systems. </w:t>
            </w:r>
          </w:p>
          <w:p w14:paraId="5657C904" w14:textId="34757621" w:rsidR="001D4452" w:rsidRPr="006F3FF2" w:rsidRDefault="001D4452" w:rsidP="007F25A4">
            <w:pPr>
              <w:pStyle w:val="Table-Text"/>
              <w:rPr>
                <w:lang w:val="en-GB"/>
              </w:rPr>
            </w:pPr>
          </w:p>
        </w:tc>
      </w:tr>
      <w:tr w:rsidR="001D4452" w:rsidRPr="006F3FF2" w14:paraId="3D103368" w14:textId="77777777" w:rsidTr="007B2FEE">
        <w:trPr>
          <w:trHeight w:val="529"/>
        </w:trPr>
        <w:tc>
          <w:tcPr>
            <w:tcW w:w="781" w:type="dxa"/>
          </w:tcPr>
          <w:p w14:paraId="1F4D59D0" w14:textId="1228278A" w:rsidR="001D4452" w:rsidRPr="006F3FF2" w:rsidRDefault="004606EC" w:rsidP="007F25A4">
            <w:pPr>
              <w:pStyle w:val="Table-Text"/>
              <w:rPr>
                <w:lang w:val="en-GB"/>
              </w:rPr>
            </w:pPr>
            <w:r w:rsidRPr="006F3FF2">
              <w:rPr>
                <w:lang w:val="en-GB"/>
              </w:rPr>
              <w:t>2</w:t>
            </w:r>
          </w:p>
        </w:tc>
        <w:tc>
          <w:tcPr>
            <w:tcW w:w="3865" w:type="dxa"/>
          </w:tcPr>
          <w:p w14:paraId="111EA7B6" w14:textId="7C5A87F3" w:rsidR="001D4452" w:rsidRPr="006F3FF2" w:rsidRDefault="000022DB" w:rsidP="007F25A4">
            <w:pPr>
              <w:pStyle w:val="Table-Text"/>
              <w:rPr>
                <w:lang w:val="en-GB"/>
              </w:rPr>
            </w:pPr>
            <w:r w:rsidRPr="006F3FF2">
              <w:rPr>
                <w:lang w:val="en-GB"/>
              </w:rPr>
              <w:t xml:space="preserve">To design and develop the intelligent explanation module and the interactive guidance features of the code reviewing tool. </w:t>
            </w:r>
          </w:p>
        </w:tc>
        <w:tc>
          <w:tcPr>
            <w:tcW w:w="4658" w:type="dxa"/>
          </w:tcPr>
          <w:p w14:paraId="4B02F40D" w14:textId="77777777" w:rsidR="000F0059" w:rsidRPr="006F3FF2" w:rsidRDefault="004606EC" w:rsidP="000F0059">
            <w:pPr>
              <w:pStyle w:val="Table-Text"/>
              <w:spacing w:after="120"/>
              <w:rPr>
                <w:b/>
                <w:bCs/>
                <w:lang w:val="en-GB"/>
              </w:rPr>
            </w:pPr>
            <w:r w:rsidRPr="006F3FF2">
              <w:rPr>
                <w:b/>
                <w:bCs/>
                <w:lang w:val="en-GB"/>
              </w:rPr>
              <w:t>Design and Development of Components</w:t>
            </w:r>
          </w:p>
          <w:p w14:paraId="6014A7E3" w14:textId="4D36D129" w:rsidR="001D4452" w:rsidRPr="006F3FF2" w:rsidRDefault="004606EC" w:rsidP="007F25A4">
            <w:pPr>
              <w:pStyle w:val="Table-Text"/>
              <w:rPr>
                <w:lang w:val="en-GB"/>
              </w:rPr>
            </w:pPr>
            <w:r w:rsidRPr="006F3FF2">
              <w:rPr>
                <w:lang w:val="en-GB"/>
              </w:rPr>
              <w:t>Modelling and designing the intelligent co</w:t>
            </w:r>
            <w:r w:rsidR="000F0059" w:rsidRPr="006F3FF2">
              <w:rPr>
                <w:lang w:val="en-GB"/>
              </w:rPr>
              <w:t>d</w:t>
            </w:r>
            <w:r w:rsidRPr="006F3FF2">
              <w:rPr>
                <w:lang w:val="en-GB"/>
              </w:rPr>
              <w:t>e review tool components using UML diagrams such as an activity diagram, sequence diagram, use case diagram, etc., and system architecture diagrams.</w:t>
            </w:r>
          </w:p>
        </w:tc>
      </w:tr>
      <w:tr w:rsidR="001D4452" w:rsidRPr="006F3FF2" w14:paraId="1E1BA1E3" w14:textId="77777777" w:rsidTr="007B2FEE">
        <w:trPr>
          <w:trHeight w:val="545"/>
        </w:trPr>
        <w:tc>
          <w:tcPr>
            <w:tcW w:w="781" w:type="dxa"/>
          </w:tcPr>
          <w:p w14:paraId="1029340A" w14:textId="087F2542" w:rsidR="001D4452" w:rsidRPr="006F3FF2" w:rsidRDefault="00E30E17" w:rsidP="007F25A4">
            <w:pPr>
              <w:pStyle w:val="Table-Text"/>
              <w:rPr>
                <w:lang w:val="en-GB"/>
              </w:rPr>
            </w:pPr>
            <w:r w:rsidRPr="006F3FF2">
              <w:rPr>
                <w:lang w:val="en-GB"/>
              </w:rPr>
              <w:t>3</w:t>
            </w:r>
          </w:p>
        </w:tc>
        <w:tc>
          <w:tcPr>
            <w:tcW w:w="3865" w:type="dxa"/>
          </w:tcPr>
          <w:p w14:paraId="44A8C436" w14:textId="77777777" w:rsidR="00E30E17" w:rsidRPr="006F3FF2" w:rsidRDefault="00E30E17" w:rsidP="00E30E17">
            <w:pPr>
              <w:pStyle w:val="Table-Text"/>
              <w:rPr>
                <w:lang w:val="en-GB"/>
              </w:rPr>
            </w:pPr>
            <w:r w:rsidRPr="006F3FF2">
              <w:rPr>
                <w:lang w:val="en-GB"/>
              </w:rPr>
              <w:t xml:space="preserve">To design the user interface (UI) and user experience (UX) of the intelligent code review tool. </w:t>
            </w:r>
          </w:p>
          <w:p w14:paraId="3190FB7E" w14:textId="50E38D18" w:rsidR="001D4452" w:rsidRPr="006F3FF2" w:rsidRDefault="001D4452" w:rsidP="007F25A4">
            <w:pPr>
              <w:pStyle w:val="Table-Text"/>
              <w:rPr>
                <w:lang w:val="en-GB"/>
              </w:rPr>
            </w:pPr>
          </w:p>
        </w:tc>
        <w:tc>
          <w:tcPr>
            <w:tcW w:w="4658" w:type="dxa"/>
          </w:tcPr>
          <w:p w14:paraId="79065DB5" w14:textId="77777777" w:rsidR="000F0059" w:rsidRPr="006F3FF2" w:rsidRDefault="00E30E17" w:rsidP="00E30E17">
            <w:pPr>
              <w:pStyle w:val="Table-Text"/>
              <w:spacing w:after="120"/>
              <w:rPr>
                <w:b/>
                <w:bCs/>
                <w:lang w:val="en-GB"/>
              </w:rPr>
            </w:pPr>
            <w:r w:rsidRPr="006F3FF2">
              <w:rPr>
                <w:b/>
                <w:bCs/>
                <w:lang w:val="en-GB"/>
              </w:rPr>
              <w:t>UI/UX Design of Components</w:t>
            </w:r>
          </w:p>
          <w:p w14:paraId="220CDB08" w14:textId="08B8E7D4" w:rsidR="00111AED" w:rsidRPr="006F3FF2" w:rsidRDefault="00E30E17" w:rsidP="00E30E17">
            <w:pPr>
              <w:pStyle w:val="Table-Text"/>
              <w:spacing w:after="120"/>
              <w:rPr>
                <w:lang w:val="en-GB"/>
              </w:rPr>
            </w:pPr>
            <w:r w:rsidRPr="006F3FF2">
              <w:rPr>
                <w:lang w:val="en-GB"/>
              </w:rPr>
              <w:t xml:space="preserve">Designing the user interface (UI) and user experience (UX) of the tool using the design tool Figma. </w:t>
            </w:r>
          </w:p>
        </w:tc>
      </w:tr>
      <w:tr w:rsidR="00111AED" w:rsidRPr="006F3FF2" w14:paraId="2A2D202B" w14:textId="77777777" w:rsidTr="007B2FEE">
        <w:trPr>
          <w:trHeight w:val="545"/>
        </w:trPr>
        <w:tc>
          <w:tcPr>
            <w:tcW w:w="781" w:type="dxa"/>
          </w:tcPr>
          <w:p w14:paraId="7320080B" w14:textId="2037D655" w:rsidR="00111AED" w:rsidRPr="006F3FF2" w:rsidRDefault="00111AED" w:rsidP="007F25A4">
            <w:pPr>
              <w:pStyle w:val="Table-Text"/>
              <w:rPr>
                <w:lang w:val="en-GB"/>
              </w:rPr>
            </w:pPr>
            <w:r w:rsidRPr="006F3FF2">
              <w:rPr>
                <w:lang w:val="en-GB"/>
              </w:rPr>
              <w:t>4</w:t>
            </w:r>
          </w:p>
        </w:tc>
        <w:tc>
          <w:tcPr>
            <w:tcW w:w="3865" w:type="dxa"/>
          </w:tcPr>
          <w:p w14:paraId="2EE194CB" w14:textId="0D3C78A5" w:rsidR="00111AED" w:rsidRPr="006F3FF2" w:rsidRDefault="00111AED" w:rsidP="00E30E17">
            <w:pPr>
              <w:pStyle w:val="Table-Text"/>
              <w:rPr>
                <w:lang w:val="en-GB"/>
              </w:rPr>
            </w:pPr>
            <w:r w:rsidRPr="006F3FF2">
              <w:rPr>
                <w:lang w:val="en-GB"/>
              </w:rPr>
              <w:t xml:space="preserve">To implement a working prototype of the intelligent code review tool. </w:t>
            </w:r>
          </w:p>
        </w:tc>
        <w:tc>
          <w:tcPr>
            <w:tcW w:w="4658" w:type="dxa"/>
          </w:tcPr>
          <w:p w14:paraId="5F5F26D5" w14:textId="77777777" w:rsidR="00FE231C" w:rsidRPr="006F3FF2" w:rsidRDefault="00FE231C" w:rsidP="00FE231C">
            <w:pPr>
              <w:pStyle w:val="Table-Text"/>
              <w:spacing w:after="120"/>
              <w:rPr>
                <w:b/>
                <w:bCs/>
                <w:lang w:val="en-GB"/>
              </w:rPr>
            </w:pPr>
            <w:r w:rsidRPr="006F3FF2">
              <w:rPr>
                <w:b/>
                <w:bCs/>
                <w:lang w:val="en-GB"/>
              </w:rPr>
              <w:t>Implementation of a working Prototype</w:t>
            </w:r>
          </w:p>
          <w:p w14:paraId="1F1600E5" w14:textId="75932C2E" w:rsidR="00111AED" w:rsidRPr="006F3FF2" w:rsidRDefault="00FE231C" w:rsidP="00E30E17">
            <w:pPr>
              <w:pStyle w:val="Table-Text"/>
              <w:spacing w:after="120"/>
              <w:rPr>
                <w:lang w:val="en-GB"/>
              </w:rPr>
            </w:pPr>
            <w:r w:rsidRPr="006F3FF2">
              <w:rPr>
                <w:lang w:val="en-GB"/>
              </w:rPr>
              <w:t>Implementation of a working prototype of the tool using</w:t>
            </w:r>
            <w:r w:rsidR="0054381F" w:rsidRPr="006F3FF2">
              <w:rPr>
                <w:lang w:val="en-GB"/>
              </w:rPr>
              <w:t xml:space="preserve"> </w:t>
            </w:r>
            <w:r w:rsidRPr="006F3FF2">
              <w:rPr>
                <w:lang w:val="en-GB"/>
              </w:rPr>
              <w:t>the React framework for the frontend</w:t>
            </w:r>
            <w:r w:rsidR="0054381F" w:rsidRPr="006F3FF2">
              <w:rPr>
                <w:lang w:val="en-GB"/>
              </w:rPr>
              <w:t xml:space="preserve">, </w:t>
            </w:r>
            <w:r w:rsidR="00CD57F0" w:rsidRPr="006F3FF2">
              <w:rPr>
                <w:lang w:val="en-GB"/>
              </w:rPr>
              <w:t>Redux Toolkit (</w:t>
            </w:r>
            <w:r w:rsidR="0054381F" w:rsidRPr="006F3FF2">
              <w:rPr>
                <w:lang w:val="en-GB"/>
              </w:rPr>
              <w:t>RTK</w:t>
            </w:r>
            <w:r w:rsidR="00CD57F0" w:rsidRPr="006F3FF2">
              <w:rPr>
                <w:lang w:val="en-GB"/>
              </w:rPr>
              <w:t>)</w:t>
            </w:r>
            <w:r w:rsidR="0054381F" w:rsidRPr="006F3FF2">
              <w:rPr>
                <w:lang w:val="en-GB"/>
              </w:rPr>
              <w:t xml:space="preserve"> Query for the Git Authentication and API endpoints</w:t>
            </w:r>
            <w:r w:rsidRPr="006F3FF2">
              <w:rPr>
                <w:lang w:val="en-GB"/>
              </w:rPr>
              <w:t xml:space="preserve">, Rust for the static </w:t>
            </w:r>
            <w:r w:rsidR="002A0C24" w:rsidRPr="006F3FF2">
              <w:rPr>
                <w:lang w:val="en-GB"/>
              </w:rPr>
              <w:t>analyser</w:t>
            </w:r>
            <w:r w:rsidRPr="006F3FF2">
              <w:rPr>
                <w:lang w:val="en-GB"/>
              </w:rPr>
              <w:t xml:space="preserve"> component, and </w:t>
            </w:r>
            <w:r w:rsidR="0054381F" w:rsidRPr="006F3FF2">
              <w:rPr>
                <w:lang w:val="en-GB"/>
              </w:rPr>
              <w:t xml:space="preserve">Node.JS </w:t>
            </w:r>
            <w:r w:rsidRPr="006F3FF2">
              <w:rPr>
                <w:lang w:val="en-GB"/>
              </w:rPr>
              <w:t>for the backend</w:t>
            </w:r>
            <w:r w:rsidR="00E81634" w:rsidRPr="006F3FF2">
              <w:rPr>
                <w:lang w:val="en-GB"/>
              </w:rPr>
              <w:t xml:space="preserve">. Implementing the explanations module using </w:t>
            </w:r>
            <w:r w:rsidRPr="006F3FF2">
              <w:rPr>
                <w:lang w:val="en-GB"/>
              </w:rPr>
              <w:t xml:space="preserve">CodeLlama‐7B‐Instruct‐GGUF Model based off of Meta’s CodeLlama 7b Instruct </w:t>
            </w:r>
            <w:r w:rsidR="0054381F" w:rsidRPr="006F3FF2">
              <w:rPr>
                <w:lang w:val="en-GB"/>
              </w:rPr>
              <w:fldChar w:fldCharType="begin"/>
            </w:r>
            <w:r w:rsidR="008E5993">
              <w:rPr>
                <w:lang w:val="en-GB"/>
              </w:rPr>
              <w:instrText xml:space="preserve"> ADDIN ZOTERO_ITEM CSL_CITATION {"citationID":"WKaezzX6","properties":{"formattedCitation":"(Rozi\\uc0\\u232{}re et al., 2023a)","plainCitation":"(Rozière et al., 2023a)","noteIndex":0},"citationItems":[{"id":"TnmRoe7m/AkayOYtS","uris":["http://zotero.org/users/local/uSBjEyoA/items/EWR62W6G"],"itemData":{"id":74,"type":"article-journal","container-title":"ArXiv","title":"Code Llama: Open Foundation Models for Code","URL":"https://api.semanticscholar.org/CorpusID:261100919","volume":"abs/2308.12950","author":[{"family":"Rozière","given":"Baptiste"},{"family":"Gehring","given":"Jonas"},{"family":"Gloeckle","given":"Fabian"},{"family":"Sootla","given":"Sten"},{"family":"Gat","given":"Itai"},{"family":"Tan","given":"Xiaoqing"},{"family":"Adi","given":"Yossi"},{"family":"Liu","given":"Jingyu"},{"family":"Remez","given":"Tal"},{"family":"Rapin","given":"Jérémy"},{"family":"Kozhevnikov","given":"Artyom"},{"family":"Evtimov","given":"I."},{"family":"Bitton","given":"Joanna"},{"family":"Bhatt","given":"Manish P."},{"family":"Ferrer","given":"Cristian Cantón"},{"family":"Grattafiori","given":"Aaron"},{"family":"Xiong","given":"Wenhan"},{"family":"D'efossez","given":"Alexandre"},{"family":"Copet","given":"Jade"},{"family":"Azhar","given":"Faisal"},{"family":"Touvron","given":"Hugo"},{"family":"Martin","given":"Louis"},{"family":"Usunier","given":"Nicolas"},{"family":"Scialom","given":"Thomas"},{"family":"Synnaeve","given":"Gabriel"}],"issued":{"date-parts":[["2023"]]}}}],"schema":"https://github.com/citation-style-language/schema/raw/master/csl-citation.json"} </w:instrText>
            </w:r>
            <w:r w:rsidR="0054381F" w:rsidRPr="006F3FF2">
              <w:rPr>
                <w:lang w:val="en-GB"/>
              </w:rPr>
              <w:fldChar w:fldCharType="separate"/>
            </w:r>
            <w:r w:rsidR="00C21E0E" w:rsidRPr="006F3FF2">
              <w:rPr>
                <w:lang w:val="en-GB"/>
              </w:rPr>
              <w:t>(</w:t>
            </w:r>
            <w:proofErr w:type="spellStart"/>
            <w:r w:rsidR="00C21E0E" w:rsidRPr="006F3FF2">
              <w:rPr>
                <w:lang w:val="en-GB"/>
              </w:rPr>
              <w:t>Rozière</w:t>
            </w:r>
            <w:proofErr w:type="spellEnd"/>
            <w:r w:rsidR="00C21E0E" w:rsidRPr="006F3FF2">
              <w:rPr>
                <w:lang w:val="en-GB"/>
              </w:rPr>
              <w:t xml:space="preserve"> et al., 2023a)</w:t>
            </w:r>
            <w:r w:rsidR="0054381F" w:rsidRPr="006F3FF2">
              <w:rPr>
                <w:lang w:val="en-GB"/>
              </w:rPr>
              <w:fldChar w:fldCharType="end"/>
            </w:r>
            <w:r w:rsidR="0054381F" w:rsidRPr="006F3FF2">
              <w:rPr>
                <w:lang w:val="en-GB"/>
              </w:rPr>
              <w:t>.</w:t>
            </w:r>
          </w:p>
        </w:tc>
      </w:tr>
    </w:tbl>
    <w:p w14:paraId="395418D7" w14:textId="77777777" w:rsidR="006D1F10" w:rsidRPr="006F3FF2" w:rsidRDefault="006D1F10" w:rsidP="001D11DF">
      <w:pPr>
        <w:pStyle w:val="Item"/>
        <w:numPr>
          <w:ilvl w:val="0"/>
          <w:numId w:val="0"/>
        </w:numPr>
      </w:pPr>
    </w:p>
    <w:p w14:paraId="2A21995E" w14:textId="062E1723" w:rsidR="00570039" w:rsidRPr="006F3FF2" w:rsidRDefault="0081778F" w:rsidP="00C44952">
      <w:pPr>
        <w:pStyle w:val="Heading2"/>
      </w:pPr>
      <w:bookmarkStart w:id="30" w:name="_Toc169592504"/>
      <w:bookmarkStart w:id="31" w:name="_Toc170400831"/>
      <w:r w:rsidRPr="006F3FF2">
        <w:t>1.</w:t>
      </w:r>
      <w:r w:rsidR="00A555E0" w:rsidRPr="006F3FF2">
        <w:t>5</w:t>
      </w:r>
      <w:r w:rsidRPr="006F3FF2">
        <w:t>.</w:t>
      </w:r>
      <w:r w:rsidRPr="006F3FF2">
        <w:tab/>
      </w:r>
      <w:bookmarkEnd w:id="30"/>
      <w:r w:rsidR="00A555E0" w:rsidRPr="006F3FF2">
        <w:t>Significance of the Study</w:t>
      </w:r>
      <w:bookmarkEnd w:id="31"/>
    </w:p>
    <w:p w14:paraId="02CCFA83" w14:textId="64835E2C" w:rsidR="002F11E7" w:rsidRPr="002F11E7" w:rsidRDefault="002F11E7" w:rsidP="000934E4">
      <w:pPr>
        <w:spacing w:after="120" w:line="360" w:lineRule="auto"/>
        <w:contextualSpacing w:val="0"/>
        <w:jc w:val="both"/>
        <w:rPr>
          <w:rFonts w:ascii="Times New Roman" w:hAnsi="Times New Roman" w:cs="Times New Roman"/>
          <w:sz w:val="24"/>
          <w:szCs w:val="24"/>
        </w:rPr>
      </w:pPr>
      <w:r w:rsidRPr="002F11E7">
        <w:rPr>
          <w:rFonts w:ascii="Times New Roman" w:hAnsi="Times New Roman" w:cs="Times New Roman"/>
          <w:sz w:val="24"/>
          <w:szCs w:val="24"/>
        </w:rPr>
        <w:t xml:space="preserve">This project suggests a new intelligent code reviewing tool that tackles the absence of beginner friendly learning materials for beginners on conformity to syntax. First, through prompt feedback, clear explanations and counselling that is interactive, this tool enables novices to </w:t>
      </w:r>
      <w:r w:rsidRPr="002F11E7">
        <w:rPr>
          <w:rFonts w:ascii="Times New Roman" w:hAnsi="Times New Roman" w:cs="Times New Roman"/>
          <w:sz w:val="24"/>
          <w:szCs w:val="24"/>
        </w:rPr>
        <w:lastRenderedPageBreak/>
        <w:t>produce neat code which could present an entirely different method regarding teaching programmers via open source LLMs as well as interactive functions.</w:t>
      </w:r>
    </w:p>
    <w:p w14:paraId="517E16DF" w14:textId="5ED4AC02" w:rsidR="002F11E7" w:rsidRPr="002F11E7" w:rsidRDefault="002F11E7" w:rsidP="002F11E7">
      <w:pPr>
        <w:spacing w:after="120" w:line="360" w:lineRule="auto"/>
        <w:contextualSpacing w:val="0"/>
        <w:jc w:val="both"/>
        <w:rPr>
          <w:rFonts w:ascii="Times New Roman" w:hAnsi="Times New Roman" w:cs="Times New Roman"/>
          <w:sz w:val="24"/>
          <w:szCs w:val="24"/>
        </w:rPr>
      </w:pPr>
      <w:r w:rsidRPr="002F11E7">
        <w:rPr>
          <w:rFonts w:ascii="Times New Roman" w:hAnsi="Times New Roman" w:cs="Times New Roman"/>
          <w:sz w:val="24"/>
          <w:szCs w:val="24"/>
        </w:rPr>
        <w:t>The benefits of this project extend beyond individual programmers as the integration of the proposed tool in teaching can result to cleaner and more maintainable code in the software development industry down the line. This improvement in code will also translate into significant decrease in cost for businesses.</w:t>
      </w:r>
      <w:r>
        <w:rPr>
          <w:rFonts w:ascii="Times New Roman" w:hAnsi="Times New Roman" w:cs="Times New Roman"/>
          <w:sz w:val="24"/>
          <w:szCs w:val="24"/>
        </w:rPr>
        <w:t xml:space="preserve"> </w:t>
      </w:r>
      <w:r w:rsidRPr="006F3FF2">
        <w:rPr>
          <w:rFonts w:ascii="Times New Roman" w:hAnsi="Times New Roman" w:cs="Times New Roman"/>
          <w:sz w:val="24"/>
          <w:szCs w:val="24"/>
        </w:rPr>
        <w:t>Additionally, fostering a common understanding of coding conventions can enhance collaboration and communication among developers, leading to more efficient code reviews and faster development cycles.</w:t>
      </w:r>
    </w:p>
    <w:p w14:paraId="040BD2FA" w14:textId="77777777" w:rsidR="002F11E7" w:rsidRDefault="002F11E7" w:rsidP="00633E84">
      <w:pPr>
        <w:spacing w:after="120" w:line="360" w:lineRule="auto"/>
        <w:contextualSpacing w:val="0"/>
        <w:jc w:val="both"/>
        <w:rPr>
          <w:rFonts w:ascii="Times New Roman" w:hAnsi="Times New Roman" w:cs="Times New Roman"/>
          <w:sz w:val="24"/>
          <w:szCs w:val="24"/>
        </w:rPr>
      </w:pPr>
      <w:r w:rsidRPr="002F11E7">
        <w:rPr>
          <w:rFonts w:ascii="Times New Roman" w:hAnsi="Times New Roman" w:cs="Times New Roman"/>
          <w:sz w:val="24"/>
          <w:szCs w:val="24"/>
        </w:rPr>
        <w:t xml:space="preserve">Most importantly, a proper grasp of coding conventions by new programmers can minimize the time and resources to be invested in orienting them for new projects. </w:t>
      </w:r>
      <w:proofErr w:type="gramStart"/>
      <w:r w:rsidRPr="002F11E7">
        <w:rPr>
          <w:rFonts w:ascii="Times New Roman" w:hAnsi="Times New Roman" w:cs="Times New Roman"/>
          <w:sz w:val="24"/>
          <w:szCs w:val="24"/>
        </w:rPr>
        <w:t>Generally speaking, this</w:t>
      </w:r>
      <w:proofErr w:type="gramEnd"/>
      <w:r w:rsidRPr="002F11E7">
        <w:rPr>
          <w:rFonts w:ascii="Times New Roman" w:hAnsi="Times New Roman" w:cs="Times New Roman"/>
          <w:sz w:val="24"/>
          <w:szCs w:val="24"/>
        </w:rPr>
        <w:t xml:space="preserve"> project is likely to have a very high impact on the software development industry because it empowers the programmer; it may spur innovative education and, at last, contribute to building an environment of development that is more efficient and productive.</w:t>
      </w:r>
    </w:p>
    <w:p w14:paraId="60287BB3" w14:textId="463010C3" w:rsidR="00570039" w:rsidRPr="006F3FF2" w:rsidRDefault="0081778F" w:rsidP="002F11E7">
      <w:pPr>
        <w:pStyle w:val="Heading2"/>
        <w:numPr>
          <w:ilvl w:val="0"/>
          <w:numId w:val="0"/>
        </w:numPr>
      </w:pPr>
      <w:bookmarkStart w:id="32" w:name="_Toc531211969"/>
      <w:bookmarkStart w:id="33" w:name="_Toc169592505"/>
      <w:bookmarkStart w:id="34" w:name="_Toc170400832"/>
      <w:r w:rsidRPr="006F3FF2">
        <w:t>1.</w:t>
      </w:r>
      <w:r w:rsidR="00AA4502" w:rsidRPr="006F3FF2">
        <w:t>6</w:t>
      </w:r>
      <w:r w:rsidRPr="006F3FF2">
        <w:t>.</w:t>
      </w:r>
      <w:r w:rsidRPr="006F3FF2">
        <w:tab/>
      </w:r>
      <w:bookmarkEnd w:id="32"/>
      <w:bookmarkEnd w:id="33"/>
      <w:r w:rsidR="00747342" w:rsidRPr="006F3FF2">
        <w:t>Scope of the Study</w:t>
      </w:r>
      <w:bookmarkEnd w:id="34"/>
      <w:r w:rsidR="00747342" w:rsidRPr="006F3FF2">
        <w:t xml:space="preserve"> </w:t>
      </w:r>
    </w:p>
    <w:p w14:paraId="6A7C4449" w14:textId="068C86FB" w:rsidR="00C018B5" w:rsidRPr="00C018B5" w:rsidRDefault="0079490A" w:rsidP="00C018B5">
      <w:pPr>
        <w:spacing w:after="120" w:line="360" w:lineRule="auto"/>
        <w:contextualSpacing w:val="0"/>
        <w:jc w:val="both"/>
        <w:rPr>
          <w:rFonts w:ascii="Times New Roman" w:eastAsia="Times New Roman" w:hAnsi="Times New Roman" w:cs="Times New Roman"/>
          <w:sz w:val="24"/>
          <w:szCs w:val="24"/>
        </w:rPr>
      </w:pPr>
      <w:bookmarkStart w:id="35" w:name="_Toc169592506"/>
      <w:r w:rsidRPr="006F3FF2">
        <w:rPr>
          <w:rFonts w:ascii="Times New Roman" w:eastAsia="Times New Roman" w:hAnsi="Times New Roman" w:cs="Times New Roman"/>
          <w:sz w:val="24"/>
          <w:szCs w:val="24"/>
        </w:rPr>
        <w:t xml:space="preserve">This project maintains a strict development focus to address the gap in learning resources concerning </w:t>
      </w:r>
      <w:r w:rsidR="006335C3" w:rsidRPr="006F3FF2">
        <w:rPr>
          <w:rFonts w:ascii="Times New Roman" w:eastAsia="Times New Roman" w:hAnsi="Times New Roman" w:cs="Times New Roman"/>
          <w:sz w:val="24"/>
          <w:szCs w:val="24"/>
        </w:rPr>
        <w:t>programming</w:t>
      </w:r>
      <w:r w:rsidRPr="006F3FF2">
        <w:rPr>
          <w:rFonts w:ascii="Times New Roman" w:eastAsia="Times New Roman" w:hAnsi="Times New Roman" w:cs="Times New Roman"/>
          <w:sz w:val="24"/>
          <w:szCs w:val="24"/>
        </w:rPr>
        <w:t xml:space="preserve"> conventions for beginner programmers. The intelligent code reviewing tool being developed </w:t>
      </w:r>
      <w:r w:rsidRPr="006F3FF2">
        <w:rPr>
          <w:rFonts w:ascii="Times New Roman" w:hAnsi="Times New Roman" w:cs="Times New Roman"/>
          <w:sz w:val="24"/>
          <w:szCs w:val="24"/>
        </w:rPr>
        <w:t>will</w:t>
      </w:r>
      <w:r w:rsidRPr="006F3FF2">
        <w:rPr>
          <w:rFonts w:ascii="Times New Roman" w:eastAsia="Times New Roman" w:hAnsi="Times New Roman" w:cs="Times New Roman"/>
          <w:sz w:val="24"/>
          <w:szCs w:val="24"/>
        </w:rPr>
        <w:t xml:space="preserve"> leverage existing open‐source large language models trained on code to provide explanations and justifications. </w:t>
      </w:r>
    </w:p>
    <w:p w14:paraId="24C8C23B" w14:textId="0A97E47C" w:rsidR="00C018B5" w:rsidRDefault="00C018B5" w:rsidP="00C018B5">
      <w:pPr>
        <w:spacing w:after="120" w:line="360" w:lineRule="auto"/>
        <w:contextualSpacing w:val="0"/>
        <w:jc w:val="both"/>
        <w:rPr>
          <w:rFonts w:ascii="Times New Roman" w:eastAsia="Times New Roman" w:hAnsi="Times New Roman" w:cs="Times New Roman"/>
          <w:sz w:val="24"/>
          <w:szCs w:val="24"/>
        </w:rPr>
      </w:pPr>
      <w:r w:rsidRPr="00C018B5">
        <w:rPr>
          <w:rFonts w:ascii="Times New Roman" w:eastAsia="Times New Roman" w:hAnsi="Times New Roman" w:cs="Times New Roman"/>
          <w:sz w:val="24"/>
          <w:szCs w:val="24"/>
        </w:rPr>
        <w:t>The Interface of the system is designed to be easy and intuitive for new users. It contains interactive elements, such as step-by-step guidance through tutorials or visual guidance, all the way to the point where code refactoring recommendations are made to help them understand</w:t>
      </w:r>
      <w:r w:rsidR="00E672D9">
        <w:rPr>
          <w:rFonts w:ascii="Times New Roman" w:eastAsia="Times New Roman" w:hAnsi="Times New Roman" w:cs="Times New Roman"/>
          <w:sz w:val="24"/>
          <w:szCs w:val="24"/>
        </w:rPr>
        <w:t xml:space="preserve"> code violations they make in their code</w:t>
      </w:r>
      <w:r w:rsidRPr="00C018B5">
        <w:rPr>
          <w:rFonts w:ascii="Times New Roman" w:eastAsia="Times New Roman" w:hAnsi="Times New Roman" w:cs="Times New Roman"/>
          <w:sz w:val="24"/>
          <w:szCs w:val="24"/>
        </w:rPr>
        <w:t>. This work targets the enhancement of existing open-source, large language models (LLMs) with quick engineering solutions, with no need to conduct user studies or create new LLM architectures.</w:t>
      </w:r>
    </w:p>
    <w:p w14:paraId="242F2C1C" w14:textId="77777777" w:rsidR="00DA5C12" w:rsidRDefault="00460190" w:rsidP="00460190">
      <w:pPr>
        <w:pStyle w:val="NormalFYP"/>
      </w:pPr>
      <w:r w:rsidRPr="00460190">
        <w:t xml:space="preserve">While it does not include user research or the creation of entirely new LLM models, the project still intends to make existing </w:t>
      </w:r>
      <w:r w:rsidR="00DB21BD">
        <w:t xml:space="preserve">pretrained </w:t>
      </w:r>
      <w:r w:rsidRPr="00460190">
        <w:t>open-source</w:t>
      </w:r>
      <w:r w:rsidR="00DB21BD">
        <w:t xml:space="preserve"> LLMs</w:t>
      </w:r>
      <w:r w:rsidRPr="00460190">
        <w:t xml:space="preserve"> more effective</w:t>
      </w:r>
      <w:r w:rsidR="00DB21BD">
        <w:t xml:space="preserve"> by utilising prompt engineering techniques</w:t>
      </w:r>
      <w:r w:rsidRPr="00460190">
        <w:t>. It will involve development during the 16 weeks, and its target audience will be programmers at the beginner level who have some knowledge of JavaScript.</w:t>
      </w:r>
    </w:p>
    <w:p w14:paraId="37206E90" w14:textId="01B98F85" w:rsidR="008E639D" w:rsidRPr="006F3FF2" w:rsidRDefault="00460190" w:rsidP="00843776">
      <w:pPr>
        <w:pStyle w:val="NormalFYP"/>
      </w:pPr>
      <w:r w:rsidRPr="00460190">
        <w:lastRenderedPageBreak/>
        <w:t>With this scope, we make it clear that the project is focused on the task of development but, at the same time, serves a beneficial objective—providing a handy tool for empowering beginner-level programmers to improve their coding skills.</w:t>
      </w:r>
    </w:p>
    <w:p w14:paraId="7F5DDEC0" w14:textId="497DD4C5" w:rsidR="00570039" w:rsidRPr="006F3FF2" w:rsidRDefault="003F594A" w:rsidP="0079490A">
      <w:pPr>
        <w:pStyle w:val="Heading2"/>
      </w:pPr>
      <w:bookmarkStart w:id="36" w:name="_Toc170400833"/>
      <w:r w:rsidRPr="006F3FF2">
        <w:t>1.</w:t>
      </w:r>
      <w:r w:rsidR="004A3A16" w:rsidRPr="006F3FF2">
        <w:t>7</w:t>
      </w:r>
      <w:r w:rsidR="0081778F" w:rsidRPr="006F3FF2">
        <w:t>.</w:t>
      </w:r>
      <w:r w:rsidR="0081778F" w:rsidRPr="006F3FF2">
        <w:tab/>
      </w:r>
      <w:bookmarkEnd w:id="35"/>
      <w:r w:rsidR="004A3A16" w:rsidRPr="006F3FF2">
        <w:t>Limitations of the Study</w:t>
      </w:r>
      <w:bookmarkEnd w:id="36"/>
    </w:p>
    <w:p w14:paraId="76ADAD38" w14:textId="3E94C4DB" w:rsidR="003F594A" w:rsidRPr="006F3FF2" w:rsidRDefault="008E639D" w:rsidP="003F594A">
      <w:pPr>
        <w:pStyle w:val="Text"/>
        <w:rPr>
          <w:lang w:val="en-GB"/>
        </w:rPr>
      </w:pPr>
      <w:r w:rsidRPr="006F3FF2">
        <w:rPr>
          <w:lang w:val="en-GB"/>
        </w:rPr>
        <w:t xml:space="preserve">The major limitations of this study include </w:t>
      </w:r>
      <w:r w:rsidR="003F594A" w:rsidRPr="006F3FF2">
        <w:rPr>
          <w:lang w:val="en-GB"/>
        </w:rPr>
        <w:t>the following</w:t>
      </w:r>
      <w:r w:rsidRPr="006F3FF2">
        <w:rPr>
          <w:lang w:val="en-GB"/>
        </w:rPr>
        <w:t>:</w:t>
      </w:r>
    </w:p>
    <w:p w14:paraId="0C3708EA" w14:textId="11B031E3" w:rsidR="008E639D" w:rsidRPr="006F3FF2" w:rsidRDefault="008E639D" w:rsidP="001D11DF">
      <w:pPr>
        <w:pStyle w:val="Item"/>
        <w:numPr>
          <w:ilvl w:val="0"/>
          <w:numId w:val="8"/>
        </w:numPr>
      </w:pPr>
      <w:r w:rsidRPr="001D11DF">
        <w:rPr>
          <w:b/>
          <w:bCs/>
        </w:rPr>
        <w:t>Limited Language Support:</w:t>
      </w:r>
      <w:r w:rsidRPr="006F3FF2">
        <w:t xml:space="preserve"> Initially, the tool will only be able to review</w:t>
      </w:r>
      <w:r w:rsidR="00C77365" w:rsidRPr="006F3FF2">
        <w:t xml:space="preserve"> </w:t>
      </w:r>
      <w:r w:rsidRPr="006F3FF2">
        <w:t>code written in one programming language</w:t>
      </w:r>
      <w:r w:rsidR="00C16E2E">
        <w:t>, JavaScript</w:t>
      </w:r>
      <w:r w:rsidRPr="006F3FF2">
        <w:t>, limiting its reach to programmers using that specific language.</w:t>
      </w:r>
    </w:p>
    <w:p w14:paraId="23495DC7" w14:textId="77777777" w:rsidR="000E0D02" w:rsidRDefault="000E0D02" w:rsidP="001D11DF">
      <w:pPr>
        <w:pStyle w:val="Item"/>
      </w:pPr>
      <w:r w:rsidRPr="00EE6DC8">
        <w:rPr>
          <w:b/>
          <w:bCs/>
        </w:rPr>
        <w:t>Pretrained Model Dependency:</w:t>
      </w:r>
      <w:r w:rsidRPr="000E0D02">
        <w:t xml:space="preserve"> The quality of the explanations and justifications provided by the LLM component is heavily dependent on the data used during its pretraining. If the pretrained model has been exposed to limited or biased data, it could result in inaccurate or misleading responses.</w:t>
      </w:r>
    </w:p>
    <w:p w14:paraId="406EB252" w14:textId="6CCD83E2" w:rsidR="00C22C8B" w:rsidRPr="006F3FF2" w:rsidRDefault="008E639D" w:rsidP="001D11DF">
      <w:pPr>
        <w:pStyle w:val="Item"/>
      </w:pPr>
      <w:r w:rsidRPr="00EE6DC8">
        <w:rPr>
          <w:b/>
          <w:bCs/>
        </w:rPr>
        <w:t>Limited Scope of Conventions:</w:t>
      </w:r>
      <w:r w:rsidRPr="006F3FF2">
        <w:t xml:space="preserve"> The first iteration of the tool will focus</w:t>
      </w:r>
      <w:r w:rsidR="00C77365" w:rsidRPr="006F3FF2">
        <w:t xml:space="preserve"> </w:t>
      </w:r>
      <w:r w:rsidRPr="006F3FF2">
        <w:t>on a core set of coding conventions. We plan to expand the scope to address</w:t>
      </w:r>
      <w:r w:rsidR="00C77365" w:rsidRPr="006F3FF2">
        <w:t xml:space="preserve"> </w:t>
      </w:r>
      <w:r w:rsidRPr="006F3FF2">
        <w:t>a wider range of conventions in future versions.</w:t>
      </w:r>
    </w:p>
    <w:p w14:paraId="7A918706" w14:textId="67C220D6" w:rsidR="00C77365" w:rsidRPr="006F3FF2" w:rsidRDefault="00C77365" w:rsidP="00C77365">
      <w:pPr>
        <w:pStyle w:val="Heading2"/>
      </w:pPr>
      <w:bookmarkStart w:id="37" w:name="_Toc170400834"/>
      <w:r w:rsidRPr="006F3FF2">
        <w:t>1.8.</w:t>
      </w:r>
      <w:r w:rsidRPr="006F3FF2">
        <w:tab/>
        <w:t xml:space="preserve">Structure of the </w:t>
      </w:r>
      <w:r w:rsidR="002A0C24" w:rsidRPr="006F3FF2">
        <w:t>Research</w:t>
      </w:r>
      <w:bookmarkEnd w:id="37"/>
    </w:p>
    <w:p w14:paraId="5D5904F1" w14:textId="32CE547D" w:rsidR="00C77365" w:rsidRPr="006F3FF2" w:rsidRDefault="00C77365" w:rsidP="00C77365">
      <w:pPr>
        <w:spacing w:line="360" w:lineRule="auto"/>
        <w:rPr>
          <w:rFonts w:ascii="Times New Roman" w:eastAsia="Times New Roman" w:hAnsi="Times New Roman" w:cs="Times New Roman"/>
          <w:sz w:val="24"/>
          <w:szCs w:val="20"/>
        </w:rPr>
      </w:pPr>
      <w:r w:rsidRPr="006F3FF2">
        <w:rPr>
          <w:rFonts w:ascii="Times New Roman" w:eastAsia="Times New Roman" w:hAnsi="Times New Roman" w:cs="Times New Roman"/>
          <w:sz w:val="24"/>
          <w:szCs w:val="20"/>
        </w:rPr>
        <w:t xml:space="preserve">Chapter One of the project contains an explanation of the project, problems with existing solutions, the need for an improved solution, the method of implementation, the significance of the study, and the limitations. Chapter Two describes the existing systems related to the project topic, the methodology, algorithm, and techniques used in related systems. Chapter Three describes the analysis and system design. Chapter Four shows the implementation of the system </w:t>
      </w:r>
      <w:r w:rsidR="002A0C24" w:rsidRPr="006F3FF2">
        <w:rPr>
          <w:rFonts w:ascii="Times New Roman" w:eastAsia="Times New Roman" w:hAnsi="Times New Roman" w:cs="Times New Roman"/>
          <w:sz w:val="24"/>
          <w:szCs w:val="20"/>
        </w:rPr>
        <w:t>in detail</w:t>
      </w:r>
      <w:r w:rsidRPr="006F3FF2">
        <w:rPr>
          <w:rFonts w:ascii="Times New Roman" w:eastAsia="Times New Roman" w:hAnsi="Times New Roman" w:cs="Times New Roman"/>
          <w:sz w:val="24"/>
          <w:szCs w:val="20"/>
        </w:rPr>
        <w:t xml:space="preserve"> and the results obtained. Chapter Five </w:t>
      </w:r>
      <w:r w:rsidR="002A0C24" w:rsidRPr="006F3FF2">
        <w:rPr>
          <w:rFonts w:ascii="Times New Roman" w:eastAsia="Times New Roman" w:hAnsi="Times New Roman" w:cs="Times New Roman"/>
          <w:sz w:val="24"/>
          <w:szCs w:val="20"/>
        </w:rPr>
        <w:t>summarizes</w:t>
      </w:r>
      <w:r w:rsidRPr="006F3FF2">
        <w:rPr>
          <w:rFonts w:ascii="Times New Roman" w:eastAsia="Times New Roman" w:hAnsi="Times New Roman" w:cs="Times New Roman"/>
          <w:sz w:val="24"/>
          <w:szCs w:val="20"/>
        </w:rPr>
        <w:t xml:space="preserve"> the project and gives</w:t>
      </w:r>
    </w:p>
    <w:p w14:paraId="14ADBEC0" w14:textId="3B1F78E1" w:rsidR="00C77365" w:rsidRPr="006F3FF2" w:rsidRDefault="00C77365" w:rsidP="00C77365">
      <w:pPr>
        <w:spacing w:line="360" w:lineRule="auto"/>
        <w:sectPr w:rsidR="00C77365" w:rsidRPr="006F3FF2" w:rsidSect="00AE6D12">
          <w:pgSz w:w="12240" w:h="15840" w:code="1"/>
          <w:pgMar w:top="1440" w:right="1440" w:bottom="1440" w:left="1800" w:header="720" w:footer="720" w:gutter="0"/>
          <w:pgNumType w:start="1"/>
          <w:cols w:space="720"/>
          <w:docGrid w:linePitch="360"/>
        </w:sectPr>
      </w:pPr>
      <w:r w:rsidRPr="006F3FF2">
        <w:rPr>
          <w:rFonts w:ascii="Times New Roman" w:eastAsia="Times New Roman" w:hAnsi="Times New Roman" w:cs="Times New Roman"/>
          <w:sz w:val="24"/>
          <w:szCs w:val="20"/>
        </w:rPr>
        <w:t>recommendations, suggestions, conclusions, and references.</w:t>
      </w:r>
    </w:p>
    <w:p w14:paraId="25C100BD" w14:textId="77777777" w:rsidR="002D09ED" w:rsidRPr="006F3FF2" w:rsidRDefault="002D09ED" w:rsidP="001C1695">
      <w:pPr>
        <w:pStyle w:val="Heading1"/>
        <w:spacing w:line="360" w:lineRule="auto"/>
        <w:jc w:val="center"/>
        <w:rPr>
          <w:rStyle w:val="Strong"/>
          <w:rFonts w:ascii="Times New Roman" w:hAnsi="Times New Roman" w:cs="Times New Roman"/>
          <w:sz w:val="28"/>
        </w:rPr>
      </w:pPr>
      <w:bookmarkStart w:id="38" w:name="_Toc82519698"/>
      <w:bookmarkStart w:id="39" w:name="_Toc115860538"/>
      <w:bookmarkStart w:id="40" w:name="_Toc136666616"/>
      <w:bookmarkStart w:id="41" w:name="_Toc169592507"/>
      <w:bookmarkStart w:id="42" w:name="_Toc170400835"/>
      <w:bookmarkEnd w:id="38"/>
      <w:bookmarkEnd w:id="39"/>
      <w:bookmarkEnd w:id="40"/>
      <w:bookmarkEnd w:id="41"/>
      <w:bookmarkEnd w:id="42"/>
    </w:p>
    <w:p w14:paraId="6476699F" w14:textId="77777777" w:rsidR="00570039" w:rsidRPr="006F3FF2" w:rsidRDefault="00570039" w:rsidP="008665D7">
      <w:pPr>
        <w:spacing w:line="360" w:lineRule="auto"/>
        <w:jc w:val="center"/>
        <w:rPr>
          <w:rFonts w:ascii="Times New Roman" w:hAnsi="Times New Roman" w:cs="Times New Roman"/>
          <w:sz w:val="32"/>
        </w:rPr>
      </w:pPr>
      <w:r w:rsidRPr="006F3FF2">
        <w:rPr>
          <w:rStyle w:val="Strong"/>
          <w:rFonts w:ascii="Times New Roman" w:hAnsi="Times New Roman" w:cs="Times New Roman"/>
          <w:sz w:val="28"/>
        </w:rPr>
        <w:t>LITERATURE REVIEW</w:t>
      </w:r>
    </w:p>
    <w:p w14:paraId="2DBEDAB2" w14:textId="549740B2" w:rsidR="00570039" w:rsidRPr="006F3FF2" w:rsidRDefault="00570039" w:rsidP="00C44952">
      <w:pPr>
        <w:pStyle w:val="Heading2"/>
      </w:pPr>
      <w:bookmarkStart w:id="43" w:name="_Toc169592508"/>
      <w:bookmarkStart w:id="44" w:name="_Toc170400836"/>
      <w:r w:rsidRPr="006F3FF2">
        <w:t>2.1.</w:t>
      </w:r>
      <w:r w:rsidRPr="006F3FF2">
        <w:tab/>
      </w:r>
      <w:r w:rsidR="007E6C14" w:rsidRPr="006F3FF2">
        <w:t>Preamble</w:t>
      </w:r>
      <w:bookmarkEnd w:id="43"/>
      <w:bookmarkEnd w:id="44"/>
    </w:p>
    <w:p w14:paraId="2F66263D" w14:textId="4C2A96EC" w:rsidR="00C77365" w:rsidRPr="006F3FF2" w:rsidRDefault="00C77365" w:rsidP="00C77365">
      <w:pPr>
        <w:spacing w:line="360" w:lineRule="auto"/>
        <w:rPr>
          <w:rFonts w:ascii="Times New Roman" w:eastAsia="AdvGulliv-R" w:hAnsi="Times New Roman" w:cs="Times New Roman"/>
          <w:sz w:val="24"/>
          <w:szCs w:val="20"/>
        </w:rPr>
      </w:pPr>
      <w:r w:rsidRPr="006F3FF2">
        <w:rPr>
          <w:rFonts w:ascii="Times New Roman" w:eastAsia="AdvGulliv-R" w:hAnsi="Times New Roman" w:cs="Times New Roman"/>
          <w:sz w:val="24"/>
          <w:szCs w:val="20"/>
        </w:rPr>
        <w:t xml:space="preserve">The importance of coding conventions remains a hurdle for beginners in today’s software development landscape, particularly when it comes to ensuring clean and well‑formatted code. This literature review lays the groundwork for a solution: an intelligent code review system utilizing open‑source, code‑focused LLMs and static analysis. This literature </w:t>
      </w:r>
      <w:r w:rsidR="00A104B2" w:rsidRPr="006F3FF2">
        <w:rPr>
          <w:rFonts w:ascii="Times New Roman" w:eastAsia="AdvGulliv-R" w:hAnsi="Times New Roman" w:cs="Times New Roman"/>
          <w:sz w:val="24"/>
          <w:szCs w:val="20"/>
        </w:rPr>
        <w:t>encompasses</w:t>
      </w:r>
      <w:r w:rsidRPr="006F3FF2">
        <w:rPr>
          <w:rFonts w:ascii="Times New Roman" w:eastAsia="AdvGulliv-R" w:hAnsi="Times New Roman" w:cs="Times New Roman"/>
          <w:sz w:val="24"/>
          <w:szCs w:val="20"/>
        </w:rPr>
        <w:t xml:space="preserve"> the review of programming conventions or coding standards, coding smells and code quality, code quality management, lack of programming conventions and </w:t>
      </w:r>
      <w:r w:rsidR="00AD317E" w:rsidRPr="006F3FF2">
        <w:rPr>
          <w:rFonts w:ascii="Times New Roman" w:eastAsia="AdvGulliv-R" w:hAnsi="Times New Roman" w:cs="Times New Roman"/>
          <w:sz w:val="24"/>
          <w:szCs w:val="20"/>
        </w:rPr>
        <w:t>its</w:t>
      </w:r>
      <w:r w:rsidRPr="006F3FF2">
        <w:rPr>
          <w:rFonts w:ascii="Times New Roman" w:eastAsia="AdvGulliv-R" w:hAnsi="Times New Roman" w:cs="Times New Roman"/>
          <w:sz w:val="24"/>
          <w:szCs w:val="20"/>
        </w:rPr>
        <w:t xml:space="preserve"> effects.</w:t>
      </w:r>
    </w:p>
    <w:p w14:paraId="35B6C5EC" w14:textId="7FBB3BE5" w:rsidR="00C77365" w:rsidRPr="006F3FF2" w:rsidRDefault="00C77365" w:rsidP="00C77365">
      <w:pPr>
        <w:pStyle w:val="Heading2"/>
        <w:rPr>
          <w:rFonts w:eastAsia="AdvGulliv-R"/>
        </w:rPr>
      </w:pPr>
      <w:bookmarkStart w:id="45" w:name="_Toc170400837"/>
      <w:r w:rsidRPr="006F3FF2">
        <w:rPr>
          <w:rFonts w:eastAsia="AdvGulliv-R"/>
        </w:rPr>
        <w:t>2.2</w:t>
      </w:r>
      <w:r w:rsidR="006B634B" w:rsidRPr="006F3FF2">
        <w:rPr>
          <w:rFonts w:eastAsia="AdvGulliv-R"/>
        </w:rPr>
        <w:t>.</w:t>
      </w:r>
      <w:r w:rsidR="00F321DE" w:rsidRPr="006F3FF2">
        <w:rPr>
          <w:rFonts w:eastAsia="AdvGulliv-R"/>
        </w:rPr>
        <w:tab/>
      </w:r>
      <w:r w:rsidRPr="006F3FF2">
        <w:rPr>
          <w:rFonts w:eastAsia="AdvGulliv-R"/>
        </w:rPr>
        <w:t>Review of Programming Conventions</w:t>
      </w:r>
      <w:bookmarkEnd w:id="45"/>
    </w:p>
    <w:p w14:paraId="244CB0F1" w14:textId="01F0A45B" w:rsidR="00C77365" w:rsidRPr="006F3FF2" w:rsidRDefault="00C77365" w:rsidP="00C77365">
      <w:pPr>
        <w:spacing w:after="120" w:line="360" w:lineRule="auto"/>
        <w:contextualSpacing w:val="0"/>
        <w:jc w:val="both"/>
        <w:rPr>
          <w:rFonts w:ascii="Times New Roman" w:eastAsia="AdvGulliv-R" w:hAnsi="Times New Roman" w:cs="Times New Roman"/>
          <w:sz w:val="24"/>
          <w:szCs w:val="20"/>
        </w:rPr>
      </w:pPr>
      <w:r w:rsidRPr="006F3FF2">
        <w:rPr>
          <w:rFonts w:ascii="Times New Roman" w:eastAsia="AdvGulliv-R" w:hAnsi="Times New Roman" w:cs="Times New Roman"/>
          <w:sz w:val="24"/>
          <w:szCs w:val="20"/>
        </w:rPr>
        <w:t>Programming conventions, also known as coding conventions or coding standards, are repositories of rules and guidelines that encompass all aspects of improving code quality</w:t>
      </w:r>
      <w:r w:rsidR="00C21E0E" w:rsidRPr="006F3FF2">
        <w:rPr>
          <w:rFonts w:ascii="Times New Roman" w:eastAsia="AdvGulliv-R" w:hAnsi="Times New Roman" w:cs="Times New Roman"/>
          <w:sz w:val="24"/>
          <w:szCs w:val="20"/>
        </w:rPr>
        <w:t xml:space="preserve"> </w:t>
      </w:r>
      <w:r w:rsidR="00C21E0E" w:rsidRPr="006F3FF2">
        <w:rPr>
          <w:rFonts w:ascii="Times New Roman" w:eastAsia="AdvGulliv-R" w:hAnsi="Times New Roman" w:cs="Times New Roman"/>
          <w:sz w:val="24"/>
          <w:szCs w:val="20"/>
        </w:rPr>
        <w:fldChar w:fldCharType="begin"/>
      </w:r>
      <w:r w:rsidR="00C21E0E" w:rsidRPr="006F3FF2">
        <w:rPr>
          <w:rFonts w:ascii="Times New Roman" w:eastAsia="AdvGulliv-R" w:hAnsi="Times New Roman" w:cs="Times New Roman"/>
          <w:sz w:val="24"/>
          <w:szCs w:val="20"/>
        </w:rPr>
        <w:instrText xml:space="preserve"> ADDIN ZOTERO_ITEM CSL_CITATION {"citationID":"5Wq86E70","properties":{"formattedCitation":"(Smit et al., 2011)","plainCitation":"(Smit et al., 2011)","noteIndex":0},"citationItems":[{"id":6,"uris":["http://zotero.org/users/local/cHAViu4H/items/GXK5E2FF"],"itemData":{"id":6,"type":"document","note":"page: 504–507\nDOI: 10.1109/ICSM.2011.6080819","publisher":"IEEE Xplore","title":"Code convention adherence in evolving software","URL":"https://ieeexplore.ieee.org/abstract/document/6080819/","author":[{"family":"Smit","given":"Michael"},{"family":"Gergel","given":"Barry"},{"family":"Hoover","given":"H. James"},{"family":"Stroulia","given":"Eleni"}],"accessed":{"date-parts":[["2023",9,14]]},"issued":{"date-parts":[["2011",9]]}}}],"schema":"https://github.com/citation-style-language/schema/raw/master/csl-citation.json"} </w:instrText>
      </w:r>
      <w:r w:rsidR="00C21E0E" w:rsidRPr="006F3FF2">
        <w:rPr>
          <w:rFonts w:ascii="Times New Roman" w:eastAsia="AdvGulliv-R" w:hAnsi="Times New Roman" w:cs="Times New Roman"/>
          <w:sz w:val="24"/>
          <w:szCs w:val="20"/>
        </w:rPr>
        <w:fldChar w:fldCharType="separate"/>
      </w:r>
      <w:r w:rsidR="00C21E0E" w:rsidRPr="006F3FF2">
        <w:rPr>
          <w:rFonts w:ascii="Times New Roman" w:hAnsi="Times New Roman" w:cs="Times New Roman"/>
          <w:sz w:val="24"/>
        </w:rPr>
        <w:t>(Smit et al., 2011)</w:t>
      </w:r>
      <w:r w:rsidR="00C21E0E"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 xml:space="preserve">. </w:t>
      </w:r>
      <w:r w:rsidR="00033415" w:rsidRPr="00033415">
        <w:rPr>
          <w:rFonts w:ascii="Times New Roman" w:eastAsia="AdvGulliv-R" w:hAnsi="Times New Roman" w:cs="Times New Roman"/>
          <w:sz w:val="24"/>
          <w:szCs w:val="20"/>
        </w:rPr>
        <w:t xml:space="preserve">These guidelines within software development define borders, recommend certain methodologies or impose limits affecting designers’, developers’ and maintainers’ approach to software systems </w:t>
      </w:r>
      <w:r w:rsidR="00AD317E" w:rsidRPr="006F3FF2">
        <w:rPr>
          <w:rFonts w:ascii="Times New Roman" w:eastAsia="AdvGulliv-R" w:hAnsi="Times New Roman" w:cs="Times New Roman"/>
          <w:sz w:val="24"/>
          <w:szCs w:val="20"/>
        </w:rPr>
        <w:fldChar w:fldCharType="begin"/>
      </w:r>
      <w:r w:rsidR="00AD317E" w:rsidRPr="006F3FF2">
        <w:rPr>
          <w:rFonts w:ascii="Times New Roman" w:eastAsia="AdvGulliv-R" w:hAnsi="Times New Roman" w:cs="Times New Roman"/>
          <w:sz w:val="24"/>
          <w:szCs w:val="20"/>
        </w:rPr>
        <w:instrText xml:space="preserve"> ADDIN ZOTERO_ITEM CSL_CITATION {"citationID":"A3CzG5D7","properties":{"formattedCitation":"(Rodrigues &amp; Montecchi, 2019)","plainCitation":"(Rodrigues &amp; Montecchi, 2019)","noteIndex":0},"citationItems":[{"id":7,"uris":["http://zotero.org/users/local/cHAViu4H/items/SX5LQNFF"],"itemData":{"id":7,"type":"article-journal","DOI":"10.1109/prdc47002.2019.00047","title":"Towards a structured specification of coding conventions","author":[{"family":"Rodrigues","given":"Elder"},{"family":"Montecchi","given":"Leonardo"}],"accessed":{"date-parts":[["2024",4,2]]},"issued":{"date-parts":[["2019",12]]}}}],"schema":"https://github.com/citation-style-language/schema/raw/master/csl-citation.json"} </w:instrText>
      </w:r>
      <w:r w:rsidR="00AD317E" w:rsidRPr="006F3FF2">
        <w:rPr>
          <w:rFonts w:ascii="Times New Roman" w:eastAsia="AdvGulliv-R" w:hAnsi="Times New Roman" w:cs="Times New Roman"/>
          <w:sz w:val="24"/>
          <w:szCs w:val="20"/>
        </w:rPr>
        <w:fldChar w:fldCharType="separate"/>
      </w:r>
      <w:r w:rsidR="00AD317E" w:rsidRPr="006F3FF2">
        <w:rPr>
          <w:rFonts w:ascii="Times New Roman" w:hAnsi="Times New Roman" w:cs="Times New Roman"/>
          <w:sz w:val="24"/>
        </w:rPr>
        <w:t xml:space="preserve">(Rodrigues &amp; </w:t>
      </w:r>
      <w:proofErr w:type="spellStart"/>
      <w:r w:rsidR="00AD317E" w:rsidRPr="006F3FF2">
        <w:rPr>
          <w:rFonts w:ascii="Times New Roman" w:hAnsi="Times New Roman" w:cs="Times New Roman"/>
          <w:sz w:val="24"/>
        </w:rPr>
        <w:t>Montecchi</w:t>
      </w:r>
      <w:proofErr w:type="spellEnd"/>
      <w:r w:rsidR="00AD317E" w:rsidRPr="006F3FF2">
        <w:rPr>
          <w:rFonts w:ascii="Times New Roman" w:hAnsi="Times New Roman" w:cs="Times New Roman"/>
          <w:sz w:val="24"/>
        </w:rPr>
        <w:t>, 2019)</w:t>
      </w:r>
      <w:r w:rsidR="00AD317E" w:rsidRPr="006F3FF2">
        <w:rPr>
          <w:rFonts w:ascii="Times New Roman" w:eastAsia="AdvGulliv-R" w:hAnsi="Times New Roman" w:cs="Times New Roman"/>
          <w:sz w:val="24"/>
          <w:szCs w:val="20"/>
        </w:rPr>
        <w:fldChar w:fldCharType="end"/>
      </w:r>
      <w:r w:rsidR="00C21E0E" w:rsidRPr="006F3FF2">
        <w:rPr>
          <w:rFonts w:ascii="Times New Roman" w:eastAsia="AdvGulliv-R" w:hAnsi="Times New Roman" w:cs="Times New Roman"/>
          <w:sz w:val="24"/>
          <w:szCs w:val="20"/>
        </w:rPr>
        <w:t>.</w:t>
      </w:r>
    </w:p>
    <w:p w14:paraId="710603C0" w14:textId="543BD793" w:rsidR="00C77365" w:rsidRPr="006F3FF2" w:rsidRDefault="00C77365" w:rsidP="00C77365">
      <w:pPr>
        <w:spacing w:line="360" w:lineRule="auto"/>
        <w:jc w:val="both"/>
        <w:rPr>
          <w:rFonts w:ascii="Times New Roman" w:eastAsia="AdvGulliv-R" w:hAnsi="Times New Roman" w:cs="Times New Roman"/>
          <w:sz w:val="24"/>
          <w:szCs w:val="20"/>
        </w:rPr>
      </w:pPr>
      <w:r w:rsidRPr="006F3FF2">
        <w:rPr>
          <w:rFonts w:ascii="Times New Roman" w:eastAsia="AdvGulliv-R" w:hAnsi="Times New Roman" w:cs="Times New Roman"/>
          <w:sz w:val="24"/>
          <w:szCs w:val="20"/>
        </w:rPr>
        <w:t>However, programming conventions are not static. As programming languages evolve and new paradigms emerge, these conventions co</w:t>
      </w:r>
      <w:r w:rsidRPr="006F3FF2">
        <w:rPr>
          <w:rFonts w:ascii="Times New Roman" w:eastAsia="AdvGulliv-R" w:hAnsi="Times New Roman" w:cs="Times New Roman"/>
          <w:sz w:val="24"/>
          <w:szCs w:val="20"/>
        </w:rPr>
        <w:noBreakHyphen/>
        <w:t>evolve to influence how code is structured, written, and maintained. For example, the transition from procedural languages, C, to object</w:t>
      </w:r>
      <w:r w:rsidRPr="006F3FF2">
        <w:rPr>
          <w:rFonts w:ascii="Times New Roman" w:eastAsia="AdvGulliv-R" w:hAnsi="Times New Roman" w:cs="Times New Roman"/>
          <w:sz w:val="24"/>
          <w:szCs w:val="20"/>
        </w:rPr>
        <w:noBreakHyphen/>
        <w:t xml:space="preserve">oriented languages, C++ and Java, introduced entirely new conventions related to class structures, inheritance, and polymorphism </w:t>
      </w:r>
      <w:r w:rsidR="00AD317E" w:rsidRPr="006F3FF2">
        <w:rPr>
          <w:rFonts w:ascii="Times New Roman" w:eastAsia="AdvGulliv-R" w:hAnsi="Times New Roman" w:cs="Times New Roman"/>
          <w:sz w:val="24"/>
          <w:szCs w:val="20"/>
        </w:rPr>
        <w:fldChar w:fldCharType="begin"/>
      </w:r>
      <w:r w:rsidR="00AD317E" w:rsidRPr="006F3FF2">
        <w:rPr>
          <w:rFonts w:ascii="Times New Roman" w:eastAsia="AdvGulliv-R" w:hAnsi="Times New Roman" w:cs="Times New Roman"/>
          <w:sz w:val="24"/>
          <w:szCs w:val="20"/>
        </w:rPr>
        <w:instrText xml:space="preserve"> ADDIN ZOTERO_ITEM CSL_CITATION {"citationID":"YsrDY1rW","properties":{"formattedCitation":"(Pressman &amp; Maxim, 2014)","plainCitation":"(Pressman &amp; Maxim, 2014)","noteIndex":0},"citationItems":[{"id":8,"uris":["http://zotero.org/users/local/cHAViu4H/items/KG2KZ7RX"],"itemData":{"id":8,"type":"book","publisher":"Mcgraw-Hill Education","title":"Software engineering : a practitioner's approach","author":[{"family":"Pressman","given":"Roger S"},{"family":"Maxim","given":"Bruce R"}],"issued":{"date-parts":[["2014"]]}}}],"schema":"https://github.com/citation-style-language/schema/raw/master/csl-citation.json"} </w:instrText>
      </w:r>
      <w:r w:rsidR="00AD317E" w:rsidRPr="006F3FF2">
        <w:rPr>
          <w:rFonts w:ascii="Times New Roman" w:eastAsia="AdvGulliv-R" w:hAnsi="Times New Roman" w:cs="Times New Roman"/>
          <w:sz w:val="24"/>
          <w:szCs w:val="20"/>
        </w:rPr>
        <w:fldChar w:fldCharType="separate"/>
      </w:r>
      <w:r w:rsidR="00AD317E" w:rsidRPr="006F3FF2">
        <w:rPr>
          <w:rFonts w:ascii="Times New Roman" w:hAnsi="Times New Roman" w:cs="Times New Roman"/>
          <w:sz w:val="24"/>
        </w:rPr>
        <w:t>(Pressman &amp; Maxim, 2014)</w:t>
      </w:r>
      <w:r w:rsidR="00AD317E" w:rsidRPr="006F3FF2">
        <w:rPr>
          <w:rFonts w:ascii="Times New Roman" w:eastAsia="AdvGulliv-R" w:hAnsi="Times New Roman" w:cs="Times New Roman"/>
          <w:sz w:val="24"/>
          <w:szCs w:val="20"/>
        </w:rPr>
        <w:fldChar w:fldCharType="end"/>
      </w:r>
      <w:r w:rsidR="00AD317E" w:rsidRPr="006F3FF2">
        <w:rPr>
          <w:rFonts w:ascii="Times New Roman" w:eastAsia="AdvGulliv-R" w:hAnsi="Times New Roman" w:cs="Times New Roman"/>
          <w:sz w:val="24"/>
          <w:szCs w:val="20"/>
        </w:rPr>
        <w:t>.</w:t>
      </w:r>
    </w:p>
    <w:p w14:paraId="4E29B78C" w14:textId="5DC11AFB" w:rsidR="00AD317E" w:rsidRPr="006F3FF2" w:rsidRDefault="00AD317E" w:rsidP="00AD317E">
      <w:pPr>
        <w:pStyle w:val="Heading3"/>
        <w:rPr>
          <w:rFonts w:eastAsia="AdvGulliv-R"/>
        </w:rPr>
      </w:pPr>
      <w:bookmarkStart w:id="46" w:name="_Toc170400838"/>
      <w:r w:rsidRPr="006F3FF2">
        <w:rPr>
          <w:rFonts w:eastAsia="AdvGulliv-R"/>
        </w:rPr>
        <w:t>2.2.1</w:t>
      </w:r>
      <w:r w:rsidR="006B634B" w:rsidRPr="006F3FF2">
        <w:rPr>
          <w:rFonts w:eastAsia="AdvGulliv-R"/>
        </w:rPr>
        <w:t>.</w:t>
      </w:r>
      <w:r w:rsidR="006B634B" w:rsidRPr="006F3FF2">
        <w:rPr>
          <w:rFonts w:eastAsia="AdvGulliv-R"/>
        </w:rPr>
        <w:tab/>
      </w:r>
      <w:r w:rsidRPr="006F3FF2">
        <w:rPr>
          <w:rFonts w:eastAsia="AdvGulliv-R"/>
        </w:rPr>
        <w:t>Brief History of Programming Conventions</w:t>
      </w:r>
      <w:bookmarkEnd w:id="46"/>
    </w:p>
    <w:p w14:paraId="4A89A5AF" w14:textId="77777777" w:rsidR="0070388A" w:rsidRPr="006F3FF2" w:rsidRDefault="00AD317E" w:rsidP="0070388A">
      <w:pPr>
        <w:spacing w:after="120" w:line="360" w:lineRule="auto"/>
        <w:contextualSpacing w:val="0"/>
        <w:jc w:val="both"/>
        <w:rPr>
          <w:rFonts w:ascii="Times New Roman" w:eastAsia="AdvGulliv-R" w:hAnsi="Times New Roman" w:cs="Times New Roman"/>
          <w:sz w:val="24"/>
          <w:szCs w:val="20"/>
        </w:rPr>
      </w:pPr>
      <w:r w:rsidRPr="006F3FF2">
        <w:rPr>
          <w:rFonts w:ascii="Times New Roman" w:eastAsia="AdvGulliv-R" w:hAnsi="Times New Roman" w:cs="Times New Roman"/>
          <w:sz w:val="24"/>
          <w:szCs w:val="20"/>
        </w:rPr>
        <w:t>In the early days, 1940s</w:t>
      </w:r>
      <w:r w:rsidRPr="006F3FF2">
        <w:rPr>
          <w:rFonts w:ascii="Times New Roman" w:eastAsia="AdvGulliv-R" w:hAnsi="Times New Roman" w:cs="Times New Roman"/>
          <w:sz w:val="24"/>
          <w:szCs w:val="20"/>
        </w:rPr>
        <w:noBreakHyphen/>
        <w:t xml:space="preserve">1960s, of languages like FORTRAN and COBOL, conventions focused primarily on basic formatting and readability due to limited processing power and the linear nature of these languages </w:t>
      </w:r>
      <w:r w:rsidRPr="006F3FF2">
        <w:rPr>
          <w:rFonts w:ascii="Times New Roman" w:eastAsia="AdvGulliv-R" w:hAnsi="Times New Roman" w:cs="Times New Roman"/>
          <w:sz w:val="24"/>
          <w:szCs w:val="20"/>
        </w:rPr>
        <w:fldChar w:fldCharType="begin"/>
      </w:r>
      <w:r w:rsidRPr="006F3FF2">
        <w:rPr>
          <w:rFonts w:ascii="Times New Roman" w:eastAsia="AdvGulliv-R" w:hAnsi="Times New Roman" w:cs="Times New Roman"/>
          <w:sz w:val="24"/>
          <w:szCs w:val="20"/>
        </w:rPr>
        <w:instrText xml:space="preserve"> ADDIN ZOTERO_ITEM CSL_CITATION {"citationID":"dt955pYM","properties":{"formattedCitation":"(Medoff, 2015)","plainCitation":"(Medoff, 2015)","noteIndex":0},"citationItems":[{"id":11,"uris":["http://zotero.org/users/local/cHAViu4H/items/P3UMV7TY"],"itemData":{"id":11,"type":"document","publisher":"www.exida.com","title":"The evolution of coding standards","URL":"https://www.exida.com/Blog/the-evolution-of-coding-standards","author":[{"family":"Medoff","given":"Michael"}],"accessed":{"date-parts":[["2024",4,2]]},"issued":{"date-parts":[["2015",6]]}}}],"schema":"https://github.com/citation-style-language/schema/raw/master/csl-citation.json"} </w:instrText>
      </w:r>
      <w:r w:rsidRPr="006F3FF2">
        <w:rPr>
          <w:rFonts w:ascii="Times New Roman" w:eastAsia="AdvGulliv-R" w:hAnsi="Times New Roman" w:cs="Times New Roman"/>
          <w:sz w:val="24"/>
          <w:szCs w:val="20"/>
        </w:rPr>
        <w:fldChar w:fldCharType="separate"/>
      </w:r>
      <w:r w:rsidRPr="006F3FF2">
        <w:rPr>
          <w:rFonts w:ascii="Times New Roman" w:hAnsi="Times New Roman" w:cs="Times New Roman"/>
          <w:sz w:val="24"/>
        </w:rPr>
        <w:t>(Medoff, 2015)</w:t>
      </w:r>
      <w:r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 xml:space="preserve">. Clear documentation was crucial for maintaining code written on punch cards, so conventions often encouraged detailed comments and code structure mirroring the documentation layout. </w:t>
      </w:r>
    </w:p>
    <w:p w14:paraId="4EE0F4F7" w14:textId="77777777" w:rsidR="0070388A" w:rsidRPr="006F3FF2" w:rsidRDefault="00AD317E" w:rsidP="0070388A">
      <w:pPr>
        <w:spacing w:after="120" w:line="360" w:lineRule="auto"/>
        <w:contextualSpacing w:val="0"/>
        <w:jc w:val="both"/>
        <w:rPr>
          <w:rFonts w:ascii="Times New Roman" w:eastAsia="AdvGulliv-R" w:hAnsi="Times New Roman" w:cs="Times New Roman"/>
          <w:sz w:val="24"/>
          <w:szCs w:val="20"/>
        </w:rPr>
      </w:pPr>
      <w:r w:rsidRPr="006F3FF2">
        <w:rPr>
          <w:rFonts w:ascii="Times New Roman" w:eastAsia="AdvGulliv-R" w:hAnsi="Times New Roman" w:cs="Times New Roman"/>
          <w:sz w:val="24"/>
          <w:szCs w:val="20"/>
        </w:rPr>
        <w:t>With the rise of procedural programming languages like C in the 1960s</w:t>
      </w:r>
      <w:r w:rsidRPr="006F3FF2">
        <w:rPr>
          <w:rFonts w:ascii="Times New Roman" w:eastAsia="AdvGulliv-R" w:hAnsi="Times New Roman" w:cs="Times New Roman"/>
          <w:sz w:val="24"/>
          <w:szCs w:val="20"/>
        </w:rPr>
        <w:noBreakHyphen/>
        <w:t xml:space="preserve">1980s, conventions evolved to address modularity and control flow. Indentation became a cornerstone for defining </w:t>
      </w:r>
      <w:r w:rsidRPr="006F3FF2">
        <w:rPr>
          <w:rFonts w:ascii="Times New Roman" w:eastAsia="AdvGulliv-R" w:hAnsi="Times New Roman" w:cs="Times New Roman"/>
          <w:sz w:val="24"/>
          <w:szCs w:val="20"/>
        </w:rPr>
        <w:lastRenderedPageBreak/>
        <w:t>code blocks and functions, promoting better organization and readability</w:t>
      </w:r>
      <w:r w:rsidR="0070388A" w:rsidRPr="006F3FF2">
        <w:rPr>
          <w:rFonts w:ascii="Times New Roman" w:eastAsia="AdvGulliv-R" w:hAnsi="Times New Roman" w:cs="Times New Roman"/>
          <w:sz w:val="24"/>
          <w:szCs w:val="20"/>
        </w:rPr>
        <w:t xml:space="preserve"> </w:t>
      </w:r>
      <w:r w:rsidR="0070388A" w:rsidRPr="006F3FF2">
        <w:rPr>
          <w:rFonts w:ascii="Times New Roman" w:eastAsia="AdvGulliv-R" w:hAnsi="Times New Roman" w:cs="Times New Roman"/>
          <w:sz w:val="24"/>
          <w:szCs w:val="20"/>
        </w:rPr>
        <w:fldChar w:fldCharType="begin"/>
      </w:r>
      <w:r w:rsidR="0070388A" w:rsidRPr="006F3FF2">
        <w:rPr>
          <w:rFonts w:ascii="Times New Roman" w:eastAsia="AdvGulliv-R" w:hAnsi="Times New Roman" w:cs="Times New Roman"/>
          <w:sz w:val="24"/>
          <w:szCs w:val="20"/>
        </w:rPr>
        <w:instrText xml:space="preserve"> ADDIN ZOTERO_ITEM CSL_CITATION {"citationID":"UCUaMiSM","properties":{"formattedCitation":"(Kernighan &amp; Ritchie, 1978)","plainCitation":"(Kernighan &amp; Ritchie, 1978)","noteIndex":0},"citationItems":[{"id":30,"uris":["http://zotero.org/users/local/cHAViu4H/items/FAJLAPXK"],"itemData":{"id":30,"type":"book","event-place":"USA","ISBN":"0-13-110163-3","publisher":"Prentice-Hall, Inc.","publisher-place":"USA","title":"The C programming language","author":[{"family":"Kernighan","given":"B. W."},{"family":"Ritchie","given":"D. M."}],"issued":{"date-parts":[["1978"]]}}}],"schema":"https://github.com/citation-style-language/schema/raw/master/csl-citation.json"} </w:instrText>
      </w:r>
      <w:r w:rsidR="0070388A" w:rsidRPr="006F3FF2">
        <w:rPr>
          <w:rFonts w:ascii="Times New Roman" w:eastAsia="AdvGulliv-R" w:hAnsi="Times New Roman" w:cs="Times New Roman"/>
          <w:sz w:val="24"/>
          <w:szCs w:val="20"/>
        </w:rPr>
        <w:fldChar w:fldCharType="separate"/>
      </w:r>
      <w:r w:rsidR="0070388A" w:rsidRPr="006F3FF2">
        <w:rPr>
          <w:rFonts w:ascii="Times New Roman" w:hAnsi="Times New Roman" w:cs="Times New Roman"/>
          <w:sz w:val="24"/>
        </w:rPr>
        <w:t>(Kernighan &amp; Ritchie, 1978)</w:t>
      </w:r>
      <w:r w:rsidR="0070388A"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 As code sharing and collaboration increased, platform</w:t>
      </w:r>
      <w:r w:rsidRPr="006F3FF2">
        <w:rPr>
          <w:rFonts w:ascii="Times New Roman" w:eastAsia="AdvGulliv-R" w:hAnsi="Times New Roman" w:cs="Times New Roman"/>
          <w:sz w:val="24"/>
          <w:szCs w:val="20"/>
        </w:rPr>
        <w:noBreakHyphen/>
        <w:t>specific conventions emerged to ensure portability and maintainability across different systems</w:t>
      </w:r>
      <w:r w:rsidR="0070388A" w:rsidRPr="006F3FF2">
        <w:rPr>
          <w:rFonts w:ascii="Times New Roman" w:eastAsia="AdvGulliv-R" w:hAnsi="Times New Roman" w:cs="Times New Roman"/>
          <w:sz w:val="24"/>
          <w:szCs w:val="20"/>
        </w:rPr>
        <w:t xml:space="preserve"> </w:t>
      </w:r>
      <w:r w:rsidR="0070388A" w:rsidRPr="006F3FF2">
        <w:rPr>
          <w:rFonts w:ascii="Times New Roman" w:eastAsia="AdvGulliv-R" w:hAnsi="Times New Roman" w:cs="Times New Roman"/>
          <w:sz w:val="24"/>
          <w:szCs w:val="20"/>
        </w:rPr>
        <w:fldChar w:fldCharType="begin"/>
      </w:r>
      <w:r w:rsidR="0070388A" w:rsidRPr="006F3FF2">
        <w:rPr>
          <w:rFonts w:ascii="Times New Roman" w:eastAsia="AdvGulliv-R" w:hAnsi="Times New Roman" w:cs="Times New Roman"/>
          <w:sz w:val="24"/>
          <w:szCs w:val="20"/>
        </w:rPr>
        <w:instrText xml:space="preserve"> ADDIN ZOTERO_ITEM CSL_CITATION {"citationID":"UfFPbzjl","properties":{"formattedCitation":"(Pressman &amp; Maxim, 2014)","plainCitation":"(Pressman &amp; Maxim, 2014)","noteIndex":0},"citationItems":[{"id":8,"uris":["http://zotero.org/users/local/cHAViu4H/items/KG2KZ7RX"],"itemData":{"id":8,"type":"book","publisher":"Mcgraw-Hill Education","title":"Software engineering : a practitioner's approach","author":[{"family":"Pressman","given":"Roger S"},{"family":"Maxim","given":"Bruce R"}],"issued":{"date-parts":[["2014"]]}}}],"schema":"https://github.com/citation-style-language/schema/raw/master/csl-citation.json"} </w:instrText>
      </w:r>
      <w:r w:rsidR="0070388A" w:rsidRPr="006F3FF2">
        <w:rPr>
          <w:rFonts w:ascii="Times New Roman" w:eastAsia="AdvGulliv-R" w:hAnsi="Times New Roman" w:cs="Times New Roman"/>
          <w:sz w:val="24"/>
          <w:szCs w:val="20"/>
        </w:rPr>
        <w:fldChar w:fldCharType="separate"/>
      </w:r>
      <w:r w:rsidR="0070388A" w:rsidRPr="006F3FF2">
        <w:rPr>
          <w:rFonts w:ascii="Times New Roman" w:hAnsi="Times New Roman" w:cs="Times New Roman"/>
          <w:sz w:val="24"/>
        </w:rPr>
        <w:t>(Pressman &amp; Maxim, 2014)</w:t>
      </w:r>
      <w:r w:rsidR="0070388A"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 xml:space="preserve">. </w:t>
      </w:r>
    </w:p>
    <w:p w14:paraId="0EA02A35" w14:textId="05FBA2D2" w:rsidR="00C77365" w:rsidRPr="006F3FF2" w:rsidRDefault="00AD317E" w:rsidP="00EF31C6">
      <w:pPr>
        <w:spacing w:after="120" w:line="360" w:lineRule="auto"/>
        <w:contextualSpacing w:val="0"/>
        <w:jc w:val="both"/>
        <w:rPr>
          <w:rFonts w:ascii="Times New Roman" w:eastAsia="AdvGulliv-R" w:hAnsi="Times New Roman" w:cs="Times New Roman"/>
          <w:sz w:val="24"/>
          <w:szCs w:val="20"/>
        </w:rPr>
      </w:pPr>
      <w:r w:rsidRPr="006F3FF2">
        <w:rPr>
          <w:rFonts w:ascii="Times New Roman" w:eastAsia="AdvGulliv-R" w:hAnsi="Times New Roman" w:cs="Times New Roman"/>
          <w:sz w:val="24"/>
          <w:szCs w:val="20"/>
        </w:rPr>
        <w:t>The shift to object</w:t>
      </w:r>
      <w:r w:rsidRPr="006F3FF2">
        <w:rPr>
          <w:rFonts w:ascii="Times New Roman" w:eastAsia="AdvGulliv-R" w:hAnsi="Times New Roman" w:cs="Times New Roman"/>
          <w:sz w:val="24"/>
          <w:szCs w:val="20"/>
        </w:rPr>
        <w:noBreakHyphen/>
        <w:t>oriented languages like C++ and Java in the 1980s</w:t>
      </w:r>
      <w:r w:rsidRPr="006F3FF2">
        <w:rPr>
          <w:rFonts w:ascii="Times New Roman" w:eastAsia="AdvGulliv-R" w:hAnsi="Times New Roman" w:cs="Times New Roman"/>
          <w:sz w:val="24"/>
          <w:szCs w:val="20"/>
        </w:rPr>
        <w:noBreakHyphen/>
        <w:t>2000s necessitated entirely new conventions for class structures, inheritance, and polymorphism</w:t>
      </w:r>
      <w:r w:rsidR="0070388A" w:rsidRPr="006F3FF2">
        <w:rPr>
          <w:rFonts w:ascii="Times New Roman" w:eastAsia="AdvGulliv-R" w:hAnsi="Times New Roman" w:cs="Times New Roman"/>
          <w:sz w:val="24"/>
          <w:szCs w:val="20"/>
        </w:rPr>
        <w:t xml:space="preserve"> </w:t>
      </w:r>
      <w:r w:rsidR="0070388A" w:rsidRPr="006F3FF2">
        <w:rPr>
          <w:rFonts w:ascii="Times New Roman" w:eastAsia="AdvGulliv-R" w:hAnsi="Times New Roman" w:cs="Times New Roman"/>
          <w:sz w:val="24"/>
          <w:szCs w:val="20"/>
        </w:rPr>
        <w:fldChar w:fldCharType="begin"/>
      </w:r>
      <w:r w:rsidR="0070388A" w:rsidRPr="006F3FF2">
        <w:rPr>
          <w:rFonts w:ascii="Times New Roman" w:eastAsia="AdvGulliv-R" w:hAnsi="Times New Roman" w:cs="Times New Roman"/>
          <w:sz w:val="24"/>
          <w:szCs w:val="20"/>
        </w:rPr>
        <w:instrText xml:space="preserve"> ADDIN ZOTERO_ITEM CSL_CITATION {"citationID":"cGbg6I3T","properties":{"formattedCitation":"(Meyer, 1997)","plainCitation":"(Meyer, 1997)","noteIndex":0},"citationItems":[{"id":28,"uris":["http://zotero.org/users/local/cHAViu4H/items/W8BXGJN3"],"itemData":{"id":28,"type":"book","event-place":"USA","ISBN":"0-13-629155-4","publisher":"Prentice-Hall, Inc.","publisher-place":"USA","title":"Object-oriented software construction (2nd ed.)","author":[{"family":"Meyer","given":"Bertrand"}],"issued":{"date-parts":[["1997"]]}}}],"schema":"https://github.com/citation-style-language/schema/raw/master/csl-citation.json"} </w:instrText>
      </w:r>
      <w:r w:rsidR="0070388A" w:rsidRPr="006F3FF2">
        <w:rPr>
          <w:rFonts w:ascii="Times New Roman" w:eastAsia="AdvGulliv-R" w:hAnsi="Times New Roman" w:cs="Times New Roman"/>
          <w:sz w:val="24"/>
          <w:szCs w:val="20"/>
        </w:rPr>
        <w:fldChar w:fldCharType="separate"/>
      </w:r>
      <w:r w:rsidR="0070388A" w:rsidRPr="006F3FF2">
        <w:rPr>
          <w:rFonts w:ascii="Times New Roman" w:hAnsi="Times New Roman" w:cs="Times New Roman"/>
          <w:sz w:val="24"/>
        </w:rPr>
        <w:t>(Meyer, 1997)</w:t>
      </w:r>
      <w:r w:rsidR="0070388A"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 Community</w:t>
      </w:r>
      <w:r w:rsidRPr="006F3FF2">
        <w:rPr>
          <w:rFonts w:ascii="Times New Roman" w:eastAsia="AdvGulliv-R" w:hAnsi="Times New Roman" w:cs="Times New Roman"/>
          <w:sz w:val="24"/>
          <w:szCs w:val="20"/>
        </w:rPr>
        <w:noBreakHyphen/>
        <w:t xml:space="preserve">driven coding standards like PEP 8 for Python, </w:t>
      </w:r>
      <w:r w:rsidR="0070388A" w:rsidRPr="006F3FF2">
        <w:rPr>
          <w:rFonts w:ascii="Times New Roman" w:eastAsia="AdvGulliv-R" w:hAnsi="Times New Roman" w:cs="Times New Roman"/>
          <w:sz w:val="24"/>
          <w:szCs w:val="20"/>
        </w:rPr>
        <w:fldChar w:fldCharType="begin"/>
      </w:r>
      <w:r w:rsidR="0070388A" w:rsidRPr="006F3FF2">
        <w:rPr>
          <w:rFonts w:ascii="Times New Roman" w:eastAsia="AdvGulliv-R" w:hAnsi="Times New Roman" w:cs="Times New Roman"/>
          <w:sz w:val="24"/>
          <w:szCs w:val="20"/>
        </w:rPr>
        <w:instrText xml:space="preserve"> ADDIN ZOTERO_ITEM CSL_CITATION {"citationID":"Gqq7Y5LQ","properties":{"formattedCitation":"(van Rossum et al., 2001)","plainCitation":"(van Rossum et al., 2001)","noteIndex":0},"citationItems":[{"id":29,"uris":["http://zotero.org/users/local/cHAViu4H/items/49ZAZ327"],"itemData":{"id":29,"type":"document","publisher":"peps.python.org","title":"PEP 8 – Style Guide for Python Code | peps.python.org","URL":"https://peps.python.org/pep-0008/","author":[{"family":"Rossum","given":"Guido","non-dropping-particle":"van"},{"family":"Warsaw","given":"Barry"},{"family":"Coghlan","given":"Nick"}],"issued":{"date-parts":[["2001",7]]}}}],"schema":"https://github.com/citation-style-language/schema/raw/master/csl-citation.json"} </w:instrText>
      </w:r>
      <w:r w:rsidR="0070388A" w:rsidRPr="006F3FF2">
        <w:rPr>
          <w:rFonts w:ascii="Times New Roman" w:eastAsia="AdvGulliv-R" w:hAnsi="Times New Roman" w:cs="Times New Roman"/>
          <w:sz w:val="24"/>
          <w:szCs w:val="20"/>
        </w:rPr>
        <w:fldChar w:fldCharType="separate"/>
      </w:r>
      <w:r w:rsidR="0070388A" w:rsidRPr="006F3FF2">
        <w:rPr>
          <w:rFonts w:ascii="Times New Roman" w:hAnsi="Times New Roman" w:cs="Times New Roman"/>
          <w:sz w:val="24"/>
        </w:rPr>
        <w:t>(van Rossum et al., 2001)</w:t>
      </w:r>
      <w:r w:rsidR="0070388A"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 xml:space="preserve">, or Google’s JavaScript Style Guide further emphasized code consistency within specific programming communities (Google, n.d.). These trends continue in the modern age, with conventions focusing on maintainability and scalability in complex, distributed software projects </w:t>
      </w:r>
      <w:r w:rsidR="00EF31C6" w:rsidRPr="006F3FF2">
        <w:rPr>
          <w:rFonts w:ascii="Times New Roman" w:eastAsia="AdvGulliv-R" w:hAnsi="Times New Roman" w:cs="Times New Roman"/>
          <w:sz w:val="24"/>
          <w:szCs w:val="20"/>
        </w:rPr>
        <w:fldChar w:fldCharType="begin"/>
      </w:r>
      <w:r w:rsidR="00EF31C6" w:rsidRPr="006F3FF2">
        <w:rPr>
          <w:rFonts w:ascii="Times New Roman" w:eastAsia="AdvGulliv-R" w:hAnsi="Times New Roman" w:cs="Times New Roman"/>
          <w:sz w:val="24"/>
          <w:szCs w:val="20"/>
        </w:rPr>
        <w:instrText xml:space="preserve"> ADDIN ZOTERO_ITEM CSL_CITATION {"citationID":"zRQ9Wzk5","properties":{"formattedCitation":"(Beck, 1999)","plainCitation":"(Beck, 1999)","noteIndex":0},"citationItems":[{"id":26,"uris":["http://zotero.org/users/local/cHAViu4H/items/TK4KFLAJ"],"itemData":{"id":26,"type":"book","publisher":"Addison-Wesley Publishing Company","title":"Extreme Programming Explained: Embrace Change","author":[{"family":"Beck","given":"Kent"}],"issued":{"date-parts":[["1999"]]}}}],"schema":"https://github.com/citation-style-language/schema/raw/master/csl-citation.json"} </w:instrText>
      </w:r>
      <w:r w:rsidR="00EF31C6" w:rsidRPr="006F3FF2">
        <w:rPr>
          <w:rFonts w:ascii="Times New Roman" w:eastAsia="AdvGulliv-R" w:hAnsi="Times New Roman" w:cs="Times New Roman"/>
          <w:sz w:val="24"/>
          <w:szCs w:val="20"/>
        </w:rPr>
        <w:fldChar w:fldCharType="separate"/>
      </w:r>
      <w:r w:rsidR="00EF31C6" w:rsidRPr="006F3FF2">
        <w:rPr>
          <w:rFonts w:ascii="Times New Roman" w:hAnsi="Times New Roman" w:cs="Times New Roman"/>
          <w:sz w:val="24"/>
        </w:rPr>
        <w:t>(Beck, 1999)</w:t>
      </w:r>
      <w:r w:rsidR="00EF31C6" w:rsidRPr="006F3FF2">
        <w:rPr>
          <w:rFonts w:ascii="Times New Roman" w:eastAsia="AdvGulliv-R" w:hAnsi="Times New Roman" w:cs="Times New Roman"/>
          <w:sz w:val="24"/>
          <w:szCs w:val="20"/>
        </w:rPr>
        <w:fldChar w:fldCharType="end"/>
      </w:r>
      <w:r w:rsidR="00EF31C6" w:rsidRPr="006F3FF2">
        <w:rPr>
          <w:rFonts w:ascii="Times New Roman" w:eastAsia="AdvGulliv-R" w:hAnsi="Times New Roman" w:cs="Times New Roman"/>
          <w:sz w:val="24"/>
          <w:szCs w:val="20"/>
        </w:rPr>
        <w:t>.</w:t>
      </w:r>
      <w:r w:rsidRPr="006F3FF2">
        <w:rPr>
          <w:rFonts w:ascii="Times New Roman" w:eastAsia="AdvGulliv-R" w:hAnsi="Times New Roman" w:cs="Times New Roman"/>
          <w:sz w:val="24"/>
          <w:szCs w:val="20"/>
        </w:rPr>
        <w:t xml:space="preserve"> Integration with code analysis tools further enforces adherence to conventions, ensuring clean, maintainable code remains a priority regardless of the programming language or paradigm used</w:t>
      </w:r>
      <w:r w:rsidR="00EF31C6" w:rsidRPr="006F3FF2">
        <w:rPr>
          <w:rFonts w:ascii="Times New Roman" w:eastAsia="AdvGulliv-R" w:hAnsi="Times New Roman" w:cs="Times New Roman"/>
          <w:sz w:val="24"/>
          <w:szCs w:val="20"/>
        </w:rPr>
        <w:t>.</w:t>
      </w:r>
    </w:p>
    <w:p w14:paraId="375638E5" w14:textId="79E8ACAB" w:rsidR="00394E3E" w:rsidRPr="006F3FF2" w:rsidRDefault="00394E3E" w:rsidP="00FE42E1">
      <w:pPr>
        <w:pStyle w:val="Heading3"/>
      </w:pPr>
      <w:bookmarkStart w:id="47" w:name="_Toc169592515"/>
      <w:bookmarkStart w:id="48" w:name="_Toc170400839"/>
      <w:r w:rsidRPr="006F3FF2">
        <w:t>2.</w:t>
      </w:r>
      <w:r w:rsidR="00EF31C6" w:rsidRPr="006F3FF2">
        <w:t>2</w:t>
      </w:r>
      <w:r w:rsidRPr="006F3FF2">
        <w:t>.</w:t>
      </w:r>
      <w:r w:rsidR="00EF31C6" w:rsidRPr="006F3FF2">
        <w:t>2</w:t>
      </w:r>
      <w:r w:rsidRPr="006F3FF2">
        <w:t>.</w:t>
      </w:r>
      <w:r w:rsidRPr="006F3FF2">
        <w:tab/>
      </w:r>
      <w:bookmarkEnd w:id="47"/>
      <w:r w:rsidR="00EF31C6" w:rsidRPr="006F3FF2">
        <w:t>Main Types of Programming Conventions</w:t>
      </w:r>
      <w:bookmarkEnd w:id="48"/>
    </w:p>
    <w:p w14:paraId="0D399CCB" w14:textId="750ECB31" w:rsidR="00394E3E" w:rsidRPr="006F3FF2" w:rsidRDefault="00EF31C6" w:rsidP="00EF31C6">
      <w:pPr>
        <w:pStyle w:val="Text"/>
        <w:spacing w:after="120"/>
        <w:rPr>
          <w:rFonts w:eastAsia="AdvGulliv-R"/>
          <w:lang w:val="en-GB"/>
        </w:rPr>
      </w:pPr>
      <w:r w:rsidRPr="006F3FF2">
        <w:rPr>
          <w:rFonts w:eastAsia="AdvGulliv-R"/>
          <w:lang w:val="en-GB"/>
        </w:rPr>
        <w:t xml:space="preserve">There three main types of coding conventions which include: Naming conventions, </w:t>
      </w:r>
      <w:proofErr w:type="gramStart"/>
      <w:r w:rsidRPr="006F3FF2">
        <w:rPr>
          <w:rFonts w:eastAsia="AdvGulliv-R"/>
          <w:lang w:val="en-GB"/>
        </w:rPr>
        <w:t>Formatting</w:t>
      </w:r>
      <w:proofErr w:type="gramEnd"/>
      <w:r w:rsidRPr="006F3FF2">
        <w:rPr>
          <w:rFonts w:eastAsia="AdvGulliv-R"/>
          <w:lang w:val="en-GB"/>
        </w:rPr>
        <w:t xml:space="preserve"> conventions and commenting conventions</w:t>
      </w:r>
      <w:r w:rsidR="00394E3E" w:rsidRPr="006F3FF2">
        <w:rPr>
          <w:rFonts w:eastAsia="AdvGulliv-R"/>
          <w:lang w:val="en-GB"/>
        </w:rPr>
        <w:t>.</w:t>
      </w:r>
    </w:p>
    <w:p w14:paraId="21DD1E9E" w14:textId="3AEC6811" w:rsidR="00EF31C6" w:rsidRPr="006F3FF2" w:rsidRDefault="00EF31C6" w:rsidP="00394E3E">
      <w:pPr>
        <w:pStyle w:val="Text"/>
        <w:rPr>
          <w:lang w:val="en-GB"/>
        </w:rPr>
      </w:pPr>
      <w:r w:rsidRPr="006F3FF2">
        <w:rPr>
          <w:lang w:val="en-GB"/>
        </w:rPr>
        <w:t xml:space="preserve">In programming, naming conventions establish guidelines for naming variables, functions, classes, and other code elements. These conventions promote consistency, clarity, and readability throughout the codebase </w:t>
      </w:r>
      <w:r w:rsidRPr="006F3FF2">
        <w:rPr>
          <w:lang w:val="en-GB"/>
        </w:rPr>
        <w:fldChar w:fldCharType="begin"/>
      </w:r>
      <w:r w:rsidRPr="006F3FF2">
        <w:rPr>
          <w:lang w:val="en-GB"/>
        </w:rPr>
        <w:instrText xml:space="preserve"> ADDIN ZOTERO_ITEM CSL_CITATION {"citationID":"jXSZQgpy","properties":{"formattedCitation":"(Herka, 2022)","plainCitation":"(Herka, 2022)","noteIndex":0},"citationItems":[{"id":36,"uris":["http://zotero.org/users/local/cHAViu4H/items/984LDE48"],"itemData":{"id":36,"type":"document","publisher":"makimo.com","title":"Naming conventions in programming – a review of scientific literature — Makimo – Consultancy &amp; Software Development Services","URL":"https://makimo.com/blog/scientific-perspective-on-naming-in-programming/","author":[{"family":"Herka","given":"Iwo"}],"issued":{"date-parts":[["2022",2]]}}}],"schema":"https://github.com/citation-style-language/schema/raw/master/csl-citation.json"} </w:instrText>
      </w:r>
      <w:r w:rsidRPr="006F3FF2">
        <w:rPr>
          <w:lang w:val="en-GB"/>
        </w:rPr>
        <w:fldChar w:fldCharType="separate"/>
      </w:r>
      <w:r w:rsidRPr="006F3FF2">
        <w:rPr>
          <w:lang w:val="en-GB"/>
        </w:rPr>
        <w:t>(Herka, 2022)</w:t>
      </w:r>
      <w:r w:rsidRPr="006F3FF2">
        <w:rPr>
          <w:lang w:val="en-GB"/>
        </w:rPr>
        <w:fldChar w:fldCharType="end"/>
      </w:r>
      <w:r w:rsidRPr="006F3FF2">
        <w:rPr>
          <w:lang w:val="en-GB"/>
        </w:rPr>
        <w:t xml:space="preserve">. Following them allows developers to readily grasp the purpose and role of different code elements. For instance, using descriptive names like </w:t>
      </w:r>
      <w:proofErr w:type="spellStart"/>
      <w:r w:rsidRPr="006F3FF2">
        <w:rPr>
          <w:i/>
          <w:iCs/>
          <w:lang w:val="en-GB"/>
        </w:rPr>
        <w:t>calculateTotalPrice</w:t>
      </w:r>
      <w:proofErr w:type="spellEnd"/>
      <w:r w:rsidRPr="006F3FF2">
        <w:rPr>
          <w:lang w:val="en-GB"/>
        </w:rPr>
        <w:t xml:space="preserve"> instead of cryptic abbreviations enhances code understandability and maintainability </w:t>
      </w:r>
      <w:r w:rsidRPr="006F3FF2">
        <w:rPr>
          <w:lang w:val="en-GB"/>
        </w:rPr>
        <w:fldChar w:fldCharType="begin"/>
      </w:r>
      <w:r w:rsidRPr="006F3FF2">
        <w:rPr>
          <w:lang w:val="en-GB"/>
        </w:rPr>
        <w:instrText xml:space="preserve"> ADDIN ZOTERO_ITEM CSL_CITATION {"citationID":"UmMHJNIQ","properties":{"formattedCitation":"(Pugh, 2018)","plainCitation":"(Pugh, 2018)","noteIndex":0},"citationItems":[{"id":33,"uris":["http://zotero.org/users/local/cHAViu4H/items/VXGNH6NS"],"itemData":{"id":33,"type":"document","publisher":"deanpugh.com","title":"A brief list of programming naming conventions","URL":"https://www.deanpugh.com/a-brief-list-of-programming-naming-conventions","author":[{"family":"Pugh","given":"Dean"}],"accessed":{"date-parts":[["2024",4,3]]},"issued":{"date-parts":[["2018",3]]}}}],"schema":"https://github.com/citation-style-language/schema/raw/master/csl-citation.json"} </w:instrText>
      </w:r>
      <w:r w:rsidRPr="006F3FF2">
        <w:rPr>
          <w:lang w:val="en-GB"/>
        </w:rPr>
        <w:fldChar w:fldCharType="separate"/>
      </w:r>
      <w:r w:rsidRPr="006F3FF2">
        <w:rPr>
          <w:lang w:val="en-GB"/>
        </w:rPr>
        <w:t>(Pugh, 2018)</w:t>
      </w:r>
      <w:r w:rsidRPr="006F3FF2">
        <w:rPr>
          <w:lang w:val="en-GB"/>
        </w:rPr>
        <w:fldChar w:fldCharType="end"/>
      </w:r>
      <w:r w:rsidRPr="006F3FF2">
        <w:rPr>
          <w:lang w:val="en-GB"/>
        </w:rPr>
        <w:t>.</w:t>
      </w:r>
    </w:p>
    <w:p w14:paraId="726B5E29" w14:textId="77777777" w:rsidR="00EF31C6" w:rsidRPr="006F3FF2" w:rsidRDefault="00EF31C6" w:rsidP="00EF31C6">
      <w:pPr>
        <w:pStyle w:val="Text"/>
        <w:keepNext/>
        <w:jc w:val="center"/>
        <w:rPr>
          <w:lang w:val="en-GB"/>
        </w:rPr>
      </w:pPr>
      <w:r w:rsidRPr="006F3FF2">
        <w:rPr>
          <w:noProof/>
          <w:lang w:val="en-GB"/>
        </w:rPr>
        <w:lastRenderedPageBreak/>
        <w:drawing>
          <wp:inline distT="0" distB="0" distL="0" distR="0" wp14:anchorId="325C512D" wp14:editId="14E54850">
            <wp:extent cx="4686300" cy="1980743"/>
            <wp:effectExtent l="0" t="0" r="0" b="635"/>
            <wp:docPr id="1931124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124068" name=""/>
                    <pic:cNvPicPr/>
                  </pic:nvPicPr>
                  <pic:blipFill>
                    <a:blip r:embed="rId12"/>
                    <a:stretch>
                      <a:fillRect/>
                    </a:stretch>
                  </pic:blipFill>
                  <pic:spPr>
                    <a:xfrm>
                      <a:off x="0" y="0"/>
                      <a:ext cx="4694253" cy="1984104"/>
                    </a:xfrm>
                    <a:prstGeom prst="rect">
                      <a:avLst/>
                    </a:prstGeom>
                  </pic:spPr>
                </pic:pic>
              </a:graphicData>
            </a:graphic>
          </wp:inline>
        </w:drawing>
      </w:r>
    </w:p>
    <w:p w14:paraId="1EA4D051" w14:textId="0C75BFD7" w:rsidR="00EF31C6" w:rsidRPr="006F3FF2" w:rsidRDefault="00EF31C6" w:rsidP="00170A95">
      <w:pPr>
        <w:pStyle w:val="Caption"/>
      </w:pPr>
      <w:bookmarkStart w:id="49" w:name="_Toc170401020"/>
      <w:bookmarkStart w:id="50" w:name="_Toc170447869"/>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1</w:t>
      </w:r>
      <w:r w:rsidR="00491A41">
        <w:fldChar w:fldCharType="end"/>
      </w:r>
      <w:r w:rsidRPr="006F3FF2">
        <w:t>: Some naming conventions in python</w:t>
      </w:r>
      <w:bookmarkEnd w:id="49"/>
      <w:bookmarkEnd w:id="50"/>
    </w:p>
    <w:p w14:paraId="001C4592" w14:textId="77777777" w:rsidR="006547AC" w:rsidRPr="006F3FF2" w:rsidRDefault="006547AC" w:rsidP="006547AC">
      <w:pPr>
        <w:spacing w:after="120" w:line="360" w:lineRule="auto"/>
        <w:contextualSpacing w:val="0"/>
        <w:jc w:val="both"/>
        <w:rPr>
          <w:rFonts w:ascii="Times New Roman" w:eastAsia="AdvGulliv-R" w:hAnsi="Times New Roman" w:cs="Times New Roman"/>
          <w:sz w:val="24"/>
          <w:szCs w:val="20"/>
        </w:rPr>
      </w:pPr>
      <w:r w:rsidRPr="006F3FF2">
        <w:rPr>
          <w:rFonts w:ascii="Times New Roman" w:eastAsia="AdvGulliv-R" w:hAnsi="Times New Roman" w:cs="Times New Roman"/>
          <w:sz w:val="24"/>
          <w:szCs w:val="20"/>
        </w:rPr>
        <w:t xml:space="preserve">Formatting conventions encompass practices related to the visual structure of code. These conventions dictate aspects such as indentation, spacing, line breaks, and the use of code blocks </w:t>
      </w:r>
      <w:r w:rsidRPr="006F3FF2">
        <w:rPr>
          <w:rFonts w:ascii="Times New Roman" w:eastAsia="AdvGulliv-R" w:hAnsi="Times New Roman" w:cs="Times New Roman"/>
          <w:sz w:val="24"/>
          <w:szCs w:val="20"/>
        </w:rPr>
        <w:fldChar w:fldCharType="begin"/>
      </w:r>
      <w:r w:rsidRPr="006F3FF2">
        <w:rPr>
          <w:rFonts w:ascii="Times New Roman" w:eastAsia="AdvGulliv-R" w:hAnsi="Times New Roman" w:cs="Times New Roman"/>
          <w:sz w:val="24"/>
          <w:szCs w:val="20"/>
        </w:rPr>
        <w:instrText xml:space="preserve"> ADDIN ZOTERO_ITEM CSL_CITATION {"citationID":"5hKOlChF","properties":{"formattedCitation":"(Piater, 2005)","plainCitation":"(Piater, 2005)","noteIndex":0},"citationItems":[{"id":34,"uris":["http://zotero.org/users/local/cHAViu4H/items/XK89VEEP"],"itemData":{"id":34,"type":"document","publisher":"iis.uibk.ac.at","title":"Formatting","URL":"https://iis.uibk.ac.at/public/piater/courses/Coding-Style/ar01s03.html","author":[{"family":"Piater","given":"Justus"}],"accessed":{"date-parts":[["2024",4,3]]},"issued":{"date-parts":[["2005",1]]}}}],"schema":"https://github.com/citation-style-language/schema/raw/master/csl-citation.json"} </w:instrText>
      </w:r>
      <w:r w:rsidRPr="006F3FF2">
        <w:rPr>
          <w:rFonts w:ascii="Times New Roman" w:eastAsia="AdvGulliv-R" w:hAnsi="Times New Roman" w:cs="Times New Roman"/>
          <w:sz w:val="24"/>
          <w:szCs w:val="20"/>
        </w:rPr>
        <w:fldChar w:fldCharType="separate"/>
      </w:r>
      <w:r w:rsidRPr="006F3FF2">
        <w:rPr>
          <w:rFonts w:ascii="Times New Roman" w:hAnsi="Times New Roman" w:cs="Times New Roman"/>
          <w:sz w:val="24"/>
        </w:rPr>
        <w:t>(</w:t>
      </w:r>
      <w:proofErr w:type="spellStart"/>
      <w:r w:rsidRPr="006F3FF2">
        <w:rPr>
          <w:rFonts w:ascii="Times New Roman" w:hAnsi="Times New Roman" w:cs="Times New Roman"/>
          <w:sz w:val="24"/>
        </w:rPr>
        <w:t>Piater</w:t>
      </w:r>
      <w:proofErr w:type="spellEnd"/>
      <w:r w:rsidRPr="006F3FF2">
        <w:rPr>
          <w:rFonts w:ascii="Times New Roman" w:hAnsi="Times New Roman" w:cs="Times New Roman"/>
          <w:sz w:val="24"/>
        </w:rPr>
        <w:t>, 2005)</w:t>
      </w:r>
      <w:r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 xml:space="preserve">. Adhering to formatting standards enhances code maintainability and comprehension. Consistent formatting makes code easier to read, debug, and modify, especially when multiple developers collaborate on a project </w:t>
      </w:r>
      <w:r w:rsidRPr="006F3FF2">
        <w:rPr>
          <w:rFonts w:ascii="Times New Roman" w:eastAsia="AdvGulliv-R" w:hAnsi="Times New Roman" w:cs="Times New Roman"/>
          <w:sz w:val="24"/>
          <w:szCs w:val="20"/>
        </w:rPr>
        <w:fldChar w:fldCharType="begin"/>
      </w:r>
      <w:r w:rsidRPr="006F3FF2">
        <w:rPr>
          <w:rFonts w:ascii="Times New Roman" w:eastAsia="AdvGulliv-R" w:hAnsi="Times New Roman" w:cs="Times New Roman"/>
          <w:sz w:val="24"/>
          <w:szCs w:val="20"/>
        </w:rPr>
        <w:instrText xml:space="preserve"> ADDIN ZOTERO_ITEM CSL_CITATION {"citationID":"vYJ9U4Eg","properties":{"formattedCitation":"(Broad Research Communication Lab, n.d.)","plainCitation":"(Broad Research Communication Lab, n.d.)","noteIndex":0},"citationItems":[{"id":35,"uris":["http://zotero.org/users/local/cHAViu4H/items/NMVCL7AL"],"itemData":{"id":35,"type":"document","publisher":"mitcommlab.mit.edu","title":"Coding and comment style : Broad institute of MIT and harvard","URL":"https://mitcommlab.mit.edu/broad/commkit/coding-and-comment-style/","author":[{"literal":"Broad Research Communication Lab"}]}}],"schema":"https://github.com/citation-style-language/schema/raw/master/csl-citation.json"} </w:instrText>
      </w:r>
      <w:r w:rsidRPr="006F3FF2">
        <w:rPr>
          <w:rFonts w:ascii="Times New Roman" w:eastAsia="AdvGulliv-R" w:hAnsi="Times New Roman" w:cs="Times New Roman"/>
          <w:sz w:val="24"/>
          <w:szCs w:val="20"/>
        </w:rPr>
        <w:fldChar w:fldCharType="separate"/>
      </w:r>
      <w:r w:rsidRPr="006F3FF2">
        <w:rPr>
          <w:rFonts w:ascii="Times New Roman" w:hAnsi="Times New Roman" w:cs="Times New Roman"/>
          <w:sz w:val="24"/>
        </w:rPr>
        <w:t>(Broad Research Communication Lab, n.d.)</w:t>
      </w:r>
      <w:r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w:t>
      </w:r>
    </w:p>
    <w:p w14:paraId="3BC6F7B6" w14:textId="1B0DF1A9" w:rsidR="006547AC" w:rsidRPr="006F3FF2" w:rsidRDefault="006547AC" w:rsidP="006547AC">
      <w:pPr>
        <w:spacing w:after="120" w:line="360" w:lineRule="auto"/>
        <w:jc w:val="both"/>
        <w:rPr>
          <w:rFonts w:ascii="Times New Roman" w:eastAsia="AdvGulliv-R" w:hAnsi="Times New Roman" w:cs="Times New Roman"/>
          <w:sz w:val="24"/>
          <w:szCs w:val="20"/>
        </w:rPr>
      </w:pPr>
      <w:r w:rsidRPr="006F3FF2">
        <w:rPr>
          <w:rFonts w:ascii="Times New Roman" w:eastAsia="AdvGulliv-R" w:hAnsi="Times New Roman" w:cs="Times New Roman"/>
          <w:sz w:val="24"/>
          <w:szCs w:val="20"/>
        </w:rPr>
        <w:t>Commenting conventions provide guidelines for writing clear, concise, and informative comments within the codebase</w:t>
      </w:r>
      <w:r w:rsidR="003E5127" w:rsidRPr="006F3FF2">
        <w:rPr>
          <w:rFonts w:ascii="Times New Roman" w:eastAsia="AdvGulliv-R" w:hAnsi="Times New Roman" w:cs="Times New Roman"/>
          <w:sz w:val="24"/>
          <w:szCs w:val="20"/>
        </w:rPr>
        <w:t xml:space="preserve"> </w:t>
      </w:r>
      <w:r w:rsidR="003E5127" w:rsidRPr="006F3FF2">
        <w:rPr>
          <w:rFonts w:ascii="Times New Roman" w:eastAsia="AdvGulliv-R" w:hAnsi="Times New Roman" w:cs="Times New Roman"/>
          <w:sz w:val="24"/>
          <w:szCs w:val="20"/>
        </w:rPr>
        <w:fldChar w:fldCharType="begin"/>
      </w:r>
      <w:r w:rsidR="003E5127" w:rsidRPr="006F3FF2">
        <w:rPr>
          <w:rFonts w:ascii="Times New Roman" w:eastAsia="AdvGulliv-R" w:hAnsi="Times New Roman" w:cs="Times New Roman"/>
          <w:sz w:val="24"/>
          <w:szCs w:val="20"/>
        </w:rPr>
        <w:instrText xml:space="preserve"> ADDIN ZOTERO_ITEM CSL_CITATION {"citationID":"eFxo3AUM","properties":{"formattedCitation":"(Huang et al., 2018)","plainCitation":"(Huang et al., 2018)","noteIndex":0},"citationItems":[{"id":73,"uris":["http://zotero.org/users/local/cHAViu4H/items/EXGQPZA3"],"itemData":{"id":73,"type":"paper-conference","container-title":"Proceedings of the 40th International Conference on Software Engineering: Companion Proceeedings","DOI":"10.1145/3183440.3194960","event-place":"Gothenburg Sweden","event-title":"ICSE '18: 40th International Conference on Software Engineering","ISBN":"978-1-4503-5663-3","language":"en","page":"260-261","publisher":"ACM","publisher-place":"Gothenburg Sweden","source":"DOI.org (Crossref)","title":"Guiding developers to make informative commenting decisions in source code","URL":"https://dl.acm.org/doi/10.1145/3183440.3194960","author":[{"family":"Huang","given":"Yuan"},{"family":"Jia","given":"Nan"},{"family":"Zhou","given":"Qiang"},{"family":"Chen","given":"Xiangping"},{"family":"Xiong","given":"Yingfei"},{"family":"Luo","given":"Xiaonan"}],"accessed":{"date-parts":[["2024",6,23]]},"issued":{"date-parts":[["2018",5,27]]}},"label":"page"}],"schema":"https://github.com/citation-style-language/schema/raw/master/csl-citation.json"} </w:instrText>
      </w:r>
      <w:r w:rsidR="003E5127" w:rsidRPr="006F3FF2">
        <w:rPr>
          <w:rFonts w:ascii="Times New Roman" w:eastAsia="AdvGulliv-R" w:hAnsi="Times New Roman" w:cs="Times New Roman"/>
          <w:sz w:val="24"/>
          <w:szCs w:val="20"/>
        </w:rPr>
        <w:fldChar w:fldCharType="separate"/>
      </w:r>
      <w:r w:rsidR="003E5127" w:rsidRPr="006F3FF2">
        <w:rPr>
          <w:rFonts w:ascii="Times New Roman" w:hAnsi="Times New Roman" w:cs="Times New Roman"/>
          <w:sz w:val="24"/>
        </w:rPr>
        <w:t>(Huang et al., 2018)</w:t>
      </w:r>
      <w:r w:rsidR="003E5127" w:rsidRPr="006F3FF2">
        <w:rPr>
          <w:rFonts w:ascii="Times New Roman" w:eastAsia="AdvGulliv-R" w:hAnsi="Times New Roman" w:cs="Times New Roman"/>
          <w:sz w:val="24"/>
          <w:szCs w:val="20"/>
        </w:rPr>
        <w:fldChar w:fldCharType="end"/>
      </w:r>
      <w:r w:rsidRPr="006F3FF2">
        <w:rPr>
          <w:rFonts w:ascii="Times New Roman" w:eastAsia="AdvGulliv-R" w:hAnsi="Times New Roman" w:cs="Times New Roman"/>
          <w:sz w:val="24"/>
          <w:szCs w:val="20"/>
        </w:rPr>
        <w:t xml:space="preserve">. Comments are essential for explaining the functionality and intent of the code, especially in complex or critical sections. </w:t>
      </w:r>
      <w:r w:rsidR="003E5127" w:rsidRPr="006F3FF2">
        <w:rPr>
          <w:rFonts w:ascii="Times New Roman" w:eastAsia="AdvGulliv-R" w:hAnsi="Times New Roman" w:cs="Times New Roman"/>
          <w:sz w:val="24"/>
          <w:szCs w:val="20"/>
        </w:rPr>
        <w:fldChar w:fldCharType="begin"/>
      </w:r>
      <w:r w:rsidR="00405C2A" w:rsidRPr="006F3FF2">
        <w:rPr>
          <w:rFonts w:ascii="Times New Roman" w:eastAsia="AdvGulliv-R" w:hAnsi="Times New Roman" w:cs="Times New Roman"/>
          <w:sz w:val="24"/>
          <w:szCs w:val="20"/>
        </w:rPr>
        <w:instrText xml:space="preserve"> ADDIN ZOTERO_ITEM CSL_CITATION {"citationID":"061aZ4CR","properties":{"formattedCitation":"(2018)","plainCitation":"(2018)","dontUpdate":true,"noteIndex":0},"citationItems":[{"id":73,"uris":["http://zotero.org/users/local/cHAViu4H/items/EXGQPZA3"],"itemData":{"id":73,"type":"paper-conference","container-title":"Proceedings of the 40th International Conference on Software Engineering: Companion Proceeedings","DOI":"10.1145/3183440.3194960","event-place":"Gothenburg Sweden","event-title":"ICSE '18: 40th International Conference on Software Engineering","ISBN":"978-1-4503-5663-3","language":"en","page":"260-261","publisher":"ACM","publisher-place":"Gothenburg Sweden","source":"DOI.org (Crossref)","title":"Guiding developers to make informative commenting decisions in source code","URL":"https://dl.acm.org/doi/10.1145/3183440.3194960","author":[{"family":"Huang","given":"Yuan"},{"family":"Jia","given":"Nan"},{"family":"Zhou","given":"Qiang"},{"family":"Chen","given":"Xiangping"},{"family":"Xiong","given":"Yingfei"},{"family":"Luo","given":"Xiaonan"}],"accessed":{"date-parts":[["2024",6,23]]},"issued":{"date-parts":[["2018",5,27]]}},"label":"page","suppress-author":true}],"schema":"https://github.com/citation-style-language/schema/raw/master/csl-citation.json"} </w:instrText>
      </w:r>
      <w:r w:rsidR="003E5127" w:rsidRPr="006F3FF2">
        <w:rPr>
          <w:rFonts w:ascii="Times New Roman" w:eastAsia="AdvGulliv-R" w:hAnsi="Times New Roman" w:cs="Times New Roman"/>
          <w:sz w:val="24"/>
          <w:szCs w:val="20"/>
        </w:rPr>
        <w:fldChar w:fldCharType="separate"/>
      </w:r>
      <w:r w:rsidR="003E5127" w:rsidRPr="006F3FF2">
        <w:rPr>
          <w:rFonts w:ascii="Times New Roman" w:eastAsia="AdvGulliv-R" w:hAnsi="Times New Roman" w:cs="Times New Roman"/>
          <w:sz w:val="24"/>
          <w:szCs w:val="20"/>
        </w:rPr>
        <w:t xml:space="preserve">Huang et al. </w:t>
      </w:r>
      <w:r w:rsidR="003E5127" w:rsidRPr="006F3FF2">
        <w:rPr>
          <w:rFonts w:ascii="Times New Roman" w:hAnsi="Times New Roman" w:cs="Times New Roman"/>
          <w:sz w:val="24"/>
        </w:rPr>
        <w:t>(2018)</w:t>
      </w:r>
      <w:r w:rsidR="003E5127" w:rsidRPr="006F3FF2">
        <w:rPr>
          <w:rFonts w:ascii="Times New Roman" w:eastAsia="AdvGulliv-R" w:hAnsi="Times New Roman" w:cs="Times New Roman"/>
          <w:sz w:val="24"/>
          <w:szCs w:val="20"/>
        </w:rPr>
        <w:fldChar w:fldCharType="end"/>
      </w:r>
      <w:r w:rsidR="003E5127" w:rsidRPr="006F3FF2">
        <w:rPr>
          <w:rFonts w:ascii="Times New Roman" w:eastAsia="AdvGulliv-R" w:hAnsi="Times New Roman" w:cs="Times New Roman"/>
          <w:sz w:val="24"/>
          <w:szCs w:val="20"/>
        </w:rPr>
        <w:t xml:space="preserve"> highlights challenges faced by developers in sticking to using commenting conventions in their development processes. He proposes a tool, </w:t>
      </w:r>
      <w:proofErr w:type="spellStart"/>
      <w:r w:rsidR="003E5127" w:rsidRPr="006F3FF2">
        <w:rPr>
          <w:rFonts w:ascii="Times New Roman" w:eastAsia="AdvGulliv-R" w:hAnsi="Times New Roman" w:cs="Times New Roman"/>
          <w:sz w:val="24"/>
          <w:szCs w:val="20"/>
        </w:rPr>
        <w:t>CommentSuggester</w:t>
      </w:r>
      <w:proofErr w:type="spellEnd"/>
      <w:r w:rsidR="003E5127" w:rsidRPr="006F3FF2">
        <w:rPr>
          <w:rFonts w:ascii="Times New Roman" w:eastAsia="AdvGulliv-R" w:hAnsi="Times New Roman" w:cs="Times New Roman"/>
          <w:sz w:val="24"/>
          <w:szCs w:val="20"/>
        </w:rPr>
        <w:t xml:space="preserve">, to guide developers in making informed commenting decisions. Established from various sources, effective comments help developers understand the reasoning behind specific code decisions, making it easier to maintain and update the code in the future proposes a method </w:t>
      </w:r>
      <w:r w:rsidR="002C43F1" w:rsidRPr="006F3FF2">
        <w:rPr>
          <w:rFonts w:ascii="Times New Roman" w:eastAsia="AdvGulliv-R" w:hAnsi="Times New Roman" w:cs="Times New Roman"/>
          <w:sz w:val="24"/>
          <w:szCs w:val="20"/>
        </w:rPr>
        <w:fldChar w:fldCharType="begin"/>
      </w:r>
      <w:r w:rsidR="002C43F1" w:rsidRPr="006F3FF2">
        <w:rPr>
          <w:rFonts w:ascii="Times New Roman" w:eastAsia="AdvGulliv-R" w:hAnsi="Times New Roman" w:cs="Times New Roman"/>
          <w:sz w:val="24"/>
          <w:szCs w:val="20"/>
        </w:rPr>
        <w:instrText xml:space="preserve"> ADDIN ZOTERO_ITEM CSL_CITATION {"citationID":"mY1o43DH","properties":{"formattedCitation":"(Haouari et al., 2011; Rani et al., 2021)","plainCitation":"(Haouari et al., 2011; Rani et al., 2021)","noteIndex":0},"citationItems":[{"id":76,"uris":["http://zotero.org/users/local/cHAViu4H/items/L3H4MVCJ"],"itemData":{"id":76,"type":"paper-conference","container-title":"2011 International Symposium on Empirical Software Engineering and Measurement","DOI":"10.1109/ESEM.2011.22","event-place":"Banff, AB, Canada","event-title":"2011 5th International Symposium on Empirical Software Engineering and Measurement (ESEM)","ISBN":"978-1-4577-2203-5","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4",6,23]]},"issued":{"date-parts":[["2011",9]]}}},{"id":74,"uris":["http://zotero.org/users/local/cHAViu4H/items/FLYDRV4N"],"itemData":{"id":74,"type":"paper-conference","container-title":"2021 IEEE 21st International Working Conference on Source Code Analysis and Manipulation (SCAM)","DOI":"10.1109/SCAM52516.2021.00027","event-place":"Luxembourg","event-title":"2021 IEEE 21st International Working Conference on Source Code Analysis and Manipulation (SCAM)","ISBN":"978-1-66544-897-0","license":"https://ieeexplore.ieee.org/Xplorehelp/downloads/license-information/IEEE.html","page":"153-164","publisher":"IEEE","publisher-place":"Luxembourg","source":"DOI.org (Crossref)","title":"What Do Developers Discuss about Code Comments?","URL":"https://ieeexplore.ieee.org/document/9610635/","author":[{"family":"Rani","given":"Pooja"},{"family":"Birrer","given":"Mathias"},{"family":"Panichella","given":"Sebastiano"},{"family":"Ghafari","given":"Mohammad"},{"family":"Nierstrasz","given":"Oscar"}],"accessed":{"date-parts":[["2024",6,23]]},"issued":{"date-parts":[["2021",9]]}}}],"schema":"https://github.com/citation-style-language/schema/raw/master/csl-citation.json"} </w:instrText>
      </w:r>
      <w:r w:rsidR="002C43F1" w:rsidRPr="006F3FF2">
        <w:rPr>
          <w:rFonts w:ascii="Times New Roman" w:eastAsia="AdvGulliv-R" w:hAnsi="Times New Roman" w:cs="Times New Roman"/>
          <w:sz w:val="24"/>
          <w:szCs w:val="20"/>
        </w:rPr>
        <w:fldChar w:fldCharType="separate"/>
      </w:r>
      <w:r w:rsidR="002C43F1" w:rsidRPr="006F3FF2">
        <w:rPr>
          <w:rFonts w:ascii="Times New Roman" w:hAnsi="Times New Roman" w:cs="Times New Roman"/>
          <w:sz w:val="24"/>
        </w:rPr>
        <w:t>(Haouari et al., 2011; Rani et al., 2021)</w:t>
      </w:r>
      <w:r w:rsidR="002C43F1" w:rsidRPr="006F3FF2">
        <w:rPr>
          <w:rFonts w:ascii="Times New Roman" w:eastAsia="AdvGulliv-R" w:hAnsi="Times New Roman" w:cs="Times New Roman"/>
          <w:sz w:val="24"/>
          <w:szCs w:val="20"/>
        </w:rPr>
        <w:fldChar w:fldCharType="end"/>
      </w:r>
      <w:r w:rsidR="003E5127" w:rsidRPr="006F3FF2">
        <w:rPr>
          <w:rFonts w:ascii="Times New Roman" w:eastAsia="AdvGulliv-R" w:hAnsi="Times New Roman" w:cs="Times New Roman"/>
          <w:sz w:val="24"/>
          <w:szCs w:val="20"/>
        </w:rPr>
        <w:t>.</w:t>
      </w:r>
    </w:p>
    <w:p w14:paraId="5C261D5E" w14:textId="5434F682" w:rsidR="002C43F1" w:rsidRPr="006F3FF2" w:rsidRDefault="002C43F1" w:rsidP="00C316BB">
      <w:pPr>
        <w:pStyle w:val="Heading2"/>
        <w:rPr>
          <w:rFonts w:eastAsia="AdvGulliv-R"/>
        </w:rPr>
      </w:pPr>
      <w:bookmarkStart w:id="51" w:name="_Toc170400840"/>
      <w:r w:rsidRPr="006F3FF2">
        <w:rPr>
          <w:rFonts w:eastAsia="AdvGulliv-R"/>
        </w:rPr>
        <w:t>2.3</w:t>
      </w:r>
      <w:r w:rsidR="006B634B" w:rsidRPr="006F3FF2">
        <w:rPr>
          <w:rFonts w:eastAsia="AdvGulliv-R"/>
        </w:rPr>
        <w:t>.</w:t>
      </w:r>
      <w:r w:rsidR="00F321DE" w:rsidRPr="006F3FF2">
        <w:rPr>
          <w:rFonts w:eastAsia="AdvGulliv-R"/>
        </w:rPr>
        <w:tab/>
      </w:r>
      <w:r w:rsidRPr="006F3FF2">
        <w:rPr>
          <w:rFonts w:eastAsia="AdvGulliv-R"/>
        </w:rPr>
        <w:t>Review on Coding Smells and Code Quality</w:t>
      </w:r>
      <w:bookmarkEnd w:id="51"/>
    </w:p>
    <w:p w14:paraId="15787031" w14:textId="2AF5396D" w:rsidR="002C43F1" w:rsidRPr="006F3FF2" w:rsidRDefault="002C43F1" w:rsidP="002C43F1">
      <w:pPr>
        <w:pStyle w:val="Text"/>
        <w:rPr>
          <w:rFonts w:eastAsia="AdvGulliv-R"/>
          <w:lang w:val="en-GB"/>
        </w:rPr>
      </w:pPr>
      <w:r w:rsidRPr="006F3FF2">
        <w:rPr>
          <w:rFonts w:eastAsia="AdvGulliv-R"/>
          <w:lang w:val="en-GB"/>
        </w:rPr>
        <w:t>In software development, code quality plays a crucial role in determining the reliability, maintainability, and efficiency of a software system. While robust code ensures a program’s reliability and efficiency, clear and readable code simplifies future modifications and updates. High</w:t>
      </w:r>
      <w:r w:rsidRPr="006F3FF2">
        <w:rPr>
          <w:rFonts w:eastAsia="AdvGulliv-R"/>
          <w:lang w:val="en-GB"/>
        </w:rPr>
        <w:noBreakHyphen/>
        <w:t>quality code not only enhances the functionality and performance of an application but also simplifies the process of future modifications and updates.</w:t>
      </w:r>
    </w:p>
    <w:p w14:paraId="19DEB1D2" w14:textId="1409A058" w:rsidR="00C316BB" w:rsidRPr="006F3FF2" w:rsidRDefault="00C316BB" w:rsidP="00C316BB">
      <w:pPr>
        <w:pStyle w:val="Text"/>
        <w:spacing w:after="120"/>
        <w:rPr>
          <w:lang w:val="en-GB"/>
        </w:rPr>
      </w:pPr>
      <w:r w:rsidRPr="006F3FF2">
        <w:rPr>
          <w:lang w:val="en-GB"/>
        </w:rPr>
        <w:lastRenderedPageBreak/>
        <w:t xml:space="preserve">Code quality is a concept that lacks a precise definition in the literature, often characterized by vague and varied interpretations </w:t>
      </w:r>
      <w:r w:rsidRPr="006F3FF2">
        <w:rPr>
          <w:lang w:val="en-GB"/>
        </w:rPr>
        <w:fldChar w:fldCharType="begin"/>
      </w:r>
      <w:r w:rsidRPr="006F3FF2">
        <w:rPr>
          <w:lang w:val="en-GB"/>
        </w:rPr>
        <w:instrText xml:space="preserve"> ADDIN ZOTERO_ITEM CSL_CITATION {"citationID":"ndEKKtHd","properties":{"formattedCitation":"(Keuning et al., 2023)","plainCitation":"(Keuning et al., 2023)","noteIndex":0},"citationItems":[{"id":40,"uris":["http://zotero.org/users/local/cHAViu4H/items/BATE3IDD"],"itemData":{"id":40,"type":"paper-conference","abstract":"While functionality and correctness of code has traditionally been the main focus of computing educators, quality aspects of code are getting increasingly more attention. High-quality code contributes to the maintainability of software systems, and should therefore be a central aspect of computing education. We have conducted a systematic mapping study to give a broad overview of the research conducted in the field of code quality in an educational context. The study investigates paper characteristics, topics, research methods, and the targeted programming languages. We found 195 publications (1976-2022) on the topic in multiple databases, which we systematically coded to answer the research questions. This paper reports on the results and identifies developments, trends, and new opportunities for research in the field of code quality in computing education.","collection-title":"ITiCSE 2023","container-title":"Proceedings of the 2023 Conference on Innovation and Technology in Computer Science Education V. 1","DOI":"10.1145/3587102.3588777","event-place":"New York, NY, USA","ISBN":"9798400701382","note":"event-place: &lt;conf-loc&gt;, &lt;city&gt;Turku&lt;/city&gt;, &lt;country&gt;Finland&lt;/country&gt;, &lt;/conf-loc&gt;","page":"5–11","publisher":"Association for Computing Machinery","publisher-place":"New York, NY, USA","title":"A Systematic Mapping Study of Code Quality in Education","URL":"https://doi.org/10.1145/3587102.3588777","author":[{"family":"Keuning","given":"Hieke"},{"family":"Jeuring","given":"Johan"},{"family":"Heeren","given":"Bastiaan"}],"issued":{"date-parts":[["2023"]]}}}],"schema":"https://github.com/citation-style-language/schema/raw/master/csl-citation.json"} </w:instrText>
      </w:r>
      <w:r w:rsidRPr="006F3FF2">
        <w:rPr>
          <w:lang w:val="en-GB"/>
        </w:rPr>
        <w:fldChar w:fldCharType="separate"/>
      </w:r>
      <w:r w:rsidRPr="006F3FF2">
        <w:rPr>
          <w:lang w:val="en-GB"/>
        </w:rPr>
        <w:t>(Keuning et al., 2023)</w:t>
      </w:r>
      <w:r w:rsidRPr="006F3FF2">
        <w:rPr>
          <w:lang w:val="en-GB"/>
        </w:rPr>
        <w:fldChar w:fldCharType="end"/>
      </w:r>
      <w:r w:rsidRPr="006F3FF2">
        <w:rPr>
          <w:lang w:val="en-GB"/>
        </w:rPr>
        <w:t xml:space="preserve">. To comprehensively assess or categorize code quality, it is essential to consider the static properties of the code as opposed to the dynamic properties of code such as correctness, test coverage, and runtime performance. The evaluation of these static properties, as outlined by Stegeman et al. </w:t>
      </w:r>
      <w:r w:rsidRPr="006F3FF2">
        <w:rPr>
          <w:lang w:val="en-GB"/>
        </w:rPr>
        <w:fldChar w:fldCharType="begin"/>
      </w:r>
      <w:r w:rsidRPr="006F3FF2">
        <w:rPr>
          <w:lang w:val="en-GB"/>
        </w:rPr>
        <w:instrText xml:space="preserve"> ADDIN ZOTERO_ITEM CSL_CITATION {"citationID":"ip304yxz","properties":{"formattedCitation":"(2016)","plainCitation":"(2016)","noteIndex":0},"citationItems":[{"id":41,"uris":["http://zotero.org/users/local/cHAViu4H/items/69PEUXYG"],"itemData":{"id":41,"type":"paper-conference","abstract":"We investigate how to create a rubric that can be used to give feedback on code quality to students in introductory programming courses. Based on an existing model of code quality and a set of preliminary design rules, we constructed a rubric and put it through several design iterations. Each iteration focused on different aspects of the rubric, and solutions to various programming assignments were used to evaluate. The rubric appears to be complete for the assignments it was tested on. We articulate additional design aspects that can be used when drafting new feedback rubrics for programming courses.","collection-title":"Koli Calling '16","container-title":"Proceedings of the 16th Koli Calling International Conference on Computing Education Research","DOI":"10.1145/2999541.2999555","event-place":"New York, NY, USA","ISBN":"978-1-4503-4770-9","note":"event-place: Koli, Finland","page":"160–164","publisher":"Association for Computing Machinery","publisher-place":"New York, NY, USA","title":"Designing a rubric for feedback on code quality in programming courses","URL":"https://doi.org/10.1145/2999541.2999555","author":[{"family":"Stegeman","given":"Martijn"},{"family":"Barendsen","given":"Erik"},{"family":"Smetsers","given":"Sjaak"}],"issued":{"date-parts":[["2016"]]}},"label":"page","suppress-author":true}],"schema":"https://github.com/citation-style-language/schema/raw/master/csl-citation.json"} </w:instrText>
      </w:r>
      <w:r w:rsidRPr="006F3FF2">
        <w:rPr>
          <w:lang w:val="en-GB"/>
        </w:rPr>
        <w:fldChar w:fldCharType="separate"/>
      </w:r>
      <w:r w:rsidRPr="006F3FF2">
        <w:rPr>
          <w:lang w:val="en-GB"/>
        </w:rPr>
        <w:t>(2016)</w:t>
      </w:r>
      <w:r w:rsidRPr="006F3FF2">
        <w:rPr>
          <w:lang w:val="en-GB"/>
        </w:rPr>
        <w:fldChar w:fldCharType="end"/>
      </w:r>
      <w:r w:rsidRPr="006F3FF2">
        <w:rPr>
          <w:lang w:val="en-GB"/>
        </w:rPr>
        <w:t xml:space="preserve">, encompasses criteria such as documentation, layout, naming, flow, expressions, idiom, decomposition, and modularization. Adherence to coding standards is essential across all these categories to ensure a high level of code quality. </w:t>
      </w:r>
    </w:p>
    <w:p w14:paraId="7DA15502" w14:textId="783AB5CA" w:rsidR="00C316BB" w:rsidRPr="006F3FF2" w:rsidRDefault="00C316BB" w:rsidP="00C316BB">
      <w:pPr>
        <w:pStyle w:val="Text"/>
        <w:spacing w:after="120"/>
        <w:rPr>
          <w:lang w:val="en-GB"/>
        </w:rPr>
      </w:pPr>
      <w:r w:rsidRPr="006F3FF2">
        <w:rPr>
          <w:lang w:val="en-GB"/>
        </w:rPr>
        <w:t xml:space="preserve">However, problems found in these categories </w:t>
      </w:r>
      <w:r w:rsidRPr="006F3FF2">
        <w:rPr>
          <w:lang w:val="en-GB"/>
        </w:rPr>
        <w:fldChar w:fldCharType="begin"/>
      </w:r>
      <w:r w:rsidRPr="006F3FF2">
        <w:rPr>
          <w:lang w:val="en-GB"/>
        </w:rPr>
        <w:instrText xml:space="preserve"> ADDIN ZOTERO_ITEM CSL_CITATION {"citationID":"ZPK27IQf","properties":{"formattedCitation":"(Stegeman et al., 2016)","plainCitation":"(Stegeman et al., 2016)","noteIndex":0},"citationItems":[{"id":41,"uris":["http://zotero.org/users/local/cHAViu4H/items/69PEUXYG"],"itemData":{"id":41,"type":"paper-conference","abstract":"We investigate how to create a rubric that can be used to give feedback on code quality to students in introductory programming courses. Based on an existing model of code quality and a set of preliminary design rules, we constructed a rubric and put it through several design iterations. Each iteration focused on different aspects of the rubric, and solutions to various programming assignments were used to evaluate. The rubric appears to be complete for the assignments it was tested on. We articulate additional design aspects that can be used when drafting new feedback rubrics for programming courses.","collection-title":"Koli Calling '16","container-title":"Proceedings of the 16th Koli Calling International Conference on Computing Education Research","DOI":"10.1145/2999541.2999555","event-place":"New York, NY, USA","ISBN":"978-1-4503-4770-9","note":"event-place: Koli, Finland","page":"160–164","publisher":"Association for Computing Machinery","publisher-place":"New York, NY, USA","title":"Designing a rubric for feedback on code quality in programming courses","URL":"https://doi.org/10.1145/2999541.2999555","author":[{"family":"Stegeman","given":"Martijn"},{"family":"Barendsen","given":"Erik"},{"family":"Smetsers","given":"Sjaak"}],"issued":{"date-parts":[["2016"]]}}}],"schema":"https://github.com/citation-style-language/schema/raw/master/csl-citation.json"} </w:instrText>
      </w:r>
      <w:r w:rsidRPr="006F3FF2">
        <w:rPr>
          <w:lang w:val="en-GB"/>
        </w:rPr>
        <w:fldChar w:fldCharType="separate"/>
      </w:r>
      <w:r w:rsidRPr="006F3FF2">
        <w:rPr>
          <w:lang w:val="en-GB"/>
        </w:rPr>
        <w:t>(Stegeman et al., 2016)</w:t>
      </w:r>
      <w:r w:rsidRPr="006F3FF2">
        <w:rPr>
          <w:lang w:val="en-GB"/>
        </w:rPr>
        <w:fldChar w:fldCharType="end"/>
      </w:r>
      <w:r w:rsidRPr="006F3FF2">
        <w:rPr>
          <w:lang w:val="en-GB"/>
        </w:rPr>
        <w:t xml:space="preserve">, are called “code smells”. This term was introduced by Fowler </w:t>
      </w:r>
      <w:r w:rsidRPr="006F3FF2">
        <w:rPr>
          <w:lang w:val="en-GB"/>
        </w:rPr>
        <w:fldChar w:fldCharType="begin"/>
      </w:r>
      <w:r w:rsidRPr="006F3FF2">
        <w:rPr>
          <w:lang w:val="en-GB"/>
        </w:rPr>
        <w:instrText xml:space="preserve"> ADDIN ZOTERO_ITEM CSL_CITATION {"citationID":"SdzPcwnj","properties":{"formattedCitation":"(1999)","plainCitation":"(1999)","noteIndex":0},"citationItems":[{"id":42,"uris":["http://zotero.org/users/local/cHAViu4H/items/A3XM5TSN"],"itemData":{"id":42,"type":"book","event-place":"Boston, MA, USA","ISBN":"0-201-48567-2","publisher":"Addison-Wesley","publisher-place":"Boston, MA, USA","title":"Refactoring: Improving the Design of Existing Code","author":[{"family":"Fowler","given":"Martin"}],"issued":{"date-parts":[["1999"]]}},"label":"page","suppress-author":true}],"schema":"https://github.com/citation-style-language/schema/raw/master/csl-citation.json"} </w:instrText>
      </w:r>
      <w:r w:rsidRPr="006F3FF2">
        <w:rPr>
          <w:lang w:val="en-GB"/>
        </w:rPr>
        <w:fldChar w:fldCharType="separate"/>
      </w:r>
      <w:r w:rsidRPr="006F3FF2">
        <w:rPr>
          <w:lang w:val="en-GB"/>
        </w:rPr>
        <w:t>(1999)</w:t>
      </w:r>
      <w:r w:rsidRPr="006F3FF2">
        <w:rPr>
          <w:lang w:val="en-GB"/>
        </w:rPr>
        <w:fldChar w:fldCharType="end"/>
      </w:r>
      <w:r w:rsidRPr="006F3FF2">
        <w:rPr>
          <w:lang w:val="en-GB"/>
        </w:rPr>
        <w:t xml:space="preserve">. Code smells might hint at deeper problems in the design of functionally correct code, affecting the quality of code </w:t>
      </w:r>
      <w:r w:rsidRPr="006F3FF2">
        <w:rPr>
          <w:lang w:val="en-GB"/>
        </w:rPr>
        <w:fldChar w:fldCharType="begin"/>
      </w:r>
      <w:r w:rsidRPr="006F3FF2">
        <w:rPr>
          <w:lang w:val="en-GB"/>
        </w:rPr>
        <w:instrText xml:space="preserve"> ADDIN ZOTERO_ITEM CSL_CITATION {"citationID":"PQazI6pQ","properties":{"formattedCitation":"(Albuquerque et al., 2023; Tufano et al., 2015)","plainCitation":"(Albuquerque et al., 2023; Tufano et al., 2015)","noteIndex":0},"citationItems":[{"id":45,"uris":["http://zotero.org/users/local/cHAViu4H/items/JPGQMU3P"],"itemData":{"id":45,"type":"article-journal","abstract":"(Context) Code smells indicate poor coding practices or design flaws, suggesting deeper software quality issues. While addressing code smells promptly improves software quality, traditional detection techniques often fail in continuous detection during software development. (Problem Statement) More recently, Interactive Detection (ID) technique has been proposed, enabling the detection of code smells continuously. Although the use of this technique by developers and organizations is promising, there are no practical recommendations for its use in the context of software development. (Goal) The objective of this study was to propose and evaluate the integration of ID into the widely adopted Scrum framework for agile software development. (Method) To achieve this objective, we utilized a mixed-method approach that combined a comprehensive literature review and expert knowledge to propose the integration. Furthermore, we conducted a focus group and a controlled experiment involving software development activities to evaluate this integration. (Results) The findings revealed that this integration significantly benefitted software development, such as early detection of code smells, increased effectiveness in code smell detection, and improved code quality. These findings shed light on the potential benefits of adopting this integration, offering valuable insights for developers and researchers. (Conclusions) This research emphasized the importance of continuous code smell detection as an integral part of agile development and opened avenues for further research in code quality management within agile methodologies.","container-title":"Applied Sciences","DOI":"10.3390/app13158770","ISSN":"2076-3417","issue":"15","title":"Integrating Interactive Detection of Code Smells into Scrum: Feasibility, Benefits, and Challenges","URL":"https://www.mdpi.com/2076-3417/13/15/8770","volume":"13","author":[{"family":"Albuquerque","given":"Danyllo"},{"family":"Guimarães","given":"Everton"},{"family":"Perkusich","given":"Mirko"},{"family":"Almeida","given":"Hyggo"},{"family":"Perkusich","given":"Angelo"}],"issued":{"date-parts":[["2023"]]}}},{"id":37,"uris":["http://zotero.org/users/local/cHAViu4H/items/5HLK2HS4"],"itemData":{"id":37,"type":"paper-conference","container-title":"2015 IEEE/ACM 37th IEEE International Conference on Software Engineering","DOI":"10.1109/ICSE.2015.59","page":"403-414","title":"When and Why Your Code Starts to Smell Bad","volume":"1","author":[{"family":"Tufano","given":"Michele"},{"family":"Palomba","given":"Fabio"},{"family":"Bavota","given":"Gabriele"},{"family":"Oliveto","given":"Rocco"},{"family":"Di Penta","given":"Massimiliano"},{"family":"De Lucia","given":"Andrea"},{"family":"Poshyvanyk","given":"Denys"}],"issued":{"date-parts":[["2015"]]}}}],"schema":"https://github.com/citation-style-language/schema/raw/master/csl-citation.json"} </w:instrText>
      </w:r>
      <w:r w:rsidRPr="006F3FF2">
        <w:rPr>
          <w:lang w:val="en-GB"/>
        </w:rPr>
        <w:fldChar w:fldCharType="separate"/>
      </w:r>
      <w:r w:rsidRPr="006F3FF2">
        <w:rPr>
          <w:lang w:val="en-GB"/>
        </w:rPr>
        <w:t>(Albuquerque et al., 2023; Tufano et al., 2015)</w:t>
      </w:r>
      <w:r w:rsidRPr="006F3FF2">
        <w:rPr>
          <w:lang w:val="en-GB"/>
        </w:rPr>
        <w:fldChar w:fldCharType="end"/>
      </w:r>
      <w:r w:rsidRPr="006F3FF2">
        <w:rPr>
          <w:lang w:val="en-GB"/>
        </w:rPr>
        <w:t>. These smells can be a consequence of prioritizing short</w:t>
      </w:r>
      <w:r w:rsidRPr="006F3FF2">
        <w:rPr>
          <w:lang w:val="en-GB"/>
        </w:rPr>
        <w:noBreakHyphen/>
        <w:t>term goals like reusability over long</w:t>
      </w:r>
      <w:r w:rsidRPr="006F3FF2">
        <w:rPr>
          <w:lang w:val="en-GB"/>
        </w:rPr>
        <w:noBreakHyphen/>
        <w:t>term maintainability. While reusability is desirable for well</w:t>
      </w:r>
      <w:r w:rsidRPr="006F3FF2">
        <w:rPr>
          <w:lang w:val="en-GB"/>
        </w:rPr>
        <w:noBreakHyphen/>
        <w:t xml:space="preserve">crafted software </w:t>
      </w:r>
      <w:r w:rsidRPr="006F3FF2">
        <w:rPr>
          <w:lang w:val="en-GB"/>
        </w:rPr>
        <w:fldChar w:fldCharType="begin"/>
      </w:r>
      <w:r w:rsidRPr="006F3FF2">
        <w:rPr>
          <w:lang w:val="en-GB"/>
        </w:rPr>
        <w:instrText xml:space="preserve"> ADDIN ZOTERO_ITEM CSL_CITATION {"citationID":"uVAzwarC","properties":{"formattedCitation":"(Pandey et al., 2020)","plainCitation":"(Pandey et al., 2020)","noteIndex":0},"citationItems":[{"id":39,"uris":["http://zotero.org/users/local/cHAViu4H/items/3M6P2Z59"],"itemData":{"id":39,"type":"article-journal","container-title":"International Journal of Advanced Computer Science and Applications","DOI":"10.14569/IJACSA.2020.0110263","issue":"2","note":"publisher: The Science and Information Organization","title":"A Framework for Producing Effective and Efficient Secure Code through Malware Analysis","URL":"http://dx.doi.org/10.14569/IJACSA.2020.0110263","volume":"11","author":[{"family":"Pandey","given":"Abhishek Kumar"},{"family":"Tripathi","given":"Ashutosh"},{"family":"Alenezi","given":"Mamdouh"},{"family":"Agrawal","given":"Alka"},{"family":"Kumar","given":"Rajeev"},{"family":"Khan","given":"Raees Ahmad"}],"issued":{"date-parts":[["2020"]]}}}],"schema":"https://github.com/citation-style-language/schema/raw/master/csl-citation.json"} </w:instrText>
      </w:r>
      <w:r w:rsidRPr="006F3FF2">
        <w:rPr>
          <w:lang w:val="en-GB"/>
        </w:rPr>
        <w:fldChar w:fldCharType="separate"/>
      </w:r>
      <w:r w:rsidRPr="006F3FF2">
        <w:rPr>
          <w:lang w:val="en-GB"/>
        </w:rPr>
        <w:t>(Pandey et al., 2020)</w:t>
      </w:r>
      <w:r w:rsidRPr="006F3FF2">
        <w:rPr>
          <w:lang w:val="en-GB"/>
        </w:rPr>
        <w:fldChar w:fldCharType="end"/>
      </w:r>
      <w:r w:rsidRPr="006F3FF2">
        <w:rPr>
          <w:lang w:val="en-GB"/>
        </w:rPr>
        <w:t xml:space="preserve">, pressures like frequent requirement changes, increasing project size, and time constraints can lead to code deterioration </w:t>
      </w:r>
      <w:r w:rsidRPr="006F3FF2">
        <w:rPr>
          <w:lang w:val="en-GB"/>
        </w:rPr>
        <w:fldChar w:fldCharType="begin"/>
      </w:r>
      <w:r w:rsidRPr="006F3FF2">
        <w:rPr>
          <w:lang w:val="en-GB"/>
        </w:rPr>
        <w:instrText xml:space="preserve"> ADDIN ZOTERO_ITEM CSL_CITATION {"citationID":"CEqQDnft","properties":{"formattedCitation":"(Verma et al., 2023)","plainCitation":"(Verma et al., 2023)","noteIndex":0},"citationItems":[{"id":38,"uris":["http://zotero.org/users/local/cHAViu4H/items/867C5SMI"],"itemData":{"id":38,"type":"article-journal","abstract":"Abstract Code smells indicate poor design and imperfection in coding style. They increase maintenance costs and degrade software quality. Detecting and mitigating these code smells reduce the effects of flaws present in the software design. However, to save time and effort, it is a good practice to prioritize critical code smells and resolve them first. There have been various empirical studies on code smell prioritization in the last decades. Although the research community has been continuously working on the prioritization of code smells, yet a systematic mapping of all these studies would provide a panorama of research work. With this motivation, we selected 39 primary studies published between May 2011 and May 2022 and classified them based on seven factors: (i) code smells, (ii) factors, (iii) evaluation techniques, (iv) tools, (v) ranking formulas, (vi) data sets used, and (vii) measurements used for validating the research work. This paper aims to outline and discuss the prioritization procedure for code smells in object-oriented software systems. The issues and recommendations for every question act as input for the researchers and industrialists for further research. Some issues for further investigation are less coverage of architecture smells, limited ranking formulas, lack of automated evaluation techniques, and so forth.","container-title":"Journal of Software: Evolution and Process","DOI":"https://doi.org/10.1002/smr.2536","issue":"12","note":"_eprint: https://onlinelibrary.wiley.com/doi/pdf/10.1002/smr.2536","page":"e2536","title":"Code smell prioritization in object-oriented software systems: A systematic literature review","volume":"35","author":[{"family":"Verma","given":"Renu"},{"family":"Kumar","given":"Kuldeep"},{"family":"Verma","given":"Harsh K."}],"issued":{"date-parts":[["2023"]]}}}],"schema":"https://github.com/citation-style-language/schema/raw/master/csl-citation.json"} </w:instrText>
      </w:r>
      <w:r w:rsidRPr="006F3FF2">
        <w:rPr>
          <w:lang w:val="en-GB"/>
        </w:rPr>
        <w:fldChar w:fldCharType="separate"/>
      </w:r>
      <w:r w:rsidRPr="006F3FF2">
        <w:rPr>
          <w:lang w:val="en-GB"/>
        </w:rPr>
        <w:t>(Verma et al., 2023)</w:t>
      </w:r>
      <w:r w:rsidRPr="006F3FF2">
        <w:rPr>
          <w:lang w:val="en-GB"/>
        </w:rPr>
        <w:fldChar w:fldCharType="end"/>
      </w:r>
      <w:r w:rsidRPr="006F3FF2">
        <w:rPr>
          <w:lang w:val="en-GB"/>
        </w:rPr>
        <w:t>.</w:t>
      </w:r>
    </w:p>
    <w:p w14:paraId="6407D0DA" w14:textId="1A66C1B0" w:rsidR="00C316BB" w:rsidRPr="006F3FF2" w:rsidRDefault="00C316BB" w:rsidP="002C43F1">
      <w:pPr>
        <w:pStyle w:val="Text"/>
        <w:rPr>
          <w:lang w:val="en-GB"/>
        </w:rPr>
      </w:pPr>
      <w:r w:rsidRPr="006F3FF2">
        <w:rPr>
          <w:lang w:val="en-GB"/>
        </w:rPr>
        <w:t>One crucial aspect of code quality lies in the inherent trade</w:t>
      </w:r>
      <w:r w:rsidRPr="006F3FF2">
        <w:rPr>
          <w:lang w:val="en-GB"/>
        </w:rPr>
        <w:noBreakHyphen/>
        <w:t xml:space="preserve">offs developers face when optimizing different code characteristics. For instance, prioritizing code readability and understandability might come at the expense of achieving peak performance </w:t>
      </w:r>
      <w:r w:rsidRPr="006F3FF2">
        <w:rPr>
          <w:lang w:val="en-GB"/>
        </w:rPr>
        <w:fldChar w:fldCharType="begin"/>
      </w:r>
      <w:r w:rsidRPr="006F3FF2">
        <w:rPr>
          <w:lang w:val="en-GB"/>
        </w:rPr>
        <w:instrText xml:space="preserve"> ADDIN ZOTERO_ITEM CSL_CITATION {"citationID":"nGOdwmH5","properties":{"formattedCitation":"(Sas &amp; Avgeriou, 2020)","plainCitation":"(Sas &amp; Avgeriou, 2020)","noteIndex":0},"citationItems":[{"id":44,"uris":["http://zotero.org/users/local/cHAViu4H/items/DQD74AKA"],"itemData":{"id":44,"type":"article-journal","abstract":"The embedded systems domain has grown exponentially over the past years. The industry is forced by the market to rapidly improve and release new products to beat the competition. Frenetic development rhythms thus shape this domain and give rise to several new challenges for software design and development. One of them is dealing with trade-offs between run-time and design-time quality attributes. To study practices, processes and tools concerning the management of run-time and design-time quality attributes as well as the trade-offs among them from the perspective of embedded systems software engineers. An exploratory case study with two qualitative data collection steps, namely interviews and a focus group, involving six different companies from the embedded systems domain with a total of twenty participants. The interviewed subjects showed a preference for run-time over design-time qualities. Trade-offs between design-time and run-time qualities are very common, but they are often implicit, due to the lack of adequate monitoring tools and practices. Practitioners prefer to deal with trade-offs in the most lightweight way possible, by applying ad-hoc practices, thus avoiding any overhead incurred. Finally, practitioners have elaborated on how they envision the ideal tool support for dealing with trade-offs. Although it is notoriously difficult to deal with trade-offs, constantly monitoring the quality attributes of interest with automated tools is key in making explicit and prudent trade-offs and mitigating the risk of incurring technical debt.","container-title":"Software Quality Journal","DOI":"10.1007/s11219-019-09478-x","ISSN":"0963-9314","issue":"2","note":"publisher-place: USA\npublisher: Kluwer Academic Publishers","page":"505–534","title":"Quality attribute trade-offs in the embedded systems industry: an exploratory case study","volume":"28","author":[{"family":"Sas","given":"Darius"},{"family":"Avgeriou","given":"Paris"}],"issued":{"date-parts":[["2020",6]]}}}],"schema":"https://github.com/citation-style-language/schema/raw/master/csl-citation.json"} </w:instrText>
      </w:r>
      <w:r w:rsidRPr="006F3FF2">
        <w:rPr>
          <w:lang w:val="en-GB"/>
        </w:rPr>
        <w:fldChar w:fldCharType="separate"/>
      </w:r>
      <w:r w:rsidRPr="006F3FF2">
        <w:rPr>
          <w:lang w:val="en-GB"/>
        </w:rPr>
        <w:t xml:space="preserve">(Sas &amp; </w:t>
      </w:r>
      <w:proofErr w:type="spellStart"/>
      <w:r w:rsidRPr="006F3FF2">
        <w:rPr>
          <w:lang w:val="en-GB"/>
        </w:rPr>
        <w:t>Avgeriou</w:t>
      </w:r>
      <w:proofErr w:type="spellEnd"/>
      <w:r w:rsidRPr="006F3FF2">
        <w:rPr>
          <w:lang w:val="en-GB"/>
        </w:rPr>
        <w:t>, 2020)</w:t>
      </w:r>
      <w:r w:rsidRPr="006F3FF2">
        <w:rPr>
          <w:lang w:val="en-GB"/>
        </w:rPr>
        <w:fldChar w:fldCharType="end"/>
      </w:r>
      <w:r w:rsidRPr="006F3FF2">
        <w:rPr>
          <w:lang w:val="en-GB"/>
        </w:rPr>
        <w:t>. Conversely, highly optimized code for speed might be less maintainable in the long run, requiring more effort for future modifications.</w:t>
      </w:r>
    </w:p>
    <w:p w14:paraId="56E7E23D" w14:textId="0EE1C594" w:rsidR="00C316BB" w:rsidRPr="006F3FF2" w:rsidRDefault="00C316BB" w:rsidP="00C316BB">
      <w:pPr>
        <w:pStyle w:val="Heading2"/>
        <w:rPr>
          <w:rFonts w:eastAsia="AdvGulliv-R"/>
        </w:rPr>
      </w:pPr>
      <w:bookmarkStart w:id="52" w:name="_Toc170400841"/>
      <w:r w:rsidRPr="006F3FF2">
        <w:rPr>
          <w:rFonts w:eastAsia="AdvGulliv-R"/>
        </w:rPr>
        <w:t>2.</w:t>
      </w:r>
      <w:r w:rsidR="007E6344" w:rsidRPr="006F3FF2">
        <w:rPr>
          <w:rFonts w:eastAsia="AdvGulliv-R"/>
        </w:rPr>
        <w:t>4</w:t>
      </w:r>
      <w:r w:rsidR="006B634B" w:rsidRPr="006F3FF2">
        <w:rPr>
          <w:rFonts w:eastAsia="AdvGulliv-R"/>
        </w:rPr>
        <w:t>.</w:t>
      </w:r>
      <w:r w:rsidR="007E6344" w:rsidRPr="006F3FF2">
        <w:rPr>
          <w:rFonts w:eastAsia="AdvGulliv-R"/>
        </w:rPr>
        <w:tab/>
      </w:r>
      <w:r w:rsidRPr="006F3FF2">
        <w:rPr>
          <w:rFonts w:eastAsia="AdvGulliv-R"/>
        </w:rPr>
        <w:t>Review on Coding Quality Management</w:t>
      </w:r>
      <w:bookmarkEnd w:id="52"/>
    </w:p>
    <w:p w14:paraId="5A048F29" w14:textId="77777777" w:rsidR="00405C2A" w:rsidRPr="006F3FF2" w:rsidRDefault="00C316BB" w:rsidP="00405C2A">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 xml:space="preserve">Code quality management refers to the systematic process of overseeing and ensuring the quality of code within a software development project. It involves implementing strategies, practices, and tools to maintain high standards of reliability, maintainability, and efficiency in the codebase </w:t>
      </w:r>
      <w:r w:rsidR="00405C2A" w:rsidRPr="006F3FF2">
        <w:rPr>
          <w:rFonts w:ascii="Times New Roman" w:hAnsi="Times New Roman" w:cs="Times New Roman"/>
          <w:sz w:val="24"/>
          <w:szCs w:val="24"/>
        </w:rPr>
        <w:fldChar w:fldCharType="begin"/>
      </w:r>
      <w:r w:rsidR="00405C2A" w:rsidRPr="006F3FF2">
        <w:rPr>
          <w:rFonts w:ascii="Times New Roman" w:hAnsi="Times New Roman" w:cs="Times New Roman"/>
          <w:sz w:val="24"/>
          <w:szCs w:val="24"/>
        </w:rPr>
        <w:instrText xml:space="preserve"> ADDIN ZOTERO_ITEM CSL_CITATION {"citationID":"t1Bnlwxe","properties":{"formattedCitation":"(Plosch et al., 2010)","plainCitation":"(Plosch et al., 2010)","noteIndex":0},"citationItems":[{"id":77,"uris":["http://zotero.org/users/local/cHAViu4H/items/2JDBJJ5I"],"itemData":{"id":77,"type":"paper-conference","container-title":"2010 Seventh International Conference on the Quality of Information and Communications Technology","DOI":"10.1109/QUATIC.2010.68","event-place":"Porto, Portugal","event-title":"2010 Seventh International Conference on the Quality of Information and Communications Technology (QUATIC)","ISBN":"978-1-4244-8539-0","page":"370-375","publisher":"IEEE","publisher-place":"Porto, Portugal","source":"DOI.org (Crossref)","title":"A Method for Continuous Code Quality Management Using Static Analysis","URL":"http://ieeexplore.ieee.org/document/5655663/","author":[{"family":"Plosch","given":"Reinhold"},{"family":"Gruber","given":"Harald"},{"family":"Korner","given":"Christian"},{"family":"Saft","given":"Matthias"}],"accessed":{"date-parts":[["2024",6,23]]},"issued":{"date-parts":[["2010",9]]}}}],"schema":"https://github.com/citation-style-language/schema/raw/master/csl-citation.json"} </w:instrText>
      </w:r>
      <w:r w:rsidR="00405C2A" w:rsidRPr="006F3FF2">
        <w:rPr>
          <w:rFonts w:ascii="Times New Roman" w:hAnsi="Times New Roman" w:cs="Times New Roman"/>
          <w:sz w:val="24"/>
          <w:szCs w:val="24"/>
        </w:rPr>
        <w:fldChar w:fldCharType="separate"/>
      </w:r>
      <w:r w:rsidR="00405C2A" w:rsidRPr="006F3FF2">
        <w:rPr>
          <w:rFonts w:ascii="Times New Roman" w:hAnsi="Times New Roman" w:cs="Times New Roman"/>
          <w:sz w:val="24"/>
        </w:rPr>
        <w:t>(</w:t>
      </w:r>
      <w:proofErr w:type="spellStart"/>
      <w:r w:rsidR="00405C2A" w:rsidRPr="006F3FF2">
        <w:rPr>
          <w:rFonts w:ascii="Times New Roman" w:hAnsi="Times New Roman" w:cs="Times New Roman"/>
          <w:sz w:val="24"/>
        </w:rPr>
        <w:t>Plosch</w:t>
      </w:r>
      <w:proofErr w:type="spellEnd"/>
      <w:r w:rsidR="00405C2A" w:rsidRPr="006F3FF2">
        <w:rPr>
          <w:rFonts w:ascii="Times New Roman" w:hAnsi="Times New Roman" w:cs="Times New Roman"/>
          <w:sz w:val="24"/>
        </w:rPr>
        <w:t xml:space="preserve"> et al., 2010)</w:t>
      </w:r>
      <w:r w:rsidR="00405C2A" w:rsidRPr="006F3FF2">
        <w:rPr>
          <w:rFonts w:ascii="Times New Roman" w:hAnsi="Times New Roman" w:cs="Times New Roman"/>
          <w:sz w:val="24"/>
          <w:szCs w:val="24"/>
        </w:rPr>
        <w:fldChar w:fldCharType="end"/>
      </w:r>
      <w:r w:rsidRPr="006F3FF2">
        <w:rPr>
          <w:rFonts w:ascii="Times New Roman" w:hAnsi="Times New Roman" w:cs="Times New Roman"/>
          <w:sz w:val="24"/>
          <w:szCs w:val="24"/>
        </w:rPr>
        <w:t xml:space="preserve">. </w:t>
      </w:r>
    </w:p>
    <w:p w14:paraId="52BB81C8" w14:textId="5CBFAD97" w:rsidR="00C316BB" w:rsidRPr="006F3FF2" w:rsidRDefault="00C316BB" w:rsidP="00C316BB">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 xml:space="preserve">For a long time, peer code review, a manual inspection of code by other developers on a software development team, has been recognised at a tool for improving the quality of code </w:t>
      </w:r>
      <w:r w:rsidR="00405C2A" w:rsidRPr="006F3FF2">
        <w:rPr>
          <w:rFonts w:ascii="Times New Roman" w:hAnsi="Times New Roman" w:cs="Times New Roman"/>
          <w:sz w:val="24"/>
          <w:szCs w:val="24"/>
        </w:rPr>
        <w:fldChar w:fldCharType="begin"/>
      </w:r>
      <w:r w:rsidR="008E5993">
        <w:rPr>
          <w:rFonts w:ascii="Times New Roman" w:hAnsi="Times New Roman" w:cs="Times New Roman"/>
          <w:sz w:val="24"/>
          <w:szCs w:val="24"/>
        </w:rPr>
        <w:instrText xml:space="preserve"> ADDIN ZOTERO_ITEM CSL_CITATION {"citationID":"lJ26apJ1","properties":{"formattedCitation":"(Sadowski et al., 2018)","plainCitation":"(Sadowski et al., 2018)","noteIndex":0},"citationItems":[{"id":"TnmRoe7m/FSh75K4L","uris":["http://zotero.org/users/local/uSBjEyoA/items/68IWXB5B"],"itemData":{"id":"MFregkkm/kIzMvIiz","type":"paper-conference","abstract":"Employing lightweight, tool-based code review of code changes (aka modern code review) has become the norm for a wide variety of open-source and industrial systems. In this paper, we make an exploratory investigation of modern code review at Google. Google introduced code review early on and evolved it over the years; our study sheds light on why Google introduced this practice and analyzes its current status, after the process has been refined through decades of code changes and millions of code reviews. By means of 12 interviews, a survey with 44 respondents, and the analysis of review logs for 9 million reviewed changes, we investigate motivations behind code review at Google, current practices, and developers' satisfaction and challenges.","collection-title":"ICSE-SEIP '18","container-title":"Proceedings of the 40th International Conference on Software Engineering: Software Engineering in Practice","DOI":"10.1145/3183519.3183525","event-place":"New York, NY, USA","ISBN":"978-1-4503-5659-6","note":"event-place: Gothenburg, Sweden","page":"181–190","publisher":"Association for Computing Machinery","publisher-place":"New York, NY, USA","title":"Modern code review: a case study at google","URL":"https://doi.org/10.1145/3183519.3183525","author":[{"family":"Sadowski","given":"Caitlin"},{"family":"Söderberg","given":"Emma"},{"family":"Church","given":"Luke"},{"family":"Sipko","given":"Michal"},{"family":"Bacchelli","given":"Alberto"}],"issued":{"date-parts":[["2018"]]}}}],"schema":"https://github.com/citation-style-language/schema/raw/master/csl-citation.json"} </w:instrText>
      </w:r>
      <w:r w:rsidR="00405C2A" w:rsidRPr="006F3FF2">
        <w:rPr>
          <w:rFonts w:ascii="Times New Roman" w:hAnsi="Times New Roman" w:cs="Times New Roman"/>
          <w:sz w:val="24"/>
          <w:szCs w:val="24"/>
        </w:rPr>
        <w:fldChar w:fldCharType="separate"/>
      </w:r>
      <w:r w:rsidR="00405C2A" w:rsidRPr="006F3FF2">
        <w:rPr>
          <w:rFonts w:ascii="Times New Roman" w:hAnsi="Times New Roman" w:cs="Times New Roman"/>
          <w:sz w:val="24"/>
        </w:rPr>
        <w:t>(Sadowski et al., 2018)</w:t>
      </w:r>
      <w:r w:rsidR="00405C2A" w:rsidRPr="006F3FF2">
        <w:rPr>
          <w:rFonts w:ascii="Times New Roman" w:hAnsi="Times New Roman" w:cs="Times New Roman"/>
          <w:sz w:val="24"/>
          <w:szCs w:val="24"/>
        </w:rPr>
        <w:fldChar w:fldCharType="end"/>
      </w:r>
      <w:r w:rsidR="00405C2A" w:rsidRPr="006F3FF2">
        <w:rPr>
          <w:rFonts w:ascii="Times New Roman" w:hAnsi="Times New Roman" w:cs="Times New Roman"/>
          <w:sz w:val="24"/>
          <w:szCs w:val="24"/>
        </w:rPr>
        <w:t xml:space="preserve">. </w:t>
      </w:r>
      <w:r w:rsidRPr="006F3FF2">
        <w:rPr>
          <w:rFonts w:ascii="Times New Roman" w:hAnsi="Times New Roman" w:cs="Times New Roman"/>
          <w:sz w:val="24"/>
          <w:szCs w:val="24"/>
        </w:rPr>
        <w:t xml:space="preserve">Through peer code review, developers can identify potential issues like bugs, code smells, and suboptimal coding practices. This collaborative approach fosters </w:t>
      </w:r>
      <w:r w:rsidRPr="006F3FF2">
        <w:rPr>
          <w:rFonts w:ascii="Times New Roman" w:hAnsi="Times New Roman" w:cs="Times New Roman"/>
          <w:sz w:val="24"/>
          <w:szCs w:val="24"/>
        </w:rPr>
        <w:lastRenderedPageBreak/>
        <w:t>knowledge sharing, improves coding consistency, and ultimately elevates the overall quality of the codebase</w:t>
      </w:r>
      <w:r w:rsidR="00405C2A" w:rsidRPr="006F3FF2">
        <w:rPr>
          <w:rFonts w:ascii="Times New Roman" w:hAnsi="Times New Roman" w:cs="Times New Roman"/>
          <w:sz w:val="24"/>
          <w:szCs w:val="24"/>
        </w:rPr>
        <w:t>.</w:t>
      </w:r>
    </w:p>
    <w:p w14:paraId="6F330E93" w14:textId="066564E8" w:rsidR="00405C2A" w:rsidRPr="006F3FF2" w:rsidRDefault="00F321DE" w:rsidP="00F321DE">
      <w:pPr>
        <w:pStyle w:val="Heading3"/>
      </w:pPr>
      <w:bookmarkStart w:id="53" w:name="_Toc170400842"/>
      <w:r w:rsidRPr="006F3FF2">
        <w:t>2.4.1</w:t>
      </w:r>
      <w:r w:rsidR="006B634B" w:rsidRPr="006F3FF2">
        <w:t>.</w:t>
      </w:r>
      <w:r w:rsidR="007E6344" w:rsidRPr="006F3FF2">
        <w:tab/>
        <w:t>Modern Code Review: A Streamlined Approach</w:t>
      </w:r>
      <w:bookmarkEnd w:id="53"/>
    </w:p>
    <w:p w14:paraId="106039AE" w14:textId="263DD881" w:rsidR="00E447D1" w:rsidRPr="006F3FF2" w:rsidRDefault="00405723" w:rsidP="00010BF3">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However, the limitations of manual code review or peer review in today’s fast</w:t>
      </w:r>
      <w:r w:rsidRPr="006F3FF2">
        <w:rPr>
          <w:rFonts w:ascii="Times New Roman" w:hAnsi="Times New Roman" w:cs="Times New Roman"/>
          <w:sz w:val="24"/>
          <w:szCs w:val="24"/>
        </w:rPr>
        <w:noBreakHyphen/>
        <w:t>paced development environments are becoming increasingly apparent. The sheer volume of code produced, coupled with time constraints, can make thorough code review a challenge</w:t>
      </w:r>
      <w:r w:rsidR="00261A5E" w:rsidRPr="006F3FF2">
        <w:rPr>
          <w:rFonts w:ascii="Times New Roman" w:hAnsi="Times New Roman" w:cs="Times New Roman"/>
          <w:sz w:val="24"/>
          <w:szCs w:val="24"/>
        </w:rPr>
        <w:t xml:space="preserve"> </w:t>
      </w:r>
      <w:r w:rsidR="00E447D1" w:rsidRPr="006F3FF2">
        <w:rPr>
          <w:rFonts w:ascii="Times New Roman" w:hAnsi="Times New Roman" w:cs="Times New Roman"/>
          <w:sz w:val="24"/>
          <w:szCs w:val="24"/>
        </w:rPr>
        <w:fldChar w:fldCharType="begin"/>
      </w:r>
      <w:r w:rsidR="008E5993">
        <w:rPr>
          <w:rFonts w:ascii="Times New Roman" w:hAnsi="Times New Roman" w:cs="Times New Roman"/>
          <w:sz w:val="24"/>
          <w:szCs w:val="24"/>
        </w:rPr>
        <w:instrText xml:space="preserve"> ADDIN ZOTERO_ITEM CSL_CITATION {"citationID":"Dr81okNT","properties":{"formattedCitation":"(Sadowski et al., 2018)","plainCitation":"(Sadowski et al., 2018)","noteIndex":0},"citationItems":[{"id":"TnmRoe7m/FSh75K4L","uris":["http://zotero.org/users/local/uSBjEyoA/items/68IWXB5B"],"itemData":{"id":"MFregkkm/kIzMvIiz","type":"paper-conference","abstract":"Employing lightweight, tool-based code review of code changes (aka modern code review) has become the norm for a wide variety of open-source and industrial systems. In this paper, we make an exploratory investigation of modern code review at Google. Google introduced code review early on and evolved it over the years; our study sheds light on why Google introduced this practice and analyzes its current status, after the process has been refined through decades of code changes and millions of code reviews. By means of 12 interviews, a survey with 44 respondents, and the analysis of review logs for 9 million reviewed changes, we investigate motivations behind code review at Google, current practices, and developers' satisfaction and challenges.","collection-title":"ICSE-SEIP '18","container-title":"Proceedings of the 40th International Conference on Software Engineering: Software Engineering in Practice","DOI":"10.1145/3183519.3183525","event-place":"New York, NY, USA","ISBN":"978-1-4503-5659-6","note":"event-place: Gothenburg, Sweden","page":"181–190","publisher":"Association for Computing Machinery","publisher-place":"New York, NY, USA","title":"Modern code review: a case study at google","URL":"https://doi.org/10.1145/3183519.3183525","author":[{"family":"Sadowski","given":"Caitlin"},{"family":"Söderberg","given":"Emma"},{"family":"Church","given":"Luke"},{"family":"Sipko","given":"Michal"},{"family":"Bacchelli","given":"Alberto"}],"issued":{"date-parts":[["2018"]]}}}],"schema":"https://github.com/citation-style-language/schema/raw/master/csl-citation.json"} </w:instrText>
      </w:r>
      <w:r w:rsidR="00E447D1" w:rsidRPr="006F3FF2">
        <w:rPr>
          <w:rFonts w:ascii="Times New Roman" w:hAnsi="Times New Roman" w:cs="Times New Roman"/>
          <w:sz w:val="24"/>
          <w:szCs w:val="24"/>
        </w:rPr>
        <w:fldChar w:fldCharType="separate"/>
      </w:r>
      <w:r w:rsidR="00E447D1" w:rsidRPr="006F3FF2">
        <w:rPr>
          <w:rFonts w:ascii="Times New Roman" w:hAnsi="Times New Roman" w:cs="Times New Roman"/>
          <w:sz w:val="24"/>
        </w:rPr>
        <w:t>(Sadowski et al., 2018)</w:t>
      </w:r>
      <w:r w:rsidR="00E447D1" w:rsidRPr="006F3FF2">
        <w:rPr>
          <w:rFonts w:ascii="Times New Roman" w:hAnsi="Times New Roman" w:cs="Times New Roman"/>
          <w:sz w:val="24"/>
          <w:szCs w:val="24"/>
        </w:rPr>
        <w:fldChar w:fldCharType="end"/>
      </w:r>
      <w:r w:rsidRPr="006F3FF2">
        <w:rPr>
          <w:rFonts w:ascii="Times New Roman" w:hAnsi="Times New Roman" w:cs="Times New Roman"/>
          <w:sz w:val="24"/>
          <w:szCs w:val="24"/>
        </w:rPr>
        <w:t xml:space="preserve">. The immediate solution adopted today to this limitation is called </w:t>
      </w:r>
      <w:proofErr w:type="spellStart"/>
      <w:r w:rsidRPr="006F3FF2">
        <w:rPr>
          <w:rFonts w:ascii="Times New Roman" w:hAnsi="Times New Roman" w:cs="Times New Roman"/>
          <w:sz w:val="24"/>
          <w:szCs w:val="24"/>
        </w:rPr>
        <w:t>Mordern</w:t>
      </w:r>
      <w:proofErr w:type="spellEnd"/>
      <w:r w:rsidRPr="006F3FF2">
        <w:rPr>
          <w:rFonts w:ascii="Times New Roman" w:hAnsi="Times New Roman" w:cs="Times New Roman"/>
          <w:sz w:val="24"/>
          <w:szCs w:val="24"/>
        </w:rPr>
        <w:t xml:space="preserve"> Code Review (MCR). </w:t>
      </w:r>
    </w:p>
    <w:p w14:paraId="7225A59E" w14:textId="1AE9E37D" w:rsidR="00010BF3" w:rsidRPr="006F3FF2" w:rsidRDefault="00405723" w:rsidP="00010BF3">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MCR is a lightweight approach to traditional code inspections or peer review</w:t>
      </w:r>
      <w:r w:rsidR="00E447D1" w:rsidRPr="006F3FF2">
        <w:rPr>
          <w:rFonts w:ascii="Times New Roman" w:hAnsi="Times New Roman" w:cs="Times New Roman"/>
          <w:sz w:val="24"/>
          <w:szCs w:val="24"/>
        </w:rPr>
        <w:t xml:space="preserve"> </w:t>
      </w:r>
      <w:r w:rsidR="00E447D1" w:rsidRPr="006F3FF2">
        <w:rPr>
          <w:rFonts w:ascii="Times New Roman" w:hAnsi="Times New Roman" w:cs="Times New Roman"/>
          <w:sz w:val="24"/>
          <w:szCs w:val="24"/>
        </w:rPr>
        <w:fldChar w:fldCharType="begin"/>
      </w:r>
      <w:r w:rsidR="008E5993">
        <w:rPr>
          <w:rFonts w:ascii="Times New Roman" w:hAnsi="Times New Roman" w:cs="Times New Roman"/>
          <w:sz w:val="24"/>
          <w:szCs w:val="24"/>
        </w:rPr>
        <w:instrText xml:space="preserve"> ADDIN ZOTERO_ITEM CSL_CITATION {"citationID":"yWWSNkw2","properties":{"formattedCitation":"(Badampudi et al., 2023)","plainCitation":"(Badampudi et al., 2023)","noteIndex":0},"citationItems":[{"id":"TnmRoe7m/dbOwNij1","uris":["http://zotero.org/users/local/uSBjEyoA/items/K52XL6FT"],"itemData":{"id":"MFregkkm/M1HqKnYd","type":"article-journal","abstract":"Background: Modern Code Review (MCR) is a lightweight alternative to traditional code inspections. While secondary studies on MCR exist, it is uanknown whether the research community has targeted themes that practitioners consider important.Objectives: The objectives are to provide an overview of MCR research, analyze the practitioners’ opinions on the importance of MCR research, investigate the alignment between research and practice, and propose future MCR research avenues.Method: We conducted a systematic mapping study to survey state of the art until and including 2021, employed the Q-Methodology to analyze the practitioners’ perception of the relevance of MCR research, and analyzed the primary studies’ research impact.Results: We analyzed 244 primary studies, resulting in five themes. As a result of the 1,300 survey data points, we found that the respondents are positive about research investigating the impact of MCR on product quality and MCR process properties. In contrast, they are negative about human factor– and support systems–related research.Conclusion: These results indicate a misalignment between the state of the art and the themes deemed important by most survey respondents. Researchers should focus on solutions that can improve the state of MCR practice. We provide an MCR research agenda that can potentially increase the impact of MCR research.","container-title":"ACM Trans. Softw. Eng. Methodol.","DOI":"10.1145/3585004","ISSN":"1049-331X","issue":"4","note":"publisher-place: New York, NY, USA\npublisher: Association for Computing Machinery","title":"Modern Code Reviews—Survey of Literature and Practice","URL":"https://doi.org/10.1145/3585004","volume":"32","author":[{"family":"Badampudi","given":"Deepika"},{"family":"Unterkalmsteiner","given":"Michael"},{"family":"Britto","given":"Ricardo"}],"issued":{"date-parts":[["2023",5]]}}}],"schema":"https://github.com/citation-style-language/schema/raw/master/csl-citation.json"} </w:instrText>
      </w:r>
      <w:r w:rsidR="00E447D1" w:rsidRPr="006F3FF2">
        <w:rPr>
          <w:rFonts w:ascii="Times New Roman" w:hAnsi="Times New Roman" w:cs="Times New Roman"/>
          <w:sz w:val="24"/>
          <w:szCs w:val="24"/>
        </w:rPr>
        <w:fldChar w:fldCharType="separate"/>
      </w:r>
      <w:r w:rsidR="003B3C20" w:rsidRPr="006F3FF2">
        <w:rPr>
          <w:rFonts w:ascii="Times New Roman" w:hAnsi="Times New Roman" w:cs="Times New Roman"/>
          <w:sz w:val="24"/>
        </w:rPr>
        <w:t>(</w:t>
      </w:r>
      <w:proofErr w:type="spellStart"/>
      <w:r w:rsidR="003B3C20" w:rsidRPr="006F3FF2">
        <w:rPr>
          <w:rFonts w:ascii="Times New Roman" w:hAnsi="Times New Roman" w:cs="Times New Roman"/>
          <w:sz w:val="24"/>
        </w:rPr>
        <w:t>Badampudi</w:t>
      </w:r>
      <w:proofErr w:type="spellEnd"/>
      <w:r w:rsidR="003B3C20" w:rsidRPr="006F3FF2">
        <w:rPr>
          <w:rFonts w:ascii="Times New Roman" w:hAnsi="Times New Roman" w:cs="Times New Roman"/>
          <w:sz w:val="24"/>
        </w:rPr>
        <w:t xml:space="preserve"> et al., 2023)</w:t>
      </w:r>
      <w:r w:rsidR="00E447D1" w:rsidRPr="006F3FF2">
        <w:rPr>
          <w:rFonts w:ascii="Times New Roman" w:hAnsi="Times New Roman" w:cs="Times New Roman"/>
          <w:sz w:val="24"/>
          <w:szCs w:val="24"/>
        </w:rPr>
        <w:fldChar w:fldCharType="end"/>
      </w:r>
      <w:r w:rsidRPr="006F3FF2">
        <w:rPr>
          <w:rFonts w:ascii="Times New Roman" w:hAnsi="Times New Roman" w:cs="Times New Roman"/>
          <w:sz w:val="24"/>
          <w:szCs w:val="24"/>
        </w:rPr>
        <w:t xml:space="preserve">. During the process, one or more reviewers assess the code for errors, adherence to coding standards, test coverage, and more. These MCR tools automate many aspects of the review process, making it faster and more efficient compared to traditional peer review methods that rely solely on manual processes </w:t>
      </w:r>
      <w:r w:rsidR="003B3C20" w:rsidRPr="006F3FF2">
        <w:rPr>
          <w:rFonts w:ascii="Times New Roman" w:hAnsi="Times New Roman" w:cs="Times New Roman"/>
          <w:sz w:val="24"/>
          <w:szCs w:val="24"/>
        </w:rPr>
        <w:fldChar w:fldCharType="begin"/>
      </w:r>
      <w:r w:rsidR="003B3C20" w:rsidRPr="006F3FF2">
        <w:rPr>
          <w:rFonts w:ascii="Times New Roman" w:hAnsi="Times New Roman" w:cs="Times New Roman"/>
          <w:sz w:val="24"/>
          <w:szCs w:val="24"/>
        </w:rPr>
        <w:instrText xml:space="preserve"> ADDIN ZOTERO_ITEM CSL_CITATION {"citationID":"SY2cp02I","properties":{"formattedCitation":"(Qiao et al., 2024)","plainCitation":"(Qiao et al., 2024)","noteIndex":0},"citationItems":[{"id":60,"uris":["http://zotero.org/users/local/cHAViu4H/items/USVQHSBT"],"itemData":{"id":60,"type":"article-journal","container-title":"ArXiv","title":"Code Reviewer Recommendation Based on a Hypergraph with Multiplex Relationships","URL":"https://api.semanticscholar.org/CorpusID:267061002","volume":"abs/2401.10755","author":[{"family":"Qiao","given":"Yu"},{"family":"Wang","given":"Jian"},{"family":"Cheng","given":"Can"},{"family":"Tang","given":"Wei"},{"family":"Liang","given":"Peng"},{"family":"Zhao","given":"Yuqi"},{"family":"Li","given":"Bing"}],"issued":{"date-parts":[["2024"]]}}}],"schema":"https://github.com/citation-style-language/schema/raw/master/csl-citation.json"} </w:instrText>
      </w:r>
      <w:r w:rsidR="003B3C20" w:rsidRPr="006F3FF2">
        <w:rPr>
          <w:rFonts w:ascii="Times New Roman" w:hAnsi="Times New Roman" w:cs="Times New Roman"/>
          <w:sz w:val="24"/>
          <w:szCs w:val="24"/>
        </w:rPr>
        <w:fldChar w:fldCharType="separate"/>
      </w:r>
      <w:r w:rsidR="003B3C20" w:rsidRPr="006F3FF2">
        <w:rPr>
          <w:rFonts w:ascii="Times New Roman" w:hAnsi="Times New Roman" w:cs="Times New Roman"/>
          <w:sz w:val="24"/>
        </w:rPr>
        <w:t>(Qiao et al., 2024)</w:t>
      </w:r>
      <w:r w:rsidR="003B3C20" w:rsidRPr="006F3FF2">
        <w:rPr>
          <w:rFonts w:ascii="Times New Roman" w:hAnsi="Times New Roman" w:cs="Times New Roman"/>
          <w:sz w:val="24"/>
          <w:szCs w:val="24"/>
        </w:rPr>
        <w:fldChar w:fldCharType="end"/>
      </w:r>
      <w:r w:rsidR="003B3C20" w:rsidRPr="006F3FF2">
        <w:rPr>
          <w:rFonts w:ascii="Times New Roman" w:hAnsi="Times New Roman" w:cs="Times New Roman"/>
          <w:sz w:val="24"/>
          <w:szCs w:val="24"/>
        </w:rPr>
        <w:t xml:space="preserve">. </w:t>
      </w:r>
      <w:r w:rsidRPr="006F3FF2">
        <w:rPr>
          <w:rFonts w:ascii="Times New Roman" w:hAnsi="Times New Roman" w:cs="Times New Roman"/>
          <w:sz w:val="24"/>
          <w:szCs w:val="24"/>
        </w:rPr>
        <w:t xml:space="preserve">For example, tools like GitHub, GitLab, and provide features such as inline commenting, automated code formatting checks, and integration with Continuous Integration/Continuous Deployment (CI/CD) pipelines, streamlining the review process. </w:t>
      </w:r>
    </w:p>
    <w:p w14:paraId="123E05EF" w14:textId="20152748" w:rsidR="0093409F" w:rsidRPr="006F3FF2" w:rsidRDefault="00405723" w:rsidP="00010BF3">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 xml:space="preserve">MCR’s process as explained in the works by </w:t>
      </w:r>
      <w:proofErr w:type="spellStart"/>
      <w:r w:rsidRPr="006F3FF2">
        <w:rPr>
          <w:rFonts w:ascii="Times New Roman" w:hAnsi="Times New Roman" w:cs="Times New Roman"/>
          <w:sz w:val="24"/>
          <w:szCs w:val="24"/>
        </w:rPr>
        <w:t>Badampudi</w:t>
      </w:r>
      <w:proofErr w:type="spellEnd"/>
      <w:r w:rsidRPr="006F3FF2">
        <w:rPr>
          <w:rFonts w:ascii="Times New Roman" w:hAnsi="Times New Roman" w:cs="Times New Roman"/>
          <w:sz w:val="24"/>
          <w:szCs w:val="24"/>
        </w:rPr>
        <w:t xml:space="preserve"> et al.,</w:t>
      </w:r>
      <w:r w:rsidR="000069D3" w:rsidRPr="006F3FF2">
        <w:rPr>
          <w:rFonts w:ascii="Times New Roman" w:hAnsi="Times New Roman" w:cs="Times New Roman"/>
          <w:sz w:val="24"/>
          <w:szCs w:val="24"/>
        </w:rPr>
        <w:t xml:space="preserve"> </w:t>
      </w:r>
      <w:r w:rsidR="000069D3" w:rsidRPr="006F3FF2">
        <w:rPr>
          <w:rFonts w:ascii="Times New Roman" w:hAnsi="Times New Roman" w:cs="Times New Roman"/>
          <w:sz w:val="24"/>
          <w:szCs w:val="24"/>
        </w:rPr>
        <w:fldChar w:fldCharType="begin"/>
      </w:r>
      <w:r w:rsidR="008E5993">
        <w:rPr>
          <w:rFonts w:ascii="Times New Roman" w:hAnsi="Times New Roman" w:cs="Times New Roman"/>
          <w:sz w:val="24"/>
          <w:szCs w:val="24"/>
        </w:rPr>
        <w:instrText xml:space="preserve"> ADDIN ZOTERO_ITEM CSL_CITATION {"citationID":"JlQaaz6D","properties":{"formattedCitation":"(2023)","plainCitation":"(2023)","noteIndex":0},"citationItems":[{"id":"TnmRoe7m/dbOwNij1","uris":["http://zotero.org/users/local/uSBjEyoA/items/K52XL6FT"],"itemData":{"id":"MFregkkm/M1HqKnYd","type":"article-journal","abstract":"Background: Modern Code Review (MCR) is a lightweight alternative to traditional code inspections. While secondary studies on MCR exist, it is uanknown whether the research community has targeted themes that practitioners consider important.Objectives: The objectives are to provide an overview of MCR research, analyze the practitioners’ opinions on the importance of MCR research, investigate the alignment between research and practice, and propose future MCR research avenues.Method: We conducted a systematic mapping study to survey state of the art until and including 2021, employed the Q-Methodology to analyze the practitioners’ perception of the relevance of MCR research, and analyzed the primary studies’ research impact.Results: We analyzed 244 primary studies, resulting in five themes. As a result of the 1,300 survey data points, we found that the respondents are positive about research investigating the impact of MCR on product quality and MCR process properties. In contrast, they are negative about human factor– and support systems–related research.Conclusion: These results indicate a misalignment between the state of the art and the themes deemed important by most survey respondents. Researchers should focus on solutions that can improve the state of MCR practice. We provide an MCR research agenda that can potentially increase the impact of MCR research.","container-title":"ACM Trans. Softw. Eng. Methodol.","DOI":"10.1145/3585004","ISSN":"1049-331X","issue":"4","note":"publisher-place: New York, NY, USA\npublisher: Association for Computing Machinery","title":"Modern Code Reviews—Survey of Literature and Practice","URL":"https://doi.org/10.1145/3585004","volume":"32","author":[{"family":"Badampudi","given":"Deepika"},{"family":"Unterkalmsteiner","given":"Michael"},{"family":"Britto","given":"Ricardo"}],"issued":{"date-parts":[["2023",5]]}},"label":"page","suppress-author":true}],"schema":"https://github.com/citation-style-language/schema/raw/master/csl-citation.json"} </w:instrText>
      </w:r>
      <w:r w:rsidR="000069D3" w:rsidRPr="006F3FF2">
        <w:rPr>
          <w:rFonts w:ascii="Times New Roman" w:hAnsi="Times New Roman" w:cs="Times New Roman"/>
          <w:sz w:val="24"/>
          <w:szCs w:val="24"/>
        </w:rPr>
        <w:fldChar w:fldCharType="separate"/>
      </w:r>
      <w:r w:rsidR="0093409F" w:rsidRPr="006F3FF2">
        <w:rPr>
          <w:rFonts w:ascii="Times New Roman" w:hAnsi="Times New Roman" w:cs="Times New Roman"/>
          <w:sz w:val="24"/>
        </w:rPr>
        <w:t>(2023)</w:t>
      </w:r>
      <w:r w:rsidR="000069D3" w:rsidRPr="006F3FF2">
        <w:rPr>
          <w:rFonts w:ascii="Times New Roman" w:hAnsi="Times New Roman" w:cs="Times New Roman"/>
          <w:sz w:val="24"/>
          <w:szCs w:val="24"/>
        </w:rPr>
        <w:fldChar w:fldCharType="end"/>
      </w:r>
      <w:r w:rsidRPr="006F3FF2">
        <w:rPr>
          <w:rFonts w:ascii="Times New Roman" w:hAnsi="Times New Roman" w:cs="Times New Roman"/>
          <w:sz w:val="24"/>
          <w:szCs w:val="24"/>
        </w:rPr>
        <w:t xml:space="preserve"> follows a series of six main steps that integrate with version </w:t>
      </w:r>
      <w:r w:rsidR="00CC74E5" w:rsidRPr="006F3FF2">
        <w:rPr>
          <w:rFonts w:ascii="Times New Roman" w:hAnsi="Times New Roman" w:cs="Times New Roman"/>
          <w:sz w:val="24"/>
          <w:szCs w:val="24"/>
        </w:rPr>
        <w:t>control</w:t>
      </w:r>
      <w:r w:rsidRPr="006F3FF2">
        <w:rPr>
          <w:rFonts w:ascii="Times New Roman" w:hAnsi="Times New Roman" w:cs="Times New Roman"/>
          <w:sz w:val="24"/>
          <w:szCs w:val="24"/>
        </w:rPr>
        <w:t xml:space="preserve"> systems (e.g., Gerrit, </w:t>
      </w:r>
      <w:r w:rsidR="00CC74E5" w:rsidRPr="006F3FF2">
        <w:rPr>
          <w:rFonts w:ascii="Times New Roman" w:hAnsi="Times New Roman" w:cs="Times New Roman"/>
          <w:sz w:val="24"/>
          <w:szCs w:val="24"/>
        </w:rPr>
        <w:t>GitHub</w:t>
      </w:r>
      <w:r w:rsidRPr="006F3FF2">
        <w:rPr>
          <w:rFonts w:ascii="Times New Roman" w:hAnsi="Times New Roman" w:cs="Times New Roman"/>
          <w:sz w:val="24"/>
          <w:szCs w:val="24"/>
        </w:rPr>
        <w:t xml:space="preserve"> and GitLab). The steps involved in this process include:</w:t>
      </w:r>
    </w:p>
    <w:p w14:paraId="207F2AF1" w14:textId="04195840" w:rsidR="00C05F8F" w:rsidRPr="006F3FF2" w:rsidRDefault="00C05F8F" w:rsidP="001D11DF">
      <w:pPr>
        <w:pStyle w:val="Item"/>
        <w:numPr>
          <w:ilvl w:val="0"/>
          <w:numId w:val="9"/>
        </w:numPr>
      </w:pPr>
      <w:r w:rsidRPr="006F3FF2">
        <w:t xml:space="preserve">In Step 1, the code author(s) or developers submit code or changes. Usually, version control systems like Gerrit and </w:t>
      </w:r>
      <w:r w:rsidR="00CC74E5" w:rsidRPr="006F3FF2">
        <w:t>GitHub</w:t>
      </w:r>
      <w:r w:rsidRPr="006F3FF2">
        <w:t xml:space="preserve"> are used, the developer creates a pull request. </w:t>
      </w:r>
    </w:p>
    <w:p w14:paraId="53EC4CF2" w14:textId="77777777" w:rsidR="00C05F8F" w:rsidRPr="006F3FF2" w:rsidRDefault="00C05F8F" w:rsidP="001D11DF">
      <w:pPr>
        <w:pStyle w:val="Item"/>
        <w:numPr>
          <w:ilvl w:val="0"/>
          <w:numId w:val="9"/>
        </w:numPr>
      </w:pPr>
      <w:r w:rsidRPr="006F3FF2">
        <w:t xml:space="preserve">In Step 2, the project or code owner selects one or more reviewers, usually using heuristics, to review the new pull requests made by the code author(s). </w:t>
      </w:r>
    </w:p>
    <w:p w14:paraId="618E624D" w14:textId="03162C3A" w:rsidR="00C05F8F" w:rsidRPr="006F3FF2" w:rsidRDefault="00C05F8F" w:rsidP="001D11DF">
      <w:pPr>
        <w:pStyle w:val="Item"/>
        <w:numPr>
          <w:ilvl w:val="0"/>
          <w:numId w:val="9"/>
        </w:numPr>
      </w:pPr>
      <w:r w:rsidRPr="006F3FF2">
        <w:t xml:space="preserve">In Step 3, the reviewer(s) are notified of their </w:t>
      </w:r>
      <w:r w:rsidR="00CC74E5" w:rsidRPr="006F3FF2">
        <w:t>assignment</w:t>
      </w:r>
      <w:r w:rsidRPr="006F3FF2">
        <w:t xml:space="preserve">. </w:t>
      </w:r>
    </w:p>
    <w:p w14:paraId="4D51EB8B" w14:textId="77777777" w:rsidR="00C05F8F" w:rsidRPr="006F3FF2" w:rsidRDefault="00C05F8F" w:rsidP="001D11DF">
      <w:pPr>
        <w:pStyle w:val="Item"/>
        <w:numPr>
          <w:ilvl w:val="0"/>
          <w:numId w:val="9"/>
        </w:numPr>
      </w:pPr>
      <w:r w:rsidRPr="006F3FF2">
        <w:t>In Step 4, the reviewer(s) check the code for defects or suggest improvement.</w:t>
      </w:r>
    </w:p>
    <w:p w14:paraId="2707AC73" w14:textId="77777777" w:rsidR="00C05F8F" w:rsidRPr="006F3FF2" w:rsidRDefault="00C05F8F" w:rsidP="001D11DF">
      <w:pPr>
        <w:pStyle w:val="Item"/>
        <w:numPr>
          <w:ilvl w:val="0"/>
          <w:numId w:val="9"/>
        </w:numPr>
      </w:pPr>
      <w:r w:rsidRPr="006F3FF2">
        <w:t>In Step 5, the reviewer(s) and author(s) discuss the feedback from the review.</w:t>
      </w:r>
    </w:p>
    <w:p w14:paraId="18A05EBD" w14:textId="1D6E2ED7" w:rsidR="0093409F" w:rsidRPr="006F3FF2" w:rsidRDefault="00C05F8F" w:rsidP="001D11DF">
      <w:pPr>
        <w:pStyle w:val="Item"/>
        <w:numPr>
          <w:ilvl w:val="0"/>
          <w:numId w:val="9"/>
        </w:numPr>
      </w:pPr>
      <w:r w:rsidRPr="006F3FF2">
        <w:t>In Step 6, the pull request or code change is rejected or sent back to the author(s) for refinement. If no further rework is required, the code change is merged into the codebase.</w:t>
      </w:r>
    </w:p>
    <w:p w14:paraId="45ADB6BC" w14:textId="77777777" w:rsidR="00CC358A" w:rsidRPr="006F3FF2" w:rsidRDefault="00CC358A" w:rsidP="001D11DF">
      <w:pPr>
        <w:pStyle w:val="Item"/>
        <w:numPr>
          <w:ilvl w:val="0"/>
          <w:numId w:val="0"/>
        </w:numPr>
      </w:pPr>
      <w:r w:rsidRPr="006F3FF2">
        <w:rPr>
          <w:noProof/>
        </w:rPr>
        <w:lastRenderedPageBreak/>
        <w:drawing>
          <wp:inline distT="0" distB="0" distL="0" distR="0" wp14:anchorId="342FBB15" wp14:editId="11578EFF">
            <wp:extent cx="5715000" cy="3498850"/>
            <wp:effectExtent l="0" t="0" r="0" b="0"/>
            <wp:docPr id="562434193"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434193" name="Picture 1" descr="A diagram of a company&#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3498850"/>
                    </a:xfrm>
                    <a:prstGeom prst="rect">
                      <a:avLst/>
                    </a:prstGeom>
                    <a:noFill/>
                    <a:ln>
                      <a:noFill/>
                    </a:ln>
                  </pic:spPr>
                </pic:pic>
              </a:graphicData>
            </a:graphic>
          </wp:inline>
        </w:drawing>
      </w:r>
    </w:p>
    <w:p w14:paraId="38A4578F" w14:textId="578733F1" w:rsidR="00CC74E5" w:rsidRPr="006F3FF2" w:rsidRDefault="00CC358A" w:rsidP="00170A95">
      <w:pPr>
        <w:pStyle w:val="Caption"/>
      </w:pPr>
      <w:bookmarkStart w:id="54" w:name="_Toc170401021"/>
      <w:bookmarkStart w:id="55" w:name="_Toc170447870"/>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2</w:t>
      </w:r>
      <w:r w:rsidR="00491A41">
        <w:fldChar w:fldCharType="end"/>
      </w:r>
      <w:r w:rsidRPr="006F3FF2">
        <w:t xml:space="preserve"> Overview of steps in modern code reviews, adapted from</w:t>
      </w:r>
      <w:r w:rsidR="00C66BC8" w:rsidRPr="006F3FF2">
        <w:t xml:space="preserve"> </w:t>
      </w:r>
      <w:proofErr w:type="spellStart"/>
      <w:r w:rsidR="00C66BC8" w:rsidRPr="006F3FF2">
        <w:t>Badampudi</w:t>
      </w:r>
      <w:proofErr w:type="spellEnd"/>
      <w:r w:rsidR="00C66BC8" w:rsidRPr="006F3FF2">
        <w:t xml:space="preserve"> et al.,</w:t>
      </w:r>
      <w:r w:rsidR="0057218D" w:rsidRPr="006F3FF2">
        <w:t xml:space="preserve"> </w:t>
      </w:r>
      <w:r w:rsidR="0057218D" w:rsidRPr="006F3FF2">
        <w:fldChar w:fldCharType="begin"/>
      </w:r>
      <w:r w:rsidR="008E5993">
        <w:instrText xml:space="preserve"> ADDIN ZOTERO_ITEM CSL_CITATION {"citationID":"ReIbvSTh","properties":{"formattedCitation":"(2023)","plainCitation":"(2023)","noteIndex":0},"citationItems":[{"id":"TnmRoe7m/dbOwNij1","uris":["http://zotero.org/users/local/uSBjEyoA/items/K52XL6FT"],"itemData":{"id":"MFregkkm/M1HqKnYd","type":"article-journal","abstract":"Background: Modern Code Review (MCR) is a lightweight alternative to traditional code inspections. While secondary studies on MCR exist, it is uanknown whether the research community has targeted themes that practitioners consider important.Objectives: The objectives are to provide an overview of MCR research, analyze the practitioners’ opinions on the importance of MCR research, investigate the alignment between research and practice, and propose future MCR research avenues.Method: We conducted a systematic mapping study to survey state of the art until and including 2021, employed the Q-Methodology to analyze the practitioners’ perception of the relevance of MCR research, and analyzed the primary studies’ research impact.Results: We analyzed 244 primary studies, resulting in five themes. As a result of the 1,300 survey data points, we found that the respondents are positive about research investigating the impact of MCR on product quality and MCR process properties. In contrast, they are negative about human factor– and support systems–related research.Conclusion: These results indicate a misalignment between the state of the art and the themes deemed important by most survey respondents. Researchers should focus on solutions that can improve the state of MCR practice. We provide an MCR research agenda that can potentially increase the impact of MCR research.","container-title":"ACM Trans. Softw. Eng. Methodol.","DOI":"10.1145/3585004","ISSN":"1049-331X","issue":"4","note":"publisher-place: New York, NY, USA\npublisher: Association for Computing Machinery","title":"Modern Code Reviews—Survey of Literature and Practice","URL":"https://doi.org/10.1145/3585004","volume":"32","author":[{"family":"Badampudi","given":"Deepika"},{"family":"Unterkalmsteiner","given":"Michael"},{"family":"Britto","given":"Ricardo"}],"issued":{"date-parts":[["2023",5]]}},"label":"page","suppress-author":true}],"schema":"https://github.com/citation-style-language/schema/raw/master/csl-citation.json"} </w:instrText>
      </w:r>
      <w:r w:rsidR="0057218D" w:rsidRPr="006F3FF2">
        <w:fldChar w:fldCharType="separate"/>
      </w:r>
      <w:r w:rsidR="0057218D" w:rsidRPr="006F3FF2">
        <w:t>(2023)</w:t>
      </w:r>
      <w:r w:rsidR="0057218D" w:rsidRPr="006F3FF2">
        <w:fldChar w:fldCharType="end"/>
      </w:r>
      <w:r w:rsidR="006B634B" w:rsidRPr="006F3FF2">
        <w:t>.</w:t>
      </w:r>
      <w:bookmarkEnd w:id="54"/>
      <w:bookmarkEnd w:id="55"/>
    </w:p>
    <w:p w14:paraId="3BCAF957" w14:textId="16003EF1" w:rsidR="006B634B" w:rsidRPr="006F3FF2" w:rsidRDefault="006B634B" w:rsidP="006B634B">
      <w:pPr>
        <w:pStyle w:val="Heading3"/>
      </w:pPr>
      <w:bookmarkStart w:id="56" w:name="_Toc170400843"/>
      <w:r w:rsidRPr="006F3FF2">
        <w:t>2.4.2.</w:t>
      </w:r>
      <w:r w:rsidRPr="006F3FF2">
        <w:tab/>
        <w:t>Intelligent Code Review Tools</w:t>
      </w:r>
      <w:bookmarkEnd w:id="56"/>
    </w:p>
    <w:p w14:paraId="0EB31B0E" w14:textId="5615A99F" w:rsidR="00DE4E1A" w:rsidRPr="006F3FF2" w:rsidRDefault="00B50924" w:rsidP="00DE4E1A">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Software development teams using the MCR process struggle to keep pace with the ever</w:t>
      </w:r>
      <w:r w:rsidRPr="006F3FF2">
        <w:rPr>
          <w:rFonts w:ascii="Times New Roman" w:hAnsi="Times New Roman" w:cs="Times New Roman"/>
          <w:sz w:val="24"/>
          <w:szCs w:val="24"/>
        </w:rPr>
        <w:noBreakHyphen/>
        <w:t>increasing scale of software projects</w:t>
      </w:r>
      <w:r w:rsidR="00F6718E" w:rsidRPr="006F3FF2">
        <w:rPr>
          <w:rFonts w:ascii="Times New Roman" w:hAnsi="Times New Roman" w:cs="Times New Roman"/>
          <w:sz w:val="24"/>
          <w:szCs w:val="24"/>
        </w:rPr>
        <w:t xml:space="preserve"> </w:t>
      </w:r>
      <w:r w:rsidR="00F6718E" w:rsidRPr="006F3FF2">
        <w:rPr>
          <w:rFonts w:ascii="Times New Roman" w:hAnsi="Times New Roman" w:cs="Times New Roman"/>
          <w:sz w:val="24"/>
          <w:szCs w:val="24"/>
        </w:rPr>
        <w:fldChar w:fldCharType="begin"/>
      </w:r>
      <w:r w:rsidR="00F6718E" w:rsidRPr="006F3FF2">
        <w:rPr>
          <w:rFonts w:ascii="Times New Roman" w:hAnsi="Times New Roman" w:cs="Times New Roman"/>
          <w:sz w:val="24"/>
          <w:szCs w:val="24"/>
        </w:rPr>
        <w:instrText xml:space="preserve"> ADDIN ZOTERO_ITEM CSL_CITATION {"citationID":"TNWLIlni","properties":{"formattedCitation":"(J. Siow, 2019)","plainCitation":"(J. Siow, 2019)","noteIndex":0},"citationItems":[{"id":49,"uris":["http://zotero.org/users/local/cHAViu4H/items/DF2JYZU6"],"itemData":{"id":49,"type":"article-journal","container-title":"2020 IEEE 27th International Conference on Software Analysis, Evolution and Reengineering (SANER)","page":"284-295","title":"CORE: Automating Review Recommendation for Code Changes","author":[{"family":"J. Siow","given":"Yang Liu","suffix":"Cuiyun Gao, Lingling Fan, Sen Chen"}],"issued":{"date-parts":[["2019"]]}}}],"schema":"https://github.com/citation-style-language/schema/raw/master/csl-citation.json"} </w:instrText>
      </w:r>
      <w:r w:rsidR="00F6718E" w:rsidRPr="006F3FF2">
        <w:rPr>
          <w:rFonts w:ascii="Times New Roman" w:hAnsi="Times New Roman" w:cs="Times New Roman"/>
          <w:sz w:val="24"/>
          <w:szCs w:val="24"/>
        </w:rPr>
        <w:fldChar w:fldCharType="separate"/>
      </w:r>
      <w:r w:rsidR="00F6718E" w:rsidRPr="006F3FF2">
        <w:rPr>
          <w:rFonts w:ascii="Times New Roman" w:hAnsi="Times New Roman" w:cs="Times New Roman"/>
          <w:sz w:val="24"/>
        </w:rPr>
        <w:t>(J. Siow, 2019)</w:t>
      </w:r>
      <w:r w:rsidR="00F6718E" w:rsidRPr="006F3FF2">
        <w:rPr>
          <w:rFonts w:ascii="Times New Roman" w:hAnsi="Times New Roman" w:cs="Times New Roman"/>
          <w:sz w:val="24"/>
          <w:szCs w:val="24"/>
        </w:rPr>
        <w:fldChar w:fldCharType="end"/>
      </w:r>
      <w:r w:rsidRPr="006F3FF2">
        <w:rPr>
          <w:rFonts w:ascii="Times New Roman" w:hAnsi="Times New Roman" w:cs="Times New Roman"/>
          <w:sz w:val="24"/>
          <w:szCs w:val="24"/>
        </w:rPr>
        <w:t>, as code reviewers often have to allocate a huge amount of time in performing code review tasks due to the amount of code changes in large</w:t>
      </w:r>
      <w:r w:rsidRPr="006F3FF2">
        <w:rPr>
          <w:rFonts w:ascii="Times New Roman" w:hAnsi="Times New Roman" w:cs="Times New Roman"/>
          <w:sz w:val="24"/>
          <w:szCs w:val="24"/>
        </w:rPr>
        <w:noBreakHyphen/>
        <w:t>scale codebases. While some part of the code review processes have been automated with the use of linters or static analysis tools that contain rules related to coding best practices</w:t>
      </w:r>
      <w:r w:rsidR="00DE74F1" w:rsidRPr="006F3FF2">
        <w:rPr>
          <w:rFonts w:ascii="Times New Roman" w:hAnsi="Times New Roman" w:cs="Times New Roman"/>
          <w:sz w:val="24"/>
          <w:szCs w:val="24"/>
        </w:rPr>
        <w:t xml:space="preserve"> </w:t>
      </w:r>
      <w:r w:rsidR="00DE74F1" w:rsidRPr="006F3FF2">
        <w:rPr>
          <w:rFonts w:ascii="Times New Roman" w:hAnsi="Times New Roman" w:cs="Times New Roman"/>
          <w:sz w:val="24"/>
          <w:szCs w:val="24"/>
        </w:rPr>
        <w:fldChar w:fldCharType="begin"/>
      </w:r>
      <w:r w:rsidR="00DE74F1" w:rsidRPr="006F3FF2">
        <w:rPr>
          <w:rFonts w:ascii="Times New Roman" w:hAnsi="Times New Roman" w:cs="Times New Roman"/>
          <w:sz w:val="24"/>
          <w:szCs w:val="24"/>
        </w:rPr>
        <w:instrText xml:space="preserve"> ADDIN ZOTERO_ITEM CSL_CITATION {"citationID":"gMpiNNT7","properties":{"formattedCitation":"(Bielik et al., 2017)","plainCitation":"(Bielik et al., 2017)","noteIndex":0},"citationItems":[{"id":52,"uris":["http://zotero.org/users/local/cHAViu4H/items/GSZKXQJF"],"itemData":{"id":52,"type":"paper-conference","DOI":"10.1007/978-3-319-63387-9_12","ISBN":"978-3-319-63386-2","page":"233-253","title":"Learning a Static Analyzer from Data","author":[{"family":"Bielik","given":"Pavol"},{"family":"Raychev","given":"Veselin"},{"family":"Vechev","given":"Martin"}],"issued":{"date-parts":[["2017",7]]}}}],"schema":"https://github.com/citation-style-language/schema/raw/master/csl-citation.json"} </w:instrText>
      </w:r>
      <w:r w:rsidR="00DE74F1" w:rsidRPr="006F3FF2">
        <w:rPr>
          <w:rFonts w:ascii="Times New Roman" w:hAnsi="Times New Roman" w:cs="Times New Roman"/>
          <w:sz w:val="24"/>
          <w:szCs w:val="24"/>
        </w:rPr>
        <w:fldChar w:fldCharType="separate"/>
      </w:r>
      <w:r w:rsidR="00DE74F1" w:rsidRPr="006F3FF2">
        <w:rPr>
          <w:rFonts w:ascii="Times New Roman" w:hAnsi="Times New Roman" w:cs="Times New Roman"/>
          <w:sz w:val="24"/>
        </w:rPr>
        <w:t>(Bielik et al., 2017)</w:t>
      </w:r>
      <w:r w:rsidR="00DE74F1" w:rsidRPr="006F3FF2">
        <w:rPr>
          <w:rFonts w:ascii="Times New Roman" w:hAnsi="Times New Roman" w:cs="Times New Roman"/>
          <w:sz w:val="24"/>
          <w:szCs w:val="24"/>
        </w:rPr>
        <w:fldChar w:fldCharType="end"/>
      </w:r>
      <w:r w:rsidRPr="006F3FF2">
        <w:rPr>
          <w:rFonts w:ascii="Times New Roman" w:hAnsi="Times New Roman" w:cs="Times New Roman"/>
          <w:sz w:val="24"/>
          <w:szCs w:val="24"/>
        </w:rPr>
        <w:t>, there’s still a huge amount of effort put into the review process, as these tools mainly detect common issues and leave important aspects such as defects, architectural issues, and testing for code</w:t>
      </w:r>
      <w:r w:rsidR="000C72A8" w:rsidRPr="006F3FF2">
        <w:rPr>
          <w:rFonts w:ascii="Times New Roman" w:hAnsi="Times New Roman" w:cs="Times New Roman"/>
          <w:sz w:val="24"/>
          <w:szCs w:val="24"/>
        </w:rPr>
        <w:t xml:space="preserve"> </w:t>
      </w:r>
      <w:r w:rsidR="000C72A8" w:rsidRPr="006F3FF2">
        <w:rPr>
          <w:rFonts w:ascii="Times New Roman" w:hAnsi="Times New Roman" w:cs="Times New Roman"/>
          <w:sz w:val="24"/>
          <w:szCs w:val="24"/>
        </w:rPr>
        <w:fldChar w:fldCharType="begin"/>
      </w:r>
      <w:r w:rsidR="000C72A8" w:rsidRPr="006F3FF2">
        <w:rPr>
          <w:rFonts w:ascii="Times New Roman" w:hAnsi="Times New Roman" w:cs="Times New Roman"/>
          <w:sz w:val="24"/>
          <w:szCs w:val="24"/>
        </w:rPr>
        <w:instrText xml:space="preserve"> ADDIN ZOTERO_ITEM CSL_CITATION {"citationID":"L5R1AKU4","properties":{"formattedCitation":"(Gupta, 2018)","plainCitation":"(Gupta, 2018)","noteIndex":0},"citationItems":[{"id":51,"uris":["http://zotero.org/users/local/cHAViu4H/items/XJYPW96Z"],"itemData":{"id":51,"type":"paper-conference","title":"Intelligent code reviews using deep learning","URL":"https://api.semanticscholar.org/CorpusID:52219239","author":[{"family":"Gupta","given":"Anshul"}],"issued":{"date-parts":[["2018"]]}}}],"schema":"https://github.com/citation-style-language/schema/raw/master/csl-citation.json"} </w:instrText>
      </w:r>
      <w:r w:rsidR="000C72A8" w:rsidRPr="006F3FF2">
        <w:rPr>
          <w:rFonts w:ascii="Times New Roman" w:hAnsi="Times New Roman" w:cs="Times New Roman"/>
          <w:sz w:val="24"/>
          <w:szCs w:val="24"/>
        </w:rPr>
        <w:fldChar w:fldCharType="separate"/>
      </w:r>
      <w:r w:rsidR="000C72A8" w:rsidRPr="006F3FF2">
        <w:rPr>
          <w:rFonts w:ascii="Times New Roman" w:hAnsi="Times New Roman" w:cs="Times New Roman"/>
          <w:sz w:val="24"/>
        </w:rPr>
        <w:t>(Gupta, 2018)</w:t>
      </w:r>
      <w:r w:rsidR="000C72A8" w:rsidRPr="006F3FF2">
        <w:rPr>
          <w:rFonts w:ascii="Times New Roman" w:hAnsi="Times New Roman" w:cs="Times New Roman"/>
          <w:sz w:val="24"/>
          <w:szCs w:val="24"/>
        </w:rPr>
        <w:fldChar w:fldCharType="end"/>
      </w:r>
      <w:r w:rsidR="000C72A8" w:rsidRPr="006F3FF2">
        <w:rPr>
          <w:rFonts w:ascii="Times New Roman" w:hAnsi="Times New Roman" w:cs="Times New Roman"/>
          <w:sz w:val="24"/>
          <w:szCs w:val="24"/>
        </w:rPr>
        <w:t>.</w:t>
      </w:r>
      <w:r w:rsidRPr="006F3FF2">
        <w:rPr>
          <w:rFonts w:ascii="Times New Roman" w:hAnsi="Times New Roman" w:cs="Times New Roman"/>
          <w:sz w:val="24"/>
          <w:szCs w:val="24"/>
        </w:rPr>
        <w:t xml:space="preserve"> </w:t>
      </w:r>
    </w:p>
    <w:p w14:paraId="71096E55" w14:textId="14212E8B" w:rsidR="008D4E52" w:rsidRPr="006F3FF2" w:rsidRDefault="00B50924" w:rsidP="008D4E52">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Although defect detection remains important in these code review processes</w:t>
      </w:r>
      <w:r w:rsidR="00A94CF8" w:rsidRPr="006F3FF2">
        <w:rPr>
          <w:rFonts w:ascii="Times New Roman" w:hAnsi="Times New Roman" w:cs="Times New Roman"/>
          <w:sz w:val="24"/>
          <w:szCs w:val="24"/>
        </w:rPr>
        <w:t xml:space="preserve"> </w:t>
      </w:r>
      <w:r w:rsidR="00A94CF8" w:rsidRPr="006F3FF2">
        <w:rPr>
          <w:rFonts w:ascii="Times New Roman" w:hAnsi="Times New Roman" w:cs="Times New Roman"/>
          <w:sz w:val="24"/>
          <w:szCs w:val="24"/>
        </w:rPr>
        <w:fldChar w:fldCharType="begin"/>
      </w:r>
      <w:r w:rsidR="00A94CF8" w:rsidRPr="006F3FF2">
        <w:rPr>
          <w:rFonts w:ascii="Times New Roman" w:hAnsi="Times New Roman" w:cs="Times New Roman"/>
          <w:sz w:val="24"/>
          <w:szCs w:val="24"/>
        </w:rPr>
        <w:instrText xml:space="preserve"> ADDIN ZOTERO_ITEM CSL_CITATION {"citationID":"KAnrSpvJ","properties":{"formattedCitation":"(Fan et al., 2018)","plainCitation":"(Fan et al., 2018)","noteIndex":0},"citationItems":[{"id":47,"uris":["http://zotero.org/users/local/cHAViu4H/items/QLWE84CG"],"itemData":{"id":47,"type":"article-journal","collection-title":"ASE '18","container-title":"Proceedings of the 33rd ACM/IEEE International Conference on Automated Software Engineering","DOI":"10.1145/3238147.3238170","note":"ISBN: 9781450359375\npublisher-place: New York, NY, USA\npublisher: Association for Computing Machinery","page":"486–497","title":"Efficiently manifesting asynchronous programming errors in Android apps","author":[{"family":"Fan","given":"Lingling"},{"family":"Su","given":"Ting"},{"family":"Chen","given":"Sen"},{"family":"Meng","given":"Guozhu"},{"family":"Liu","given":"Yang"},{"family":"Xu","given":"Lihua"},{"family":"Pu","given":"Geguang"}],"issued":{"date-parts":[["2018"]]}}}],"schema":"https://github.com/citation-style-language/schema/raw/master/csl-citation.json"} </w:instrText>
      </w:r>
      <w:r w:rsidR="00A94CF8" w:rsidRPr="006F3FF2">
        <w:rPr>
          <w:rFonts w:ascii="Times New Roman" w:hAnsi="Times New Roman" w:cs="Times New Roman"/>
          <w:sz w:val="24"/>
          <w:szCs w:val="24"/>
        </w:rPr>
        <w:fldChar w:fldCharType="separate"/>
      </w:r>
      <w:r w:rsidR="00A94CF8" w:rsidRPr="006F3FF2">
        <w:rPr>
          <w:rFonts w:ascii="Times New Roman" w:hAnsi="Times New Roman" w:cs="Times New Roman"/>
          <w:sz w:val="24"/>
        </w:rPr>
        <w:t>(Fan et al., 2018)</w:t>
      </w:r>
      <w:r w:rsidR="00A94CF8" w:rsidRPr="006F3FF2">
        <w:rPr>
          <w:rFonts w:ascii="Times New Roman" w:hAnsi="Times New Roman" w:cs="Times New Roman"/>
          <w:sz w:val="24"/>
          <w:szCs w:val="24"/>
        </w:rPr>
        <w:fldChar w:fldCharType="end"/>
      </w:r>
      <w:r w:rsidRPr="006F3FF2">
        <w:rPr>
          <w:rFonts w:ascii="Times New Roman" w:hAnsi="Times New Roman" w:cs="Times New Roman"/>
          <w:sz w:val="24"/>
          <w:szCs w:val="24"/>
        </w:rPr>
        <w:t>, industry developers increasingly value code quality aspects that promote long</w:t>
      </w:r>
      <w:r w:rsidRPr="006F3FF2">
        <w:rPr>
          <w:rFonts w:ascii="Times New Roman" w:hAnsi="Times New Roman" w:cs="Times New Roman"/>
          <w:sz w:val="24"/>
          <w:szCs w:val="24"/>
        </w:rPr>
        <w:noBreakHyphen/>
        <w:t xml:space="preserve">term maintainability, understanding of source code and code improvement </w:t>
      </w:r>
      <w:r w:rsidR="00A068F4" w:rsidRPr="006F3FF2">
        <w:rPr>
          <w:rFonts w:ascii="Times New Roman" w:hAnsi="Times New Roman" w:cs="Times New Roman"/>
          <w:sz w:val="24"/>
          <w:szCs w:val="24"/>
        </w:rPr>
        <w:fldChar w:fldCharType="begin"/>
      </w:r>
      <w:r w:rsidR="00A068F4" w:rsidRPr="006F3FF2">
        <w:rPr>
          <w:rFonts w:ascii="Times New Roman" w:hAnsi="Times New Roman" w:cs="Times New Roman"/>
          <w:sz w:val="24"/>
          <w:szCs w:val="24"/>
        </w:rPr>
        <w:instrText xml:space="preserve"> ADDIN ZOTERO_ITEM CSL_CITATION {"citationID":"OkVgpjYT","properties":{"formattedCitation":"(Alberto Bacchelli, 2013)","plainCitation":"(Alberto Bacchelli, 2013)","noteIndex":0},"citationItems":[{"id":48,"uris":["http://zotero.org/users/local/cHAViu4H/items/9YYICB8W"],"itemData":{"id":48,"type":"article-journal","container-title":"2013 35th International Conference on Software Engineering (ICSE)","page":"712-721","title":"Expectations, outcomes, and challenges of modern code review","author":[{"family":"Alberto Bacchelli","given":"Christian Bird"}],"issued":{"date-parts":[["2013"]]}}}],"schema":"https://github.com/citation-style-language/schema/raw/master/csl-citation.json"} </w:instrText>
      </w:r>
      <w:r w:rsidR="00A068F4" w:rsidRPr="006F3FF2">
        <w:rPr>
          <w:rFonts w:ascii="Times New Roman" w:hAnsi="Times New Roman" w:cs="Times New Roman"/>
          <w:sz w:val="24"/>
          <w:szCs w:val="24"/>
        </w:rPr>
        <w:fldChar w:fldCharType="separate"/>
      </w:r>
      <w:r w:rsidR="00A068F4" w:rsidRPr="006F3FF2">
        <w:rPr>
          <w:rFonts w:ascii="Times New Roman" w:hAnsi="Times New Roman" w:cs="Times New Roman"/>
          <w:sz w:val="24"/>
        </w:rPr>
        <w:t>(Alberto Bacchelli, 2013)</w:t>
      </w:r>
      <w:r w:rsidR="00A068F4" w:rsidRPr="006F3FF2">
        <w:rPr>
          <w:rFonts w:ascii="Times New Roman" w:hAnsi="Times New Roman" w:cs="Times New Roman"/>
          <w:sz w:val="24"/>
          <w:szCs w:val="24"/>
        </w:rPr>
        <w:fldChar w:fldCharType="end"/>
      </w:r>
      <w:r w:rsidR="00A068F4" w:rsidRPr="006F3FF2">
        <w:rPr>
          <w:rFonts w:ascii="Times New Roman" w:hAnsi="Times New Roman" w:cs="Times New Roman"/>
          <w:sz w:val="24"/>
          <w:szCs w:val="24"/>
        </w:rPr>
        <w:t xml:space="preserve">. </w:t>
      </w:r>
      <w:r w:rsidRPr="006F3FF2">
        <w:rPr>
          <w:rFonts w:ascii="Times New Roman" w:hAnsi="Times New Roman" w:cs="Times New Roman"/>
          <w:sz w:val="24"/>
          <w:szCs w:val="24"/>
        </w:rPr>
        <w:t>Many research studies aim to reduce the amount of time spent on code review processes by providing solutions to close the learning gap of these systems.</w:t>
      </w:r>
      <w:r w:rsidR="00562E35" w:rsidRPr="006F3FF2">
        <w:rPr>
          <w:rFonts w:ascii="Times New Roman" w:hAnsi="Times New Roman" w:cs="Times New Roman"/>
          <w:sz w:val="24"/>
          <w:szCs w:val="24"/>
        </w:rPr>
        <w:t xml:space="preserve"> Research work such as </w:t>
      </w:r>
      <w:proofErr w:type="spellStart"/>
      <w:r w:rsidR="00562E35" w:rsidRPr="006F3FF2">
        <w:rPr>
          <w:rFonts w:ascii="Times New Roman" w:hAnsi="Times New Roman" w:cs="Times New Roman"/>
          <w:sz w:val="24"/>
          <w:szCs w:val="24"/>
        </w:rPr>
        <w:lastRenderedPageBreak/>
        <w:t>DeepCodeReviewer</w:t>
      </w:r>
      <w:proofErr w:type="spellEnd"/>
      <w:r w:rsidR="00562E35" w:rsidRPr="006F3FF2">
        <w:rPr>
          <w:rFonts w:ascii="Times New Roman" w:hAnsi="Times New Roman" w:cs="Times New Roman"/>
          <w:sz w:val="24"/>
          <w:szCs w:val="24"/>
        </w:rPr>
        <w:t xml:space="preserve"> (DCR) by</w:t>
      </w:r>
      <w:r w:rsidR="00A46E88" w:rsidRPr="006F3FF2">
        <w:rPr>
          <w:rFonts w:ascii="Times New Roman" w:hAnsi="Times New Roman" w:cs="Times New Roman"/>
          <w:sz w:val="24"/>
          <w:szCs w:val="24"/>
        </w:rPr>
        <w:t xml:space="preserve"> Gupta</w:t>
      </w:r>
      <w:r w:rsidR="001526D9" w:rsidRPr="006F3FF2">
        <w:rPr>
          <w:rFonts w:ascii="Times New Roman" w:hAnsi="Times New Roman" w:cs="Times New Roman"/>
          <w:sz w:val="24"/>
          <w:szCs w:val="24"/>
        </w:rPr>
        <w:t xml:space="preserve"> </w:t>
      </w:r>
      <w:r w:rsidR="001526D9" w:rsidRPr="006F3FF2">
        <w:rPr>
          <w:rFonts w:ascii="Times New Roman" w:hAnsi="Times New Roman" w:cs="Times New Roman"/>
          <w:sz w:val="24"/>
          <w:szCs w:val="24"/>
        </w:rPr>
        <w:fldChar w:fldCharType="begin"/>
      </w:r>
      <w:r w:rsidR="001526D9" w:rsidRPr="006F3FF2">
        <w:rPr>
          <w:rFonts w:ascii="Times New Roman" w:hAnsi="Times New Roman" w:cs="Times New Roman"/>
          <w:sz w:val="24"/>
          <w:szCs w:val="24"/>
        </w:rPr>
        <w:instrText xml:space="preserve"> ADDIN ZOTERO_ITEM CSL_CITATION {"citationID":"QC9XwbiE","properties":{"formattedCitation":"(2018)","plainCitation":"(2018)","noteIndex":0},"citationItems":[{"id":51,"uris":["http://zotero.org/users/local/cHAViu4H/items/XJYPW96Z"],"itemData":{"id":51,"type":"paper-conference","title":"Intelligent code reviews using deep learning","URL":"https://api.semanticscholar.org/CorpusID:52219239","author":[{"family":"Gupta","given":"Anshul"}],"issued":{"date-parts":[["2018"]]}},"label":"page","suppress-author":true}],"schema":"https://github.com/citation-style-language/schema/raw/master/csl-citation.json"} </w:instrText>
      </w:r>
      <w:r w:rsidR="001526D9" w:rsidRPr="006F3FF2">
        <w:rPr>
          <w:rFonts w:ascii="Times New Roman" w:hAnsi="Times New Roman" w:cs="Times New Roman"/>
          <w:sz w:val="24"/>
          <w:szCs w:val="24"/>
        </w:rPr>
        <w:fldChar w:fldCharType="separate"/>
      </w:r>
      <w:r w:rsidR="001526D9" w:rsidRPr="006F3FF2">
        <w:rPr>
          <w:rFonts w:ascii="Times New Roman" w:hAnsi="Times New Roman" w:cs="Times New Roman"/>
          <w:sz w:val="24"/>
        </w:rPr>
        <w:t>(2018)</w:t>
      </w:r>
      <w:r w:rsidR="001526D9" w:rsidRPr="006F3FF2">
        <w:rPr>
          <w:rFonts w:ascii="Times New Roman" w:hAnsi="Times New Roman" w:cs="Times New Roman"/>
          <w:sz w:val="24"/>
          <w:szCs w:val="24"/>
        </w:rPr>
        <w:fldChar w:fldCharType="end"/>
      </w:r>
      <w:r w:rsidR="00562E35" w:rsidRPr="006F3FF2">
        <w:rPr>
          <w:rFonts w:ascii="Times New Roman" w:hAnsi="Times New Roman" w:cs="Times New Roman"/>
          <w:sz w:val="24"/>
          <w:szCs w:val="24"/>
        </w:rPr>
        <w:t>, aims to recommend reviews by learning the relevancy between the source code and</w:t>
      </w:r>
      <w:r w:rsidR="00A46E88" w:rsidRPr="006F3FF2">
        <w:rPr>
          <w:rFonts w:ascii="Times New Roman" w:hAnsi="Times New Roman" w:cs="Times New Roman"/>
          <w:sz w:val="24"/>
          <w:szCs w:val="24"/>
        </w:rPr>
        <w:t xml:space="preserve"> the</w:t>
      </w:r>
      <w:r w:rsidR="00562E35" w:rsidRPr="006F3FF2">
        <w:rPr>
          <w:rFonts w:ascii="Times New Roman" w:hAnsi="Times New Roman" w:cs="Times New Roman"/>
          <w:sz w:val="24"/>
          <w:szCs w:val="24"/>
        </w:rPr>
        <w:t xml:space="preserve"> review</w:t>
      </w:r>
      <w:r w:rsidR="00A46E88" w:rsidRPr="006F3FF2">
        <w:rPr>
          <w:rFonts w:ascii="Times New Roman" w:hAnsi="Times New Roman" w:cs="Times New Roman"/>
          <w:sz w:val="24"/>
          <w:szCs w:val="24"/>
        </w:rPr>
        <w:t xml:space="preserve">. The </w:t>
      </w:r>
      <w:r w:rsidR="00562E35" w:rsidRPr="006F3FF2">
        <w:rPr>
          <w:rFonts w:ascii="Times New Roman" w:hAnsi="Times New Roman" w:cs="Times New Roman"/>
          <w:sz w:val="24"/>
          <w:szCs w:val="24"/>
        </w:rPr>
        <w:t xml:space="preserve">Code Review Bot, </w:t>
      </w:r>
      <w:r w:rsidR="0035217F" w:rsidRPr="006F3FF2">
        <w:rPr>
          <w:rFonts w:ascii="Times New Roman" w:hAnsi="Times New Roman" w:cs="Times New Roman"/>
          <w:sz w:val="24"/>
          <w:szCs w:val="24"/>
        </w:rPr>
        <w:fldChar w:fldCharType="begin"/>
      </w:r>
      <w:r w:rsidR="008E5993">
        <w:rPr>
          <w:rFonts w:ascii="Times New Roman" w:hAnsi="Times New Roman" w:cs="Times New Roman"/>
          <w:sz w:val="24"/>
          <w:szCs w:val="24"/>
        </w:rPr>
        <w:instrText xml:space="preserve"> ADDIN ZOTERO_ITEM CSL_CITATION {"citationID":"AMZZYNyT","properties":{"formattedCitation":"(Kim et al., 2022)","plainCitation":"(Kim et al., 2022)","noteIndex":0},"citationItems":[{"id":"TnmRoe7m/BkJhpNoK","uris":["http://zotero.org/users/local/uSBjEyoA/items/FCCUWXIZ"],"itemData":{"id":"obMLkusc/bRsHcpXz","type":"paper-conference","collection-title":"ESEC/FSE 2022","container-title":"Proceedings of the 30th ACM Joint European Software Engineering Conference and Symposium on the Foundations of Software Engineering","DOI":"10.1145/3540250.3558950","event-place":"New York, NY, USA","ISBN":"978-1-4503-9413-0","note":"event-place: &lt;conf-loc&gt;, &lt;city&gt;Singapore&lt;/city&gt;, &lt;country&gt;Singapore&lt;/country&gt;, &lt;/conf-loc&gt;","page":"1398–1407","publisher":"Association for Computing Machinery","publisher-place":"New York, NY, USA","title":"Understanding automated code review process and developer experience in industry","URL":"https://doi.org/10.1145/3540250.3558950","author":[{"family":"Kim","given":"Hyungjin"},{"family":"Kwon","given":"Yonghwi"},{"family":"Joh","given":"Sangwoo"},{"family":"Kwon","given":"Hyukin"},{"family":"Ryou","given":"Yeonhee"},{"family":"Kim","given":"Taeksu"}],"issued":{"date-parts":[["2022"]]}}}],"schema":"https://github.com/citation-style-language/schema/raw/master/csl-citation.json"} </w:instrText>
      </w:r>
      <w:r w:rsidR="0035217F" w:rsidRPr="006F3FF2">
        <w:rPr>
          <w:rFonts w:ascii="Times New Roman" w:hAnsi="Times New Roman" w:cs="Times New Roman"/>
          <w:sz w:val="24"/>
          <w:szCs w:val="24"/>
        </w:rPr>
        <w:fldChar w:fldCharType="separate"/>
      </w:r>
      <w:r w:rsidR="0035217F" w:rsidRPr="006F3FF2">
        <w:rPr>
          <w:rFonts w:ascii="Times New Roman" w:hAnsi="Times New Roman" w:cs="Times New Roman"/>
          <w:sz w:val="24"/>
        </w:rPr>
        <w:t>(Kim et al., 2022)</w:t>
      </w:r>
      <w:r w:rsidR="0035217F" w:rsidRPr="006F3FF2">
        <w:rPr>
          <w:rFonts w:ascii="Times New Roman" w:hAnsi="Times New Roman" w:cs="Times New Roman"/>
          <w:sz w:val="24"/>
          <w:szCs w:val="24"/>
        </w:rPr>
        <w:fldChar w:fldCharType="end"/>
      </w:r>
      <w:r w:rsidR="00562E35" w:rsidRPr="006F3FF2">
        <w:rPr>
          <w:rFonts w:ascii="Times New Roman" w:hAnsi="Times New Roman" w:cs="Times New Roman"/>
          <w:sz w:val="24"/>
          <w:szCs w:val="24"/>
        </w:rPr>
        <w:t xml:space="preserve">, is designed to process review requests holistically regardless of such </w:t>
      </w:r>
      <w:r w:rsidR="00A34BBA" w:rsidRPr="006F3FF2">
        <w:rPr>
          <w:rFonts w:ascii="Times New Roman" w:hAnsi="Times New Roman" w:cs="Times New Roman"/>
          <w:sz w:val="24"/>
          <w:szCs w:val="24"/>
        </w:rPr>
        <w:t>environments and</w:t>
      </w:r>
      <w:r w:rsidR="00562E35" w:rsidRPr="006F3FF2">
        <w:rPr>
          <w:rFonts w:ascii="Times New Roman" w:hAnsi="Times New Roman" w:cs="Times New Roman"/>
          <w:sz w:val="24"/>
          <w:szCs w:val="24"/>
        </w:rPr>
        <w:t xml:space="preserve"> checks various quality</w:t>
      </w:r>
      <w:r w:rsidR="00562E35" w:rsidRPr="006F3FF2">
        <w:rPr>
          <w:rFonts w:ascii="Times New Roman" w:hAnsi="Times New Roman" w:cs="Times New Roman"/>
          <w:sz w:val="24"/>
          <w:szCs w:val="24"/>
        </w:rPr>
        <w:noBreakHyphen/>
        <w:t xml:space="preserve">assurance items such as potential defects in the code, coding style, test coverage, and </w:t>
      </w:r>
      <w:r w:rsidR="008D4E52" w:rsidRPr="006F3FF2">
        <w:rPr>
          <w:rFonts w:ascii="Times New Roman" w:hAnsi="Times New Roman" w:cs="Times New Roman"/>
          <w:sz w:val="24"/>
          <w:szCs w:val="24"/>
        </w:rPr>
        <w:t>open-source</w:t>
      </w:r>
      <w:r w:rsidR="00562E35" w:rsidRPr="006F3FF2">
        <w:rPr>
          <w:rFonts w:ascii="Times New Roman" w:hAnsi="Times New Roman" w:cs="Times New Roman"/>
          <w:sz w:val="24"/>
          <w:szCs w:val="24"/>
        </w:rPr>
        <w:t xml:space="preserve"> license violations. </w:t>
      </w:r>
    </w:p>
    <w:p w14:paraId="71A3CF41" w14:textId="63E8C5F2" w:rsidR="006B634B" w:rsidRPr="006F3FF2" w:rsidRDefault="00562E35" w:rsidP="008D4E52">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 xml:space="preserve">Essentially, intelligent code review tools, such as </w:t>
      </w:r>
      <w:proofErr w:type="spellStart"/>
      <w:r w:rsidRPr="006F3FF2">
        <w:rPr>
          <w:rFonts w:ascii="Times New Roman" w:hAnsi="Times New Roman" w:cs="Times New Roman"/>
          <w:sz w:val="24"/>
          <w:szCs w:val="24"/>
        </w:rPr>
        <w:t>DeepCodeReviewer</w:t>
      </w:r>
      <w:proofErr w:type="spellEnd"/>
      <w:r w:rsidRPr="006F3FF2">
        <w:rPr>
          <w:rFonts w:ascii="Times New Roman" w:hAnsi="Times New Roman" w:cs="Times New Roman"/>
          <w:sz w:val="24"/>
          <w:szCs w:val="24"/>
        </w:rPr>
        <w:t xml:space="preserve"> (DCR) and Code Review Bot, use deep learning and automation to enhance the code review process. DCR, for example, recommends relevant code reviews based on historical data, while Code Review Bot checks for potential defects, coding style, test coverage, and </w:t>
      </w:r>
      <w:r w:rsidR="00686AAA" w:rsidRPr="006F3FF2">
        <w:rPr>
          <w:rFonts w:ascii="Times New Roman" w:hAnsi="Times New Roman" w:cs="Times New Roman"/>
          <w:sz w:val="24"/>
          <w:szCs w:val="24"/>
        </w:rPr>
        <w:t>open-source</w:t>
      </w:r>
      <w:r w:rsidRPr="006F3FF2">
        <w:rPr>
          <w:rFonts w:ascii="Times New Roman" w:hAnsi="Times New Roman" w:cs="Times New Roman"/>
          <w:sz w:val="24"/>
          <w:szCs w:val="24"/>
        </w:rPr>
        <w:t xml:space="preserve"> license violations. These tools have been found to be effective in improving the efficiency of change</w:t>
      </w:r>
      <w:r w:rsidRPr="006F3FF2">
        <w:rPr>
          <w:rFonts w:ascii="Times New Roman" w:hAnsi="Times New Roman" w:cs="Times New Roman"/>
          <w:sz w:val="24"/>
          <w:szCs w:val="24"/>
        </w:rPr>
        <w:noBreakHyphen/>
        <w:t>based code review. They have also been well</w:t>
      </w:r>
      <w:r w:rsidRPr="006F3FF2">
        <w:rPr>
          <w:rFonts w:ascii="Times New Roman" w:hAnsi="Times New Roman" w:cs="Times New Roman"/>
          <w:sz w:val="24"/>
          <w:szCs w:val="24"/>
        </w:rPr>
        <w:noBreakHyphen/>
        <w:t>received by developers, with positive feedback and active response to reviews.</w:t>
      </w:r>
    </w:p>
    <w:p w14:paraId="145B371F" w14:textId="15AD17E6" w:rsidR="0035217F" w:rsidRPr="006F3FF2" w:rsidRDefault="0035217F" w:rsidP="0035217F">
      <w:pPr>
        <w:pStyle w:val="Heading3"/>
      </w:pPr>
      <w:bookmarkStart w:id="57" w:name="_Toc170400844"/>
      <w:r w:rsidRPr="006F3FF2">
        <w:t>2.4.3.</w:t>
      </w:r>
      <w:r w:rsidR="00EF6796" w:rsidRPr="006F3FF2">
        <w:tab/>
      </w:r>
      <w:r w:rsidRPr="006F3FF2">
        <w:t>Static Analysis</w:t>
      </w:r>
      <w:bookmarkEnd w:id="57"/>
    </w:p>
    <w:p w14:paraId="1DF8A767" w14:textId="3EBB1FE1" w:rsidR="00600599" w:rsidRPr="006F3FF2" w:rsidRDefault="00600599" w:rsidP="00600599">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 xml:space="preserve">Static code analysis tools play a crucial role in software development by assisting developers in enhancing the quality of their code. These tools statically evaluate source code to identify bugs, security vulnerabilities, duplications, and code smells. As noted by Møller &amp; Schwartzbach </w:t>
      </w:r>
      <w:r w:rsidR="00383330" w:rsidRPr="006F3FF2">
        <w:rPr>
          <w:rFonts w:ascii="Times New Roman" w:hAnsi="Times New Roman" w:cs="Times New Roman"/>
          <w:sz w:val="24"/>
          <w:szCs w:val="24"/>
        </w:rPr>
        <w:fldChar w:fldCharType="begin"/>
      </w:r>
      <w:r w:rsidR="00E15473" w:rsidRPr="006F3FF2">
        <w:rPr>
          <w:rFonts w:ascii="Times New Roman" w:hAnsi="Times New Roman" w:cs="Times New Roman"/>
          <w:sz w:val="24"/>
          <w:szCs w:val="24"/>
        </w:rPr>
        <w:instrText xml:space="preserve"> ADDIN ZOTERO_ITEM CSL_CITATION {"citationID":"v7uWzV6L","properties":{"formattedCitation":"(2020)","plainCitation":"(2020)","noteIndex":0},"citationItems":[{"id":54,"uris":["http://zotero.org/users/local/cHAViu4H/items/5BF8J5GW"],"itemData":{"id":54,"type":"book","publisher":"Department of Computer Science, Aarhus University","title":"Static Program Analysis","URL":"https://cs.au.dk/~amoeller/spa/","author":[{"family":"Møller","given":"Anders"},{"family":"Schwartzbach","given":"Michael I."}],"issued":{"date-parts":[["2020",11]]}},"label":"page","suppress-author":true}],"schema":"https://github.com/citation-style-language/schema/raw/master/csl-citation.json"} </w:instrText>
      </w:r>
      <w:r w:rsidR="00383330" w:rsidRPr="006F3FF2">
        <w:rPr>
          <w:rFonts w:ascii="Times New Roman" w:hAnsi="Times New Roman" w:cs="Times New Roman"/>
          <w:sz w:val="24"/>
          <w:szCs w:val="24"/>
        </w:rPr>
        <w:fldChar w:fldCharType="separate"/>
      </w:r>
      <w:r w:rsidR="00E15473" w:rsidRPr="006F3FF2">
        <w:rPr>
          <w:rFonts w:ascii="Times New Roman" w:hAnsi="Times New Roman" w:cs="Times New Roman"/>
          <w:sz w:val="24"/>
        </w:rPr>
        <w:t>(2020)</w:t>
      </w:r>
      <w:r w:rsidR="00383330" w:rsidRPr="006F3FF2">
        <w:rPr>
          <w:rFonts w:ascii="Times New Roman" w:hAnsi="Times New Roman" w:cs="Times New Roman"/>
          <w:sz w:val="24"/>
          <w:szCs w:val="24"/>
        </w:rPr>
        <w:fldChar w:fldCharType="end"/>
      </w:r>
      <w:r w:rsidRPr="006F3FF2">
        <w:rPr>
          <w:rFonts w:ascii="Times New Roman" w:hAnsi="Times New Roman" w:cs="Times New Roman"/>
          <w:sz w:val="24"/>
          <w:szCs w:val="24"/>
        </w:rPr>
        <w:t>, the practice of static analysis has also been instrumental in optimizing compilers since the 1960s and has since expanded to aid in software debugging and quality improvement</w:t>
      </w:r>
      <w:r w:rsidR="00E15473" w:rsidRPr="006F3FF2">
        <w:rPr>
          <w:rFonts w:ascii="Times New Roman" w:hAnsi="Times New Roman" w:cs="Times New Roman"/>
          <w:sz w:val="24"/>
          <w:szCs w:val="24"/>
        </w:rPr>
        <w:t xml:space="preserve"> </w:t>
      </w:r>
      <w:r w:rsidR="00E15473" w:rsidRPr="006F3FF2">
        <w:rPr>
          <w:rFonts w:ascii="Times New Roman" w:hAnsi="Times New Roman" w:cs="Times New Roman"/>
          <w:sz w:val="24"/>
          <w:szCs w:val="24"/>
        </w:rPr>
        <w:fldChar w:fldCharType="begin"/>
      </w:r>
      <w:r w:rsidR="00E15473" w:rsidRPr="006F3FF2">
        <w:rPr>
          <w:rFonts w:ascii="Times New Roman" w:hAnsi="Times New Roman" w:cs="Times New Roman"/>
          <w:sz w:val="24"/>
          <w:szCs w:val="24"/>
        </w:rPr>
        <w:instrText xml:space="preserve"> ADDIN ZOTERO_ITEM CSL_CITATION {"citationID":"SQq5pA87","properties":{"formattedCitation":"(Danilo et al., 2021)","plainCitation":"(Danilo et al., 2021)","noteIndex":0},"citationItems":[{"id":55,"uris":["http://zotero.org/users/local/cHAViu4H/items/G4JDLUFM"],"itemData":{"id":55,"type":"paper-conference","DOI":"10.1109/INFOTEH51037.2021.9400688","page":"1-6","title":"Analysis of the Tools for Static Code Analysis","author":[{"family":"Danilo","given":"Nikolić"},{"family":"Stefanović","given":"Darko"},{"family":"Dakic","given":"Dusanka"},{"family":"Sladojevic","given":"Srdan"},{"family":"Ristic","given":"Sonja"}],"issued":{"date-parts":[["2021",3]]}}}],"schema":"https://github.com/citation-style-language/schema/raw/master/csl-citation.json"} </w:instrText>
      </w:r>
      <w:r w:rsidR="00E15473" w:rsidRPr="006F3FF2">
        <w:rPr>
          <w:rFonts w:ascii="Times New Roman" w:hAnsi="Times New Roman" w:cs="Times New Roman"/>
          <w:sz w:val="24"/>
          <w:szCs w:val="24"/>
        </w:rPr>
        <w:fldChar w:fldCharType="separate"/>
      </w:r>
      <w:r w:rsidR="00E15473" w:rsidRPr="006F3FF2">
        <w:rPr>
          <w:rFonts w:ascii="Times New Roman" w:hAnsi="Times New Roman" w:cs="Times New Roman"/>
          <w:sz w:val="24"/>
        </w:rPr>
        <w:t>(Danilo et al., 2021)</w:t>
      </w:r>
      <w:r w:rsidR="00E15473" w:rsidRPr="006F3FF2">
        <w:rPr>
          <w:rFonts w:ascii="Times New Roman" w:hAnsi="Times New Roman" w:cs="Times New Roman"/>
          <w:sz w:val="24"/>
          <w:szCs w:val="24"/>
        </w:rPr>
        <w:fldChar w:fldCharType="end"/>
      </w:r>
      <w:r w:rsidRPr="006F3FF2">
        <w:rPr>
          <w:rFonts w:ascii="Times New Roman" w:hAnsi="Times New Roman" w:cs="Times New Roman"/>
          <w:sz w:val="24"/>
          <w:szCs w:val="24"/>
        </w:rPr>
        <w:t xml:space="preserve">. The adoption of static analysis tools has become increasingly prevalent in the industry, offering developers insights into code quality standards and potential defects </w:t>
      </w:r>
      <w:r w:rsidR="00E15473" w:rsidRPr="006F3FF2">
        <w:rPr>
          <w:rFonts w:ascii="Times New Roman" w:hAnsi="Times New Roman" w:cs="Times New Roman"/>
          <w:sz w:val="24"/>
          <w:szCs w:val="24"/>
        </w:rPr>
        <w:fldChar w:fldCharType="begin"/>
      </w:r>
      <w:r w:rsidR="00E15473" w:rsidRPr="006F3FF2">
        <w:rPr>
          <w:rFonts w:ascii="Times New Roman" w:hAnsi="Times New Roman" w:cs="Times New Roman"/>
          <w:sz w:val="24"/>
          <w:szCs w:val="24"/>
        </w:rPr>
        <w:instrText xml:space="preserve"> ADDIN ZOTERO_ITEM CSL_CITATION {"citationID":"q9Amb15M","properties":{"formattedCitation":"(Ilyas &amp; Elkhalifa, 2016)","plainCitation":"(Ilyas &amp; Elkhalifa, 2016)","noteIndex":0},"citationItems":[{"id":53,"uris":["http://zotero.org/users/local/cHAViu4H/items/ILYTDCKM"],"itemData":{"id":53,"type":"paper-conference","title":"Static Code Analysis: A Systematic Literature Review and an Industrial Survey","URL":"https://api.semanticscholar.org/CorpusID:65258085","author":[{"family":"Ilyas","given":"Bilal"},{"family":"Elkhalifa","given":"Islam"}],"issued":{"date-parts":[["2016"]]}}}],"schema":"https://github.com/citation-style-language/schema/raw/master/csl-citation.json"} </w:instrText>
      </w:r>
      <w:r w:rsidR="00E15473" w:rsidRPr="006F3FF2">
        <w:rPr>
          <w:rFonts w:ascii="Times New Roman" w:hAnsi="Times New Roman" w:cs="Times New Roman"/>
          <w:sz w:val="24"/>
          <w:szCs w:val="24"/>
        </w:rPr>
        <w:fldChar w:fldCharType="separate"/>
      </w:r>
      <w:r w:rsidR="00E15473" w:rsidRPr="006F3FF2">
        <w:rPr>
          <w:rFonts w:ascii="Times New Roman" w:hAnsi="Times New Roman" w:cs="Times New Roman"/>
          <w:sz w:val="24"/>
        </w:rPr>
        <w:t xml:space="preserve">(Ilyas &amp; </w:t>
      </w:r>
      <w:proofErr w:type="spellStart"/>
      <w:r w:rsidR="00E15473" w:rsidRPr="006F3FF2">
        <w:rPr>
          <w:rFonts w:ascii="Times New Roman" w:hAnsi="Times New Roman" w:cs="Times New Roman"/>
          <w:sz w:val="24"/>
        </w:rPr>
        <w:t>Elkhalifa</w:t>
      </w:r>
      <w:proofErr w:type="spellEnd"/>
      <w:r w:rsidR="00E15473" w:rsidRPr="006F3FF2">
        <w:rPr>
          <w:rFonts w:ascii="Times New Roman" w:hAnsi="Times New Roman" w:cs="Times New Roman"/>
          <w:sz w:val="24"/>
        </w:rPr>
        <w:t>, 2016)</w:t>
      </w:r>
      <w:r w:rsidR="00E15473" w:rsidRPr="006F3FF2">
        <w:rPr>
          <w:rFonts w:ascii="Times New Roman" w:hAnsi="Times New Roman" w:cs="Times New Roman"/>
          <w:sz w:val="24"/>
          <w:szCs w:val="24"/>
        </w:rPr>
        <w:fldChar w:fldCharType="end"/>
      </w:r>
      <w:r w:rsidR="00E15473" w:rsidRPr="006F3FF2">
        <w:rPr>
          <w:rFonts w:ascii="Times New Roman" w:hAnsi="Times New Roman" w:cs="Times New Roman"/>
          <w:sz w:val="24"/>
          <w:szCs w:val="24"/>
        </w:rPr>
        <w:t>.</w:t>
      </w:r>
    </w:p>
    <w:p w14:paraId="23AE9D1B" w14:textId="57F0BA92" w:rsidR="0035217F" w:rsidRPr="006F3FF2" w:rsidRDefault="00600599" w:rsidP="00600599">
      <w:pPr>
        <w:spacing w:line="360" w:lineRule="auto"/>
        <w:jc w:val="both"/>
        <w:rPr>
          <w:rFonts w:ascii="Times New Roman" w:hAnsi="Times New Roman" w:cs="Times New Roman"/>
          <w:sz w:val="24"/>
          <w:szCs w:val="24"/>
        </w:rPr>
      </w:pPr>
      <w:r w:rsidRPr="006F3FF2">
        <w:rPr>
          <w:rFonts w:ascii="Times New Roman" w:hAnsi="Times New Roman" w:cs="Times New Roman"/>
          <w:sz w:val="24"/>
          <w:szCs w:val="24"/>
        </w:rPr>
        <w:t>There are various types of static analysis tools available, each specializing in different programming languages and types of defects. Some tools focus on general</w:t>
      </w:r>
      <w:r w:rsidRPr="006F3FF2">
        <w:rPr>
          <w:rFonts w:ascii="Times New Roman" w:hAnsi="Times New Roman" w:cs="Times New Roman"/>
          <w:sz w:val="24"/>
          <w:szCs w:val="24"/>
        </w:rPr>
        <w:noBreakHyphen/>
        <w:t xml:space="preserve">purpose code analysis, while others are tailored for specific languages like C/C++, Java, or Python. These tools such as </w:t>
      </w:r>
      <w:proofErr w:type="spellStart"/>
      <w:r w:rsidRPr="006F3FF2">
        <w:rPr>
          <w:rFonts w:ascii="Times New Roman" w:hAnsi="Times New Roman" w:cs="Times New Roman"/>
          <w:sz w:val="24"/>
          <w:szCs w:val="24"/>
        </w:rPr>
        <w:t>Cppcheck</w:t>
      </w:r>
      <w:proofErr w:type="spellEnd"/>
      <w:r w:rsidRPr="006F3FF2">
        <w:rPr>
          <w:rFonts w:ascii="Times New Roman" w:hAnsi="Times New Roman" w:cs="Times New Roman"/>
          <w:sz w:val="24"/>
          <w:szCs w:val="24"/>
        </w:rPr>
        <w:t xml:space="preserve">, </w:t>
      </w:r>
      <w:proofErr w:type="spellStart"/>
      <w:r w:rsidRPr="006F3FF2">
        <w:rPr>
          <w:rFonts w:ascii="Times New Roman" w:hAnsi="Times New Roman" w:cs="Times New Roman"/>
          <w:sz w:val="24"/>
          <w:szCs w:val="24"/>
        </w:rPr>
        <w:t>FindBugs</w:t>
      </w:r>
      <w:proofErr w:type="spellEnd"/>
      <w:r w:rsidRPr="006F3FF2">
        <w:rPr>
          <w:rFonts w:ascii="Times New Roman" w:hAnsi="Times New Roman" w:cs="Times New Roman"/>
          <w:sz w:val="24"/>
          <w:szCs w:val="24"/>
        </w:rPr>
        <w:t xml:space="preserve">, and SonarQube, use predefined rules or patterns to identify issues and provide actionable insights to developers for improving code quality. Static analysis tools are continuously evolving to meet the changing needs of software development and to provide more comprehensive coverage in detecting defects and vulnerabilities within the codebase </w:t>
      </w:r>
      <w:r w:rsidR="007A381E" w:rsidRPr="006F3FF2">
        <w:rPr>
          <w:rFonts w:ascii="Times New Roman" w:hAnsi="Times New Roman" w:cs="Times New Roman"/>
          <w:sz w:val="24"/>
          <w:szCs w:val="24"/>
        </w:rPr>
        <w:fldChar w:fldCharType="begin"/>
      </w:r>
      <w:r w:rsidR="007A381E" w:rsidRPr="006F3FF2">
        <w:rPr>
          <w:rFonts w:ascii="Times New Roman" w:hAnsi="Times New Roman" w:cs="Times New Roman"/>
          <w:sz w:val="24"/>
          <w:szCs w:val="24"/>
        </w:rPr>
        <w:instrText xml:space="preserve"> ADDIN ZOTERO_ITEM CSL_CITATION {"citationID":"crPNYAXq","properties":{"formattedCitation":"(Nachtigall et al., 2019)","plainCitation":"(Nachtigall et al., 2019)","noteIndex":0},"citationItems":[{"id":56,"uris":["http://zotero.org/users/local/cHAViu4H/items/YFU5EKB4"],"itemData":{"id":56,"type":"paper-conference","container-title":"2019 34th IEEE/ACM International Conference on Automated Software Engineering Workshop (ASEW)","DOI":"10.1109/ASEW.2019.00023","page":"29-32","title":"Explaining Static Analysis - A Perspective","author":[{"family":"Nachtigall","given":"Marcus"},{"family":"Nguyen Quang Do","given":"Lisa"},{"family":"Bodden","given":"Eric"}],"issued":{"date-parts":[["2019"]]}}}],"schema":"https://github.com/citation-style-language/schema/raw/master/csl-citation.json"} </w:instrText>
      </w:r>
      <w:r w:rsidR="007A381E" w:rsidRPr="006F3FF2">
        <w:rPr>
          <w:rFonts w:ascii="Times New Roman" w:hAnsi="Times New Roman" w:cs="Times New Roman"/>
          <w:sz w:val="24"/>
          <w:szCs w:val="24"/>
        </w:rPr>
        <w:fldChar w:fldCharType="separate"/>
      </w:r>
      <w:r w:rsidR="007A381E" w:rsidRPr="006F3FF2">
        <w:rPr>
          <w:rFonts w:ascii="Times New Roman" w:hAnsi="Times New Roman" w:cs="Times New Roman"/>
          <w:sz w:val="24"/>
        </w:rPr>
        <w:t>(Nachtigall et al., 2019)</w:t>
      </w:r>
      <w:r w:rsidR="007A381E" w:rsidRPr="006F3FF2">
        <w:rPr>
          <w:rFonts w:ascii="Times New Roman" w:hAnsi="Times New Roman" w:cs="Times New Roman"/>
          <w:sz w:val="24"/>
          <w:szCs w:val="24"/>
        </w:rPr>
        <w:fldChar w:fldCharType="end"/>
      </w:r>
      <w:r w:rsidR="007A381E" w:rsidRPr="006F3FF2">
        <w:rPr>
          <w:rFonts w:ascii="Times New Roman" w:hAnsi="Times New Roman" w:cs="Times New Roman"/>
          <w:sz w:val="24"/>
          <w:szCs w:val="24"/>
        </w:rPr>
        <w:t>.</w:t>
      </w:r>
    </w:p>
    <w:p w14:paraId="22BF78F9" w14:textId="2DADC5CE" w:rsidR="00E97CBA" w:rsidRPr="006F3FF2" w:rsidRDefault="00E97CBA" w:rsidP="00E97CBA">
      <w:pPr>
        <w:pStyle w:val="Heading2"/>
      </w:pPr>
      <w:bookmarkStart w:id="58" w:name="_Toc170400845"/>
      <w:r w:rsidRPr="006F3FF2">
        <w:lastRenderedPageBreak/>
        <w:t>2.5</w:t>
      </w:r>
      <w:r w:rsidR="00EF6796" w:rsidRPr="006F3FF2">
        <w:t>.</w:t>
      </w:r>
      <w:r w:rsidR="00EF6796" w:rsidRPr="006F3FF2">
        <w:tab/>
      </w:r>
      <w:r w:rsidRPr="006F3FF2">
        <w:t>Review on the Effects of Unclean Code</w:t>
      </w:r>
      <w:bookmarkEnd w:id="58"/>
    </w:p>
    <w:p w14:paraId="1F139528" w14:textId="77777777" w:rsidR="00B33D52" w:rsidRPr="006F3FF2" w:rsidRDefault="002073F6" w:rsidP="00B33D52">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 xml:space="preserve">“Unclean code” is a term used to describe source code that is difficult to maintain, evolve, and change, often due to poor software engineering practices </w:t>
      </w:r>
      <w:r w:rsidR="00AF2497" w:rsidRPr="006F3FF2">
        <w:rPr>
          <w:rFonts w:ascii="Times New Roman" w:hAnsi="Times New Roman" w:cs="Times New Roman"/>
          <w:sz w:val="24"/>
          <w:szCs w:val="24"/>
        </w:rPr>
        <w:fldChar w:fldCharType="begin"/>
      </w:r>
      <w:r w:rsidR="00AF2497" w:rsidRPr="006F3FF2">
        <w:rPr>
          <w:rFonts w:ascii="Times New Roman" w:hAnsi="Times New Roman" w:cs="Times New Roman"/>
          <w:sz w:val="24"/>
          <w:szCs w:val="24"/>
        </w:rPr>
        <w:instrText xml:space="preserve"> ADDIN ZOTERO_ITEM CSL_CITATION {"citationID":"BQJGALb3","properties":{"formattedCitation":"(Carvalho et al., 2017)","plainCitation":"(Carvalho et al., 2017)","noteIndex":0},"citationItems":[{"id":57,"uris":["http://zotero.org/users/local/cHAViu4H/items/UQX3PF8I"],"itemData":{"id":57,"type":"paper-conference","container-title":"International Conference on Enterprise Information Systems","title":"An Ontology-based Approach to Analyzing the Occurrence of Code Smells in Software","URL":"https://api.semanticscholar.org/CorpusID:21143193","author":[{"family":"Carvalho","given":"Luis Paulo da Silva"},{"family":"Novais","given":"Renato Lima"},{"family":"Salvador","given":"Laís do Nascimento"},{"family":"Mendonça","given":"Manoel G."}],"issued":{"date-parts":[["2017"]]}}}],"schema":"https://github.com/citation-style-language/schema/raw/master/csl-citation.json"} </w:instrText>
      </w:r>
      <w:r w:rsidR="00AF2497" w:rsidRPr="006F3FF2">
        <w:rPr>
          <w:rFonts w:ascii="Times New Roman" w:hAnsi="Times New Roman" w:cs="Times New Roman"/>
          <w:sz w:val="24"/>
          <w:szCs w:val="24"/>
        </w:rPr>
        <w:fldChar w:fldCharType="separate"/>
      </w:r>
      <w:r w:rsidR="00AF2497" w:rsidRPr="006F3FF2">
        <w:rPr>
          <w:rFonts w:ascii="Times New Roman" w:hAnsi="Times New Roman" w:cs="Times New Roman"/>
          <w:sz w:val="24"/>
        </w:rPr>
        <w:t>(Carvalho et al., 2017)</w:t>
      </w:r>
      <w:r w:rsidR="00AF2497" w:rsidRPr="006F3FF2">
        <w:rPr>
          <w:rFonts w:ascii="Times New Roman" w:hAnsi="Times New Roman" w:cs="Times New Roman"/>
          <w:sz w:val="24"/>
          <w:szCs w:val="24"/>
        </w:rPr>
        <w:fldChar w:fldCharType="end"/>
      </w:r>
      <w:r w:rsidR="00225722" w:rsidRPr="006F3FF2">
        <w:rPr>
          <w:rFonts w:ascii="Times New Roman" w:hAnsi="Times New Roman" w:cs="Times New Roman"/>
          <w:sz w:val="24"/>
          <w:szCs w:val="24"/>
        </w:rPr>
        <w:t xml:space="preserve">. </w:t>
      </w:r>
      <w:r w:rsidRPr="006F3FF2">
        <w:rPr>
          <w:rFonts w:ascii="Times New Roman" w:hAnsi="Times New Roman" w:cs="Times New Roman"/>
          <w:sz w:val="24"/>
          <w:szCs w:val="24"/>
        </w:rPr>
        <w:t xml:space="preserve">This type of code is characterized by poor readability, lack of maintainability, and the presence of “code smells” </w:t>
      </w:r>
      <w:r w:rsidR="00225722" w:rsidRPr="006F3FF2">
        <w:rPr>
          <w:rFonts w:ascii="Times New Roman" w:hAnsi="Times New Roman" w:cs="Times New Roman"/>
          <w:sz w:val="24"/>
          <w:szCs w:val="24"/>
        </w:rPr>
        <w:softHyphen/>
      </w:r>
      <w:r w:rsidR="00225722" w:rsidRPr="006F3FF2">
        <w:rPr>
          <w:rFonts w:ascii="Times New Roman" w:hAnsi="Times New Roman" w:cs="Times New Roman"/>
          <w:sz w:val="24"/>
          <w:szCs w:val="24"/>
        </w:rPr>
        <w:softHyphen/>
      </w:r>
      <w:r w:rsidR="00225722" w:rsidRPr="006F3FF2">
        <w:rPr>
          <w:rFonts w:ascii="Times New Roman" w:hAnsi="Times New Roman" w:cs="Times New Roman"/>
          <w:sz w:val="24"/>
          <w:szCs w:val="24"/>
        </w:rPr>
        <w:softHyphen/>
        <w:t>-</w:t>
      </w:r>
      <w:r w:rsidRPr="006F3FF2">
        <w:rPr>
          <w:rFonts w:ascii="Times New Roman" w:hAnsi="Times New Roman" w:cs="Times New Roman"/>
          <w:sz w:val="24"/>
          <w:szCs w:val="24"/>
        </w:rPr>
        <w:t xml:space="preserve"> indicators of software design problems </w:t>
      </w:r>
      <w:r w:rsidR="00AF2497" w:rsidRPr="006F3FF2">
        <w:rPr>
          <w:rFonts w:ascii="Times New Roman" w:hAnsi="Times New Roman" w:cs="Times New Roman"/>
          <w:sz w:val="24"/>
          <w:szCs w:val="24"/>
        </w:rPr>
        <w:fldChar w:fldCharType="begin"/>
      </w:r>
      <w:r w:rsidR="00AF2497" w:rsidRPr="006F3FF2">
        <w:rPr>
          <w:rFonts w:ascii="Times New Roman" w:hAnsi="Times New Roman" w:cs="Times New Roman"/>
          <w:sz w:val="24"/>
          <w:szCs w:val="24"/>
        </w:rPr>
        <w:instrText xml:space="preserve"> ADDIN ZOTERO_ITEM CSL_CITATION {"citationID":"g4J1qPcF","properties":{"formattedCitation":"(Gupta, 2018)","plainCitation":"(Gupta, 2018)","noteIndex":0},"citationItems":[{"id":51,"uris":["http://zotero.org/users/local/cHAViu4H/items/XJYPW96Z"],"itemData":{"id":51,"type":"paper-conference","title":"Intelligent code reviews using deep learning","URL":"https://api.semanticscholar.org/CorpusID:52219239","author":[{"family":"Gupta","given":"Anshul"}],"issued":{"date-parts":[["2018"]]}}}],"schema":"https://github.com/citation-style-language/schema/raw/master/csl-citation.json"} </w:instrText>
      </w:r>
      <w:r w:rsidR="00AF2497" w:rsidRPr="006F3FF2">
        <w:rPr>
          <w:rFonts w:ascii="Times New Roman" w:hAnsi="Times New Roman" w:cs="Times New Roman"/>
          <w:sz w:val="24"/>
          <w:szCs w:val="24"/>
        </w:rPr>
        <w:fldChar w:fldCharType="separate"/>
      </w:r>
      <w:r w:rsidR="00AF2497" w:rsidRPr="006F3FF2">
        <w:rPr>
          <w:rFonts w:ascii="Times New Roman" w:hAnsi="Times New Roman" w:cs="Times New Roman"/>
          <w:sz w:val="24"/>
        </w:rPr>
        <w:t>(Gupta, 2018)</w:t>
      </w:r>
      <w:r w:rsidR="00AF2497" w:rsidRPr="006F3FF2">
        <w:rPr>
          <w:rFonts w:ascii="Times New Roman" w:hAnsi="Times New Roman" w:cs="Times New Roman"/>
          <w:sz w:val="24"/>
          <w:szCs w:val="24"/>
        </w:rPr>
        <w:fldChar w:fldCharType="end"/>
      </w:r>
      <w:r w:rsidR="00AF2497" w:rsidRPr="006F3FF2">
        <w:rPr>
          <w:rFonts w:ascii="Times New Roman" w:hAnsi="Times New Roman" w:cs="Times New Roman"/>
          <w:sz w:val="24"/>
          <w:szCs w:val="24"/>
        </w:rPr>
        <w:t xml:space="preserve">. </w:t>
      </w:r>
      <w:r w:rsidRPr="006F3FF2">
        <w:rPr>
          <w:rFonts w:ascii="Times New Roman" w:hAnsi="Times New Roman" w:cs="Times New Roman"/>
          <w:sz w:val="24"/>
          <w:szCs w:val="24"/>
        </w:rPr>
        <w:t>These code smells, like long and complex functions scattered throughout the codebase (making them harder to identify and manage) can significantly increase the likelihood of errors being introduced during modifications, change</w:t>
      </w:r>
      <w:r w:rsidRPr="006F3FF2">
        <w:rPr>
          <w:rFonts w:ascii="Times New Roman" w:hAnsi="Times New Roman" w:cs="Times New Roman"/>
          <w:sz w:val="24"/>
          <w:szCs w:val="24"/>
        </w:rPr>
        <w:noBreakHyphen/>
        <w:t xml:space="preserve">proneness, and faults remaining undetected, fault-proneness </w:t>
      </w:r>
      <w:r w:rsidR="00D3769C" w:rsidRPr="006F3FF2">
        <w:rPr>
          <w:rFonts w:ascii="Times New Roman" w:hAnsi="Times New Roman" w:cs="Times New Roman"/>
          <w:sz w:val="24"/>
          <w:szCs w:val="24"/>
        </w:rPr>
        <w:fldChar w:fldCharType="begin"/>
      </w:r>
      <w:r w:rsidR="00D3769C" w:rsidRPr="006F3FF2">
        <w:rPr>
          <w:rFonts w:ascii="Times New Roman" w:hAnsi="Times New Roman" w:cs="Times New Roman"/>
          <w:sz w:val="24"/>
          <w:szCs w:val="24"/>
        </w:rPr>
        <w:instrText xml:space="preserve"> ADDIN ZOTERO_ITEM CSL_CITATION {"citationID":"OCpuvfej","properties":{"formattedCitation":"(Palomba et al., 2017)","plainCitation":"(Palomba et al., 2017)","noteIndex":0},"citationItems":[{"id":59,"uris":["http://zotero.org/users/local/cHAViu4H/items/EXK6UAVE"],"itemData":{"id":59,"type":"article-journal","container-title":"Empirical Software Engineering","page":"1188 - 1221","title":"On the diffuseness and the impact on maintainability of code smells: a large scale empirical investigation","volume":"23","author":[{"family":"Palomba","given":"Fabio"},{"family":"Bavota","given":"Gabriele"},{"family":"Penta","given":"Massimiliano Di"},{"family":"Fasano","given":"Fausto"},{"family":"Oliveto","given":"Rocco"},{"family":"Lucia","given":"Andrea De"}],"issued":{"date-parts":[["2017"]]}}}],"schema":"https://github.com/citation-style-language/schema/raw/master/csl-citation.json"} </w:instrText>
      </w:r>
      <w:r w:rsidR="00D3769C" w:rsidRPr="006F3FF2">
        <w:rPr>
          <w:rFonts w:ascii="Times New Roman" w:hAnsi="Times New Roman" w:cs="Times New Roman"/>
          <w:sz w:val="24"/>
          <w:szCs w:val="24"/>
        </w:rPr>
        <w:fldChar w:fldCharType="separate"/>
      </w:r>
      <w:r w:rsidR="00D3769C" w:rsidRPr="006F3FF2">
        <w:rPr>
          <w:rFonts w:ascii="Times New Roman" w:hAnsi="Times New Roman" w:cs="Times New Roman"/>
          <w:sz w:val="24"/>
        </w:rPr>
        <w:t>(Palomba et al., 2017)</w:t>
      </w:r>
      <w:r w:rsidR="00D3769C" w:rsidRPr="006F3FF2">
        <w:rPr>
          <w:rFonts w:ascii="Times New Roman" w:hAnsi="Times New Roman" w:cs="Times New Roman"/>
          <w:sz w:val="24"/>
          <w:szCs w:val="24"/>
        </w:rPr>
        <w:fldChar w:fldCharType="end"/>
      </w:r>
      <w:r w:rsidR="00D3769C" w:rsidRPr="006F3FF2">
        <w:rPr>
          <w:rFonts w:ascii="Times New Roman" w:hAnsi="Times New Roman" w:cs="Times New Roman"/>
          <w:sz w:val="24"/>
          <w:szCs w:val="24"/>
        </w:rPr>
        <w:t xml:space="preserve">. </w:t>
      </w:r>
      <w:r w:rsidRPr="006F3FF2">
        <w:rPr>
          <w:rFonts w:ascii="Times New Roman" w:hAnsi="Times New Roman" w:cs="Times New Roman"/>
          <w:sz w:val="24"/>
          <w:szCs w:val="24"/>
        </w:rPr>
        <w:t xml:space="preserve">As a result, unclean code can lead to a vicious cycle of bugs, rework, and project delays, ultimately impacting software quality and project success. </w:t>
      </w:r>
    </w:p>
    <w:p w14:paraId="468ECA3A" w14:textId="2899C9A7" w:rsidR="00E97CBA" w:rsidRPr="006F3FF2" w:rsidRDefault="002073F6" w:rsidP="00B33D52">
      <w:pPr>
        <w:spacing w:after="120" w:line="360" w:lineRule="auto"/>
        <w:contextualSpacing w:val="0"/>
        <w:jc w:val="both"/>
        <w:rPr>
          <w:rFonts w:ascii="Times New Roman" w:hAnsi="Times New Roman" w:cs="Times New Roman"/>
          <w:sz w:val="24"/>
          <w:szCs w:val="24"/>
        </w:rPr>
      </w:pPr>
      <w:r w:rsidRPr="006F3FF2">
        <w:rPr>
          <w:rFonts w:ascii="Times New Roman" w:hAnsi="Times New Roman" w:cs="Times New Roman"/>
          <w:sz w:val="24"/>
          <w:szCs w:val="24"/>
        </w:rPr>
        <w:t>While the importance of clean code in preventing resource loss has been well</w:t>
      </w:r>
      <w:r w:rsidRPr="006F3FF2">
        <w:rPr>
          <w:rFonts w:ascii="Times New Roman" w:hAnsi="Times New Roman" w:cs="Times New Roman"/>
          <w:sz w:val="24"/>
          <w:szCs w:val="24"/>
        </w:rPr>
        <w:noBreakHyphen/>
        <w:t>established</w:t>
      </w:r>
      <w:r w:rsidR="00F5623E" w:rsidRPr="006F3FF2">
        <w:rPr>
          <w:rFonts w:ascii="Times New Roman" w:hAnsi="Times New Roman" w:cs="Times New Roman"/>
          <w:sz w:val="24"/>
          <w:szCs w:val="24"/>
        </w:rPr>
        <w:t xml:space="preserve"> </w:t>
      </w:r>
      <w:r w:rsidR="008C5383" w:rsidRPr="006F3FF2">
        <w:rPr>
          <w:rFonts w:ascii="Times New Roman" w:hAnsi="Times New Roman" w:cs="Times New Roman"/>
          <w:sz w:val="24"/>
          <w:szCs w:val="24"/>
        </w:rPr>
        <w:fldChar w:fldCharType="begin"/>
      </w:r>
      <w:r w:rsidR="008E5993">
        <w:rPr>
          <w:rFonts w:ascii="Times New Roman" w:hAnsi="Times New Roman" w:cs="Times New Roman"/>
          <w:sz w:val="24"/>
          <w:szCs w:val="24"/>
        </w:rPr>
        <w:instrText xml:space="preserve"> ADDIN ZOTERO_ITEM CSL_CITATION {"citationID":"LAszQqNv","properties":{"formattedCitation":"(Digkas et al., 2022)","plainCitation":"(Digkas et al., 2022)","noteIndex":0},"citationItems":[{"id":"TnmRoe7m/6n8prKch","uris":["http://zotero.org/users/local/uSBjEyoA/items/M63GJYHD"],"itemData":{"id":"obMLkusc/BvKT8xRJ","type":"article-journal","abstract":"While technical debt grows in absolute numbers as software systems evolve over time, the density of technical debt (technical debt divided by lines of code) is reduced in some cases. This can be explained by either the application of refactorings or the development of new artifacts with limited Technical Debt. In this paper we explore the second explanation, by investigating the relation between the amount of Technical Debt in new code and the evolution of Technical Debt in the system. To this end, we compare the Technical Debt Density of new code with existing code, and we investigate which of the three major types of code changes (additions, deletions and modifications) is primarily responsible for changes in the evolution of Technical Debt density. Furthermore, we study whether there is a relation between code quality practices and the ‘cleanness’ of new code. To obtain the required data, we have performed a large-scale case study on twenty-seven open-source software projects by the Apache Software Foundation, analyzing 66,661 classes and 56,890 commits. The results suggest that writing “clean” (or at least “cleaner”) new code can be an efficient strategy for reducing Technical Debt Density, and thus preventing software decay over time. The findings also suggest that projects adopting an explicit policy for quality improvement, e.g., through discussions on code quality in board meetings, are associated with a higher frequency of cleaner new code commits. Therefore, we champion the establishment of processes that monitor the density of Technical Debt of new code to control the accumulation of Technical Debt in a software system.","container-title":"IEEE Transactions on Software Engineering","DOI":"10.1109/TSE.2020.3032557","ISSN":"1939-3520","issue":"05","note":"publisher-place: Los Alamitos, CA, USA\npublisher: IEEE Computer Society","page":"1705-1721","title":"Can Clean New Code Reduce Technical Debt Density?","volume":"48","author":[{"family":"Digkas","given":"G."},{"family":"Chatzigeorgiou","given":"A."},{"family":"Ampatzoglou","given":"A."},{"family":"Avgeriou","given":"P."}],"issued":{"date-parts":[["2022",5]]}}}],"schema":"https://github.com/citation-style-language/schema/raw/master/csl-citation.json"} </w:instrText>
      </w:r>
      <w:r w:rsidR="008C5383" w:rsidRPr="006F3FF2">
        <w:rPr>
          <w:rFonts w:ascii="Times New Roman" w:hAnsi="Times New Roman" w:cs="Times New Roman"/>
          <w:sz w:val="24"/>
          <w:szCs w:val="24"/>
        </w:rPr>
        <w:fldChar w:fldCharType="separate"/>
      </w:r>
      <w:r w:rsidR="008C5383" w:rsidRPr="006F3FF2">
        <w:rPr>
          <w:rFonts w:ascii="Times New Roman" w:hAnsi="Times New Roman" w:cs="Times New Roman"/>
          <w:sz w:val="24"/>
        </w:rPr>
        <w:t>(</w:t>
      </w:r>
      <w:proofErr w:type="spellStart"/>
      <w:r w:rsidR="008C5383" w:rsidRPr="006F3FF2">
        <w:rPr>
          <w:rFonts w:ascii="Times New Roman" w:hAnsi="Times New Roman" w:cs="Times New Roman"/>
          <w:sz w:val="24"/>
        </w:rPr>
        <w:t>Digkas</w:t>
      </w:r>
      <w:proofErr w:type="spellEnd"/>
      <w:r w:rsidR="008C5383" w:rsidRPr="006F3FF2">
        <w:rPr>
          <w:rFonts w:ascii="Times New Roman" w:hAnsi="Times New Roman" w:cs="Times New Roman"/>
          <w:sz w:val="24"/>
        </w:rPr>
        <w:t xml:space="preserve"> et al., 2022)</w:t>
      </w:r>
      <w:r w:rsidR="008C5383" w:rsidRPr="006F3FF2">
        <w:rPr>
          <w:rFonts w:ascii="Times New Roman" w:hAnsi="Times New Roman" w:cs="Times New Roman"/>
          <w:sz w:val="24"/>
          <w:szCs w:val="24"/>
        </w:rPr>
        <w:fldChar w:fldCharType="end"/>
      </w:r>
      <w:r w:rsidRPr="006F3FF2">
        <w:rPr>
          <w:rFonts w:ascii="Times New Roman" w:hAnsi="Times New Roman" w:cs="Times New Roman"/>
          <w:sz w:val="24"/>
          <w:szCs w:val="24"/>
        </w:rPr>
        <w:t>, unclean code remains a persistent challenge in real</w:t>
      </w:r>
      <w:r w:rsidRPr="006F3FF2">
        <w:rPr>
          <w:rFonts w:ascii="Times New Roman" w:hAnsi="Times New Roman" w:cs="Times New Roman"/>
          <w:sz w:val="24"/>
          <w:szCs w:val="24"/>
        </w:rPr>
        <w:noBreakHyphen/>
        <w:t xml:space="preserve">world software development projects </w:t>
      </w:r>
      <w:r w:rsidR="006F27F9" w:rsidRPr="006F3FF2">
        <w:rPr>
          <w:rFonts w:ascii="Times New Roman" w:hAnsi="Times New Roman" w:cs="Times New Roman"/>
          <w:sz w:val="24"/>
          <w:szCs w:val="24"/>
        </w:rPr>
        <w:fldChar w:fldCharType="begin"/>
      </w:r>
      <w:r w:rsidR="006F27F9" w:rsidRPr="006F3FF2">
        <w:rPr>
          <w:rFonts w:ascii="Times New Roman" w:hAnsi="Times New Roman" w:cs="Times New Roman"/>
          <w:sz w:val="24"/>
          <w:szCs w:val="24"/>
        </w:rPr>
        <w:instrText xml:space="preserve"> ADDIN ZOTERO_ITEM CSL_CITATION {"citationID":"PsB16Wzf","properties":{"formattedCitation":"(Chirvase et al., 2021)","plainCitation":"(Chirvase et al., 2021)","noteIndex":0},"citationItems":[{"id":61,"uris":["http://zotero.org/users/local/cHAViu4H/items/S9N7FY2M"],"itemData":{"id":61,"type":"paper-conference","container-title":"2021 23rd International Conference on Control Systems and Computer Science (CSCS)","DOI":"10.1109/CSCS52396.2021.00075","page":"420-423","title":"Clean Code - Delivering A Lightweight Course","author":[{"family":"Chirvase","given":"Alexandru"},{"family":"Ruse","given":"Laura"},{"family":"Muraru","given":"Mihnea"},{"family":"Mocanu","given":"Mariana"},{"family":"Ciobanu","given":"Vlad"}],"issued":{"date-parts":[["2021"]]}}}],"schema":"https://github.com/citation-style-language/schema/raw/master/csl-citation.json"} </w:instrText>
      </w:r>
      <w:r w:rsidR="006F27F9" w:rsidRPr="006F3FF2">
        <w:rPr>
          <w:rFonts w:ascii="Times New Roman" w:hAnsi="Times New Roman" w:cs="Times New Roman"/>
          <w:sz w:val="24"/>
          <w:szCs w:val="24"/>
        </w:rPr>
        <w:fldChar w:fldCharType="separate"/>
      </w:r>
      <w:r w:rsidR="006F27F9" w:rsidRPr="006F3FF2">
        <w:rPr>
          <w:rFonts w:ascii="Times New Roman" w:hAnsi="Times New Roman" w:cs="Times New Roman"/>
          <w:sz w:val="24"/>
        </w:rPr>
        <w:t>(</w:t>
      </w:r>
      <w:proofErr w:type="spellStart"/>
      <w:r w:rsidR="006F27F9" w:rsidRPr="006F3FF2">
        <w:rPr>
          <w:rFonts w:ascii="Times New Roman" w:hAnsi="Times New Roman" w:cs="Times New Roman"/>
          <w:sz w:val="24"/>
        </w:rPr>
        <w:t>Chirvase</w:t>
      </w:r>
      <w:proofErr w:type="spellEnd"/>
      <w:r w:rsidR="006F27F9" w:rsidRPr="006F3FF2">
        <w:rPr>
          <w:rFonts w:ascii="Times New Roman" w:hAnsi="Times New Roman" w:cs="Times New Roman"/>
          <w:sz w:val="24"/>
        </w:rPr>
        <w:t xml:space="preserve"> et al., 2021)</w:t>
      </w:r>
      <w:r w:rsidR="006F27F9" w:rsidRPr="006F3FF2">
        <w:rPr>
          <w:rFonts w:ascii="Times New Roman" w:hAnsi="Times New Roman" w:cs="Times New Roman"/>
          <w:sz w:val="24"/>
          <w:szCs w:val="24"/>
        </w:rPr>
        <w:fldChar w:fldCharType="end"/>
      </w:r>
      <w:r w:rsidR="006F27F9" w:rsidRPr="006F3FF2">
        <w:rPr>
          <w:rFonts w:ascii="Times New Roman" w:hAnsi="Times New Roman" w:cs="Times New Roman"/>
          <w:sz w:val="24"/>
          <w:szCs w:val="24"/>
        </w:rPr>
        <w:t xml:space="preserve">. </w:t>
      </w:r>
      <w:r w:rsidRPr="006F3FF2">
        <w:rPr>
          <w:rFonts w:ascii="Times New Roman" w:hAnsi="Times New Roman" w:cs="Times New Roman"/>
          <w:sz w:val="24"/>
          <w:szCs w:val="24"/>
        </w:rPr>
        <w:t xml:space="preserve">Several factors contribute to this issue, including a lack of developer motivation, limited knowledge of clean code principles, and a general lack of awareness regarding the importance of code quality. Inappropriate code reuse practices, often </w:t>
      </w:r>
      <w:r w:rsidR="006F27F9" w:rsidRPr="006F3FF2">
        <w:rPr>
          <w:rFonts w:ascii="Times New Roman" w:hAnsi="Times New Roman" w:cs="Times New Roman"/>
          <w:sz w:val="24"/>
          <w:szCs w:val="24"/>
        </w:rPr>
        <w:t>fuelled</w:t>
      </w:r>
      <w:r w:rsidRPr="006F3FF2">
        <w:rPr>
          <w:rFonts w:ascii="Times New Roman" w:hAnsi="Times New Roman" w:cs="Times New Roman"/>
          <w:sz w:val="24"/>
          <w:szCs w:val="24"/>
        </w:rPr>
        <w:t xml:space="preserve"> by time pressures and influenced by the ethical climate within a development team </w:t>
      </w:r>
      <w:r w:rsidR="006F27F9" w:rsidRPr="006F3FF2">
        <w:rPr>
          <w:rFonts w:ascii="Times New Roman" w:hAnsi="Times New Roman" w:cs="Times New Roman"/>
          <w:sz w:val="24"/>
          <w:szCs w:val="24"/>
        </w:rPr>
        <w:fldChar w:fldCharType="begin"/>
      </w:r>
      <w:r w:rsidR="006F27F9" w:rsidRPr="006F3FF2">
        <w:rPr>
          <w:rFonts w:ascii="Times New Roman" w:hAnsi="Times New Roman" w:cs="Times New Roman"/>
          <w:sz w:val="24"/>
          <w:szCs w:val="24"/>
        </w:rPr>
        <w:instrText xml:space="preserve"> ADDIN ZOTERO_ITEM CSL_CITATION {"citationID":"p6EGf7c6","properties":{"formattedCitation":"(Sojer et al., 2014)","plainCitation":"(Sojer et al., 2014)","noteIndex":0},"citationItems":[{"id":62,"uris":["http://zotero.org/users/local/cHAViu4H/items/FCFC6PPS"],"itemData":{"id":62,"type":"article-journal","container-title":"Journal of Management Information Systems","DOI":"10.1080/07421222.2014.995563","title":"Understanding the Drivers of Unethical Programming Behavior: The Inappropriate Reuse of Internet-Accessible Code","volume":"forthcoming","author":[{"family":"Sojer","given":"Manuel"},{"family":"Alexy","given":"Oliver"},{"family":"Kleinknecht","given":"Sven"},{"family":"Henkel","given":"Joachim"}],"issued":{"date-parts":[["2014",7]]}}}],"schema":"https://github.com/citation-style-language/schema/raw/master/csl-citation.json"} </w:instrText>
      </w:r>
      <w:r w:rsidR="006F27F9" w:rsidRPr="006F3FF2">
        <w:rPr>
          <w:rFonts w:ascii="Times New Roman" w:hAnsi="Times New Roman" w:cs="Times New Roman"/>
          <w:sz w:val="24"/>
          <w:szCs w:val="24"/>
        </w:rPr>
        <w:fldChar w:fldCharType="separate"/>
      </w:r>
      <w:r w:rsidR="006F27F9" w:rsidRPr="006F3FF2">
        <w:rPr>
          <w:rFonts w:ascii="Times New Roman" w:hAnsi="Times New Roman" w:cs="Times New Roman"/>
          <w:sz w:val="24"/>
        </w:rPr>
        <w:t>(</w:t>
      </w:r>
      <w:proofErr w:type="spellStart"/>
      <w:r w:rsidR="006F27F9" w:rsidRPr="006F3FF2">
        <w:rPr>
          <w:rFonts w:ascii="Times New Roman" w:hAnsi="Times New Roman" w:cs="Times New Roman"/>
          <w:sz w:val="24"/>
        </w:rPr>
        <w:t>Sojer</w:t>
      </w:r>
      <w:proofErr w:type="spellEnd"/>
      <w:r w:rsidR="006F27F9" w:rsidRPr="006F3FF2">
        <w:rPr>
          <w:rFonts w:ascii="Times New Roman" w:hAnsi="Times New Roman" w:cs="Times New Roman"/>
          <w:sz w:val="24"/>
        </w:rPr>
        <w:t xml:space="preserve"> et al., 2014)</w:t>
      </w:r>
      <w:r w:rsidR="006F27F9" w:rsidRPr="006F3FF2">
        <w:rPr>
          <w:rFonts w:ascii="Times New Roman" w:hAnsi="Times New Roman" w:cs="Times New Roman"/>
          <w:sz w:val="24"/>
          <w:szCs w:val="24"/>
        </w:rPr>
        <w:fldChar w:fldCharType="end"/>
      </w:r>
      <w:r w:rsidR="006F27F9" w:rsidRPr="006F3FF2">
        <w:rPr>
          <w:rFonts w:ascii="Times New Roman" w:hAnsi="Times New Roman" w:cs="Times New Roman"/>
          <w:sz w:val="24"/>
          <w:szCs w:val="24"/>
        </w:rPr>
        <w:t xml:space="preserve">, </w:t>
      </w:r>
      <w:r w:rsidRPr="006F3FF2">
        <w:rPr>
          <w:rFonts w:ascii="Times New Roman" w:hAnsi="Times New Roman" w:cs="Times New Roman"/>
          <w:sz w:val="24"/>
          <w:szCs w:val="24"/>
        </w:rPr>
        <w:t>further exacerbate the problem. To address this challenge, it’s crucial to encourage developers to prioritize clean code practices and reassess their professional values in relation to their craft.</w:t>
      </w:r>
    </w:p>
    <w:p w14:paraId="4E654581" w14:textId="438C618B" w:rsidR="00A85484" w:rsidRPr="006F3FF2" w:rsidRDefault="00A85484" w:rsidP="00EF6796">
      <w:pPr>
        <w:pStyle w:val="Heading3"/>
      </w:pPr>
      <w:bookmarkStart w:id="59" w:name="_Toc170400846"/>
      <w:r w:rsidRPr="006F3FF2">
        <w:t>2.5</w:t>
      </w:r>
      <w:r w:rsidR="00EF6796" w:rsidRPr="006F3FF2">
        <w:t>.1.</w:t>
      </w:r>
      <w:r w:rsidR="00EF6796" w:rsidRPr="006F3FF2">
        <w:tab/>
        <w:t>Technical Debt</w:t>
      </w:r>
      <w:bookmarkEnd w:id="59"/>
    </w:p>
    <w:p w14:paraId="190F57A0" w14:textId="39B8C1FB" w:rsidR="00E06A63" w:rsidRPr="006F3FF2" w:rsidRDefault="00E06A63" w:rsidP="00E06A63">
      <w:pPr>
        <w:spacing w:after="120" w:line="360" w:lineRule="auto"/>
        <w:contextualSpacing w:val="0"/>
        <w:jc w:val="both"/>
        <w:rPr>
          <w:rFonts w:ascii="Times New Roman" w:eastAsia="Times New Roman" w:hAnsi="Times New Roman" w:cs="Times New Roman"/>
          <w:sz w:val="24"/>
          <w:szCs w:val="24"/>
        </w:rPr>
      </w:pPr>
      <w:r w:rsidRPr="006F3FF2">
        <w:rPr>
          <w:rFonts w:ascii="Times New Roman" w:eastAsia="Times New Roman" w:hAnsi="Times New Roman" w:cs="Times New Roman"/>
          <w:sz w:val="24"/>
          <w:szCs w:val="24"/>
        </w:rPr>
        <w:t>Technical debt (TD) is a metaphor that represents the compromise between maintaining clean, well</w:t>
      </w:r>
      <w:r w:rsidRPr="006F3FF2">
        <w:rPr>
          <w:rFonts w:ascii="Times New Roman" w:eastAsia="Times New Roman" w:hAnsi="Times New Roman" w:cs="Times New Roman"/>
          <w:sz w:val="24"/>
          <w:szCs w:val="24"/>
        </w:rPr>
        <w:noBreakHyphen/>
        <w:t xml:space="preserve">structured code and rapid development </w:t>
      </w:r>
      <w:r w:rsidRPr="006F3FF2">
        <w:rPr>
          <w:rFonts w:ascii="Times New Roman" w:eastAsia="Times New Roman" w:hAnsi="Times New Roman" w:cs="Times New Roman"/>
          <w:sz w:val="24"/>
          <w:szCs w:val="24"/>
        </w:rPr>
        <w:fldChar w:fldCharType="begin"/>
      </w:r>
      <w:r w:rsidRPr="006F3FF2">
        <w:rPr>
          <w:rFonts w:ascii="Times New Roman" w:eastAsia="Times New Roman" w:hAnsi="Times New Roman" w:cs="Times New Roman"/>
          <w:sz w:val="24"/>
          <w:szCs w:val="24"/>
        </w:rPr>
        <w:instrText xml:space="preserve"> ADDIN ZOTERO_ITEM CSL_CITATION {"citationID":"bal1uWIq","properties":{"formattedCitation":"(Ampatzoglou et al., 2016)","plainCitation":"(Ampatzoglou et al., 2016)","noteIndex":0},"citationItems":[{"id":64,"uris":["http://zotero.org/users/local/cHAViu4H/items/3EPVC3AM"],"itemData":{"id":64,"type":"paper-conference","container-title":"2016 IEEE 8th International Workshop on Managing Technical Debt (MTD)","DOI":"10.1109/MTD.2016.8","page":"9-16","title":"The Perception of Technical Debt in the Embedded Systems Domain: An Industrial Case Study","author":[{"family":"Ampatzoglou","given":"Areti"},{"family":"Ampatzoglou","given":"Apostolos"},{"family":"Chatzigeorgiou","given":"Alexander"},{"family":"Avgeriou","given":"Paris"},{"family":"Abrahamsson","given":"Pekka"},{"family":"Martini","given":"Antonio"},{"family":"Zdun","given":"Uwe"},{"family":"Systa","given":"Kari"}],"issued":{"date-parts":[["2016"]]}}}],"schema":"https://github.com/citation-style-language/schema/raw/master/csl-citation.json"} </w:instrText>
      </w:r>
      <w:r w:rsidRPr="006F3FF2">
        <w:rPr>
          <w:rFonts w:ascii="Times New Roman" w:eastAsia="Times New Roman" w:hAnsi="Times New Roman" w:cs="Times New Roman"/>
          <w:sz w:val="24"/>
          <w:szCs w:val="24"/>
        </w:rPr>
        <w:fldChar w:fldCharType="separate"/>
      </w:r>
      <w:r w:rsidRPr="006F3FF2">
        <w:rPr>
          <w:rFonts w:ascii="Times New Roman" w:hAnsi="Times New Roman" w:cs="Times New Roman"/>
          <w:sz w:val="24"/>
        </w:rPr>
        <w:t>(</w:t>
      </w:r>
      <w:proofErr w:type="spellStart"/>
      <w:r w:rsidRPr="006F3FF2">
        <w:rPr>
          <w:rFonts w:ascii="Times New Roman" w:hAnsi="Times New Roman" w:cs="Times New Roman"/>
          <w:sz w:val="24"/>
        </w:rPr>
        <w:t>Ampatzoglou</w:t>
      </w:r>
      <w:proofErr w:type="spellEnd"/>
      <w:r w:rsidRPr="006F3FF2">
        <w:rPr>
          <w:rFonts w:ascii="Times New Roman" w:hAnsi="Times New Roman" w:cs="Times New Roman"/>
          <w:sz w:val="24"/>
        </w:rPr>
        <w:t xml:space="preserve"> et al., 2016)</w:t>
      </w:r>
      <w:r w:rsidRPr="006F3FF2">
        <w:rPr>
          <w:rFonts w:ascii="Times New Roman" w:eastAsia="Times New Roman" w:hAnsi="Times New Roman" w:cs="Times New Roman"/>
          <w:sz w:val="24"/>
          <w:szCs w:val="24"/>
        </w:rPr>
        <w:fldChar w:fldCharType="end"/>
      </w:r>
      <w:r w:rsidRPr="006F3FF2">
        <w:rPr>
          <w:rFonts w:ascii="Times New Roman" w:eastAsia="Times New Roman" w:hAnsi="Times New Roman" w:cs="Times New Roman"/>
          <w:sz w:val="24"/>
          <w:szCs w:val="24"/>
        </w:rPr>
        <w:t>. It encompasses the design choices, development decisions, and coding practices that prioritize immediate convenience over long</w:t>
      </w:r>
      <w:r w:rsidRPr="006F3FF2">
        <w:rPr>
          <w:rFonts w:ascii="Times New Roman" w:eastAsia="Times New Roman" w:hAnsi="Times New Roman" w:cs="Times New Roman"/>
          <w:sz w:val="24"/>
          <w:szCs w:val="24"/>
        </w:rPr>
        <w:noBreakHyphen/>
        <w:t>term sustainability</w:t>
      </w:r>
      <w:r w:rsidR="007A354A" w:rsidRPr="006F3FF2">
        <w:rPr>
          <w:rFonts w:ascii="Times New Roman" w:eastAsia="Times New Roman" w:hAnsi="Times New Roman" w:cs="Times New Roman"/>
          <w:sz w:val="24"/>
          <w:szCs w:val="24"/>
        </w:rPr>
        <w:t xml:space="preserve"> </w:t>
      </w:r>
      <w:r w:rsidR="007A354A" w:rsidRPr="006F3FF2">
        <w:rPr>
          <w:rFonts w:ascii="Times New Roman" w:eastAsia="Times New Roman" w:hAnsi="Times New Roman" w:cs="Times New Roman"/>
          <w:sz w:val="24"/>
          <w:szCs w:val="24"/>
        </w:rPr>
        <w:fldChar w:fldCharType="begin"/>
      </w:r>
      <w:r w:rsidR="007A354A" w:rsidRPr="006F3FF2">
        <w:rPr>
          <w:rFonts w:ascii="Times New Roman" w:eastAsia="Times New Roman" w:hAnsi="Times New Roman" w:cs="Times New Roman"/>
          <w:sz w:val="24"/>
          <w:szCs w:val="24"/>
        </w:rPr>
        <w:instrText xml:space="preserve"> ADDIN ZOTERO_ITEM CSL_CITATION {"citationID":"vronlvgI","properties":{"formattedCitation":"(Albuquerque et al., 2022)","plainCitation":"(Albuquerque et al., 2022)","noteIndex":0},"citationItems":[{"id":63,"uris":["http://zotero.org/users/local/cHAViu4H/items/5LJZZ444"],"itemData":{"id":63,"type":"paper-conference","abstract":"Technical Debt (TD) is a metaphor reflecting technical compromises that can yield short-term benefits but might hurt the long-term health of a software system. Although several research efforts have been carried out, TD-related literature indicates that Technical Debt Management (TDM) is still incipient. Particularly in software organizations, there is still a lack of knowledge regarding how practitioners perceive TD and perform TDM in their projects. Our research focuses on characterizing TD and its management under the perspective of practitioners. For doing so, we conducted an online survey with 120 participants from 86 different organizations located in 5 different countries. Our results indicate that TD conception is widespread among more than 70% of respondents. Most of them (72%) recognized its importance and impact on software artifacts, being able to provide a valid example of three different TD Types (i.e., Design, Code, and Architectural). In addition, at least 65% of respondents consider TD identification, TD Repayment, and TD prevention as TDM activities in the spotlight. However, less than 15% adopt formal approaches to support these activities. This paper contributes to TD discussion and TDM activities by showing the practitioner’s perspective. Finally, further research will support observing how effective and efficient TDM activities can be in different contexts.","collection-title":"SBES '22","container-title":"Proceedings of the XXXVI Brazilian Symposium on Software Engineering","DOI":"10.1145/3555228.3555237","event-place":"New York, NY, USA","ISBN":"978-1-4503-9735-3","note":"event-place: &lt;conf-loc&gt;, &lt;city&gt;Virtual Event&lt;/city&gt;, &lt;country&gt;Brazil&lt;/country&gt;, &lt;/conf-loc&gt;","page":"220–229","publisher":"Association for Computing Machinery","publisher-place":"New York, NY, USA","title":"Perceptions of Technical Debt and its Management Activities - A Survey of Software Practitioners","URL":"https://doi.org/10.1145/3555228.3555237","author":[{"family":"Albuquerque","given":"Danyllo"},{"family":"Guimaraes","given":"Everton Tavares"},{"family":"Tonin","given":"Graziela Simone"},{"family":"Perkusich","given":"Mirko Barbosa"},{"family":"Almeida","given":"Hyggo"},{"family":"Perkusich","given":"Angelo"}],"issued":{"date-parts":[["2022"]]}}}],"schema":"https://github.com/citation-style-language/schema/raw/master/csl-citation.json"} </w:instrText>
      </w:r>
      <w:r w:rsidR="007A354A" w:rsidRPr="006F3FF2">
        <w:rPr>
          <w:rFonts w:ascii="Times New Roman" w:eastAsia="Times New Roman" w:hAnsi="Times New Roman" w:cs="Times New Roman"/>
          <w:sz w:val="24"/>
          <w:szCs w:val="24"/>
        </w:rPr>
        <w:fldChar w:fldCharType="separate"/>
      </w:r>
      <w:r w:rsidR="007A354A" w:rsidRPr="006F3FF2">
        <w:rPr>
          <w:rFonts w:ascii="Times New Roman" w:hAnsi="Times New Roman" w:cs="Times New Roman"/>
          <w:sz w:val="24"/>
        </w:rPr>
        <w:t>(Albuquerque et al., 2022)</w:t>
      </w:r>
      <w:r w:rsidR="007A354A" w:rsidRPr="006F3FF2">
        <w:rPr>
          <w:rFonts w:ascii="Times New Roman" w:eastAsia="Times New Roman" w:hAnsi="Times New Roman" w:cs="Times New Roman"/>
          <w:sz w:val="24"/>
          <w:szCs w:val="24"/>
        </w:rPr>
        <w:fldChar w:fldCharType="end"/>
      </w:r>
      <w:r w:rsidRPr="006F3FF2">
        <w:rPr>
          <w:rFonts w:ascii="Times New Roman" w:eastAsia="Times New Roman" w:hAnsi="Times New Roman" w:cs="Times New Roman"/>
          <w:sz w:val="24"/>
          <w:szCs w:val="24"/>
        </w:rPr>
        <w:t>. While technical debt (TD) can offer short</w:t>
      </w:r>
      <w:r w:rsidRPr="006F3FF2">
        <w:rPr>
          <w:rFonts w:ascii="Times New Roman" w:eastAsia="Times New Roman" w:hAnsi="Times New Roman" w:cs="Times New Roman"/>
          <w:sz w:val="24"/>
          <w:szCs w:val="24"/>
        </w:rPr>
        <w:noBreakHyphen/>
        <w:t>term benefits, such as reducing time</w:t>
      </w:r>
      <w:r w:rsidRPr="006F3FF2">
        <w:rPr>
          <w:rFonts w:ascii="Times New Roman" w:eastAsia="Times New Roman" w:hAnsi="Times New Roman" w:cs="Times New Roman"/>
          <w:sz w:val="24"/>
          <w:szCs w:val="24"/>
        </w:rPr>
        <w:noBreakHyphen/>
        <w:t>to</w:t>
      </w:r>
      <w:r w:rsidRPr="006F3FF2">
        <w:rPr>
          <w:rFonts w:ascii="Times New Roman" w:eastAsia="Times New Roman" w:hAnsi="Times New Roman" w:cs="Times New Roman"/>
          <w:sz w:val="24"/>
          <w:szCs w:val="24"/>
        </w:rPr>
        <w:noBreakHyphen/>
        <w:t>market, it can ultimately harm the overall quality of software systems by introducing bugs, increasing complexity, and hindering future maintenance efforts</w:t>
      </w:r>
      <w:r w:rsidR="007A354A" w:rsidRPr="006F3FF2">
        <w:rPr>
          <w:rFonts w:ascii="Times New Roman" w:eastAsia="Times New Roman" w:hAnsi="Times New Roman" w:cs="Times New Roman"/>
          <w:sz w:val="24"/>
          <w:szCs w:val="24"/>
        </w:rPr>
        <w:t xml:space="preserve"> </w:t>
      </w:r>
      <w:r w:rsidR="007A354A" w:rsidRPr="006F3FF2">
        <w:rPr>
          <w:rFonts w:ascii="Times New Roman" w:eastAsia="Times New Roman" w:hAnsi="Times New Roman" w:cs="Times New Roman"/>
          <w:sz w:val="24"/>
          <w:szCs w:val="24"/>
        </w:rPr>
        <w:fldChar w:fldCharType="begin"/>
      </w:r>
      <w:r w:rsidR="007A354A" w:rsidRPr="006F3FF2">
        <w:rPr>
          <w:rFonts w:ascii="Times New Roman" w:eastAsia="Times New Roman" w:hAnsi="Times New Roman" w:cs="Times New Roman"/>
          <w:sz w:val="24"/>
          <w:szCs w:val="24"/>
        </w:rPr>
        <w:instrText xml:space="preserve"> ADDIN ZOTERO_ITEM CSL_CITATION {"citationID":"KOeeJQGR","properties":{"formattedCitation":"(Rios et al., 2019)","plainCitation":"(Rios et al., 2019)","noteIndex":0},"citationItems":[{"id":65,"uris":["http://zotero.org/users/local/cHAViu4H/items/M4R95ZY4"],"itemData":{"id":65,"type":"paper-conference","title":"Causes and Effects of the Presence of Technical Debt in Agile Software Projects","author":[{"family":"Rios","given":"Nicolli"},{"family":"Mendonça","given":"Manoel"},{"family":"Seaman","given":"Carolyn"},{"family":"Spínola","given":"Rodrigo"}],"issued":{"date-parts":[["2019",8]]}}}],"schema":"https://github.com/citation-style-language/schema/raw/master/csl-citation.json"} </w:instrText>
      </w:r>
      <w:r w:rsidR="007A354A" w:rsidRPr="006F3FF2">
        <w:rPr>
          <w:rFonts w:ascii="Times New Roman" w:eastAsia="Times New Roman" w:hAnsi="Times New Roman" w:cs="Times New Roman"/>
          <w:sz w:val="24"/>
          <w:szCs w:val="24"/>
        </w:rPr>
        <w:fldChar w:fldCharType="separate"/>
      </w:r>
      <w:r w:rsidR="007A354A" w:rsidRPr="006F3FF2">
        <w:rPr>
          <w:rFonts w:ascii="Times New Roman" w:hAnsi="Times New Roman" w:cs="Times New Roman"/>
          <w:sz w:val="24"/>
        </w:rPr>
        <w:t>(Rios et al., 2019)</w:t>
      </w:r>
      <w:r w:rsidR="007A354A" w:rsidRPr="006F3FF2">
        <w:rPr>
          <w:rFonts w:ascii="Times New Roman" w:eastAsia="Times New Roman" w:hAnsi="Times New Roman" w:cs="Times New Roman"/>
          <w:sz w:val="24"/>
          <w:szCs w:val="24"/>
        </w:rPr>
        <w:fldChar w:fldCharType="end"/>
      </w:r>
      <w:r w:rsidRPr="006F3FF2">
        <w:rPr>
          <w:rFonts w:ascii="Times New Roman" w:eastAsia="Times New Roman" w:hAnsi="Times New Roman" w:cs="Times New Roman"/>
          <w:sz w:val="24"/>
          <w:szCs w:val="24"/>
        </w:rPr>
        <w:t>.</w:t>
      </w:r>
    </w:p>
    <w:p w14:paraId="7A5DCE6C" w14:textId="5D1FE5B7" w:rsidR="00EA1259" w:rsidRPr="006F3FF2" w:rsidRDefault="00E06A63" w:rsidP="00E06A63">
      <w:pPr>
        <w:spacing w:line="360" w:lineRule="auto"/>
        <w:jc w:val="both"/>
        <w:rPr>
          <w:rFonts w:ascii="Times New Roman" w:eastAsia="Times New Roman" w:hAnsi="Times New Roman" w:cs="Times New Roman"/>
          <w:sz w:val="24"/>
          <w:szCs w:val="24"/>
        </w:rPr>
      </w:pPr>
      <w:r w:rsidRPr="006F3FF2">
        <w:rPr>
          <w:rFonts w:ascii="Times New Roman" w:eastAsia="Times New Roman" w:hAnsi="Times New Roman" w:cs="Times New Roman"/>
          <w:sz w:val="24"/>
          <w:szCs w:val="24"/>
        </w:rPr>
        <w:t>In managing technical debt, it is essential to consider various strategies for addressing prioritization, refactoring, and automation. Prioritizing between new 16 features and debt repayment involves assessing the impact on software quality, business value, and risks</w:t>
      </w:r>
      <w:r w:rsidR="006A2C99" w:rsidRPr="006F3FF2">
        <w:rPr>
          <w:rFonts w:ascii="Times New Roman" w:eastAsia="Times New Roman" w:hAnsi="Times New Roman" w:cs="Times New Roman"/>
          <w:sz w:val="24"/>
          <w:szCs w:val="24"/>
        </w:rPr>
        <w:t xml:space="preserve"> </w:t>
      </w:r>
      <w:r w:rsidR="006A2C99" w:rsidRPr="006F3FF2">
        <w:rPr>
          <w:rFonts w:ascii="Times New Roman" w:eastAsia="Times New Roman" w:hAnsi="Times New Roman" w:cs="Times New Roman"/>
          <w:sz w:val="24"/>
          <w:szCs w:val="24"/>
        </w:rPr>
        <w:lastRenderedPageBreak/>
        <w:fldChar w:fldCharType="begin"/>
      </w:r>
      <w:r w:rsidR="006A2C99" w:rsidRPr="006F3FF2">
        <w:rPr>
          <w:rFonts w:ascii="Times New Roman" w:eastAsia="Times New Roman" w:hAnsi="Times New Roman" w:cs="Times New Roman"/>
          <w:sz w:val="24"/>
          <w:szCs w:val="24"/>
        </w:rPr>
        <w:instrText xml:space="preserve"> ADDIN ZOTERO_ITEM CSL_CITATION {"citationID":"lMhiPp2o","properties":{"formattedCitation":"(Lenarduzzi et al., 2021)","plainCitation":"(Lenarduzzi et al., 2021)","noteIndex":0},"citationItems":[{"id":66,"uris":["http://zotero.org/users/local/cHAViu4H/items/9PT64GKF"],"itemData":{"id":66,"type":"article-journal","abstract":"Background Software companies need to manage and refactor Technical Debt issues. Therefore, it is necessary to understand if and when refactoring of Technical Debt should be prioritized with respect to developing features or fixing bugs. Objective The goal of this study is to investigate the existing body of knowledge in software engineering to understand what Technical Debt prioritization approaches have been proposed in research and industry. Method We conducted a Systematic Literature Review of 557 unique papers published until 2020, following a consolidated methodology applied in software engineering. We included 44 primary studies. Results Different approaches have been proposed for Technical Debt prioritization, all having different goals and proposing optimization regarding different criteria. The proposed measures capture only a small part of the plethora of factors used to prioritize Technical Debt qualitatively in practice. We present an impact map of such factors. However, there is a lack of empirical and validated set of tools. Conclusion We observed that Technical Debt prioritization research is preliminary and there is no consensus on what the important factors are and how to measure them. Consequently, we cannot consider current research conclusive. In this paper, we therefore outline different directions for necessary future investigations.","container-title":"Journal of Systems and Software","DOI":"https://doi.org/10.1016/j.jss.2020.110827","ISSN":"0164-1212","page":"110827","title":"A systematic literature review on Technical Debt prioritization: Strategies, processes, factors, and tools","volume":"171","author":[{"family":"Lenarduzzi","given":"Valentina"},{"family":"Besker","given":"Terese"},{"family":"Taibi","given":"Davide"},{"family":"Martini","given":"Antonio"},{"family":"Fontana","given":"Francesca Arcelli"}],"issued":{"date-parts":[["2021"]]}}}],"schema":"https://github.com/citation-style-language/schema/raw/master/csl-citation.json"} </w:instrText>
      </w:r>
      <w:r w:rsidR="006A2C99" w:rsidRPr="006F3FF2">
        <w:rPr>
          <w:rFonts w:ascii="Times New Roman" w:eastAsia="Times New Roman" w:hAnsi="Times New Roman" w:cs="Times New Roman"/>
          <w:sz w:val="24"/>
          <w:szCs w:val="24"/>
        </w:rPr>
        <w:fldChar w:fldCharType="separate"/>
      </w:r>
      <w:r w:rsidR="006A2C99" w:rsidRPr="006F3FF2">
        <w:rPr>
          <w:rFonts w:ascii="Times New Roman" w:hAnsi="Times New Roman" w:cs="Times New Roman"/>
          <w:sz w:val="24"/>
        </w:rPr>
        <w:t>(Lenarduzzi et al., 2021)</w:t>
      </w:r>
      <w:r w:rsidR="006A2C99" w:rsidRPr="006F3FF2">
        <w:rPr>
          <w:rFonts w:ascii="Times New Roman" w:eastAsia="Times New Roman" w:hAnsi="Times New Roman" w:cs="Times New Roman"/>
          <w:sz w:val="24"/>
          <w:szCs w:val="24"/>
        </w:rPr>
        <w:fldChar w:fldCharType="end"/>
      </w:r>
      <w:r w:rsidRPr="006F3FF2">
        <w:rPr>
          <w:rFonts w:ascii="Times New Roman" w:eastAsia="Times New Roman" w:hAnsi="Times New Roman" w:cs="Times New Roman"/>
          <w:sz w:val="24"/>
          <w:szCs w:val="24"/>
        </w:rPr>
        <w:t xml:space="preserve">. Refactoring practices focus on restructuring code to improve readability, maintainability, and quality without altering external </w:t>
      </w:r>
      <w:r w:rsidR="003F56DB" w:rsidRPr="006F3FF2">
        <w:rPr>
          <w:rFonts w:ascii="Times New Roman" w:eastAsia="Times New Roman" w:hAnsi="Times New Roman" w:cs="Times New Roman"/>
          <w:sz w:val="24"/>
          <w:szCs w:val="24"/>
        </w:rPr>
        <w:t>behaviour</w:t>
      </w:r>
      <w:r w:rsidRPr="006F3FF2">
        <w:rPr>
          <w:rFonts w:ascii="Times New Roman" w:eastAsia="Times New Roman" w:hAnsi="Times New Roman" w:cs="Times New Roman"/>
          <w:sz w:val="24"/>
          <w:szCs w:val="24"/>
        </w:rPr>
        <w:t>. Continuous refactoring helps reduce technical debt and enhance long</w:t>
      </w:r>
      <w:r w:rsidRPr="006F3FF2">
        <w:rPr>
          <w:rFonts w:ascii="Times New Roman" w:eastAsia="Times New Roman" w:hAnsi="Times New Roman" w:cs="Times New Roman"/>
          <w:sz w:val="24"/>
          <w:szCs w:val="24"/>
        </w:rPr>
        <w:noBreakHyphen/>
        <w:t xml:space="preserve">term maintainability. Automated tools for code analysis, such as SonarQube and </w:t>
      </w:r>
      <w:proofErr w:type="spellStart"/>
      <w:r w:rsidRPr="006F3FF2">
        <w:rPr>
          <w:rFonts w:ascii="Times New Roman" w:eastAsia="Times New Roman" w:hAnsi="Times New Roman" w:cs="Times New Roman"/>
          <w:sz w:val="24"/>
          <w:szCs w:val="24"/>
        </w:rPr>
        <w:t>Findbugs</w:t>
      </w:r>
      <w:proofErr w:type="spellEnd"/>
      <w:r w:rsidRPr="006F3FF2">
        <w:rPr>
          <w:rFonts w:ascii="Times New Roman" w:eastAsia="Times New Roman" w:hAnsi="Times New Roman" w:cs="Times New Roman"/>
          <w:sz w:val="24"/>
          <w:szCs w:val="24"/>
        </w:rPr>
        <w:t>, can help identify technical debt indicators like code smells, duplication, and complexity, aiding efficient debt detection and resolution.</w:t>
      </w:r>
    </w:p>
    <w:p w14:paraId="7C988426" w14:textId="52082F46" w:rsidR="00EA1259" w:rsidRPr="006F3FF2" w:rsidRDefault="00EA1259" w:rsidP="00EA1259">
      <w:pPr>
        <w:pStyle w:val="Heading2"/>
        <w:rPr>
          <w:rFonts w:eastAsia="Times New Roman"/>
        </w:rPr>
      </w:pPr>
      <w:bookmarkStart w:id="60" w:name="_Toc170400847"/>
      <w:r w:rsidRPr="006F3FF2">
        <w:rPr>
          <w:rFonts w:eastAsia="Times New Roman"/>
        </w:rPr>
        <w:t>2.6.</w:t>
      </w:r>
      <w:r w:rsidRPr="006F3FF2">
        <w:rPr>
          <w:rFonts w:eastAsia="Times New Roman"/>
        </w:rPr>
        <w:tab/>
        <w:t>Review of Relevant Concepts</w:t>
      </w:r>
      <w:bookmarkEnd w:id="60"/>
    </w:p>
    <w:p w14:paraId="6E42633C" w14:textId="0F4B3A05" w:rsidR="00EA1259" w:rsidRPr="006F3FF2" w:rsidRDefault="00043927" w:rsidP="00996B0C">
      <w:pPr>
        <w:pStyle w:val="NormalFYP"/>
      </w:pPr>
      <w:r w:rsidRPr="006F3FF2">
        <w:t>This section provides an in</w:t>
      </w:r>
      <w:r w:rsidRPr="006F3FF2">
        <w:noBreakHyphen/>
        <w:t>depth explanation of the various concepts that hold significance in the context of this project. These concepts include:</w:t>
      </w:r>
    </w:p>
    <w:p w14:paraId="60605D01" w14:textId="53817E2A" w:rsidR="00316885" w:rsidRPr="006F3FF2" w:rsidRDefault="00316885" w:rsidP="00316885">
      <w:pPr>
        <w:pStyle w:val="Heading3"/>
      </w:pPr>
      <w:bookmarkStart w:id="61" w:name="_Toc170400848"/>
      <w:r w:rsidRPr="006F3FF2">
        <w:t>2.6.1.</w:t>
      </w:r>
      <w:r w:rsidRPr="006F3FF2">
        <w:tab/>
        <w:t>Artificial Intelligence</w:t>
      </w:r>
      <w:bookmarkEnd w:id="61"/>
    </w:p>
    <w:p w14:paraId="68E29EB4" w14:textId="77777777" w:rsidR="008B5C0D" w:rsidRPr="006F3FF2" w:rsidRDefault="000B1473" w:rsidP="00582232">
      <w:pPr>
        <w:pStyle w:val="NormalFYP"/>
      </w:pPr>
      <w:r w:rsidRPr="006F3FF2">
        <w:t>Artificial Intelligence can be termed as the study of intelligent agent</w:t>
      </w:r>
      <w:r w:rsidR="007B0A7E" w:rsidRPr="006F3FF2">
        <w:t xml:space="preserve">s that </w:t>
      </w:r>
      <w:r w:rsidR="00DD4F4C" w:rsidRPr="006F3FF2">
        <w:t xml:space="preserve">can act on stimulus or cues from their environment </w:t>
      </w:r>
      <w:r w:rsidR="007062E0" w:rsidRPr="006F3FF2">
        <w:fldChar w:fldCharType="begin"/>
      </w:r>
      <w:r w:rsidR="007062E0" w:rsidRPr="006F3FF2">
        <w:instrText xml:space="preserve"> ADDIN ZOTERO_ITEM CSL_CITATION {"citationID":"cxpsNqzP","properties":{"formattedCitation":"(Russell &amp; Norvig, 2016)","plainCitation":"(Russell &amp; Norvig, 2016)","noteIndex":0},"citationItems":[{"id":80,"uris":["http://zotero.org/users/local/cHAViu4H/items/HR83MEMC"],"itemData":{"id":80,"type":"book","collection-title":"Prentice Hall series in artificial intelligence","edition":"Third edition, Global edition","event-place":"Boston Columbus Indianapolis New York San Francisco Upper Saddle River Amsterdam Cape Town Dubai London Madrid Milan Munich Paris Montreal Toronto Delhi Mexico City Sao Paulo Sydney Hong Kong Seoul Singapore Taipei Tokyo","ISBN":"978-0-13-207148-2","language":"eng","number-of-pages":"1132","publisher":"Pearson","publisher-place":"Boston Columbus Indianapolis New York San Francisco Upper Saddle River Amsterdam Cape Town Dubai London Madrid Milan Munich Paris Montreal Toronto Delhi Mexico City Sao Paulo Sydney Hong Kong Seoul Singapore Taipei Tokyo","source":"K10plus ISBN","title":"Artificial intelligence: a modern approach","title-short":"Artificial intelligence","author":[{"family":"Russell","given":"Stuart J."},{"family":"Norvig","given":"Peter"}],"contributor":[{"family":"Davis","given":"Ernest"},{"family":"Edwards","given":"Douglas"}],"issued":{"date-parts":[["2016"]]}}}],"schema":"https://github.com/citation-style-language/schema/raw/master/csl-citation.json"} </w:instrText>
      </w:r>
      <w:r w:rsidR="007062E0" w:rsidRPr="006F3FF2">
        <w:fldChar w:fldCharType="separate"/>
      </w:r>
      <w:r w:rsidR="007062E0" w:rsidRPr="006F3FF2">
        <w:t>(Russell &amp; Norvig, 2016)</w:t>
      </w:r>
      <w:r w:rsidR="007062E0" w:rsidRPr="006F3FF2">
        <w:fldChar w:fldCharType="end"/>
      </w:r>
      <w:r w:rsidR="007B0A7E" w:rsidRPr="006F3FF2">
        <w:t>.</w:t>
      </w:r>
      <w:r w:rsidR="00582232" w:rsidRPr="006F3FF2">
        <w:t xml:space="preserve"> It is based on machine learning algorithms and technologies, allowing machines to apply cognitive abilities and perform tasks autonomously or semi</w:t>
      </w:r>
      <w:r w:rsidR="00582232" w:rsidRPr="006F3FF2">
        <w:noBreakHyphen/>
        <w:t xml:space="preserve">autonomously. </w:t>
      </w:r>
      <w:r w:rsidR="008B7967" w:rsidRPr="006F3FF2">
        <w:t xml:space="preserve">According to </w:t>
      </w:r>
      <w:proofErr w:type="spellStart"/>
      <w:r w:rsidR="003553A0" w:rsidRPr="006F3FF2">
        <w:t>Bartneck</w:t>
      </w:r>
      <w:proofErr w:type="spellEnd"/>
      <w:r w:rsidR="003553A0" w:rsidRPr="006F3FF2">
        <w:t xml:space="preserve"> et al., </w:t>
      </w:r>
      <w:r w:rsidR="003553A0" w:rsidRPr="006F3FF2">
        <w:fldChar w:fldCharType="begin"/>
      </w:r>
      <w:r w:rsidR="003553A0" w:rsidRPr="006F3FF2">
        <w:instrText xml:space="preserve"> ADDIN ZOTERO_ITEM CSL_CITATION {"citationID":"dwsVQ3h9","properties":{"formattedCitation":"(2021)","plainCitation":"(2021)","noteIndex":0},"citationItems":[{"id":78,"uris":["http://zotero.org/users/local/cHAViu4H/items/QDDIGK2P"],"itemData":{"id":78,"type":"chapter","container-title":"An Introduction to Ethics in Robotics and AI","event-place":"Cham","ISBN":"978-3-030-51109-8","language":"en","note":"collection-title: SpringerBriefs in Ethics\nDOI: 10.1007/978-3-030-51110-4_2","page":"5-16","publisher":"Springer International Publishing","publisher-place":"Cham","source":"DOI.org (Crossref)","title":"What Is AI?","URL":"http://link.springer.com/10.1007/978-3-030-51110-4_2","container-author":[{"family":"Bartneck","given":"Christoph"},{"family":"Lütge","given":"Christoph"},{"family":"Wagner","given":"Alan"},{"family":"Welsh","given":"Sean"}],"author":[{"family":"Bartneck","given":"Christoph"},{"family":"Lütge","given":"Christoph"},{"family":"Wagner","given":"Alan"},{"family":"Welsh","given":"Sean"}],"accessed":{"date-parts":[["2024",6,23]]},"issued":{"date-parts":[["2021"]]}},"label":"page","suppress-author":true}],"schema":"https://github.com/citation-style-language/schema/raw/master/csl-citation.json"} </w:instrText>
      </w:r>
      <w:r w:rsidR="003553A0" w:rsidRPr="006F3FF2">
        <w:fldChar w:fldCharType="separate"/>
      </w:r>
      <w:r w:rsidR="003553A0" w:rsidRPr="006F3FF2">
        <w:t>(2021)</w:t>
      </w:r>
      <w:r w:rsidR="003553A0" w:rsidRPr="006F3FF2">
        <w:fldChar w:fldCharType="end"/>
      </w:r>
      <w:r w:rsidR="003553A0" w:rsidRPr="006F3FF2">
        <w:t xml:space="preserve">, </w:t>
      </w:r>
      <w:r w:rsidR="007D30B3" w:rsidRPr="006F3FF2">
        <w:t xml:space="preserve">there are different aspects of artificial intelligence in which </w:t>
      </w:r>
      <w:r w:rsidR="0024223F" w:rsidRPr="006F3FF2">
        <w:t>researchers focus on creating machines that think like humans</w:t>
      </w:r>
      <w:r w:rsidR="007116B1" w:rsidRPr="006F3FF2">
        <w:t>, machines that act like humans, machines that act rationally, or machines that think rationally.</w:t>
      </w:r>
      <w:r w:rsidR="00267204" w:rsidRPr="006F3FF2">
        <w:t xml:space="preserve"> There are many different types of AI systems</w:t>
      </w:r>
      <w:r w:rsidR="00AD0351" w:rsidRPr="006F3FF2">
        <w:t xml:space="preserve"> utilized in the world today</w:t>
      </w:r>
      <w:r w:rsidR="00267204" w:rsidRPr="006F3FF2">
        <w:t>.</w:t>
      </w:r>
      <w:r w:rsidR="00AD0351" w:rsidRPr="006F3FF2">
        <w:t xml:space="preserve"> </w:t>
      </w:r>
    </w:p>
    <w:p w14:paraId="17AC742D" w14:textId="723C5202" w:rsidR="006547AC" w:rsidRPr="006F3FF2" w:rsidRDefault="008B5C0D" w:rsidP="008B5C0D">
      <w:pPr>
        <w:pStyle w:val="Heading4"/>
        <w:numPr>
          <w:ilvl w:val="0"/>
          <w:numId w:val="0"/>
        </w:numPr>
      </w:pPr>
      <w:r w:rsidRPr="006F3FF2">
        <w:t>A.</w:t>
      </w:r>
      <w:r w:rsidRPr="006F3FF2">
        <w:tab/>
      </w:r>
      <w:r w:rsidR="005C02D6" w:rsidRPr="006F3FF2">
        <w:t>Machine Learning</w:t>
      </w:r>
    </w:p>
    <w:p w14:paraId="50F9D135" w14:textId="3A2469EA" w:rsidR="005C02D6" w:rsidRPr="006F3FF2" w:rsidRDefault="008364E8" w:rsidP="005C02D6">
      <w:pPr>
        <w:pStyle w:val="NormalFYP"/>
      </w:pPr>
      <w:r w:rsidRPr="006F3FF2">
        <w:t xml:space="preserve">This is a sub-field of AI focused on the creation of </w:t>
      </w:r>
      <w:r w:rsidR="006932CA" w:rsidRPr="006F3FF2">
        <w:t>algorithms</w:t>
      </w:r>
      <w:r w:rsidRPr="006F3FF2">
        <w:t xml:space="preserve"> that </w:t>
      </w:r>
      <w:r w:rsidR="003D13C0" w:rsidRPr="006F3FF2">
        <w:t>enhance their performance on specific tasks by learning from experience and receiving feedback</w:t>
      </w:r>
      <w:r w:rsidR="002542DB" w:rsidRPr="006F3FF2">
        <w:t xml:space="preserve"> through performance measures</w:t>
      </w:r>
      <w:r w:rsidR="003B75A0" w:rsidRPr="006F3FF2">
        <w:t xml:space="preserve"> </w:t>
      </w:r>
      <w:r w:rsidR="003B75A0" w:rsidRPr="006F3FF2">
        <w:fldChar w:fldCharType="begin"/>
      </w:r>
      <w:r w:rsidR="003B75A0" w:rsidRPr="006F3FF2">
        <w:instrText xml:space="preserve"> ADDIN ZOTERO_ITEM CSL_CITATION {"citationID":"v3HXd4J4","properties":{"formattedCitation":"(Shaveta, 2023)","plainCitation":"(Shaveta, 2023)","noteIndex":0},"citationItems":[{"id":83,"uris":["http://zotero.org/users/local/cHAViu4H/items/P5SX2BTB"],"itemData":{"id":83,"type":"article-journal","abstract":"Machine learning is a particular branch of artificial intelligence that teaches a machine how to learn, whereas artificial intelligence (AI) is the general science that aims to emulate human abilities. An AI method called machine learning teaches computers to learn from their past experiences. Machine learning algorithms don't rely on a predetermined equation as a model, but instead \"learn\" information directly from data using computational techniques. As the quantity of learning examples increases, the algorithms adaptively get better at what they do. This paper provides an overview of the field as well as a variety of machine learning approaches, including supervised, unsupervised, and reinforcement learning and various languages used for machine learning.","container-title":"International Journal of Science and Research Archive","DOI":"10.30574/ijsra.2023.9.1.0410","ISSN":"25828185","issue":"1","journalAbbreviation":"Int. J. Sci. Res. Arch.","page":"281-285","source":"DOI.org (Crossref)","title":"A review on machine learning","volume":"9","author":[{"literal":"Shaveta"}],"issued":{"date-parts":[["2023",5,30]]}}}],"schema":"https://github.com/citation-style-language/schema/raw/master/csl-citation.json"} </w:instrText>
      </w:r>
      <w:r w:rsidR="003B75A0" w:rsidRPr="006F3FF2">
        <w:fldChar w:fldCharType="separate"/>
      </w:r>
      <w:r w:rsidR="003B75A0" w:rsidRPr="006F3FF2">
        <w:t>(Shaveta, 2023)</w:t>
      </w:r>
      <w:r w:rsidR="003B75A0" w:rsidRPr="006F3FF2">
        <w:fldChar w:fldCharType="end"/>
      </w:r>
      <w:r w:rsidR="00CD201F" w:rsidRPr="006F3FF2">
        <w:t>.</w:t>
      </w:r>
      <w:r w:rsidR="005C6D09" w:rsidRPr="006F3FF2">
        <w:t xml:space="preserve"> </w:t>
      </w:r>
      <w:r w:rsidR="004011BB" w:rsidRPr="006F3FF2">
        <w:t>Typically,</w:t>
      </w:r>
      <w:r w:rsidR="001879A2" w:rsidRPr="006F3FF2">
        <w:t xml:space="preserve"> this </w:t>
      </w:r>
      <w:r w:rsidR="004011BB" w:rsidRPr="006F3FF2">
        <w:t>sub-</w:t>
      </w:r>
      <w:r w:rsidR="001879A2" w:rsidRPr="006F3FF2">
        <w:t xml:space="preserve">field is </w:t>
      </w:r>
      <w:r w:rsidR="004011BB" w:rsidRPr="006F3FF2">
        <w:t xml:space="preserve">further </w:t>
      </w:r>
      <w:r w:rsidR="001879A2" w:rsidRPr="006F3FF2">
        <w:t>sub</w:t>
      </w:r>
      <w:r w:rsidR="00FF70E1" w:rsidRPr="006F3FF2">
        <w:t>-categorised into three types of learning. These types of learning include:</w:t>
      </w:r>
    </w:p>
    <w:p w14:paraId="5EF39167" w14:textId="7C94CF93" w:rsidR="00FF70E1" w:rsidRPr="006F3FF2" w:rsidRDefault="004011BB" w:rsidP="001D11DF">
      <w:pPr>
        <w:pStyle w:val="Item"/>
        <w:numPr>
          <w:ilvl w:val="0"/>
          <w:numId w:val="10"/>
        </w:numPr>
      </w:pPr>
      <w:r w:rsidRPr="006F3FF2">
        <w:t xml:space="preserve">Supervised </w:t>
      </w:r>
      <w:r w:rsidR="00240B27" w:rsidRPr="006F3FF2">
        <w:t>L</w:t>
      </w:r>
      <w:r w:rsidRPr="006F3FF2">
        <w:t xml:space="preserve">earning: </w:t>
      </w:r>
      <w:r w:rsidR="0003070D" w:rsidRPr="006F3FF2">
        <w:t xml:space="preserve">This is one of the forms of machine learning in which the AI model is trained on a </w:t>
      </w:r>
      <w:r w:rsidR="008746AA" w:rsidRPr="006F3FF2">
        <w:t>labelled</w:t>
      </w:r>
      <w:r w:rsidR="0003070D" w:rsidRPr="006F3FF2">
        <w:t xml:space="preserve"> dataset, meaning that each training example is paired with an output label. </w:t>
      </w:r>
      <w:r w:rsidR="00765448" w:rsidRPr="006F3FF2">
        <w:t>T</w:t>
      </w:r>
      <w:r w:rsidR="004A00D8" w:rsidRPr="006F3FF2">
        <w:t xml:space="preserve">he labelling process </w:t>
      </w:r>
      <w:r w:rsidR="00DF3153" w:rsidRPr="006F3FF2">
        <w:t>usually</w:t>
      </w:r>
      <w:r w:rsidR="004A00D8" w:rsidRPr="006F3FF2">
        <w:t xml:space="preserve"> </w:t>
      </w:r>
      <w:r w:rsidR="004F203C" w:rsidRPr="006F3FF2">
        <w:t>involves human effort to review each piece of data and assign appropriate labels to it</w:t>
      </w:r>
      <w:r w:rsidR="00DF3153" w:rsidRPr="006F3FF2">
        <w:t xml:space="preserve"> </w:t>
      </w:r>
      <w:r w:rsidR="00DF3153" w:rsidRPr="006F3FF2">
        <w:fldChar w:fldCharType="begin"/>
      </w:r>
      <w:r w:rsidR="00DF3153" w:rsidRPr="006F3FF2">
        <w:instrText xml:space="preserve"> ADDIN ZOTERO_ITEM CSL_CITATION {"citationID":"WhXXEX5w","properties":{"formattedCitation":"(Jiang et al., 2020)","plainCitation":"(Jiang et al., 2020)","noteIndex":0},"citationItems":[{"id":85,"uris":["http://zotero.org/users/local/cHAViu4H/items/8494V3X2"],"itemData":{"id":85,"type":"article-journal","container-title":"Behavior Therapy","DOI":"10.1016/j.beth.2020.05.002","ISSN":"00057894","issue":"5","journalAbbreviation":"Behavior Therapy","language":"en","license":"https://www.elsevier.com/tdm/userlicense/1.0/","page":"675-687","source":"DOI.org (Crossref)","title":"Supervised Machine Learning: A Brief Primer","title-short":"Supervised Machine Learning","volume":"51","author":[{"family":"Jiang","given":"Tammy"},{"family":"Gradus","given":"Jaimie L."},{"family":"Rosellini","given":"Anthony J."}],"issued":{"date-parts":[["2020",9]]}}}],"schema":"https://github.com/citation-style-language/schema/raw/master/csl-citation.json"} </w:instrText>
      </w:r>
      <w:r w:rsidR="00DF3153" w:rsidRPr="006F3FF2">
        <w:fldChar w:fldCharType="separate"/>
      </w:r>
      <w:r w:rsidR="00DF3153" w:rsidRPr="006F3FF2">
        <w:t>(Jiang et al., 2020)</w:t>
      </w:r>
      <w:r w:rsidR="00DF3153" w:rsidRPr="006F3FF2">
        <w:fldChar w:fldCharType="end"/>
      </w:r>
      <w:r w:rsidR="004F203C" w:rsidRPr="006F3FF2">
        <w:t>.</w:t>
      </w:r>
      <w:r w:rsidR="008746AA" w:rsidRPr="006F3FF2">
        <w:t xml:space="preserve"> </w:t>
      </w:r>
      <w:r w:rsidR="009D63AA" w:rsidRPr="006F3FF2">
        <w:t xml:space="preserve">According to Shaveta, </w:t>
      </w:r>
      <w:r w:rsidR="009D63AA" w:rsidRPr="006F3FF2">
        <w:fldChar w:fldCharType="begin"/>
      </w:r>
      <w:r w:rsidR="009D63AA" w:rsidRPr="006F3FF2">
        <w:instrText xml:space="preserve"> ADDIN ZOTERO_ITEM CSL_CITATION {"citationID":"qttmYQHH","properties":{"formattedCitation":"(2023)","plainCitation":"(2023)","noteIndex":0},"citationItems":[{"id":83,"uris":["http://zotero.org/users/local/cHAViu4H/items/P5SX2BTB"],"itemData":{"id":83,"type":"article-journal","abstract":"Machine learning is a particular branch of artificial intelligence that teaches a machine how to learn, whereas artificial intelligence (AI) is the general science that aims to emulate human abilities. An AI method called machine learning teaches computers to learn from their past experiences. Machine learning algorithms don't rely on a predetermined equation as a model, but instead \"learn\" information directly from data using computational techniques. As the quantity of learning examples increases, the algorithms adaptively get better at what they do. This paper provides an overview of the field as well as a variety of machine learning approaches, including supervised, unsupervised, and reinforcement learning and various languages used for machine learning.","container-title":"International Journal of Science and Research Archive","DOI":"10.30574/ijsra.2023.9.1.0410","ISSN":"25828185","issue":"1","journalAbbreviation":"Int. J. Sci. Res. Arch.","page":"281-285","source":"DOI.org (Crossref)","title":"A review on machine learning","volume":"9","author":[{"literal":"Shaveta"}],"issued":{"date-parts":[["2023",5,30]]}},"label":"page","suppress-author":true}],"schema":"https://github.com/citation-style-language/schema/raw/master/csl-citation.json"} </w:instrText>
      </w:r>
      <w:r w:rsidR="009D63AA" w:rsidRPr="006F3FF2">
        <w:fldChar w:fldCharType="separate"/>
      </w:r>
      <w:r w:rsidR="009D63AA" w:rsidRPr="006F3FF2">
        <w:t>(2023)</w:t>
      </w:r>
      <w:r w:rsidR="009D63AA" w:rsidRPr="006F3FF2">
        <w:fldChar w:fldCharType="end"/>
      </w:r>
      <w:r w:rsidR="009D63AA" w:rsidRPr="006F3FF2">
        <w:t xml:space="preserve">, </w:t>
      </w:r>
      <w:r w:rsidR="00DA775F" w:rsidRPr="006F3FF2">
        <w:t xml:space="preserve">supervised learning can be regarded as a pupil learning under a teacher’s supervision. </w:t>
      </w:r>
      <w:r w:rsidR="00AA7CEA" w:rsidRPr="006F3FF2">
        <w:t xml:space="preserve">There are many algorithms used in supervised learning, such as Linear Regression, Logistic Regression, Support </w:t>
      </w:r>
      <w:r w:rsidR="00AA7CEA" w:rsidRPr="006F3FF2">
        <w:lastRenderedPageBreak/>
        <w:t>Vector Machines (SVM)</w:t>
      </w:r>
      <w:r w:rsidR="00AC25BD" w:rsidRPr="006F3FF2">
        <w:t>, N</w:t>
      </w:r>
      <w:r w:rsidR="00A04725" w:rsidRPr="006F3FF2">
        <w:t>aïve Bayes</w:t>
      </w:r>
      <w:r w:rsidR="00AA7CEA" w:rsidRPr="006F3FF2">
        <w:t xml:space="preserve"> etc. </w:t>
      </w:r>
      <w:r w:rsidR="00E834A1" w:rsidRPr="006F3FF2">
        <w:t>Naïve Bayes classifies using Bayes’ Theorem</w:t>
      </w:r>
      <w:r w:rsidR="004757FD" w:rsidRPr="006F3FF2">
        <w:t>. This theorem is represented in Equation 2.1</w:t>
      </w:r>
      <w:r w:rsidR="00947CB3" w:rsidRPr="006F3FF2">
        <w:t xml:space="preserve"> below.</w:t>
      </w:r>
    </w:p>
    <w:p w14:paraId="602AA923" w14:textId="52E37667" w:rsidR="001E2FF4" w:rsidRPr="006F3FF2" w:rsidRDefault="00723C3F" w:rsidP="00170A95">
      <w:pPr>
        <w:pStyle w:val="Caption"/>
      </w:pPr>
      <m:oMathPara>
        <m:oMath>
          <m:r>
            <m:rPr>
              <m:sty m:val="b"/>
            </m:rPr>
            <w:rPr>
              <w:rFonts w:ascii="Cambria Math" w:hAnsi="Cambria Math"/>
            </w:rPr>
            <m:t xml:space="preserve">                                               </m:t>
          </m:r>
          <m:r>
            <m:rPr>
              <m:sty m:val="bi"/>
            </m:rPr>
            <w:rPr>
              <w:rFonts w:ascii="Cambria Math" w:hAnsi="Cambria Math"/>
            </w:rPr>
            <m:t>P</m:t>
          </m:r>
          <m:d>
            <m:dPr>
              <m:ctrlPr>
                <w:rPr>
                  <w:rFonts w:ascii="Cambria Math" w:hAnsi="Cambria Math"/>
                </w:rPr>
              </m:ctrlPr>
            </m:dPr>
            <m:e>
              <m:f>
                <m:fPr>
                  <m:type m:val="lin"/>
                  <m:ctrlPr>
                    <w:rPr>
                      <w:rFonts w:ascii="Cambria Math" w:hAnsi="Cambria Math"/>
                    </w:rPr>
                  </m:ctrlPr>
                </m:fPr>
                <m:num>
                  <m:r>
                    <m:rPr>
                      <m:sty m:val="bi"/>
                    </m:rPr>
                    <w:rPr>
                      <w:rFonts w:ascii="Cambria Math" w:hAnsi="Cambria Math"/>
                    </w:rPr>
                    <m:t>A</m:t>
                  </m:r>
                </m:num>
                <m:den>
                  <m:r>
                    <m:rPr>
                      <m:sty m:val="bi"/>
                    </m:rPr>
                    <w:rPr>
                      <w:rFonts w:ascii="Cambria Math" w:hAnsi="Cambria Math"/>
                    </w:rPr>
                    <m:t>B</m:t>
                  </m:r>
                </m:den>
              </m:f>
            </m:e>
          </m:d>
          <m:r>
            <m:rPr>
              <m:sty m:val="b"/>
            </m:rPr>
            <w:rPr>
              <w:rFonts w:ascii="Cambria Math" w:hAnsi="Cambria Math"/>
            </w:rPr>
            <m:t xml:space="preserve">= </m:t>
          </m:r>
          <m:f>
            <m:fPr>
              <m:ctrlPr>
                <w:rPr>
                  <w:rFonts w:ascii="Cambria Math" w:eastAsia="Arial" w:hAnsi="Cambria Math" w:cs="Arial"/>
                  <w:szCs w:val="22"/>
                </w:rPr>
              </m:ctrlPr>
            </m:fPr>
            <m:num>
              <m:r>
                <m:rPr>
                  <m:sty m:val="bi"/>
                </m:rPr>
                <w:rPr>
                  <w:rFonts w:ascii="Cambria Math" w:hAnsi="Cambria Math"/>
                </w:rPr>
                <m:t>P</m:t>
              </m:r>
              <m:d>
                <m:dPr>
                  <m:ctrlPr>
                    <w:rPr>
                      <w:rFonts w:ascii="Cambria Math" w:hAnsi="Cambria Math"/>
                    </w:rPr>
                  </m:ctrlPr>
                </m:dPr>
                <m:e>
                  <m:f>
                    <m:fPr>
                      <m:type m:val="lin"/>
                      <m:ctrlPr>
                        <w:rPr>
                          <w:rFonts w:ascii="Cambria Math" w:eastAsia="Arial" w:hAnsi="Cambria Math" w:cs="Arial"/>
                          <w:szCs w:val="22"/>
                        </w:rPr>
                      </m:ctrlPr>
                    </m:fPr>
                    <m:num>
                      <m:r>
                        <m:rPr>
                          <m:sty m:val="bi"/>
                        </m:rPr>
                        <w:rPr>
                          <w:rFonts w:ascii="Cambria Math" w:hAnsi="Cambria Math"/>
                        </w:rPr>
                        <m:t>B</m:t>
                      </m:r>
                    </m:num>
                    <m:den>
                      <m:r>
                        <m:rPr>
                          <m:sty m:val="bi"/>
                        </m:rPr>
                        <w:rPr>
                          <w:rFonts w:ascii="Cambria Math" w:hAnsi="Cambria Math"/>
                        </w:rPr>
                        <m:t>A</m:t>
                      </m:r>
                    </m:den>
                  </m:f>
                </m:e>
              </m:d>
              <m:r>
                <m:rPr>
                  <m:sty m:val="bi"/>
                </m:rPr>
                <w:rPr>
                  <w:rFonts w:ascii="Cambria Math" w:hAnsi="Cambria Math"/>
                </w:rPr>
                <m:t>P</m:t>
              </m:r>
              <m:d>
                <m:dPr>
                  <m:ctrlPr>
                    <w:rPr>
                      <w:rFonts w:ascii="Cambria Math" w:eastAsia="Arial" w:hAnsi="Cambria Math" w:cs="Arial"/>
                      <w:szCs w:val="22"/>
                    </w:rPr>
                  </m:ctrlPr>
                </m:dPr>
                <m:e>
                  <m:r>
                    <m:rPr>
                      <m:sty m:val="bi"/>
                    </m:rPr>
                    <w:rPr>
                      <w:rFonts w:ascii="Cambria Math" w:hAnsi="Cambria Math"/>
                    </w:rPr>
                    <m:t>A</m:t>
                  </m:r>
                </m:e>
              </m:d>
            </m:num>
            <m:den>
              <m:r>
                <m:rPr>
                  <m:sty m:val="bi"/>
                </m:rPr>
                <w:rPr>
                  <w:rFonts w:ascii="Cambria Math" w:hAnsi="Cambria Math"/>
                </w:rPr>
                <m:t>P</m:t>
              </m:r>
              <m:d>
                <m:dPr>
                  <m:ctrlPr>
                    <w:rPr>
                      <w:rFonts w:ascii="Cambria Math" w:eastAsia="Arial" w:hAnsi="Cambria Math" w:cs="Arial"/>
                      <w:szCs w:val="22"/>
                    </w:rPr>
                  </m:ctrlPr>
                </m:dPr>
                <m:e>
                  <m:r>
                    <m:rPr>
                      <m:sty m:val="bi"/>
                    </m:rPr>
                    <w:rPr>
                      <w:rFonts w:ascii="Cambria Math" w:hAnsi="Cambria Math"/>
                    </w:rPr>
                    <m:t>B</m:t>
                  </m:r>
                </m:e>
              </m:d>
            </m:den>
          </m:f>
          <m:r>
            <m:rPr>
              <m:sty m:val="b"/>
            </m:rPr>
            <w:rPr>
              <w:rFonts w:ascii="Cambria Math" w:eastAsia="Arial" w:hAnsi="Cambria Math" w:cs="Arial"/>
              <w:szCs w:val="22"/>
            </w:rPr>
            <m:t xml:space="preserve">                                           (</m:t>
          </m:r>
          <m:r>
            <m:rPr>
              <m:sty m:val="b"/>
            </m:rPr>
            <w:rPr>
              <w:rFonts w:ascii="Cambria Math" w:eastAsia="Arial" w:hAnsi="Cambria Math" w:cs="Arial"/>
              <w:szCs w:val="22"/>
            </w:rPr>
            <w:fldChar w:fldCharType="begin"/>
          </m:r>
          <m:r>
            <m:rPr>
              <m:sty m:val="b"/>
            </m:rPr>
            <w:rPr>
              <w:rFonts w:ascii="Cambria Math" w:hAnsi="Cambria Math"/>
            </w:rPr>
            <m:t xml:space="preserve"> STYLEREF 1 \s </m:t>
          </m:r>
          <m:r>
            <m:rPr>
              <m:sty m:val="b"/>
            </m:rPr>
            <w:rPr>
              <w:rFonts w:ascii="Cambria Math" w:eastAsia="Arial" w:hAnsi="Cambria Math" w:cs="Arial"/>
              <w:szCs w:val="22"/>
            </w:rPr>
            <w:fldChar w:fldCharType="separate"/>
          </m:r>
          <m:r>
            <m:rPr>
              <m:sty m:val="b"/>
            </m:rPr>
            <w:rPr>
              <w:rFonts w:ascii="Cambria Math" w:hAnsi="Cambria Math"/>
              <w:noProof/>
            </w:rPr>
            <m:t>2</m:t>
          </m:r>
          <m:r>
            <m:rPr>
              <m:sty m:val="b"/>
            </m:rPr>
            <w:rPr>
              <w:rFonts w:ascii="Cambria Math" w:eastAsia="Arial" w:hAnsi="Cambria Math" w:cs="Arial"/>
              <w:szCs w:val="22"/>
            </w:rPr>
            <w:fldChar w:fldCharType="end"/>
          </m:r>
          <m:r>
            <m:rPr>
              <m:sty m:val="b"/>
            </m:rPr>
            <w:rPr>
              <w:rFonts w:ascii="Cambria Math" w:hAnsi="Cambria Math"/>
            </w:rPr>
            <m:t>.</m:t>
          </m:r>
          <m:r>
            <m:rPr>
              <m:sty m:val="b"/>
            </m:rPr>
            <w:rPr>
              <w:rFonts w:ascii="Cambria Math" w:hAnsi="Cambria Math"/>
            </w:rPr>
            <w:fldChar w:fldCharType="begin"/>
          </m:r>
          <m:r>
            <m:rPr>
              <m:sty m:val="b"/>
            </m:rPr>
            <w:rPr>
              <w:rFonts w:ascii="Cambria Math" w:hAnsi="Cambria Math"/>
            </w:rPr>
            <m:t xml:space="preserve"> SEQ Equation \* ARABIC \s 1 </m:t>
          </m:r>
          <m:r>
            <m:rPr>
              <m:sty m:val="b"/>
            </m:rPr>
            <w:rPr>
              <w:rFonts w:ascii="Cambria Math" w:hAnsi="Cambria Math"/>
            </w:rPr>
            <w:fldChar w:fldCharType="separate"/>
          </m:r>
          <m:r>
            <m:rPr>
              <m:sty m:val="b"/>
            </m:rPr>
            <w:rPr>
              <w:rFonts w:ascii="Cambria Math" w:hAnsi="Cambria Math"/>
              <w:noProof/>
            </w:rPr>
            <m:t>1</m:t>
          </m:r>
          <m:r>
            <m:rPr>
              <m:sty m:val="b"/>
            </m:rPr>
            <w:rPr>
              <w:rFonts w:ascii="Cambria Math" w:hAnsi="Cambria Math"/>
            </w:rPr>
            <w:fldChar w:fldCharType="end"/>
          </m:r>
          <m:r>
            <m:rPr>
              <m:sty m:val="b"/>
            </m:rPr>
            <w:rPr>
              <w:rFonts w:ascii="Cambria Math" w:hAnsi="Cambria Math"/>
            </w:rPr>
            <m:t>)</m:t>
          </m:r>
        </m:oMath>
      </m:oMathPara>
    </w:p>
    <w:p w14:paraId="721BE0A6" w14:textId="63616F0D" w:rsidR="0030698B" w:rsidRPr="006F3FF2" w:rsidRDefault="00E33926" w:rsidP="001D11DF">
      <w:pPr>
        <w:pStyle w:val="Item"/>
        <w:numPr>
          <w:ilvl w:val="0"/>
          <w:numId w:val="10"/>
        </w:numPr>
      </w:pPr>
      <w:r w:rsidRPr="006F3FF2">
        <w:t xml:space="preserve">Unsupervised Learning: This is the type of learning in which the machine learns without any human intervention or effort. </w:t>
      </w:r>
      <w:r w:rsidR="00FD6396" w:rsidRPr="006F3FF2">
        <w:t>It involves training the models on data that does not have labelled responses, focusing on the hidden structures</w:t>
      </w:r>
      <w:r w:rsidR="008C55E8" w:rsidRPr="006F3FF2">
        <w:t xml:space="preserve"> or unidentified</w:t>
      </w:r>
      <w:r w:rsidR="00390B87" w:rsidRPr="006F3FF2">
        <w:t xml:space="preserve"> existing</w:t>
      </w:r>
      <w:r w:rsidR="008C55E8" w:rsidRPr="006F3FF2">
        <w:t xml:space="preserve"> patterns</w:t>
      </w:r>
      <w:r w:rsidR="00FD6396" w:rsidRPr="006F3FF2">
        <w:t xml:space="preserve"> within the data</w:t>
      </w:r>
      <w:r w:rsidR="00222806" w:rsidRPr="006F3FF2">
        <w:t xml:space="preserve"> </w:t>
      </w:r>
      <w:r w:rsidR="004B0090" w:rsidRPr="006F3FF2">
        <w:fldChar w:fldCharType="begin"/>
      </w:r>
      <w:r w:rsidR="004B0090" w:rsidRPr="006F3FF2">
        <w:instrText xml:space="preserve"> ADDIN ZOTERO_ITEM CSL_CITATION {"citationID":"1bWn9XeZ","properties":{"formattedCitation":"(Alzubi et al., 2018)","plainCitation":"(Alzubi et al., 2018)","noteIndex":0},"citationItems":[{"id":87,"uris":["http://zotero.org/users/local/cHAViu4H/items/4ZVYU4HK"],"itemData":{"id":87,"type":"article-journal","container-title":"Journal of Physics: Conference Series","DOI":"10.1088/1742-6596/1142/1/012012","ISSN":"1742-6588, 1742-6596","journalAbbreviation":"J. Phys.: Conf. Ser.","license":"http://iopscience.iop.org/info/page/text-and-data-mining","page":"012012","source":"DOI.org (Crossref)","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4B0090" w:rsidRPr="006F3FF2">
        <w:fldChar w:fldCharType="separate"/>
      </w:r>
      <w:r w:rsidR="004B0090" w:rsidRPr="006F3FF2">
        <w:t>(Alzubi et al., 2018)</w:t>
      </w:r>
      <w:r w:rsidR="004B0090" w:rsidRPr="006F3FF2">
        <w:fldChar w:fldCharType="end"/>
      </w:r>
      <w:r w:rsidR="00FD6396" w:rsidRPr="006F3FF2">
        <w:t>.</w:t>
      </w:r>
    </w:p>
    <w:p w14:paraId="1F555BC1" w14:textId="77777777" w:rsidR="00406A4C" w:rsidRPr="006F3FF2" w:rsidRDefault="00406A4C" w:rsidP="00700589">
      <w:pPr>
        <w:pStyle w:val="Item"/>
        <w:numPr>
          <w:ilvl w:val="0"/>
          <w:numId w:val="0"/>
        </w:numPr>
        <w:jc w:val="center"/>
      </w:pPr>
      <w:r w:rsidRPr="006F3FF2">
        <w:rPr>
          <w:noProof/>
        </w:rPr>
        <w:drawing>
          <wp:inline distT="0" distB="0" distL="0" distR="0" wp14:anchorId="29F4FEDE" wp14:editId="7E2E9467">
            <wp:extent cx="3771900" cy="3548101"/>
            <wp:effectExtent l="0" t="0" r="0" b="0"/>
            <wp:docPr id="216357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57771" name=""/>
                    <pic:cNvPicPr/>
                  </pic:nvPicPr>
                  <pic:blipFill>
                    <a:blip r:embed="rId14"/>
                    <a:stretch>
                      <a:fillRect/>
                    </a:stretch>
                  </pic:blipFill>
                  <pic:spPr>
                    <a:xfrm>
                      <a:off x="0" y="0"/>
                      <a:ext cx="3777621" cy="3553483"/>
                    </a:xfrm>
                    <a:prstGeom prst="rect">
                      <a:avLst/>
                    </a:prstGeom>
                  </pic:spPr>
                </pic:pic>
              </a:graphicData>
            </a:graphic>
          </wp:inline>
        </w:drawing>
      </w:r>
    </w:p>
    <w:p w14:paraId="37ECFBD0" w14:textId="1A87B632" w:rsidR="00406A4C" w:rsidRPr="006F3FF2" w:rsidRDefault="00406A4C" w:rsidP="00170A95">
      <w:pPr>
        <w:pStyle w:val="Caption"/>
      </w:pPr>
      <w:bookmarkStart w:id="62" w:name="_Toc170401022"/>
      <w:bookmarkStart w:id="63" w:name="_Toc170447871"/>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3</w:t>
      </w:r>
      <w:r w:rsidR="00491A41">
        <w:fldChar w:fldCharType="end"/>
      </w:r>
      <w:r w:rsidRPr="006F3FF2">
        <w:t xml:space="preserve"> Unsupervised Learning [Source: </w:t>
      </w:r>
      <w:r w:rsidRPr="006F3FF2">
        <w:fldChar w:fldCharType="begin"/>
      </w:r>
      <w:r w:rsidRPr="006F3FF2">
        <w:instrText xml:space="preserve"> ADDIN ZOTERO_ITEM CSL_CITATION {"citationID":"OE2kumWy","properties":{"formattedCitation":"(Alzubi et al., 2018)","plainCitation":"(Alzubi et al., 2018)","noteIndex":0},"citationItems":[{"id":87,"uris":["http://zotero.org/users/local/cHAViu4H/items/4ZVYU4HK"],"itemData":{"id":87,"type":"article-journal","container-title":"Journal of Physics: Conference Series","DOI":"10.1088/1742-6596/1142/1/012012","ISSN":"1742-6588, 1742-6596","journalAbbreviation":"J. Phys.: Conf. Ser.","license":"http://iopscience.iop.org/info/page/text-and-data-mining","page":"012012","source":"DOI.org (Crossref)","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Pr="006F3FF2">
        <w:fldChar w:fldCharType="separate"/>
      </w:r>
      <w:r w:rsidRPr="006F3FF2">
        <w:t>(Alzubi et al., 2018)</w:t>
      </w:r>
      <w:r w:rsidRPr="006F3FF2">
        <w:fldChar w:fldCharType="end"/>
      </w:r>
      <w:r w:rsidRPr="006F3FF2">
        <w:t>]</w:t>
      </w:r>
      <w:bookmarkEnd w:id="62"/>
      <w:bookmarkEnd w:id="63"/>
    </w:p>
    <w:p w14:paraId="777A9243" w14:textId="120F7310" w:rsidR="00240B27" w:rsidRPr="006F3FF2" w:rsidRDefault="00240B27" w:rsidP="001D11DF">
      <w:pPr>
        <w:pStyle w:val="Item"/>
      </w:pPr>
      <w:r w:rsidRPr="006F3FF2">
        <w:t xml:space="preserve">Reinforcement Learning: This is the third type of </w:t>
      </w:r>
      <w:r w:rsidR="00082D7D" w:rsidRPr="006F3FF2">
        <w:t xml:space="preserve">machine learning. This does not focus on </w:t>
      </w:r>
      <w:r w:rsidR="00E559B5" w:rsidRPr="006F3FF2">
        <w:t>the labelling of data, b</w:t>
      </w:r>
      <w:r w:rsidR="0071520F" w:rsidRPr="006F3FF2">
        <w:t xml:space="preserve">ut rather the system receives reward points for each correct </w:t>
      </w:r>
      <w:r w:rsidR="00486104" w:rsidRPr="006F3FF2">
        <w:t>action,</w:t>
      </w:r>
      <w:r w:rsidR="0071520F" w:rsidRPr="006F3FF2">
        <w:t xml:space="preserve"> or a penalty point for each incorrect act</w:t>
      </w:r>
      <w:r w:rsidR="00486104" w:rsidRPr="006F3FF2">
        <w:t>ion</w:t>
      </w:r>
      <w:r w:rsidR="0071520F" w:rsidRPr="006F3FF2">
        <w:t>.</w:t>
      </w:r>
      <w:r w:rsidR="00486104" w:rsidRPr="006F3FF2">
        <w:t xml:space="preserve"> </w:t>
      </w:r>
      <w:r w:rsidR="00F852D4" w:rsidRPr="006F3FF2">
        <w:t xml:space="preserve">The algorithms explore and rule out various </w:t>
      </w:r>
      <w:r w:rsidR="00E2636B" w:rsidRPr="006F3FF2">
        <w:t>possibilities to get the correct output with the maximum reward. Common alg</w:t>
      </w:r>
      <w:r w:rsidR="00F110FF" w:rsidRPr="006F3FF2">
        <w:t xml:space="preserve">orithms </w:t>
      </w:r>
      <w:r w:rsidR="002157F4" w:rsidRPr="006F3FF2">
        <w:t>include</w:t>
      </w:r>
      <w:r w:rsidR="00F110FF" w:rsidRPr="006F3FF2">
        <w:t xml:space="preserve"> Q-Learning</w:t>
      </w:r>
      <w:r w:rsidR="00831544" w:rsidRPr="006F3FF2">
        <w:t xml:space="preserve"> and </w:t>
      </w:r>
      <w:r w:rsidR="00F110FF" w:rsidRPr="006F3FF2">
        <w:t>Deep Q-Networks (DQN)</w:t>
      </w:r>
      <w:r w:rsidR="00831544" w:rsidRPr="006F3FF2">
        <w:t xml:space="preserve"> algorithms.</w:t>
      </w:r>
    </w:p>
    <w:p w14:paraId="671E7A1B" w14:textId="44C02DEF" w:rsidR="002157F4" w:rsidRPr="006F3FF2" w:rsidRDefault="002157F4" w:rsidP="002157F4">
      <w:pPr>
        <w:pStyle w:val="Heading4"/>
        <w:numPr>
          <w:ilvl w:val="0"/>
          <w:numId w:val="0"/>
        </w:numPr>
      </w:pPr>
      <w:r w:rsidRPr="006F3FF2">
        <w:lastRenderedPageBreak/>
        <w:t>B.</w:t>
      </w:r>
      <w:r w:rsidRPr="006F3FF2">
        <w:tab/>
      </w:r>
      <w:r w:rsidR="006977F4" w:rsidRPr="006F3FF2">
        <w:t xml:space="preserve">Convolutional </w:t>
      </w:r>
      <w:r w:rsidR="00A535DD" w:rsidRPr="006F3FF2">
        <w:t>Neural Networks (CNNs)</w:t>
      </w:r>
    </w:p>
    <w:p w14:paraId="23EA4568" w14:textId="7E64008E" w:rsidR="00A535DD" w:rsidRPr="006F3FF2" w:rsidRDefault="00DA61AA" w:rsidP="00A535DD">
      <w:pPr>
        <w:pStyle w:val="NormalFYP"/>
      </w:pPr>
      <w:r w:rsidRPr="00DA61AA">
        <w:t>This is a specialized sub-discipline of artificial intelligence engineered to automatically and dynamically learn spatial hierarchies of attributes from input images through a succession of convolutional layers. The structure of CNNs was motivated by neurons in human and animal brains, akin to a standard neural network</w:t>
      </w:r>
      <w:r>
        <w:t xml:space="preserve"> </w:t>
      </w:r>
      <w:r w:rsidR="00AB1434" w:rsidRPr="006F3FF2">
        <w:fldChar w:fldCharType="begin"/>
      </w:r>
      <w:r w:rsidR="00AB1434" w:rsidRPr="006F3FF2">
        <w:instrText xml:space="preserve"> ADDIN ZOTERO_ITEM CSL_CITATION {"citationID":"1l3ZO8k8","properties":{"formattedCitation":"(Alzubaidi et al., 2021)","plainCitation":"(Alzubaidi et al., 2021)","noteIndex":0},"citationItems":[{"id":88,"uris":["http://zotero.org/users/local/cHAViu4H/items/C8M7AEUQ"],"itemData":{"id":88,"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AB1434" w:rsidRPr="006F3FF2">
        <w:fldChar w:fldCharType="separate"/>
      </w:r>
      <w:r w:rsidR="00AB1434" w:rsidRPr="006F3FF2">
        <w:t>(Alzubaidi et al., 2021)</w:t>
      </w:r>
      <w:r w:rsidR="00AB1434" w:rsidRPr="006F3FF2">
        <w:fldChar w:fldCharType="end"/>
      </w:r>
      <w:r w:rsidR="001153EC" w:rsidRPr="006F3FF2">
        <w:t>.</w:t>
      </w:r>
      <w:r w:rsidR="009F2A89" w:rsidRPr="006F3FF2">
        <w:t xml:space="preserve"> These networks are particularly effective for tasks involving image and video recognition, classification, and segmentation.</w:t>
      </w:r>
    </w:p>
    <w:p w14:paraId="46509535" w14:textId="77777777" w:rsidR="00E54D40" w:rsidRPr="006F3FF2" w:rsidRDefault="00E54D40" w:rsidP="00E54D40">
      <w:pPr>
        <w:pStyle w:val="NormalFYP"/>
        <w:keepNext/>
      </w:pPr>
      <w:r w:rsidRPr="006F3FF2">
        <w:rPr>
          <w:noProof/>
        </w:rPr>
        <w:drawing>
          <wp:inline distT="0" distB="0" distL="0" distR="0" wp14:anchorId="295410F9" wp14:editId="408F9D70">
            <wp:extent cx="5496037" cy="2470513"/>
            <wp:effectExtent l="0" t="0" r="0" b="6350"/>
            <wp:docPr id="1340291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291570" name=""/>
                    <pic:cNvPicPr/>
                  </pic:nvPicPr>
                  <pic:blipFill rotWithShape="1">
                    <a:blip r:embed="rId15"/>
                    <a:srcRect l="1334" t="4148" r="2456" b="10234"/>
                    <a:stretch/>
                  </pic:blipFill>
                  <pic:spPr bwMode="auto">
                    <a:xfrm>
                      <a:off x="0" y="0"/>
                      <a:ext cx="5498370" cy="2471561"/>
                    </a:xfrm>
                    <a:prstGeom prst="rect">
                      <a:avLst/>
                    </a:prstGeom>
                    <a:ln>
                      <a:noFill/>
                    </a:ln>
                    <a:extLst>
                      <a:ext uri="{53640926-AAD7-44D8-BBD7-CCE9431645EC}">
                        <a14:shadowObscured xmlns:a14="http://schemas.microsoft.com/office/drawing/2010/main"/>
                      </a:ext>
                    </a:extLst>
                  </pic:spPr>
                </pic:pic>
              </a:graphicData>
            </a:graphic>
          </wp:inline>
        </w:drawing>
      </w:r>
    </w:p>
    <w:p w14:paraId="52C4473B" w14:textId="0CE1DDE1" w:rsidR="009F2A89" w:rsidRPr="006F3FF2" w:rsidRDefault="00E54D40" w:rsidP="00170A95">
      <w:pPr>
        <w:pStyle w:val="Caption"/>
      </w:pPr>
      <w:bookmarkStart w:id="64" w:name="_Toc170401023"/>
      <w:bookmarkStart w:id="65" w:name="_Toc170447872"/>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4</w:t>
      </w:r>
      <w:r w:rsidR="00491A41">
        <w:fldChar w:fldCharType="end"/>
      </w:r>
      <w:r w:rsidRPr="006F3FF2">
        <w:t xml:space="preserve"> </w:t>
      </w:r>
      <w:r w:rsidR="000409CB" w:rsidRPr="006F3FF2">
        <w:t xml:space="preserve">An example of CNN architecture for image classification. </w:t>
      </w:r>
      <w:r w:rsidR="00B81B42" w:rsidRPr="006F3FF2">
        <w:t xml:space="preserve">[Source: </w:t>
      </w:r>
      <w:r w:rsidR="00B81B42" w:rsidRPr="006F3FF2">
        <w:fldChar w:fldCharType="begin"/>
      </w:r>
      <w:r w:rsidR="00B81B42" w:rsidRPr="006F3FF2">
        <w:instrText xml:space="preserve"> ADDIN ZOTERO_ITEM CSL_CITATION {"citationID":"c6mlbI4o","properties":{"formattedCitation":"(Alzubaidi et al., 2021)","plainCitation":"(Alzubaidi et al., 2021)","noteIndex":0},"citationItems":[{"id":88,"uris":["http://zotero.org/users/local/cHAViu4H/items/C8M7AEUQ"],"itemData":{"id":88,"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B81B42" w:rsidRPr="006F3FF2">
        <w:fldChar w:fldCharType="separate"/>
      </w:r>
      <w:r w:rsidR="00B81B42" w:rsidRPr="006F3FF2">
        <w:t>(Alzubaidi et al., 2021)</w:t>
      </w:r>
      <w:r w:rsidR="00B81B42" w:rsidRPr="006F3FF2">
        <w:fldChar w:fldCharType="end"/>
      </w:r>
      <w:r w:rsidR="00B81B42" w:rsidRPr="006F3FF2">
        <w:t>]</w:t>
      </w:r>
      <w:bookmarkEnd w:id="64"/>
      <w:bookmarkEnd w:id="65"/>
    </w:p>
    <w:p w14:paraId="1A767749" w14:textId="6BC6A6A4" w:rsidR="00B81B42" w:rsidRPr="006F3FF2" w:rsidRDefault="00B81B42" w:rsidP="00B81B42"/>
    <w:p w14:paraId="6913D247" w14:textId="08C40D77" w:rsidR="00B81B42" w:rsidRPr="006F3FF2" w:rsidRDefault="00B81B42" w:rsidP="006641A4">
      <w:pPr>
        <w:pStyle w:val="HeadingSpec"/>
      </w:pPr>
      <w:r w:rsidRPr="006F3FF2">
        <w:t>C.</w:t>
      </w:r>
      <w:r w:rsidRPr="006F3FF2">
        <w:tab/>
      </w:r>
      <w:r w:rsidR="00F160DA" w:rsidRPr="006F3FF2">
        <w:t>Natural Language Processing (NLP)</w:t>
      </w:r>
    </w:p>
    <w:p w14:paraId="69ED0BC0" w14:textId="6A0EEC3F" w:rsidR="00F160DA" w:rsidRPr="006F3FF2" w:rsidRDefault="00560F77" w:rsidP="00F160DA">
      <w:pPr>
        <w:pStyle w:val="NormalFYP"/>
      </w:pPr>
      <w:r w:rsidRPr="006F3FF2">
        <w:t xml:space="preserve">This is another sub-field of artificial intelligence that focuses on the interaction between computers and human language, enabling machines to understand, interpret, and generate human language in a meaningful way </w:t>
      </w:r>
      <w:r w:rsidRPr="006F3FF2">
        <w:fldChar w:fldCharType="begin"/>
      </w:r>
      <w:r w:rsidRPr="006F3FF2">
        <w:instrText xml:space="preserve"> ADDIN ZOTERO_ITEM CSL_CITATION {"citationID":"JvjsQ6YB","properties":{"formattedCitation":"(Russell &amp; Norvig, 2016)","plainCitation":"(Russell &amp; Norvig, 2016)","noteIndex":0},"citationItems":[{"id":80,"uris":["http://zotero.org/users/local/cHAViu4H/items/HR83MEMC"],"itemData":{"id":80,"type":"book","collection-title":"Prentice Hall series in artificial intelligence","edition":"Third edition, Global edition","event-place":"Boston Columbus Indianapolis New York San Francisco Upper Saddle River Amsterdam Cape Town Dubai London Madrid Milan Munich Paris Montreal Toronto Delhi Mexico City Sao Paulo Sydney Hong Kong Seoul Singapore Taipei Tokyo","ISBN":"978-0-13-207148-2","language":"eng","number-of-pages":"1132","publisher":"Pearson","publisher-place":"Boston Columbus Indianapolis New York San Francisco Upper Saddle River Amsterdam Cape Town Dubai London Madrid Milan Munich Paris Montreal Toronto Delhi Mexico City Sao Paulo Sydney Hong Kong Seoul Singapore Taipei Tokyo","source":"K10plus ISBN","title":"Artificial intelligence: a modern approach","title-short":"Artificial intelligence","author":[{"family":"Russell","given":"Stuart J."},{"family":"Norvig","given":"Peter"}],"contributor":[{"family":"Davis","given":"Ernest"},{"family":"Edwards","given":"Douglas"}],"issued":{"date-parts":[["2016"]]}}}],"schema":"https://github.com/citation-style-language/schema/raw/master/csl-citation.json"} </w:instrText>
      </w:r>
      <w:r w:rsidRPr="006F3FF2">
        <w:fldChar w:fldCharType="separate"/>
      </w:r>
      <w:r w:rsidRPr="006F3FF2">
        <w:t>(Russell &amp; Norvig, 2016)</w:t>
      </w:r>
      <w:r w:rsidRPr="006F3FF2">
        <w:fldChar w:fldCharType="end"/>
      </w:r>
      <w:r w:rsidRPr="006F3FF2">
        <w:t>.</w:t>
      </w:r>
      <w:r w:rsidR="00044BEF" w:rsidRPr="006F3FF2">
        <w:t xml:space="preserve"> Within NLP, large language models (LLMs) have emerged as powerful transformative technologies.</w:t>
      </w:r>
      <w:r w:rsidR="00760694" w:rsidRPr="006F3FF2">
        <w:t xml:space="preserve"> LLMs, such as OpenAI's GPT-4 and Google's BERT, are trained on vast amounts of text data and leverage advanced neural network architectures, particularly transformers, to capture the nuances of language</w:t>
      </w:r>
      <w:r w:rsidR="00BE2C1B" w:rsidRPr="006F3FF2">
        <w:t xml:space="preserve"> </w:t>
      </w:r>
      <w:r w:rsidR="00C57FFA" w:rsidRPr="006F3FF2">
        <w:fldChar w:fldCharType="begin"/>
      </w:r>
      <w:r w:rsidR="00C57FFA" w:rsidRPr="006F3FF2">
        <w:instrText xml:space="preserve"> ADDIN ZOTERO_ITEM CSL_CITATION {"citationID":"04kRnIDv","properties":{"formattedCitation":"(Xue, 2024)","plainCitation":"(Xue, 2024)","noteIndex":0},"citationItems":[{"id":90,"uris":["http://zotero.org/users/local/cHAViu4H/items/CCH4B6P7"],"itemData":{"id":90,"type":"article-journal","abstract":"In recent years, large language models (LLMs) have revolutionized natural language processing (NLP) with their transformative architectures and sophisticated training techniques. This paper provides a comprehensive overview of LLMs, focusing on their architecture, training methodologies, and diverse applications. We delve into the transformer architecture, attention mechanisms, and parameter tuning strategies that underpin LLMs' capabilities. Furthermore, we explore training techniques such as self-supervised learning, transfer learning, and curriculum learning, highlighting their roles in empowering LLMs with linguistic proficiency. Additionally, we discuss the wide-ranging applications of LLMs, including text generation, sentiment analysis, and question answering, showcasing their versatility and impact across various domains. Through this comprehensive examination, we aim to elucidate the advancements and potentials of LLMs in shaping the future of natural language understanding and generation.","container-title":"Applied and Computational Engineering","DOI":"10.54254/2755-2721/57/20241341","ISSN":"2755-2721, 2755-273X","issue":"1","journalAbbreviation":"ACE","page":"247-252","source":"DOI.org (Crossref)","title":"Unlocking the potential: A comprehensive exploration of large language models in natural language processing","title-short":"Unlocking the potential","volume":"57","author":[{"family":"Xue","given":"Qing"}],"issued":{"date-parts":[["2024",4,30]]}}}],"schema":"https://github.com/citation-style-language/schema/raw/master/csl-citation.json"} </w:instrText>
      </w:r>
      <w:r w:rsidR="00C57FFA" w:rsidRPr="006F3FF2">
        <w:fldChar w:fldCharType="separate"/>
      </w:r>
      <w:r w:rsidR="00C57FFA" w:rsidRPr="006F3FF2">
        <w:t>(Xue, 2024)</w:t>
      </w:r>
      <w:r w:rsidR="00C57FFA" w:rsidRPr="006F3FF2">
        <w:fldChar w:fldCharType="end"/>
      </w:r>
      <w:r w:rsidR="00760694" w:rsidRPr="006F3FF2">
        <w:t>.</w:t>
      </w:r>
    </w:p>
    <w:p w14:paraId="21DB2C0D" w14:textId="0C0D877C" w:rsidR="00CC77ED" w:rsidRPr="006F3FF2" w:rsidRDefault="00CC77ED" w:rsidP="00CC77ED">
      <w:pPr>
        <w:pStyle w:val="Heading3"/>
      </w:pPr>
      <w:bookmarkStart w:id="66" w:name="_Toc170400849"/>
      <w:r w:rsidRPr="006F3FF2">
        <w:lastRenderedPageBreak/>
        <w:t>2.6.4.</w:t>
      </w:r>
      <w:r w:rsidRPr="006F3FF2">
        <w:tab/>
        <w:t>Parsing</w:t>
      </w:r>
      <w:bookmarkEnd w:id="66"/>
    </w:p>
    <w:p w14:paraId="4793B6FD" w14:textId="79FCC1E5" w:rsidR="00256005" w:rsidRPr="006F3FF2" w:rsidRDefault="00256005" w:rsidP="00256005">
      <w:pPr>
        <w:pStyle w:val="NormalFYP"/>
      </w:pPr>
      <w:r w:rsidRPr="006F3FF2">
        <w:t>Parsing is a fundamental concept in computer science, particularly in programming languages and natural language processing</w:t>
      </w:r>
      <w:r w:rsidR="004A1A27">
        <w:t xml:space="preserve"> </w:t>
      </w:r>
      <w:r w:rsidR="004A1A27">
        <w:fldChar w:fldCharType="begin"/>
      </w:r>
      <w:r w:rsidR="004A1A27">
        <w:instrText xml:space="preserve"> ADDIN ZOTERO_ITEM CSL_CITATION {"citationID":"H4Cga86h","properties":{"formattedCitation":"(Zaytsev &amp; Bagge, 2014)","plainCitation":"(Zaytsev &amp; Bagge, 2014)","noteIndex":0},"citationItems":[{"id":93,"uris":["http://zotero.org/users/local/cHAViu4H/items/E2UEHUYC"],"itemData":{"id":93,"type":"chapter","container-title":"Model-Driven Engineering Languages and Systems","event-place":"Cham","ISBN":"978-3-319-11652-5","language":"en","note":"collection-title: Lecture Notes in Computer Science\nDOI: 10.1007/978-3-319-11653-2_4","page":"50-67","publisher":"Springer International Publishing","publisher-place":"Cham","source":"DOI.org (Crossref)","title":"Parsing in a Broad Sense","URL":"https://link.springer.com/10.1007/978-3-319-11653-2_4","volume":"8767","editor":[{"family":"Dingel","given":"Juergen"},{"family":"Schulte","given":"Wolfram"},{"family":"Ramos","given":"Isidro"},{"family":"Abrahão","given":"Silvia"},{"family":"Insfran","given":"Emilio"}],"author":[{"family":"Zaytsev","given":"Vadim"},{"family":"Bagge","given":"Anya Helene"}],"accessed":{"date-parts":[["2024",6,26]]},"issued":{"date-parts":[["2014"]]}}}],"schema":"https://github.com/citation-style-language/schema/raw/master/csl-citation.json"} </w:instrText>
      </w:r>
      <w:r w:rsidR="004A1A27">
        <w:fldChar w:fldCharType="separate"/>
      </w:r>
      <w:r w:rsidR="004A1A27" w:rsidRPr="004A1A27">
        <w:t>(Zaytsev &amp; Bagge, 2014)</w:t>
      </w:r>
      <w:r w:rsidR="004A1A27">
        <w:fldChar w:fldCharType="end"/>
      </w:r>
      <w:r w:rsidRPr="006F3FF2">
        <w:t xml:space="preserve">. </w:t>
      </w:r>
      <w:r w:rsidR="00823F63" w:rsidRPr="00823F63">
        <w:t xml:space="preserve">It refers to the process of examining a sequence of symbols, based on a set of guidelines, to </w:t>
      </w:r>
      <w:r w:rsidR="00823F63">
        <w:t>ensure</w:t>
      </w:r>
      <w:r w:rsidR="00823F63" w:rsidRPr="00823F63">
        <w:t xml:space="preserve"> its structure and </w:t>
      </w:r>
      <w:r w:rsidR="00823F63">
        <w:t>meaning</w:t>
      </w:r>
      <w:r w:rsidRPr="006F3FF2">
        <w:t>.</w:t>
      </w:r>
      <w:r w:rsidR="00823F63">
        <w:t xml:space="preserve"> It can be described as taking a jumbled mix</w:t>
      </w:r>
      <w:r w:rsidR="009364DF">
        <w:t xml:space="preserve"> of words, a sentence, and rearranging the words to form a grammatically correct and</w:t>
      </w:r>
      <w:r w:rsidR="00432704">
        <w:t xml:space="preserve"> comprehensible sentence</w:t>
      </w:r>
      <w:r w:rsidRPr="006F3FF2">
        <w:t>.</w:t>
      </w:r>
    </w:p>
    <w:p w14:paraId="6F2A1941" w14:textId="52CE6850" w:rsidR="00256005" w:rsidRPr="006F3FF2" w:rsidRDefault="00256005" w:rsidP="00256005">
      <w:pPr>
        <w:pStyle w:val="NormalFYP"/>
      </w:pPr>
      <w:r w:rsidRPr="006F3FF2">
        <w:t>Parsing, or syntax analysis, is a crucial aspect of computer science and linguistics, with applications in advanced compilers, computational linguistics, web browsers, and data compression programs (Grune, 2008). It involves the analysis of code to identify its structure and meaning and is often used in programming exercises to reinforce concepts of parsing, regular and context</w:t>
      </w:r>
      <w:r w:rsidRPr="006F3FF2">
        <w:noBreakHyphen/>
        <w:t>free grammar, and abstract syntax trees (Werner, 2003). In the context of on</w:t>
      </w:r>
      <w:r w:rsidRPr="006F3FF2">
        <w:noBreakHyphen/>
        <w:t>the</w:t>
      </w:r>
      <w:r w:rsidRPr="006F3FF2">
        <w:noBreakHyphen/>
        <w:t>fly syntax highlighting, Palma (2022) proposes a deep learning</w:t>
      </w:r>
      <w:r w:rsidRPr="006F3FF2">
        <w:noBreakHyphen/>
        <w:t>based approach that can achieve near</w:t>
      </w:r>
      <w:r w:rsidRPr="006F3FF2">
        <w:noBreakHyphen/>
        <w:t>perfect accuracy in predicting correct and incorrect language derivations, outperforming regular expression</w:t>
      </w:r>
      <w:r w:rsidRPr="006F3FF2">
        <w:noBreakHyphen/>
        <w:t>based strategies. This approach is particularly useful in online collaborative tools for software developers, where code highlighting quality is often sacrificed for system responsiveness.</w:t>
      </w:r>
    </w:p>
    <w:p w14:paraId="60996C6B" w14:textId="77777777" w:rsidR="00B7424D" w:rsidRPr="006F3FF2" w:rsidRDefault="00B7424D" w:rsidP="00B7424D">
      <w:pPr>
        <w:pStyle w:val="NormalFYP"/>
        <w:keepNext/>
      </w:pPr>
      <w:r w:rsidRPr="006F3FF2">
        <w:rPr>
          <w:noProof/>
        </w:rPr>
        <w:drawing>
          <wp:inline distT="0" distB="0" distL="0" distR="0" wp14:anchorId="20A84618" wp14:editId="7FD0C173">
            <wp:extent cx="5715000" cy="955675"/>
            <wp:effectExtent l="0" t="0" r="0" b="0"/>
            <wp:docPr id="196030281" name="Picture 2" descr="A diagram of a blockch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0281" name="Picture 2" descr="A diagram of a blockchain&#10;&#10;Description automatically generated"/>
                    <pic:cNvPicPr>
                      <a:picLocks noChangeAspect="1" noChangeArrowheads="1"/>
                    </pic:cNvPicPr>
                  </pic:nvPicPr>
                  <pic:blipFill>
                    <a:blip r:embed="rId16">
                      <a:grayscl/>
                      <a:extLst>
                        <a:ext uri="{28A0092B-C50C-407E-A947-70E740481C1C}">
                          <a14:useLocalDpi xmlns:a14="http://schemas.microsoft.com/office/drawing/2010/main" val="0"/>
                        </a:ext>
                      </a:extLst>
                    </a:blip>
                    <a:srcRect/>
                    <a:stretch>
                      <a:fillRect/>
                    </a:stretch>
                  </pic:blipFill>
                  <pic:spPr bwMode="auto">
                    <a:xfrm>
                      <a:off x="0" y="0"/>
                      <a:ext cx="5715000" cy="955675"/>
                    </a:xfrm>
                    <a:prstGeom prst="rect">
                      <a:avLst/>
                    </a:prstGeom>
                    <a:noFill/>
                    <a:ln>
                      <a:noFill/>
                    </a:ln>
                  </pic:spPr>
                </pic:pic>
              </a:graphicData>
            </a:graphic>
          </wp:inline>
        </w:drawing>
      </w:r>
    </w:p>
    <w:p w14:paraId="647CBF05" w14:textId="3195A26C" w:rsidR="00117C79" w:rsidRPr="006F3FF2" w:rsidRDefault="00B7424D" w:rsidP="00170A95">
      <w:pPr>
        <w:pStyle w:val="Caption"/>
      </w:pPr>
      <w:bookmarkStart w:id="67" w:name="_Toc170401024"/>
      <w:bookmarkStart w:id="68" w:name="_Toc170447873"/>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5</w:t>
      </w:r>
      <w:r w:rsidR="00491A41">
        <w:fldChar w:fldCharType="end"/>
      </w:r>
      <w:r w:rsidR="0007250B" w:rsidRPr="006F3FF2">
        <w:t xml:space="preserve"> </w:t>
      </w:r>
      <w:r w:rsidRPr="006F3FF2">
        <w:t>A schema of common parsing process.</w:t>
      </w:r>
      <w:bookmarkEnd w:id="67"/>
      <w:bookmarkEnd w:id="68"/>
    </w:p>
    <w:p w14:paraId="58446332" w14:textId="3675E91D" w:rsidR="0007250B" w:rsidRPr="006F3FF2" w:rsidRDefault="0007250B" w:rsidP="00117C79">
      <w:pPr>
        <w:pStyle w:val="Heading3"/>
      </w:pPr>
      <w:bookmarkStart w:id="69" w:name="_Toc170400850"/>
      <w:r w:rsidRPr="006F3FF2">
        <w:t>2.6.</w:t>
      </w:r>
      <w:r w:rsidR="00B60556" w:rsidRPr="006F3FF2">
        <w:t>5</w:t>
      </w:r>
      <w:r w:rsidRPr="006F3FF2">
        <w:t>.</w:t>
      </w:r>
      <w:r w:rsidRPr="006F3FF2">
        <w:tab/>
      </w:r>
      <w:r w:rsidR="00B60556" w:rsidRPr="006F3FF2">
        <w:t>Tokenization: Lexical Analysis</w:t>
      </w:r>
      <w:bookmarkEnd w:id="69"/>
    </w:p>
    <w:p w14:paraId="44C1A9F4" w14:textId="773C9D1B" w:rsidR="00163E1B" w:rsidRPr="006F3FF2" w:rsidRDefault="00163E1B" w:rsidP="00163E1B">
      <w:pPr>
        <w:pStyle w:val="NormalFYP"/>
      </w:pPr>
      <w:r w:rsidRPr="006F3FF2">
        <w:t>Tokenization involves breaking down a stream of code into smaller, meaningful units called tokens. These tokens can be keywords (like if, for, or while), identifiers (user</w:t>
      </w:r>
      <w:r w:rsidRPr="006F3FF2">
        <w:noBreakHyphen/>
        <w:t xml:space="preserve">defined names like variable or function names), operators (such as +, </w:t>
      </w:r>
      <w:r w:rsidRPr="006F3FF2">
        <w:noBreakHyphen/>
        <w:t>, or *), or special symbols (</w:t>
      </w:r>
      <w:proofErr w:type="gramStart"/>
      <w:r w:rsidRPr="006F3FF2">
        <w:t>like ;</w:t>
      </w:r>
      <w:proofErr w:type="gramEnd"/>
      <w:r w:rsidRPr="006F3FF2">
        <w:t>, (, or )). The process is analogous to how we segment sentences into individual words. Just as spaces separate words in a sentence, specific delimiters in the code (like whitespace, punctuation, or operators) signal the boundaries between tokens in the code stream.</w:t>
      </w:r>
    </w:p>
    <w:p w14:paraId="77EE3397" w14:textId="3DB20A7A" w:rsidR="00163E1B" w:rsidRPr="00A73454" w:rsidRDefault="00163E1B" w:rsidP="00163E1B">
      <w:pPr>
        <w:pStyle w:val="NormalFYP"/>
      </w:pPr>
      <w:r w:rsidRPr="006F3FF2">
        <w:t xml:space="preserve">The importance of tokenization in static analysis stems from its role in transforming raw code into a structured representation. This structured representation, often in the form of an abstract </w:t>
      </w:r>
      <w:r w:rsidRPr="006F3FF2">
        <w:lastRenderedPageBreak/>
        <w:t>syntax tree (AST), allows for efficient analysis of the code’s syntax, semantics, and potential issues. By identifying the individual tokens and their types, static analysis tools can understand the basic building blocks of the code and perform checks for errors, inefficiencies, or security vulnerabilities. Tokenization paves the way for further analysis phases, enabling static analysis tools to reason about the code’s structure, data flow, and potential control flow paths.</w:t>
      </w:r>
    </w:p>
    <w:p w14:paraId="04E5E720" w14:textId="77777777" w:rsidR="00B60556" w:rsidRPr="006F3FF2" w:rsidRDefault="00B60556" w:rsidP="00B60556">
      <w:pPr>
        <w:pStyle w:val="NormalFYP"/>
        <w:keepNext/>
        <w:jc w:val="center"/>
      </w:pPr>
      <w:r w:rsidRPr="006F3FF2">
        <w:rPr>
          <w:noProof/>
        </w:rPr>
        <w:drawing>
          <wp:inline distT="0" distB="0" distL="0" distR="0" wp14:anchorId="749D518B" wp14:editId="0093F733">
            <wp:extent cx="4604283" cy="2304415"/>
            <wp:effectExtent l="0" t="0" r="6350" b="635"/>
            <wp:docPr id="3013724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1032"/>
                    <a:stretch/>
                  </pic:blipFill>
                  <pic:spPr bwMode="auto">
                    <a:xfrm>
                      <a:off x="0" y="0"/>
                      <a:ext cx="4617384" cy="2310972"/>
                    </a:xfrm>
                    <a:prstGeom prst="rect">
                      <a:avLst/>
                    </a:prstGeom>
                    <a:noFill/>
                    <a:ln>
                      <a:noFill/>
                    </a:ln>
                    <a:extLst>
                      <a:ext uri="{53640926-AAD7-44D8-BBD7-CCE9431645EC}">
                        <a14:shadowObscured xmlns:a14="http://schemas.microsoft.com/office/drawing/2010/main"/>
                      </a:ext>
                    </a:extLst>
                  </pic:spPr>
                </pic:pic>
              </a:graphicData>
            </a:graphic>
          </wp:inline>
        </w:drawing>
      </w:r>
    </w:p>
    <w:p w14:paraId="755F638E" w14:textId="6E955872" w:rsidR="00B60556" w:rsidRPr="006F3FF2" w:rsidRDefault="00B60556" w:rsidP="00170A95">
      <w:pPr>
        <w:pStyle w:val="Caption"/>
      </w:pPr>
      <w:bookmarkStart w:id="70" w:name="_Toc170401025"/>
      <w:bookmarkStart w:id="71" w:name="_Toc170447874"/>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6</w:t>
      </w:r>
      <w:r w:rsidR="00491A41">
        <w:fldChar w:fldCharType="end"/>
      </w:r>
      <w:r w:rsidRPr="006F3FF2">
        <w:t xml:space="preserve">  Tokenization and parsing overview.</w:t>
      </w:r>
      <w:bookmarkEnd w:id="70"/>
      <w:bookmarkEnd w:id="71"/>
    </w:p>
    <w:p w14:paraId="4DEF752F" w14:textId="226BE608" w:rsidR="00B60556" w:rsidRPr="006F3FF2" w:rsidRDefault="00B60556" w:rsidP="00B60556">
      <w:pPr>
        <w:pStyle w:val="Heading3"/>
        <w:numPr>
          <w:ilvl w:val="0"/>
          <w:numId w:val="0"/>
        </w:numPr>
      </w:pPr>
      <w:bookmarkStart w:id="72" w:name="_Toc170400851"/>
      <w:r w:rsidRPr="006F3FF2">
        <w:t>2.6.6.</w:t>
      </w:r>
      <w:r w:rsidRPr="006F3FF2">
        <w:tab/>
        <w:t>Syntactic Analysis</w:t>
      </w:r>
      <w:bookmarkEnd w:id="72"/>
    </w:p>
    <w:p w14:paraId="62BBD87E" w14:textId="77777777" w:rsidR="00E506B5" w:rsidRPr="006F3FF2" w:rsidRDefault="0014410D" w:rsidP="0014410D">
      <w:pPr>
        <w:pStyle w:val="NormalFYP"/>
      </w:pPr>
      <w:r w:rsidRPr="006F3FF2">
        <w:t>Following the initial breakdown of code into tokens during tokenization, static analysis enters the stage of syntactic analysis. Here, the focus shifts from individual elements to understanding the overall structure and organization of the code. This analysis aims to verify if the code adheres to the grammatical rules, or syntax, of the programming language.</w:t>
      </w:r>
    </w:p>
    <w:p w14:paraId="61CE7DFF" w14:textId="77777777" w:rsidR="00B60556" w:rsidRPr="006F3FF2" w:rsidRDefault="0014410D" w:rsidP="0014410D">
      <w:pPr>
        <w:pStyle w:val="NormalFYP"/>
      </w:pPr>
      <w:r w:rsidRPr="006F3FF2">
        <w:t xml:space="preserve">Syntactic analysis often employs a parser, a program specifically designed to </w:t>
      </w:r>
      <w:r w:rsidR="00E506B5" w:rsidRPr="006F3FF2">
        <w:t>analyse</w:t>
      </w:r>
      <w:r w:rsidRPr="006F3FF2">
        <w:t xml:space="preserve"> the sequence of tokens. The parser leverages a set of formal rules, typically defined by a context</w:t>
      </w:r>
      <w:r w:rsidRPr="006F3FF2">
        <w:noBreakHyphen/>
        <w:t>free grammar, to determine if the arrangement of tokens is valid according to the language’s syntax. Imagine it as checking if a sentence follows the grammatical rules of a language, ensuring proper word order and clause structure. If the parser successfully processes the entire sequence of tokens without encountering any violations, the code is considered syntactically correct.</w:t>
      </w:r>
    </w:p>
    <w:p w14:paraId="4D81BF9D" w14:textId="77777777" w:rsidR="00E506B5" w:rsidRPr="006F3FF2" w:rsidRDefault="00E506B5" w:rsidP="0014410D">
      <w:pPr>
        <w:pStyle w:val="NormalFYP"/>
      </w:pPr>
    </w:p>
    <w:p w14:paraId="22956905" w14:textId="77777777" w:rsidR="00E506B5" w:rsidRPr="006F3FF2" w:rsidRDefault="00E506B5" w:rsidP="00E506B5">
      <w:pPr>
        <w:pStyle w:val="NormalFYP"/>
        <w:keepNext/>
        <w:jc w:val="center"/>
      </w:pPr>
      <w:r w:rsidRPr="006F3FF2">
        <w:rPr>
          <w:noProof/>
        </w:rPr>
        <w:lastRenderedPageBreak/>
        <w:drawing>
          <wp:inline distT="0" distB="0" distL="0" distR="0" wp14:anchorId="22AB29B0" wp14:editId="7F23D9B5">
            <wp:extent cx="4920343" cy="3793125"/>
            <wp:effectExtent l="0" t="0" r="0" b="0"/>
            <wp:docPr id="3509768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0343" cy="3793125"/>
                    </a:xfrm>
                    <a:prstGeom prst="rect">
                      <a:avLst/>
                    </a:prstGeom>
                    <a:noFill/>
                    <a:ln>
                      <a:noFill/>
                    </a:ln>
                  </pic:spPr>
                </pic:pic>
              </a:graphicData>
            </a:graphic>
          </wp:inline>
        </w:drawing>
      </w:r>
    </w:p>
    <w:p w14:paraId="1D98862C" w14:textId="2C910DDD" w:rsidR="00F343B0" w:rsidRPr="006F3FF2" w:rsidRDefault="00E506B5" w:rsidP="00170A95">
      <w:pPr>
        <w:pStyle w:val="Caption"/>
      </w:pPr>
      <w:bookmarkStart w:id="73" w:name="_Toc170401026"/>
      <w:bookmarkStart w:id="74" w:name="_Toc170447875"/>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7</w:t>
      </w:r>
      <w:r w:rsidR="00491A41">
        <w:fldChar w:fldCharType="end"/>
      </w:r>
      <w:r w:rsidRPr="006F3FF2">
        <w:t xml:space="preserve"> A simplified abstract syntax tree (AST) [Source: </w:t>
      </w:r>
      <w:r w:rsidR="00F54275" w:rsidRPr="006F3FF2">
        <w:fldChar w:fldCharType="begin"/>
      </w:r>
      <w:r w:rsidR="00F54275" w:rsidRPr="006F3FF2">
        <w:instrText xml:space="preserve"> ADDIN ZOTERO_ITEM CSL_CITATION {"citationID":"jB2l3AYv","properties":{"formattedCitation":"(Samoaa et al., 2022)","plainCitation":"(Samoaa et al., 2022)","noteIndex":0},"citationItems":[{"id":67,"uris":["http://zotero.org/users/local/cHAViu4H/items/C4HHRUIW"],"itemData":{"id":67,"type":"article-journal","title":"TEP-GNN: Accurate Execution Time Prediction of Functional Tests using Graph Neural Networks","author":[{"family":"Samoaa","given":"Peter"},{"family":"Longa","given":"Antonio"},{"family":"Mohamad","given":"Mazen"},{"family":"Haghir Chehreghani","given":"Morteza"},{"family":"Leitner","given":"Philipp"}],"issued":{"date-parts":[["2022",8]]}}}],"schema":"https://github.com/citation-style-language/schema/raw/master/csl-citation.json"} </w:instrText>
      </w:r>
      <w:r w:rsidR="00F54275" w:rsidRPr="006F3FF2">
        <w:fldChar w:fldCharType="separate"/>
      </w:r>
      <w:r w:rsidR="00F54275" w:rsidRPr="006F3FF2">
        <w:t>(</w:t>
      </w:r>
      <w:proofErr w:type="spellStart"/>
      <w:r w:rsidR="00F54275" w:rsidRPr="006F3FF2">
        <w:t>Samoaa</w:t>
      </w:r>
      <w:proofErr w:type="spellEnd"/>
      <w:r w:rsidR="00F54275" w:rsidRPr="006F3FF2">
        <w:t xml:space="preserve"> et al., 2022)</w:t>
      </w:r>
      <w:r w:rsidR="00F54275" w:rsidRPr="006F3FF2">
        <w:fldChar w:fldCharType="end"/>
      </w:r>
      <w:r w:rsidR="00F54275" w:rsidRPr="006F3FF2">
        <w:t>]</w:t>
      </w:r>
      <w:bookmarkEnd w:id="73"/>
      <w:bookmarkEnd w:id="74"/>
    </w:p>
    <w:p w14:paraId="7355BCA3" w14:textId="7CC28589" w:rsidR="00F343B0" w:rsidRPr="006F3FF2" w:rsidRDefault="00F343B0" w:rsidP="00E80708">
      <w:pPr>
        <w:pStyle w:val="NormalFYP"/>
        <w:rPr>
          <w:rFonts w:eastAsia="Calibri"/>
          <w:b/>
          <w:iCs/>
        </w:rPr>
      </w:pPr>
      <w:r w:rsidRPr="006F3FF2">
        <w:t>A crucial outcome of successful syntactic analysis is the generation of an Abstract Syntax Tree (AST). This AST serves as a tree</w:t>
      </w:r>
      <w:r w:rsidRPr="006F3FF2">
        <w:noBreakHyphen/>
        <w:t>like representation of the code’s structure, capturing the hierarchical relationships between different code elements. The AST essentially becomes a blueprint of the code, reflecting its organization and flow without including concrete details like variable names or specific values. This high</w:t>
      </w:r>
      <w:r w:rsidRPr="006F3FF2">
        <w:noBreakHyphen/>
        <w:t>level representation proves invaluable for subsequent static analysis phases, enabling further checks for semantic errors, potential inefficiencies, or security vulnerabilities within the code’s overall structure.</w:t>
      </w:r>
    </w:p>
    <w:p w14:paraId="14132A1F" w14:textId="5865DA8A" w:rsidR="00F343B0" w:rsidRPr="006F3FF2" w:rsidRDefault="00F343B0" w:rsidP="00F343B0">
      <w:pPr>
        <w:pStyle w:val="Heading2"/>
      </w:pPr>
      <w:bookmarkStart w:id="75" w:name="_Toc170400852"/>
      <w:r w:rsidRPr="006F3FF2">
        <w:t xml:space="preserve">2.7. </w:t>
      </w:r>
      <w:r w:rsidRPr="006F3FF2">
        <w:tab/>
        <w:t>Review of Relevant Systems</w:t>
      </w:r>
      <w:bookmarkEnd w:id="75"/>
    </w:p>
    <w:p w14:paraId="17140948" w14:textId="3C764DD8" w:rsidR="00C00E02" w:rsidRPr="006F3FF2" w:rsidRDefault="00C00E02" w:rsidP="000069B3">
      <w:pPr>
        <w:pStyle w:val="NormalFYP"/>
      </w:pPr>
      <w:r w:rsidRPr="006F3FF2">
        <w:t>The review of relevant systems in this paper aims to explore various tools and approaches that have been developed to enhance code quality and improve the code review process</w:t>
      </w:r>
      <w:r w:rsidR="00A937F0" w:rsidRPr="006F3FF2">
        <w:t>, especially for beginners in programming</w:t>
      </w:r>
      <w:r w:rsidRPr="006F3FF2">
        <w:t>. These systems include:</w:t>
      </w:r>
    </w:p>
    <w:p w14:paraId="4DEC804D" w14:textId="52056B21" w:rsidR="00CE58E7" w:rsidRPr="006F3FF2" w:rsidRDefault="00CE58E7" w:rsidP="00160FBD">
      <w:pPr>
        <w:pStyle w:val="Heading3"/>
      </w:pPr>
      <w:bookmarkStart w:id="76" w:name="_Toc170400853"/>
      <w:r w:rsidRPr="006F3FF2">
        <w:t>2.7.1</w:t>
      </w:r>
      <w:r w:rsidR="00160FBD" w:rsidRPr="006F3FF2">
        <w:tab/>
        <w:t xml:space="preserve">FrenchPress </w:t>
      </w:r>
      <w:r w:rsidR="000069B3" w:rsidRPr="006F3FF2">
        <w:fldChar w:fldCharType="begin"/>
      </w:r>
      <w:r w:rsidR="000069B3" w:rsidRPr="006F3FF2">
        <w:instrText xml:space="preserve"> ADDIN ZOTERO_ITEM CSL_CITATION {"citationID":"EsyAPk7X","properties":{"formattedCitation":"(Blau &amp; Moss, 2015)","plainCitation":"(Blau &amp; Moss, 2015)","noteIndex":0},"citationItems":[{"id":92,"uris":["http://zotero.org/users/local/cHAViu4H/items/DDL3SR6W"],"itemData":{"id":92,"type":"paper-conference","container-title":"Proceedings of the 2015 ACM Conference on Innovation and Technology in Computer Science Education","DOI":"10.1145/2729094.2742622","event-place":"Vilnius Lithuania","event-title":"ITICSE '15: Innovation and Technology in Computer Science Education Conference 2015","ISBN":"978-1-4503-3440-2","language":"en","page":"15-20","publisher":"ACM","publisher-place":"Vilnius Lithuania","source":"DOI.org (Crossref)","title":"FrenchPress Gives Students Automated Feedback on Java Program Flaws","URL":"https://dl.acm.org/doi/10.1145/2729094.2742622","author":[{"family":"Blau","given":"Hannah"},{"family":"Moss","given":"J. Eliot B."}],"accessed":{"date-parts":[["2024",6,25]]},"issued":{"date-parts":[["2015",6,22]]}}}],"schema":"https://github.com/citation-style-language/schema/raw/master/csl-citation.json"} </w:instrText>
      </w:r>
      <w:r w:rsidR="000069B3" w:rsidRPr="006F3FF2">
        <w:fldChar w:fldCharType="separate"/>
      </w:r>
      <w:r w:rsidR="000069B3" w:rsidRPr="006F3FF2">
        <w:t>(Blau &amp; Moss, 2015)</w:t>
      </w:r>
      <w:bookmarkEnd w:id="76"/>
      <w:r w:rsidR="000069B3" w:rsidRPr="006F3FF2">
        <w:fldChar w:fldCharType="end"/>
      </w:r>
    </w:p>
    <w:p w14:paraId="6623352C" w14:textId="77777777" w:rsidR="00C94A17" w:rsidRPr="006F3FF2" w:rsidRDefault="000069B3" w:rsidP="000069B3">
      <w:pPr>
        <w:pStyle w:val="NormalFYP"/>
      </w:pPr>
      <w:r w:rsidRPr="006F3FF2">
        <w:t xml:space="preserve">Blau &amp; Moss </w:t>
      </w:r>
      <w:r w:rsidRPr="006F3FF2">
        <w:fldChar w:fldCharType="begin"/>
      </w:r>
      <w:r w:rsidR="00A644C6" w:rsidRPr="006F3FF2">
        <w:instrText xml:space="preserve"> ADDIN ZOTERO_ITEM CSL_CITATION {"citationID":"jKK2bjFT","properties":{"formattedCitation":"(2015)","plainCitation":"(2015)","noteIndex":0},"citationItems":[{"id":92,"uris":["http://zotero.org/users/local/cHAViu4H/items/DDL3SR6W"],"itemData":{"id":92,"type":"paper-conference","container-title":"Proceedings of the 2015 ACM Conference on Innovation and Technology in Computer Science Education","DOI":"10.1145/2729094.2742622","event-place":"Vilnius Lithuania","event-title":"ITICSE '15: Innovation and Technology in Computer Science Education Conference 2015","ISBN":"978-1-4503-3440-2","language":"en","page":"15-20","publisher":"ACM","publisher-place":"Vilnius Lithuania","source":"DOI.org (Crossref)","title":"FrenchPress Gives Students Automated Feedback on Java Program Flaws","URL":"https://dl.acm.org/doi/10.1145/2729094.2742622","author":[{"family":"Blau","given":"Hannah"},{"family":"Moss","given":"J. Eliot B."}],"accessed":{"date-parts":[["2024",6,25]]},"issued":{"date-parts":[["2015",6,22]]}},"label":"page","suppress-author":true}],"schema":"https://github.com/citation-style-language/schema/raw/master/csl-citation.json"} </w:instrText>
      </w:r>
      <w:r w:rsidRPr="006F3FF2">
        <w:fldChar w:fldCharType="separate"/>
      </w:r>
      <w:r w:rsidR="00A644C6" w:rsidRPr="006F3FF2">
        <w:t>(2015)</w:t>
      </w:r>
      <w:r w:rsidRPr="006F3FF2">
        <w:fldChar w:fldCharType="end"/>
      </w:r>
      <w:r w:rsidR="00A644C6" w:rsidRPr="006F3FF2">
        <w:t xml:space="preserve"> </w:t>
      </w:r>
      <w:r w:rsidR="00780C34" w:rsidRPr="006F3FF2">
        <w:t>proposed a simple IDE plug-in, that aims to provide automated feedback and explanations on flaws or violations found in Java programs</w:t>
      </w:r>
      <w:r w:rsidR="00D5498E" w:rsidRPr="006F3FF2">
        <w:t xml:space="preserve">, i.e. focusing on diagnosing </w:t>
      </w:r>
      <w:r w:rsidR="00D5498E" w:rsidRPr="006F3FF2">
        <w:lastRenderedPageBreak/>
        <w:t>silent flaws that do not trigger compile-time or runtime errors</w:t>
      </w:r>
      <w:r w:rsidR="00780C34" w:rsidRPr="006F3FF2">
        <w:t>. This solution is specifically aimed at intermediate students learning their second or third Java course.</w:t>
      </w:r>
      <w:r w:rsidR="00D5498E" w:rsidRPr="006F3FF2">
        <w:t xml:space="preserve"> </w:t>
      </w:r>
    </w:p>
    <w:p w14:paraId="4679AD99" w14:textId="6F9FC14F" w:rsidR="00DD60CA" w:rsidRPr="006F3FF2" w:rsidRDefault="00C94A17" w:rsidP="00DD60CA">
      <w:pPr>
        <w:pStyle w:val="NormalFYP"/>
      </w:pPr>
      <w:r w:rsidRPr="006F3FF2">
        <w:t>Once the plug-in is integrated with the Eclipse IDE, FrenchPress analyses the student’s Java code and identifies specific flaws built into the system. Some of these flaws</w:t>
      </w:r>
      <w:r w:rsidR="003B4871" w:rsidRPr="006F3FF2">
        <w:t xml:space="preserve"> include, field could have been a local variable, non-static method declared public and redundant Boolean expressions. </w:t>
      </w:r>
      <w:r w:rsidR="005F43B6" w:rsidRPr="006F3FF2">
        <w:t>After identifying these flaws, the plug-in generates explanations and is then shown to the user or student within the Eclipse IDE as shown in Figure 2.8, allowing the user to see the feedback in the context of their code. The student can then review the feedback and accept the suggestions or reject them. In the study, the tool’s ability to motivate students to accept the changes varied with 36% to 64% of students choosing to modify their programs based on the feedback.</w:t>
      </w:r>
    </w:p>
    <w:p w14:paraId="7A3DF2CB" w14:textId="1BAE3223" w:rsidR="00F43BA0" w:rsidRPr="006F3FF2" w:rsidRDefault="00F43BA0" w:rsidP="005F43B6">
      <w:pPr>
        <w:pStyle w:val="NormalFYP"/>
        <w:keepNext/>
        <w:jc w:val="center"/>
      </w:pPr>
      <w:r w:rsidRPr="006F3FF2">
        <w:rPr>
          <w:noProof/>
        </w:rPr>
        <w:drawing>
          <wp:inline distT="0" distB="0" distL="0" distR="0" wp14:anchorId="27D598CD" wp14:editId="3E893461">
            <wp:extent cx="5130800" cy="3700532"/>
            <wp:effectExtent l="0" t="0" r="0" b="0"/>
            <wp:docPr id="12083" name="Picture 12083"/>
            <wp:cNvGraphicFramePr/>
            <a:graphic xmlns:a="http://schemas.openxmlformats.org/drawingml/2006/main">
              <a:graphicData uri="http://schemas.openxmlformats.org/drawingml/2006/picture">
                <pic:pic xmlns:pic="http://schemas.openxmlformats.org/drawingml/2006/picture">
                  <pic:nvPicPr>
                    <pic:cNvPr id="12083" name="Picture 12083"/>
                    <pic:cNvPicPr/>
                  </pic:nvPicPr>
                  <pic:blipFill>
                    <a:blip r:embed="rId19"/>
                    <a:stretch>
                      <a:fillRect/>
                    </a:stretch>
                  </pic:blipFill>
                  <pic:spPr>
                    <a:xfrm>
                      <a:off x="0" y="0"/>
                      <a:ext cx="5171631" cy="3729981"/>
                    </a:xfrm>
                    <a:prstGeom prst="rect">
                      <a:avLst/>
                    </a:prstGeom>
                  </pic:spPr>
                </pic:pic>
              </a:graphicData>
            </a:graphic>
          </wp:inline>
        </w:drawing>
      </w:r>
    </w:p>
    <w:p w14:paraId="638D780E" w14:textId="4F334503" w:rsidR="00044543" w:rsidRPr="006F3FF2" w:rsidRDefault="00F43BA0" w:rsidP="00170A95">
      <w:pPr>
        <w:pStyle w:val="Caption"/>
      </w:pPr>
      <w:bookmarkStart w:id="77" w:name="_Toc170401027"/>
      <w:bookmarkStart w:id="78" w:name="_Toc170447876"/>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8</w:t>
      </w:r>
      <w:r w:rsidR="00491A41">
        <w:fldChar w:fldCharType="end"/>
      </w:r>
      <w:r w:rsidRPr="006F3FF2">
        <w:t xml:space="preserve"> FrenchPress Feedback [Source: </w:t>
      </w:r>
      <w:r w:rsidRPr="006F3FF2">
        <w:fldChar w:fldCharType="begin"/>
      </w:r>
      <w:r w:rsidRPr="006F3FF2">
        <w:instrText xml:space="preserve"> ADDIN ZOTERO_ITEM CSL_CITATION {"citationID":"XAKbX55W","properties":{"formattedCitation":"(Blau &amp; Moss, 2015)","plainCitation":"(Blau &amp; Moss, 2015)","noteIndex":0},"citationItems":[{"id":92,"uris":["http://zotero.org/users/local/cHAViu4H/items/DDL3SR6W"],"itemData":{"id":92,"type":"paper-conference","container-title":"Proceedings of the 2015 ACM Conference on Innovation and Technology in Computer Science Education","DOI":"10.1145/2729094.2742622","event-place":"Vilnius Lithuania","event-title":"ITICSE '15: Innovation and Technology in Computer Science Education Conference 2015","ISBN":"978-1-4503-3440-2","language":"en","page":"15-20","publisher":"ACM","publisher-place":"Vilnius Lithuania","source":"DOI.org (Crossref)","title":"FrenchPress Gives Students Automated Feedback on Java Program Flaws","URL":"https://dl.acm.org/doi/10.1145/2729094.2742622","author":[{"family":"Blau","given":"Hannah"},{"family":"Moss","given":"J. Eliot B."}],"accessed":{"date-parts":[["2024",6,25]]},"issued":{"date-parts":[["2015",6,22]]}}}],"schema":"https://github.com/citation-style-language/schema/raw/master/csl-citation.json"} </w:instrText>
      </w:r>
      <w:r w:rsidRPr="006F3FF2">
        <w:fldChar w:fldCharType="separate"/>
      </w:r>
      <w:r w:rsidRPr="006F3FF2">
        <w:t>(Blau &amp; Moss, 2015)</w:t>
      </w:r>
      <w:r w:rsidRPr="006F3FF2">
        <w:fldChar w:fldCharType="end"/>
      </w:r>
      <w:r w:rsidRPr="006F3FF2">
        <w:t>]</w:t>
      </w:r>
      <w:bookmarkEnd w:id="77"/>
      <w:bookmarkEnd w:id="78"/>
    </w:p>
    <w:p w14:paraId="23EC8753" w14:textId="32701ABF" w:rsidR="00B96E7C" w:rsidRPr="006F3FF2" w:rsidRDefault="007C102E" w:rsidP="00B96E7C">
      <w:pPr>
        <w:pStyle w:val="HeadingSpec"/>
      </w:pPr>
      <w:r w:rsidRPr="006F3FF2">
        <w:t>A</w:t>
      </w:r>
      <w:r w:rsidR="00D6145F" w:rsidRPr="006F3FF2">
        <w:t>.</w:t>
      </w:r>
      <w:r w:rsidR="00D6145F" w:rsidRPr="006F3FF2">
        <w:tab/>
        <w:t>Limitations of FrenchPress and How the Proposed Tool Addresses Them</w:t>
      </w:r>
    </w:p>
    <w:p w14:paraId="5F69AFC8" w14:textId="07ADFB84" w:rsidR="00B96E7C" w:rsidRPr="006F3FF2" w:rsidRDefault="00B96E7C" w:rsidP="00B96E7C">
      <w:pPr>
        <w:pStyle w:val="NormalFYP"/>
      </w:pPr>
      <w:r w:rsidRPr="006F3FF2">
        <w:t xml:space="preserve">One of the limitations of the FrenchPress would be its narrow target audience. Based on the target audience, the FrenchPress is specifically designed for intermediate Java developers </w:t>
      </w:r>
      <w:r w:rsidRPr="006F3FF2">
        <w:lastRenderedPageBreak/>
        <w:t>while the intelligent code-review tool offers personalized feedback suitable for a range of skill levels, from beginners to more experienced programmers, making it more inclusive.</w:t>
      </w:r>
    </w:p>
    <w:p w14:paraId="663820A5" w14:textId="4A0E8D7A" w:rsidR="00B96E7C" w:rsidRPr="006F3FF2" w:rsidRDefault="00E86BAA" w:rsidP="00B96E7C">
      <w:pPr>
        <w:pStyle w:val="NormalFYP"/>
      </w:pPr>
      <w:r w:rsidRPr="006F3FF2">
        <w:t xml:space="preserve">Another limitation of FrenchPress is its fixed list of code issues. The plugin uses a limited predefined set of style issues and violations, in its code analysis scope. This inflexibility means that FrenchPress may not cover more range of coding standards and practices required for comprehensive code quality assessment. </w:t>
      </w:r>
      <w:r w:rsidR="00784BDD" w:rsidRPr="006F3FF2">
        <w:t>The pr</w:t>
      </w:r>
      <w:r w:rsidRPr="006F3FF2">
        <w:t xml:space="preserve">oposed intelligent code-review tool overcomes this limitation by </w:t>
      </w:r>
      <w:r w:rsidR="00711777" w:rsidRPr="006F3FF2">
        <w:t>utilizing</w:t>
      </w:r>
      <w:r w:rsidRPr="006F3FF2">
        <w:t xml:space="preserve"> a</w:t>
      </w:r>
      <w:r w:rsidR="00784BDD" w:rsidRPr="006F3FF2">
        <w:t xml:space="preserve"> larger set of code violations from standard guides</w:t>
      </w:r>
      <w:r w:rsidRPr="006F3FF2">
        <w:t>.</w:t>
      </w:r>
      <w:r w:rsidR="00B96E7C" w:rsidRPr="006F3FF2">
        <w:t xml:space="preserve"> </w:t>
      </w:r>
    </w:p>
    <w:p w14:paraId="29DA523E" w14:textId="7278E4A6" w:rsidR="008B7E05" w:rsidRPr="006F3FF2" w:rsidRDefault="008B7E05" w:rsidP="00B96E7C">
      <w:pPr>
        <w:pStyle w:val="NormalFYP"/>
      </w:pPr>
      <w:r w:rsidRPr="006F3FF2">
        <w:t xml:space="preserve">Lastly, the proposed intelligent code review system uses a LLM for the feedback or explanation aspect of the system. An advantage over the plugin in which all the feedback </w:t>
      </w:r>
      <w:r w:rsidR="0013409D" w:rsidRPr="006F3FF2">
        <w:t>is</w:t>
      </w:r>
      <w:r w:rsidRPr="006F3FF2">
        <w:t xml:space="preserve"> predefined and tailored to the violations. It does not over a scalable or dynamic feedback the LLM would offer. </w:t>
      </w:r>
    </w:p>
    <w:p w14:paraId="56A9BF57" w14:textId="36494B84" w:rsidR="007C102E" w:rsidRPr="006F3FF2" w:rsidRDefault="007C102E" w:rsidP="00170A95">
      <w:pPr>
        <w:pStyle w:val="Caption"/>
      </w:pPr>
      <w:bookmarkStart w:id="79" w:name="_Toc170448289"/>
      <w:r w:rsidRPr="006F3FF2">
        <w:t xml:space="preserve">Table </w:t>
      </w:r>
      <w:r w:rsidRPr="006F3FF2">
        <w:fldChar w:fldCharType="begin"/>
      </w:r>
      <w:r w:rsidRPr="006F3FF2">
        <w:instrText xml:space="preserve"> STYLEREF 1 \s </w:instrText>
      </w:r>
      <w:r w:rsidRPr="006F3FF2">
        <w:fldChar w:fldCharType="separate"/>
      </w:r>
      <w:r w:rsidR="00AD51F2">
        <w:rPr>
          <w:noProof/>
        </w:rPr>
        <w:t>2</w:t>
      </w:r>
      <w:r w:rsidRPr="006F3FF2">
        <w:fldChar w:fldCharType="end"/>
      </w:r>
      <w:r w:rsidRPr="006F3FF2">
        <w:t>.</w:t>
      </w:r>
      <w:r w:rsidRPr="006F3FF2">
        <w:fldChar w:fldCharType="begin"/>
      </w:r>
      <w:r w:rsidRPr="006F3FF2">
        <w:instrText xml:space="preserve"> SEQ Table \* ARABIC \s 1 </w:instrText>
      </w:r>
      <w:r w:rsidRPr="006F3FF2">
        <w:fldChar w:fldCharType="separate"/>
      </w:r>
      <w:r w:rsidR="00AD51F2">
        <w:rPr>
          <w:noProof/>
        </w:rPr>
        <w:t>1</w:t>
      </w:r>
      <w:r w:rsidRPr="006F3FF2">
        <w:fldChar w:fldCharType="end"/>
      </w:r>
      <w:r w:rsidRPr="006F3FF2">
        <w:t xml:space="preserve"> Comparison of features between FrenchPress and the proposed Intelligent Code Review Tool</w:t>
      </w:r>
      <w:bookmarkEnd w:id="79"/>
    </w:p>
    <w:tbl>
      <w:tblPr>
        <w:tblStyle w:val="TableGrid"/>
        <w:tblW w:w="9132" w:type="dxa"/>
        <w:tblBorders>
          <w:left w:val="none" w:sz="0" w:space="0" w:color="auto"/>
          <w:right w:val="none" w:sz="0" w:space="0" w:color="auto"/>
        </w:tblBorders>
        <w:tblLook w:val="04A0" w:firstRow="1" w:lastRow="0" w:firstColumn="1" w:lastColumn="0" w:noHBand="0" w:noVBand="1"/>
      </w:tblPr>
      <w:tblGrid>
        <w:gridCol w:w="1564"/>
        <w:gridCol w:w="3432"/>
        <w:gridCol w:w="4136"/>
      </w:tblGrid>
      <w:tr w:rsidR="007C102E" w:rsidRPr="006F3FF2" w14:paraId="72F35D48" w14:textId="77777777" w:rsidTr="00D213F9">
        <w:trPr>
          <w:trHeight w:val="301"/>
        </w:trPr>
        <w:tc>
          <w:tcPr>
            <w:tcW w:w="1564" w:type="dxa"/>
          </w:tcPr>
          <w:p w14:paraId="491E52CF" w14:textId="77777777" w:rsidR="007C102E" w:rsidRPr="006F3FF2" w:rsidRDefault="007C102E" w:rsidP="00D213F9">
            <w:pPr>
              <w:pStyle w:val="TableHeader"/>
              <w:rPr>
                <w:lang w:val="en-GB"/>
              </w:rPr>
            </w:pPr>
            <w:r w:rsidRPr="006F3FF2">
              <w:rPr>
                <w:lang w:val="en-GB"/>
              </w:rPr>
              <w:t>Feature</w:t>
            </w:r>
          </w:p>
        </w:tc>
        <w:tc>
          <w:tcPr>
            <w:tcW w:w="3432" w:type="dxa"/>
          </w:tcPr>
          <w:p w14:paraId="2B5B9FC0" w14:textId="77777777" w:rsidR="007C102E" w:rsidRPr="006F3FF2" w:rsidRDefault="007C102E" w:rsidP="00D213F9">
            <w:pPr>
              <w:pStyle w:val="TableHeader"/>
              <w:rPr>
                <w:lang w:val="en-GB"/>
              </w:rPr>
            </w:pPr>
            <w:r w:rsidRPr="006F3FF2">
              <w:rPr>
                <w:lang w:val="en-GB"/>
              </w:rPr>
              <w:t>FrenchPress</w:t>
            </w:r>
          </w:p>
        </w:tc>
        <w:tc>
          <w:tcPr>
            <w:tcW w:w="4136" w:type="dxa"/>
          </w:tcPr>
          <w:p w14:paraId="750C4657" w14:textId="77777777" w:rsidR="007C102E" w:rsidRPr="006F3FF2" w:rsidRDefault="007C102E" w:rsidP="00D213F9">
            <w:pPr>
              <w:pStyle w:val="TableHeader"/>
              <w:rPr>
                <w:lang w:val="en-GB"/>
              </w:rPr>
            </w:pPr>
            <w:r w:rsidRPr="006F3FF2">
              <w:rPr>
                <w:lang w:val="en-GB"/>
              </w:rPr>
              <w:t>Proposed Intelligent Code Review Tool</w:t>
            </w:r>
          </w:p>
        </w:tc>
      </w:tr>
      <w:tr w:rsidR="007C102E" w:rsidRPr="006F3FF2" w14:paraId="7ED93108" w14:textId="77777777" w:rsidTr="00D213F9">
        <w:trPr>
          <w:trHeight w:val="256"/>
        </w:trPr>
        <w:tc>
          <w:tcPr>
            <w:tcW w:w="1564" w:type="dxa"/>
          </w:tcPr>
          <w:p w14:paraId="7D4E7FB9" w14:textId="77777777" w:rsidR="007C102E" w:rsidRPr="006F3FF2" w:rsidRDefault="007C102E" w:rsidP="00D213F9">
            <w:pPr>
              <w:pStyle w:val="Table-Text"/>
              <w:rPr>
                <w:b/>
                <w:bCs/>
                <w:lang w:val="en-GB"/>
              </w:rPr>
            </w:pPr>
            <w:r w:rsidRPr="006F3FF2">
              <w:rPr>
                <w:b/>
                <w:bCs/>
                <w:lang w:val="en-GB"/>
              </w:rPr>
              <w:t>User Input Options</w:t>
            </w:r>
          </w:p>
        </w:tc>
        <w:tc>
          <w:tcPr>
            <w:tcW w:w="3432" w:type="dxa"/>
          </w:tcPr>
          <w:p w14:paraId="4786E40D" w14:textId="77777777" w:rsidR="007C102E" w:rsidRPr="006F3FF2" w:rsidRDefault="007C102E" w:rsidP="00D213F9">
            <w:pPr>
              <w:pStyle w:val="Table-Text"/>
              <w:rPr>
                <w:lang w:val="en-GB"/>
              </w:rPr>
            </w:pPr>
            <w:r w:rsidRPr="006F3FF2">
              <w:rPr>
                <w:lang w:val="en-GB"/>
              </w:rPr>
              <w:t>Only supports local code in Eclipse</w:t>
            </w:r>
          </w:p>
        </w:tc>
        <w:tc>
          <w:tcPr>
            <w:tcW w:w="4136" w:type="dxa"/>
          </w:tcPr>
          <w:p w14:paraId="1CE7ACB4" w14:textId="77777777" w:rsidR="007C102E" w:rsidRPr="006F3FF2" w:rsidRDefault="007C102E" w:rsidP="00D213F9">
            <w:pPr>
              <w:pStyle w:val="Table-Text"/>
              <w:rPr>
                <w:lang w:val="en-GB"/>
              </w:rPr>
            </w:pPr>
            <w:r w:rsidRPr="006F3FF2">
              <w:rPr>
                <w:lang w:val="en-GB"/>
              </w:rPr>
              <w:t>Supports inputting code directly or linking codebases from code hosting sites</w:t>
            </w:r>
          </w:p>
        </w:tc>
      </w:tr>
      <w:tr w:rsidR="007C102E" w:rsidRPr="006F3FF2" w14:paraId="2A94FAEC" w14:textId="77777777" w:rsidTr="00D213F9">
        <w:trPr>
          <w:trHeight w:val="513"/>
        </w:trPr>
        <w:tc>
          <w:tcPr>
            <w:tcW w:w="1564" w:type="dxa"/>
          </w:tcPr>
          <w:p w14:paraId="6D3AF039" w14:textId="77777777" w:rsidR="007C102E" w:rsidRPr="006F3FF2" w:rsidRDefault="007C102E" w:rsidP="00D213F9">
            <w:pPr>
              <w:pStyle w:val="Table-Text"/>
              <w:rPr>
                <w:b/>
                <w:bCs/>
                <w:lang w:val="en-GB"/>
              </w:rPr>
            </w:pPr>
            <w:r w:rsidRPr="006F3FF2">
              <w:rPr>
                <w:b/>
                <w:bCs/>
                <w:lang w:val="en-GB"/>
              </w:rPr>
              <w:t>Contextual Explanations</w:t>
            </w:r>
          </w:p>
        </w:tc>
        <w:tc>
          <w:tcPr>
            <w:tcW w:w="3432" w:type="dxa"/>
          </w:tcPr>
          <w:p w14:paraId="091E9F57" w14:textId="77777777" w:rsidR="007C102E" w:rsidRPr="006F3FF2" w:rsidRDefault="007C102E" w:rsidP="00D213F9">
            <w:pPr>
              <w:pStyle w:val="Table-Text"/>
              <w:rPr>
                <w:lang w:val="en-GB"/>
              </w:rPr>
            </w:pPr>
            <w:r w:rsidRPr="006F3FF2">
              <w:rPr>
                <w:lang w:val="en-GB"/>
              </w:rPr>
              <w:t>Provides explanations using student-appropriate vocabulary</w:t>
            </w:r>
          </w:p>
        </w:tc>
        <w:tc>
          <w:tcPr>
            <w:tcW w:w="4136" w:type="dxa"/>
          </w:tcPr>
          <w:p w14:paraId="76D37DFB" w14:textId="77777777" w:rsidR="007C102E" w:rsidRPr="006F3FF2" w:rsidRDefault="007C102E" w:rsidP="00D213F9">
            <w:pPr>
              <w:pStyle w:val="Table-Text"/>
              <w:rPr>
                <w:lang w:val="en-GB"/>
              </w:rPr>
            </w:pPr>
            <w:r w:rsidRPr="006F3FF2">
              <w:rPr>
                <w:lang w:val="en-GB"/>
              </w:rPr>
              <w:t>Generates detailed, contextually relevant explanations and justifications based on code content</w:t>
            </w:r>
          </w:p>
        </w:tc>
      </w:tr>
      <w:tr w:rsidR="007C102E" w:rsidRPr="006F3FF2" w14:paraId="2FE84379" w14:textId="77777777" w:rsidTr="00D213F9">
        <w:trPr>
          <w:trHeight w:val="529"/>
        </w:trPr>
        <w:tc>
          <w:tcPr>
            <w:tcW w:w="1564" w:type="dxa"/>
          </w:tcPr>
          <w:p w14:paraId="306B0993" w14:textId="77777777" w:rsidR="007C102E" w:rsidRPr="006F3FF2" w:rsidRDefault="007C102E" w:rsidP="00D213F9">
            <w:pPr>
              <w:pStyle w:val="Table-Text"/>
              <w:rPr>
                <w:b/>
                <w:bCs/>
                <w:lang w:val="en-GB"/>
              </w:rPr>
            </w:pPr>
            <w:r w:rsidRPr="006F3FF2">
              <w:rPr>
                <w:b/>
                <w:bCs/>
                <w:lang w:val="en-GB"/>
              </w:rPr>
              <w:t>Side-by-Side Viewing</w:t>
            </w:r>
          </w:p>
        </w:tc>
        <w:tc>
          <w:tcPr>
            <w:tcW w:w="3432" w:type="dxa"/>
          </w:tcPr>
          <w:p w14:paraId="155B1E14" w14:textId="77777777" w:rsidR="007C102E" w:rsidRPr="006F3FF2" w:rsidRDefault="007C102E" w:rsidP="00D213F9">
            <w:pPr>
              <w:pStyle w:val="Table-Text"/>
              <w:rPr>
                <w:lang w:val="en-GB"/>
              </w:rPr>
            </w:pPr>
            <w:r w:rsidRPr="006F3FF2">
              <w:rPr>
                <w:lang w:val="en-GB"/>
              </w:rPr>
              <w:t>Not available</w:t>
            </w:r>
          </w:p>
        </w:tc>
        <w:tc>
          <w:tcPr>
            <w:tcW w:w="4136" w:type="dxa"/>
          </w:tcPr>
          <w:p w14:paraId="639D984A" w14:textId="77777777" w:rsidR="007C102E" w:rsidRPr="006F3FF2" w:rsidRDefault="007C102E" w:rsidP="00D213F9">
            <w:pPr>
              <w:pStyle w:val="Table-Text"/>
              <w:spacing w:after="120"/>
              <w:rPr>
                <w:lang w:val="en-GB"/>
              </w:rPr>
            </w:pPr>
            <w:r w:rsidRPr="006F3FF2">
              <w:rPr>
                <w:lang w:val="en-GB"/>
              </w:rPr>
              <w:t>Allows users to view the code and suggestions side by side</w:t>
            </w:r>
          </w:p>
        </w:tc>
      </w:tr>
      <w:tr w:rsidR="007C102E" w:rsidRPr="006F3FF2" w14:paraId="2F321335" w14:textId="77777777" w:rsidTr="00D213F9">
        <w:trPr>
          <w:trHeight w:val="529"/>
        </w:trPr>
        <w:tc>
          <w:tcPr>
            <w:tcW w:w="1564" w:type="dxa"/>
          </w:tcPr>
          <w:p w14:paraId="7C7144B5" w14:textId="77777777" w:rsidR="007C102E" w:rsidRPr="006F3FF2" w:rsidRDefault="007C102E" w:rsidP="00D213F9">
            <w:pPr>
              <w:pStyle w:val="Table-Text"/>
              <w:rPr>
                <w:b/>
                <w:bCs/>
                <w:lang w:val="en-GB"/>
              </w:rPr>
            </w:pPr>
            <w:r w:rsidRPr="006F3FF2">
              <w:rPr>
                <w:b/>
                <w:bCs/>
                <w:lang w:val="en-GB"/>
              </w:rPr>
              <w:t>Review Summary</w:t>
            </w:r>
          </w:p>
        </w:tc>
        <w:tc>
          <w:tcPr>
            <w:tcW w:w="3432" w:type="dxa"/>
          </w:tcPr>
          <w:p w14:paraId="2065C619" w14:textId="77777777" w:rsidR="007C102E" w:rsidRPr="006F3FF2" w:rsidRDefault="007C102E" w:rsidP="00D213F9">
            <w:pPr>
              <w:pStyle w:val="Table-Text"/>
              <w:rPr>
                <w:lang w:val="en-GB"/>
              </w:rPr>
            </w:pPr>
            <w:r w:rsidRPr="006F3FF2">
              <w:rPr>
                <w:lang w:val="en-GB"/>
              </w:rPr>
              <w:t>Not available</w:t>
            </w:r>
          </w:p>
        </w:tc>
        <w:tc>
          <w:tcPr>
            <w:tcW w:w="4136" w:type="dxa"/>
          </w:tcPr>
          <w:p w14:paraId="7B6D67BF" w14:textId="77777777" w:rsidR="007C102E" w:rsidRPr="006F3FF2" w:rsidRDefault="007C102E" w:rsidP="00D213F9">
            <w:pPr>
              <w:pStyle w:val="Table-Text"/>
              <w:spacing w:after="120"/>
              <w:rPr>
                <w:lang w:val="en-GB"/>
              </w:rPr>
            </w:pPr>
            <w:r w:rsidRPr="006F3FF2">
              <w:rPr>
                <w:lang w:val="en-GB"/>
              </w:rPr>
              <w:t>Provides a comprehensive summary of the code review</w:t>
            </w:r>
          </w:p>
        </w:tc>
      </w:tr>
    </w:tbl>
    <w:p w14:paraId="57AB0348" w14:textId="77777777" w:rsidR="007C102E" w:rsidRPr="006F3FF2" w:rsidRDefault="007C102E" w:rsidP="00B96E7C">
      <w:pPr>
        <w:pStyle w:val="NormalFYP"/>
      </w:pPr>
    </w:p>
    <w:p w14:paraId="10280AF8" w14:textId="292EFF72" w:rsidR="0032317E" w:rsidRPr="006F3FF2" w:rsidRDefault="00C00E02" w:rsidP="00D6145F">
      <w:pPr>
        <w:pStyle w:val="Heading3"/>
        <w:numPr>
          <w:ilvl w:val="0"/>
          <w:numId w:val="0"/>
        </w:numPr>
      </w:pPr>
      <w:bookmarkStart w:id="80" w:name="_Toc170400854"/>
      <w:r w:rsidRPr="006F3FF2">
        <w:t>2.7.</w:t>
      </w:r>
      <w:r w:rsidR="008905E4" w:rsidRPr="006F3FF2">
        <w:t>2</w:t>
      </w:r>
      <w:r w:rsidRPr="006F3FF2">
        <w:t xml:space="preserve">. </w:t>
      </w:r>
      <w:r w:rsidRPr="006F3FF2">
        <w:tab/>
      </w:r>
      <w:r w:rsidR="0032317E" w:rsidRPr="006F3FF2">
        <w:t xml:space="preserve">A Tutoring System to Learn Code Refactoring </w:t>
      </w:r>
      <w:r w:rsidR="0032317E" w:rsidRPr="006F3FF2">
        <w:fldChar w:fldCharType="begin"/>
      </w:r>
      <w:r w:rsidR="008E5993">
        <w:instrText xml:space="preserve"> ADDIN ZOTERO_ITEM CSL_CITATION {"citationID":"t7RhwBDa","properties":{"formattedCitation":"(Keuning et al., 2021)","plainCitation":"(Keuning et al., 2021)","noteIndex":0},"citationItems":[{"id":"TnmRoe7m/rpHoDLWf","uris":["http://zotero.org/users/local/uSBjEyoA/items/REZGTDIN"],"itemData":{"id":"obMLkusc/BWtkYTHO","type":"paper-conference","abstract":"In the last few decades, numerous tutoring systems and assessment tools have been developed to support students with learning programming, giving hints on correcting errors, showing which test cases do not succeed, and grading their overall solutions. The focus has been less on helping students write code with good style and quality. There are several professional tools that can help, but they are not targeted at novice programmers.This paper describes a tutoring system that lets students practice with improving small programs that are already functionally correct. The system is based on rules that are extracted from input by teachers collected in a preliminary study, a subset of rules taken from professional tools, and other literature. Rules define how a code construct can be rewritten into a better variant, without changing its functionality. Rules can be combined to form rewrite strategies, similar to refactorings offered by most IDEs. The student can ask for hints and feedback at each step.We describe the design of the system, show example sessions, and evaluate and discuss its contribution and limitations.","collection-title":"SIGCSE '21","container-title":"Proceedings of the 52nd ACM Technical Symposium on Computer Science Education","DOI":"10.1145/3408877.3432526","event-place":"New York, NY, USA","ISBN":"978-1-4503-8062-1","note":"event-place: Virtual Event, USA","page":"562–568","publisher":"Association for Computing Machinery","publisher-place":"New York, NY, USA","title":"A Tutoring System to Learn Code Refactoring","URL":"https://doi.org/10.1145/3408877.3432526","author":[{"family":"Keuning","given":"Hieke"},{"family":"Heeren","given":"Bastiaan"},{"family":"Jeuring","given":"Johan"}],"issued":{"date-parts":[["2021"]]}}}],"schema":"https://github.com/citation-style-language/schema/raw/master/csl-citation.json"} </w:instrText>
      </w:r>
      <w:r w:rsidR="0032317E" w:rsidRPr="006F3FF2">
        <w:fldChar w:fldCharType="separate"/>
      </w:r>
      <w:r w:rsidR="0088603B" w:rsidRPr="006F3FF2">
        <w:t>(Keuning et al., 2021)</w:t>
      </w:r>
      <w:bookmarkEnd w:id="80"/>
      <w:r w:rsidR="0032317E" w:rsidRPr="006F3FF2">
        <w:fldChar w:fldCharType="end"/>
      </w:r>
    </w:p>
    <w:p w14:paraId="6FC710B0" w14:textId="0EDBA265" w:rsidR="0039690A" w:rsidRPr="000C6098" w:rsidRDefault="002C3117" w:rsidP="000C6098">
      <w:pPr>
        <w:pStyle w:val="NormalFYP"/>
      </w:pPr>
      <w:r w:rsidRPr="000C6098">
        <w:t>This paper describes a tutoring system</w:t>
      </w:r>
      <w:r w:rsidR="00132FD1" w:rsidRPr="000C6098">
        <w:t>, Refactor Tutor,</w:t>
      </w:r>
      <w:r w:rsidRPr="000C6098">
        <w:t xml:space="preserve"> designed to address </w:t>
      </w:r>
      <w:r w:rsidR="0039690A" w:rsidRPr="000C6098">
        <w:t>the</w:t>
      </w:r>
      <w:r w:rsidRPr="000C6098">
        <w:t xml:space="preserve"> </w:t>
      </w:r>
      <w:r w:rsidR="0039690A" w:rsidRPr="000C6098">
        <w:t>looming problem in which tutoring systems and assessment tools have failed to provide solutions for</w:t>
      </w:r>
      <w:r w:rsidRPr="000C6098">
        <w:t>.</w:t>
      </w:r>
      <w:r w:rsidR="0039690A" w:rsidRPr="000C6098">
        <w:t xml:space="preserve"> This problem introduced by the paper is the lack of code quality integration into these systems and tools for students or beginner programmers. </w:t>
      </w:r>
      <w:r w:rsidR="000C6098" w:rsidRPr="000C6098">
        <w:t>Code quality is important for professional software development as bad code is hard to understand, maintain and test</w:t>
      </w:r>
      <w:r w:rsidR="00F114F9" w:rsidRPr="000C6098">
        <w:t xml:space="preserve"> </w:t>
      </w:r>
      <w:r w:rsidR="00F114F9" w:rsidRPr="006F3FF2">
        <w:rPr>
          <w:rStyle w:val="NormalFYPChar"/>
        </w:rPr>
        <w:fldChar w:fldCharType="begin"/>
      </w:r>
      <w:r w:rsidR="008E5993">
        <w:rPr>
          <w:rStyle w:val="NormalFYPChar"/>
        </w:rPr>
        <w:instrText xml:space="preserve"> ADDIN ZOTERO_ITEM CSL_CITATION {"citationID":"mMqyTf0H","properties":{"formattedCitation":"(Keuning et al., 2021)","plainCitation":"(Keuning et al., 2021)","noteIndex":0},"citationItems":[{"id":"TnmRoe7m/rpHoDLWf","uris":["http://zotero.org/users/local/uSBjEyoA/items/REZGTDIN"],"itemData":{"id":"dTvRVXD2/SVYaULhe","type":"paper-conference","abstract":"In the last few decades, numerous tutoring systems and assessment tools have been developed to support students with learning programming, giving hints on correcting errors, showing which test cases do not succeed, and grading their overall solutions. The focus has been less on helping students write code with good style and quality. There are several professional tools that can help, but they are not targeted at novice programmers.This paper describes a tutoring system that lets students practice with improving small programs that are already functionally correct. The system is based on rules that are extracted from input by teachers collected in a preliminary study, a subset of rules taken from professional tools, and other literature. Rules define how a code construct can be rewritten into a better variant, without changing its functionality. Rules can be combined to form rewrite strategies, similar to refactorings offered by most IDEs. The student can ask for hints and feedback at each step.We describe the design of the system, show example sessions, and evaluate and discuss its contribution and limitations.","collection-title":"SIGCSE '21","container-title":"Proceedings of the 52nd ACM Technical Symposium on Computer Science Education","DOI":"10.1145/3408877.3432526","event-place":"New York, NY, USA","ISBN":"978-1-4503-8062-1","note":"event-place: Virtual Event, USA","page":"562–568","publisher":"Association for Computing Machinery","publisher-place":"New York, NY, USA","title":"A Tutoring System to Learn Code Refactoring","URL":"https://doi.org/10.1145/3408877.3432526","author":[{"family":"Keuning","given":"Hieke"},{"family":"Heeren","given":"Bastiaan"},{"family":"Jeuring","given":"Johan"}],"issued":{"date-parts":[["2021"]]}}}],"schema":"https://github.com/citation-style-language/schema/raw/master/csl-citation.json"} </w:instrText>
      </w:r>
      <w:r w:rsidR="00F114F9" w:rsidRPr="006F3FF2">
        <w:rPr>
          <w:rStyle w:val="NormalFYPChar"/>
        </w:rPr>
        <w:fldChar w:fldCharType="separate"/>
      </w:r>
      <w:r w:rsidR="00F114F9" w:rsidRPr="006F3FF2">
        <w:t>(Keuning et al., 2021)</w:t>
      </w:r>
      <w:r w:rsidR="00F114F9" w:rsidRPr="006F3FF2">
        <w:rPr>
          <w:rStyle w:val="NormalFYPChar"/>
        </w:rPr>
        <w:fldChar w:fldCharType="end"/>
      </w:r>
      <w:r w:rsidR="0039690A" w:rsidRPr="000C6098">
        <w:t>.</w:t>
      </w:r>
    </w:p>
    <w:p w14:paraId="6DE871CF" w14:textId="3571EBB2" w:rsidR="00AA61E8" w:rsidRPr="006F3FF2" w:rsidRDefault="0039690A" w:rsidP="00132FD1">
      <w:pPr>
        <w:pStyle w:val="NormalFYP"/>
      </w:pPr>
      <w:r w:rsidRPr="006F3FF2">
        <w:lastRenderedPageBreak/>
        <w:t>Refactor Tutor</w:t>
      </w:r>
      <w:r w:rsidR="002C3117" w:rsidRPr="006F3FF2">
        <w:t xml:space="preserve"> provides students with exercises that begin with functionally correct </w:t>
      </w:r>
      <w:r w:rsidR="00123848" w:rsidRPr="006F3FF2">
        <w:t>code but</w:t>
      </w:r>
      <w:r w:rsidR="002C3117" w:rsidRPr="006F3FF2">
        <w:t xml:space="preserve"> is poorly written. Students are tasked with improving this code by </w:t>
      </w:r>
      <w:r w:rsidR="007B6D28" w:rsidRPr="006F3FF2">
        <w:t>refactoring</w:t>
      </w:r>
      <w:r w:rsidR="00132FD1" w:rsidRPr="006F3FF2">
        <w:t xml:space="preserve"> the code</w:t>
      </w:r>
      <w:r w:rsidR="002C3117" w:rsidRPr="006F3FF2">
        <w:t xml:space="preserve"> in a step</w:t>
      </w:r>
      <w:r w:rsidR="002C3117" w:rsidRPr="006F3FF2">
        <w:noBreakHyphen/>
        <w:t>by</w:t>
      </w:r>
      <w:r w:rsidR="002C3117" w:rsidRPr="006F3FF2">
        <w:noBreakHyphen/>
        <w:t>step manner. The system offers hints and feedback to guide students throughout this process. These hints are presented in a hierarchical structure</w:t>
      </w:r>
      <w:r w:rsidR="00AA61E8" w:rsidRPr="006F3FF2">
        <w:t>, the default hint at the top</w:t>
      </w:r>
      <w:r w:rsidR="002C3117" w:rsidRPr="006F3FF2">
        <w:t xml:space="preserve">, allowing students to </w:t>
      </w:r>
      <w:r w:rsidR="00AA61E8" w:rsidRPr="006F3FF2">
        <w:t xml:space="preserve">click on </w:t>
      </w:r>
      <w:r w:rsidR="00AA61E8" w:rsidRPr="006F3FF2">
        <w:rPr>
          <w:i/>
          <w:iCs/>
        </w:rPr>
        <w:t>explain more button</w:t>
      </w:r>
      <w:r w:rsidR="00AA61E8" w:rsidRPr="006F3FF2">
        <w:t xml:space="preserve"> to get a more detailed hint</w:t>
      </w:r>
      <w:r w:rsidR="002C3117" w:rsidRPr="006F3FF2">
        <w:t xml:space="preserve">. </w:t>
      </w:r>
    </w:p>
    <w:p w14:paraId="4A8567D8" w14:textId="09EB8B88" w:rsidR="007B6D28" w:rsidRPr="006F3FF2" w:rsidRDefault="00AA61E8" w:rsidP="00AA61E8">
      <w:pPr>
        <w:pStyle w:val="NormalFYP"/>
      </w:pPr>
      <w:r w:rsidRPr="006F3FF2">
        <w:t>One of the biggest benefits of the system is that it was created for beginners in programming. It stresses the relevance of using simple words that are not vague and ambiguous. Again, there is a sequence to follow while learning using this system. This means that apart from just providing directions which get more detailed progressively, it guides students depending on their own demands. The system also focuses on issues that are commonly faced by novice programmers. These issues are identified through research and through the input of experienced teachers. The feedback and hints provided by the system are based on the suggestions from these teachers.</w:t>
      </w:r>
    </w:p>
    <w:p w14:paraId="2BB956C6" w14:textId="77777777" w:rsidR="0047633C" w:rsidRPr="006F3FF2" w:rsidRDefault="007B6D28" w:rsidP="00E86BAA">
      <w:pPr>
        <w:keepNext/>
        <w:spacing w:line="360" w:lineRule="auto"/>
        <w:jc w:val="center"/>
      </w:pPr>
      <w:r w:rsidRPr="006F3FF2">
        <w:rPr>
          <w:noProof/>
        </w:rPr>
        <w:drawing>
          <wp:inline distT="0" distB="0" distL="0" distR="0" wp14:anchorId="257E1BFF" wp14:editId="23C46E3E">
            <wp:extent cx="4826000" cy="2876832"/>
            <wp:effectExtent l="0" t="0" r="0" b="0"/>
            <wp:docPr id="12447122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5336" cy="2882398"/>
                    </a:xfrm>
                    <a:prstGeom prst="rect">
                      <a:avLst/>
                    </a:prstGeom>
                    <a:noFill/>
                    <a:ln>
                      <a:noFill/>
                    </a:ln>
                  </pic:spPr>
                </pic:pic>
              </a:graphicData>
            </a:graphic>
          </wp:inline>
        </w:drawing>
      </w:r>
    </w:p>
    <w:p w14:paraId="0B3B939A" w14:textId="055A2633" w:rsidR="00991F99" w:rsidRPr="006F3FF2" w:rsidRDefault="0047633C" w:rsidP="00170A95">
      <w:pPr>
        <w:pStyle w:val="Caption"/>
      </w:pPr>
      <w:bookmarkStart w:id="81" w:name="_Toc170401028"/>
      <w:bookmarkStart w:id="82" w:name="_Toc170447877"/>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9</w:t>
      </w:r>
      <w:r w:rsidR="00491A41">
        <w:fldChar w:fldCharType="end"/>
      </w:r>
      <w:r w:rsidRPr="006F3FF2">
        <w:t xml:space="preserve"> Web application for the tutoring system. [Source: </w:t>
      </w:r>
      <w:r w:rsidRPr="006F3FF2">
        <w:fldChar w:fldCharType="begin"/>
      </w:r>
      <w:r w:rsidR="008E5993">
        <w:instrText xml:space="preserve"> ADDIN ZOTERO_ITEM CSL_CITATION {"citationID":"dR5tAec8","properties":{"formattedCitation":"(Keuning et al., 2021)","plainCitation":"(Keuning et al., 2021)","noteIndex":0},"citationItems":[{"id":"TnmRoe7m/rpHoDLWf","uris":["http://zotero.org/users/local/uSBjEyoA/items/REZGTDIN"],"itemData":{"id":"obMLkusc/BWtkYTHO","type":"paper-conference","abstract":"In the last few decades, numerous tutoring systems and assessment tools have been developed to support students with learning programming, giving hints on correcting errors, showing which test cases do not succeed, and grading their overall solutions. The focus has been less on helping students write code with good style and quality. There are several professional tools that can help, but they are not targeted at novice programmers.This paper describes a tutoring system that lets students practice with improving small programs that are already functionally correct. The system is based on rules that are extracted from input by teachers collected in a preliminary study, a subset of rules taken from professional tools, and other literature. Rules define how a code construct can be rewritten into a better variant, without changing its functionality. Rules can be combined to form rewrite strategies, similar to refactorings offered by most IDEs. The student can ask for hints and feedback at each step.We describe the design of the system, show example sessions, and evaluate and discuss its contribution and limitations.","collection-title":"SIGCSE '21","container-title":"Proceedings of the 52nd ACM Technical Symposium on Computer Science Education","DOI":"10.1145/3408877.3432526","event-place":"New York, NY, USA","ISBN":"978-1-4503-8062-1","note":"event-place: Virtual Event, USA","page":"562–568","publisher":"Association for Computing Machinery","publisher-place":"New York, NY, USA","title":"A Tutoring System to Learn Code Refactoring","URL":"https://doi.org/10.1145/3408877.3432526","author":[{"family":"Keuning","given":"Hieke"},{"family":"Heeren","given":"Bastiaan"},{"family":"Jeuring","given":"Johan"}],"issued":{"date-parts":[["2021"]]}}}],"schema":"https://github.com/citation-style-language/schema/raw/master/csl-citation.json"} </w:instrText>
      </w:r>
      <w:r w:rsidRPr="006F3FF2">
        <w:fldChar w:fldCharType="separate"/>
      </w:r>
      <w:r w:rsidRPr="006F3FF2">
        <w:t>(Keuning et al., 2021)</w:t>
      </w:r>
      <w:r w:rsidRPr="006F3FF2">
        <w:fldChar w:fldCharType="end"/>
      </w:r>
      <w:r w:rsidR="00991F99" w:rsidRPr="006F3FF2">
        <w:t>]</w:t>
      </w:r>
      <w:bookmarkEnd w:id="81"/>
      <w:bookmarkEnd w:id="82"/>
    </w:p>
    <w:p w14:paraId="467D162F" w14:textId="63B28436" w:rsidR="005725DC" w:rsidRPr="006F3FF2" w:rsidRDefault="005725DC" w:rsidP="00E86BAA">
      <w:pPr>
        <w:pStyle w:val="NormalFYP"/>
      </w:pPr>
      <w:r w:rsidRPr="006F3FF2">
        <w:t xml:space="preserve">An evaluation of the system was conducted by comparing the system’s feedback with suggestions from teachers on how to improve student code. The results showed a strong correlation between the suggestions offered by the system and those provided by the teachers. Additionally, a preliminary study with students indicated that the system’s hints help solve refactoring exercises. </w:t>
      </w:r>
    </w:p>
    <w:p w14:paraId="4E1FB0E7" w14:textId="7403DBB3" w:rsidR="00132FD1" w:rsidRPr="006F3FF2" w:rsidRDefault="00C94370" w:rsidP="00132FD1">
      <w:pPr>
        <w:pStyle w:val="HeadingSpec"/>
      </w:pPr>
      <w:r w:rsidRPr="006F3FF2">
        <w:lastRenderedPageBreak/>
        <w:t>A</w:t>
      </w:r>
      <w:r w:rsidR="00132FD1" w:rsidRPr="006F3FF2">
        <w:t>.</w:t>
      </w:r>
      <w:r w:rsidR="00132FD1" w:rsidRPr="006F3FF2">
        <w:tab/>
        <w:t>Limitations of Refactor Tutor and How the Proposed Tool Addresses Them</w:t>
      </w:r>
    </w:p>
    <w:p w14:paraId="02C1309C" w14:textId="0AAFE805" w:rsidR="005725DC" w:rsidRPr="006F3FF2" w:rsidRDefault="005725DC" w:rsidP="00991F99">
      <w:pPr>
        <w:pStyle w:val="NormalFYP"/>
      </w:pPr>
      <w:r w:rsidRPr="006F3FF2">
        <w:t xml:space="preserve">The tutoring system’s effectiveness relies on a predefined set of exercises and rules, which may not cover the </w:t>
      </w:r>
      <w:r w:rsidR="00C94370" w:rsidRPr="006F3FF2">
        <w:t>large</w:t>
      </w:r>
      <w:r w:rsidRPr="006F3FF2">
        <w:t xml:space="preserve"> potential scenarios encountered in real</w:t>
      </w:r>
      <w:r w:rsidRPr="006F3FF2">
        <w:noBreakHyphen/>
        <w:t xml:space="preserve">world coding. Additionally, the system requires manual effort from teachers to create model solutions for generating new rules. </w:t>
      </w:r>
    </w:p>
    <w:p w14:paraId="476F73AA" w14:textId="6E5E72BA" w:rsidR="00430CEE" w:rsidRDefault="00430CEE" w:rsidP="00430CEE">
      <w:pPr>
        <w:pStyle w:val="NormalFYP"/>
        <w:rPr>
          <w:b/>
          <w:iCs/>
        </w:rPr>
      </w:pPr>
      <w:r w:rsidRPr="00430CEE">
        <w:t>Static analysis and LLMs have several advantages over the tutoring system. First, LLM based systems can learn and adapt from massive codebases, find more issues and keep up with changing coding practices. No need for a predefined set of exercises and manual rule creation by teachers in the tutoring system.</w:t>
      </w:r>
      <w:r>
        <w:t xml:space="preserve"> </w:t>
      </w:r>
      <w:r w:rsidR="006C7D20">
        <w:t>LLMs can also analyse code for security issues, performance issues and even consider the code’s context for more precise feedback.</w:t>
      </w:r>
    </w:p>
    <w:p w14:paraId="77AF4E78" w14:textId="58AB461A" w:rsidR="005725DC" w:rsidRPr="006F3FF2" w:rsidRDefault="005725DC" w:rsidP="00170A95">
      <w:pPr>
        <w:pStyle w:val="Caption"/>
      </w:pPr>
      <w:bookmarkStart w:id="83" w:name="_Toc170448290"/>
      <w:r w:rsidRPr="006F3FF2">
        <w:t xml:space="preserve">Table </w:t>
      </w:r>
      <w:r w:rsidR="00044543" w:rsidRPr="006F3FF2">
        <w:fldChar w:fldCharType="begin"/>
      </w:r>
      <w:r w:rsidR="00044543" w:rsidRPr="006F3FF2">
        <w:instrText xml:space="preserve"> STYLEREF 1 \s </w:instrText>
      </w:r>
      <w:r w:rsidR="00044543" w:rsidRPr="006F3FF2">
        <w:fldChar w:fldCharType="separate"/>
      </w:r>
      <w:r w:rsidR="00AD51F2">
        <w:rPr>
          <w:noProof/>
        </w:rPr>
        <w:t>2</w:t>
      </w:r>
      <w:r w:rsidR="00044543" w:rsidRPr="006F3FF2">
        <w:fldChar w:fldCharType="end"/>
      </w:r>
      <w:r w:rsidR="00044543" w:rsidRPr="006F3FF2">
        <w:t>.</w:t>
      </w:r>
      <w:r w:rsidR="00044543" w:rsidRPr="006F3FF2">
        <w:fldChar w:fldCharType="begin"/>
      </w:r>
      <w:r w:rsidR="00044543" w:rsidRPr="006F3FF2">
        <w:instrText xml:space="preserve"> SEQ Table \* ARABIC \s 1 </w:instrText>
      </w:r>
      <w:r w:rsidR="00044543" w:rsidRPr="006F3FF2">
        <w:fldChar w:fldCharType="separate"/>
      </w:r>
      <w:r w:rsidR="00AD51F2">
        <w:rPr>
          <w:noProof/>
        </w:rPr>
        <w:t>2</w:t>
      </w:r>
      <w:r w:rsidR="00044543" w:rsidRPr="006F3FF2">
        <w:fldChar w:fldCharType="end"/>
      </w:r>
      <w:r w:rsidRPr="006F3FF2">
        <w:t xml:space="preserve"> </w:t>
      </w:r>
      <w:r w:rsidR="006D590F" w:rsidRPr="006F3FF2">
        <w:t>Comparison of features between the Refactor Tutor and the Proposed Intelligent Code Review System</w:t>
      </w:r>
      <w:bookmarkEnd w:id="83"/>
    </w:p>
    <w:tbl>
      <w:tblPr>
        <w:tblStyle w:val="TableGrid"/>
        <w:tblW w:w="9304" w:type="dxa"/>
        <w:tblBorders>
          <w:left w:val="none" w:sz="0" w:space="0" w:color="auto"/>
          <w:right w:val="none" w:sz="0" w:space="0" w:color="auto"/>
        </w:tblBorders>
        <w:tblLook w:val="04A0" w:firstRow="1" w:lastRow="0" w:firstColumn="1" w:lastColumn="0" w:noHBand="0" w:noVBand="1"/>
      </w:tblPr>
      <w:tblGrid>
        <w:gridCol w:w="1563"/>
        <w:gridCol w:w="3543"/>
        <w:gridCol w:w="4198"/>
      </w:tblGrid>
      <w:tr w:rsidR="005725DC" w:rsidRPr="006F3FF2" w14:paraId="0FD9A6B2" w14:textId="77777777" w:rsidTr="009B5E0F">
        <w:trPr>
          <w:trHeight w:val="311"/>
        </w:trPr>
        <w:tc>
          <w:tcPr>
            <w:tcW w:w="781" w:type="dxa"/>
          </w:tcPr>
          <w:p w14:paraId="58FD14F8" w14:textId="61A8135A" w:rsidR="005725DC" w:rsidRPr="006F3FF2" w:rsidRDefault="0007784A" w:rsidP="009B5E0F">
            <w:pPr>
              <w:pStyle w:val="TableHeader"/>
              <w:rPr>
                <w:lang w:val="en-GB"/>
              </w:rPr>
            </w:pPr>
            <w:r w:rsidRPr="006F3FF2">
              <w:rPr>
                <w:lang w:val="en-GB"/>
              </w:rPr>
              <w:t>Features</w:t>
            </w:r>
          </w:p>
        </w:tc>
        <w:tc>
          <w:tcPr>
            <w:tcW w:w="3865" w:type="dxa"/>
          </w:tcPr>
          <w:p w14:paraId="001A5845" w14:textId="5ADF6A9D" w:rsidR="005725DC" w:rsidRPr="006F3FF2" w:rsidRDefault="006D590F" w:rsidP="009B5E0F">
            <w:pPr>
              <w:pStyle w:val="TableHeader"/>
              <w:rPr>
                <w:lang w:val="en-GB"/>
              </w:rPr>
            </w:pPr>
            <w:r w:rsidRPr="006F3FF2">
              <w:rPr>
                <w:lang w:val="en-GB"/>
              </w:rPr>
              <w:t>Refactor Tutor</w:t>
            </w:r>
          </w:p>
        </w:tc>
        <w:tc>
          <w:tcPr>
            <w:tcW w:w="4658" w:type="dxa"/>
          </w:tcPr>
          <w:p w14:paraId="0DB9114E" w14:textId="294AB7D3" w:rsidR="005725DC" w:rsidRPr="006F3FF2" w:rsidRDefault="00815AB7" w:rsidP="009B5E0F">
            <w:pPr>
              <w:pStyle w:val="TableHeader"/>
              <w:rPr>
                <w:lang w:val="en-GB"/>
              </w:rPr>
            </w:pPr>
            <w:r w:rsidRPr="006F3FF2">
              <w:rPr>
                <w:lang w:val="en-GB"/>
              </w:rPr>
              <w:t>Intelligent Code Review</w:t>
            </w:r>
          </w:p>
        </w:tc>
      </w:tr>
      <w:tr w:rsidR="005725DC" w:rsidRPr="006F3FF2" w14:paraId="78E20B04" w14:textId="77777777" w:rsidTr="009B5E0F">
        <w:trPr>
          <w:trHeight w:val="264"/>
        </w:trPr>
        <w:tc>
          <w:tcPr>
            <w:tcW w:w="781" w:type="dxa"/>
          </w:tcPr>
          <w:p w14:paraId="2BDCB5D7" w14:textId="1443681D" w:rsidR="005725DC" w:rsidRPr="006F3FF2" w:rsidRDefault="0007784A" w:rsidP="009B5E0F">
            <w:pPr>
              <w:pStyle w:val="Table-Text"/>
              <w:rPr>
                <w:b/>
                <w:bCs/>
                <w:lang w:val="en-GB"/>
              </w:rPr>
            </w:pPr>
            <w:r w:rsidRPr="006F3FF2">
              <w:rPr>
                <w:b/>
                <w:bCs/>
                <w:lang w:val="en-GB"/>
              </w:rPr>
              <w:t>Methodology</w:t>
            </w:r>
          </w:p>
        </w:tc>
        <w:tc>
          <w:tcPr>
            <w:tcW w:w="3865" w:type="dxa"/>
          </w:tcPr>
          <w:p w14:paraId="4D38C776" w14:textId="3417DAEE" w:rsidR="005725DC" w:rsidRPr="006F3FF2" w:rsidRDefault="00815AB7" w:rsidP="009B5E0F">
            <w:pPr>
              <w:pStyle w:val="Table-Text"/>
              <w:rPr>
                <w:lang w:val="en-GB"/>
              </w:rPr>
            </w:pPr>
            <w:r w:rsidRPr="006F3FF2">
              <w:rPr>
                <w:lang w:val="en-GB"/>
              </w:rPr>
              <w:t>Predefined set of exercises and pre</w:t>
            </w:r>
            <w:r w:rsidRPr="006F3FF2">
              <w:rPr>
                <w:lang w:val="en-GB"/>
              </w:rPr>
              <w:noBreakHyphen/>
              <w:t>defined rules.</w:t>
            </w:r>
          </w:p>
        </w:tc>
        <w:tc>
          <w:tcPr>
            <w:tcW w:w="4658" w:type="dxa"/>
          </w:tcPr>
          <w:p w14:paraId="74AF01B9" w14:textId="0686E443" w:rsidR="005725DC" w:rsidRPr="006F3FF2" w:rsidRDefault="00815AB7" w:rsidP="009B5E0F">
            <w:pPr>
              <w:pStyle w:val="Table-Text"/>
              <w:rPr>
                <w:lang w:val="en-GB"/>
              </w:rPr>
            </w:pPr>
            <w:r w:rsidRPr="006F3FF2">
              <w:rPr>
                <w:lang w:val="en-GB"/>
              </w:rPr>
              <w:t>Machine learning on vast code repositories</w:t>
            </w:r>
            <w:r w:rsidR="003D5BE3" w:rsidRPr="006F3FF2">
              <w:rPr>
                <w:lang w:val="en-GB"/>
              </w:rPr>
              <w:t xml:space="preserve"> provided by the pretrained LLM</w:t>
            </w:r>
            <w:r w:rsidR="00BF4ADB" w:rsidRPr="006F3FF2">
              <w:rPr>
                <w:lang w:val="en-GB"/>
              </w:rPr>
              <w:t>.</w:t>
            </w:r>
          </w:p>
        </w:tc>
      </w:tr>
      <w:tr w:rsidR="005725DC" w:rsidRPr="006F3FF2" w14:paraId="40B8FDBF" w14:textId="77777777" w:rsidTr="009B5E0F">
        <w:trPr>
          <w:trHeight w:val="529"/>
        </w:trPr>
        <w:tc>
          <w:tcPr>
            <w:tcW w:w="781" w:type="dxa"/>
          </w:tcPr>
          <w:p w14:paraId="12CD9F8D" w14:textId="37EE5760" w:rsidR="005725DC" w:rsidRPr="006F3FF2" w:rsidRDefault="008E6959" w:rsidP="009B5E0F">
            <w:pPr>
              <w:pStyle w:val="Table-Text"/>
              <w:rPr>
                <w:b/>
                <w:bCs/>
                <w:lang w:val="en-GB"/>
              </w:rPr>
            </w:pPr>
            <w:r w:rsidRPr="006F3FF2">
              <w:rPr>
                <w:b/>
                <w:bCs/>
                <w:lang w:val="en-GB"/>
              </w:rPr>
              <w:t>Adaptability</w:t>
            </w:r>
          </w:p>
        </w:tc>
        <w:tc>
          <w:tcPr>
            <w:tcW w:w="3865" w:type="dxa"/>
          </w:tcPr>
          <w:p w14:paraId="756EAAE1" w14:textId="7FEF8D51" w:rsidR="005725DC" w:rsidRPr="006F3FF2" w:rsidRDefault="006B2F01" w:rsidP="009B5E0F">
            <w:pPr>
              <w:pStyle w:val="Table-Text"/>
              <w:rPr>
                <w:lang w:val="en-GB"/>
              </w:rPr>
            </w:pPr>
            <w:r w:rsidRPr="006F3FF2">
              <w:rPr>
                <w:lang w:val="en-GB"/>
              </w:rPr>
              <w:t>Limited, requires manual effort for expansion</w:t>
            </w:r>
            <w:r w:rsidR="00BF4ADB" w:rsidRPr="006F3FF2">
              <w:rPr>
                <w:lang w:val="en-GB"/>
              </w:rPr>
              <w:t>.</w:t>
            </w:r>
          </w:p>
        </w:tc>
        <w:tc>
          <w:tcPr>
            <w:tcW w:w="4658" w:type="dxa"/>
          </w:tcPr>
          <w:p w14:paraId="239FB394" w14:textId="240D585C" w:rsidR="005725DC" w:rsidRPr="006F3FF2" w:rsidRDefault="006B2F01" w:rsidP="009B5E0F">
            <w:pPr>
              <w:pStyle w:val="Table-Text"/>
              <w:rPr>
                <w:lang w:val="en-GB"/>
              </w:rPr>
            </w:pPr>
            <w:r w:rsidRPr="006F3FF2">
              <w:rPr>
                <w:lang w:val="en-GB"/>
              </w:rPr>
              <w:t>Scalable, learns and adapts automatically</w:t>
            </w:r>
            <w:r w:rsidR="00BF4ADB" w:rsidRPr="006F3FF2">
              <w:rPr>
                <w:lang w:val="en-GB"/>
              </w:rPr>
              <w:t>.</w:t>
            </w:r>
          </w:p>
        </w:tc>
      </w:tr>
      <w:tr w:rsidR="005725DC" w:rsidRPr="006F3FF2" w14:paraId="470D82A1" w14:textId="77777777" w:rsidTr="009B5E0F">
        <w:trPr>
          <w:trHeight w:val="545"/>
        </w:trPr>
        <w:tc>
          <w:tcPr>
            <w:tcW w:w="781" w:type="dxa"/>
          </w:tcPr>
          <w:p w14:paraId="13EB5F15" w14:textId="63010C85" w:rsidR="005725DC" w:rsidRPr="006F3FF2" w:rsidRDefault="008E6959" w:rsidP="009B5E0F">
            <w:pPr>
              <w:pStyle w:val="Table-Text"/>
              <w:rPr>
                <w:b/>
                <w:bCs/>
                <w:lang w:val="en-GB"/>
              </w:rPr>
            </w:pPr>
            <w:r w:rsidRPr="006F3FF2">
              <w:rPr>
                <w:b/>
                <w:bCs/>
                <w:lang w:val="en-GB"/>
              </w:rPr>
              <w:t>Feedback Style</w:t>
            </w:r>
          </w:p>
        </w:tc>
        <w:tc>
          <w:tcPr>
            <w:tcW w:w="3865" w:type="dxa"/>
          </w:tcPr>
          <w:p w14:paraId="14E21F02" w14:textId="7F60422D" w:rsidR="005725DC" w:rsidRPr="006F3FF2" w:rsidRDefault="006B2F01" w:rsidP="009B5E0F">
            <w:pPr>
              <w:pStyle w:val="Table-Text"/>
              <w:rPr>
                <w:lang w:val="en-GB"/>
              </w:rPr>
            </w:pPr>
            <w:r w:rsidRPr="006F3FF2">
              <w:rPr>
                <w:lang w:val="en-GB"/>
              </w:rPr>
              <w:t>Step</w:t>
            </w:r>
            <w:r w:rsidRPr="006F3FF2">
              <w:rPr>
                <w:lang w:val="en-GB"/>
              </w:rPr>
              <w:noBreakHyphen/>
              <w:t>by</w:t>
            </w:r>
            <w:r w:rsidRPr="006F3FF2">
              <w:rPr>
                <w:lang w:val="en-GB"/>
              </w:rPr>
              <w:noBreakHyphen/>
              <w:t xml:space="preserve">step guidance for </w:t>
            </w:r>
            <w:r w:rsidR="007C102E" w:rsidRPr="006F3FF2">
              <w:rPr>
                <w:lang w:val="en-GB"/>
              </w:rPr>
              <w:t>refactoring</w:t>
            </w:r>
            <w:r w:rsidR="007F736E" w:rsidRPr="006F3FF2">
              <w:rPr>
                <w:lang w:val="en-GB"/>
              </w:rPr>
              <w:t xml:space="preserve"> </w:t>
            </w:r>
            <w:r w:rsidR="007C102E" w:rsidRPr="006F3FF2">
              <w:rPr>
                <w:lang w:val="en-GB"/>
              </w:rPr>
              <w:t>each coding violation exercise</w:t>
            </w:r>
            <w:r w:rsidR="00BF4ADB" w:rsidRPr="006F3FF2">
              <w:rPr>
                <w:lang w:val="en-GB"/>
              </w:rPr>
              <w:t>.</w:t>
            </w:r>
          </w:p>
        </w:tc>
        <w:tc>
          <w:tcPr>
            <w:tcW w:w="4658" w:type="dxa"/>
          </w:tcPr>
          <w:p w14:paraId="55E1808D" w14:textId="352C5042" w:rsidR="005725DC" w:rsidRPr="006F3FF2" w:rsidRDefault="006B2F01" w:rsidP="009B5E0F">
            <w:pPr>
              <w:pStyle w:val="Table-Text"/>
              <w:spacing w:after="120"/>
              <w:rPr>
                <w:lang w:val="en-GB"/>
              </w:rPr>
            </w:pPr>
            <w:r w:rsidRPr="006F3FF2">
              <w:rPr>
                <w:lang w:val="en-GB"/>
              </w:rPr>
              <w:t>Nuanced feedback based on code context</w:t>
            </w:r>
            <w:r w:rsidR="00BF4ADB" w:rsidRPr="006F3FF2">
              <w:rPr>
                <w:lang w:val="en-GB"/>
              </w:rPr>
              <w:t>.</w:t>
            </w:r>
          </w:p>
        </w:tc>
      </w:tr>
      <w:tr w:rsidR="005725DC" w:rsidRPr="006F3FF2" w14:paraId="2CFBDC27" w14:textId="77777777" w:rsidTr="009B5E0F">
        <w:trPr>
          <w:trHeight w:val="545"/>
        </w:trPr>
        <w:tc>
          <w:tcPr>
            <w:tcW w:w="781" w:type="dxa"/>
          </w:tcPr>
          <w:p w14:paraId="6C59396C" w14:textId="67AD41E8" w:rsidR="005725DC" w:rsidRPr="006F3FF2" w:rsidRDefault="008E6959" w:rsidP="009B5E0F">
            <w:pPr>
              <w:pStyle w:val="Table-Text"/>
              <w:rPr>
                <w:b/>
                <w:bCs/>
                <w:lang w:val="en-GB"/>
              </w:rPr>
            </w:pPr>
            <w:r w:rsidRPr="006F3FF2">
              <w:rPr>
                <w:b/>
                <w:bCs/>
                <w:lang w:val="en-GB"/>
              </w:rPr>
              <w:t>Knowledge Base</w:t>
            </w:r>
          </w:p>
        </w:tc>
        <w:tc>
          <w:tcPr>
            <w:tcW w:w="3865" w:type="dxa"/>
          </w:tcPr>
          <w:p w14:paraId="35FCC365" w14:textId="78EA6182" w:rsidR="005725DC" w:rsidRPr="006F3FF2" w:rsidRDefault="005C7D65" w:rsidP="009B5E0F">
            <w:pPr>
              <w:pStyle w:val="Table-Text"/>
              <w:rPr>
                <w:lang w:val="en-GB"/>
              </w:rPr>
            </w:pPr>
            <w:r w:rsidRPr="006F3FF2">
              <w:rPr>
                <w:lang w:val="en-GB"/>
              </w:rPr>
              <w:t>Static set of teacher</w:t>
            </w:r>
            <w:r w:rsidRPr="006F3FF2">
              <w:rPr>
                <w:lang w:val="en-GB"/>
              </w:rPr>
              <w:noBreakHyphen/>
              <w:t>defined rules</w:t>
            </w:r>
            <w:r w:rsidR="00BF4ADB" w:rsidRPr="006F3FF2">
              <w:rPr>
                <w:lang w:val="en-GB"/>
              </w:rPr>
              <w:t>.</w:t>
            </w:r>
          </w:p>
        </w:tc>
        <w:tc>
          <w:tcPr>
            <w:tcW w:w="4658" w:type="dxa"/>
          </w:tcPr>
          <w:p w14:paraId="1653EEC6" w14:textId="000FCAF9" w:rsidR="005725DC" w:rsidRPr="006F3FF2" w:rsidRDefault="006B2F01" w:rsidP="009B5E0F">
            <w:pPr>
              <w:pStyle w:val="Table-Text"/>
              <w:spacing w:after="120"/>
              <w:rPr>
                <w:lang w:val="en-GB"/>
              </w:rPr>
            </w:pPr>
            <w:r w:rsidRPr="006F3FF2">
              <w:rPr>
                <w:lang w:val="en-GB"/>
              </w:rPr>
              <w:t>Continuously learns from code repositories</w:t>
            </w:r>
            <w:r w:rsidR="00BF4ADB" w:rsidRPr="006F3FF2">
              <w:rPr>
                <w:lang w:val="en-GB"/>
              </w:rPr>
              <w:t>.</w:t>
            </w:r>
          </w:p>
        </w:tc>
      </w:tr>
      <w:tr w:rsidR="008E6959" w:rsidRPr="006F3FF2" w14:paraId="41CBA835" w14:textId="77777777" w:rsidTr="009B5E0F">
        <w:trPr>
          <w:trHeight w:val="545"/>
        </w:trPr>
        <w:tc>
          <w:tcPr>
            <w:tcW w:w="781" w:type="dxa"/>
          </w:tcPr>
          <w:p w14:paraId="0F59CBB0" w14:textId="3BB30831" w:rsidR="008E6959" w:rsidRPr="006F3FF2" w:rsidRDefault="008E6959" w:rsidP="009B5E0F">
            <w:pPr>
              <w:pStyle w:val="Table-Text"/>
              <w:rPr>
                <w:b/>
                <w:bCs/>
                <w:lang w:val="en-GB"/>
              </w:rPr>
            </w:pPr>
            <w:r w:rsidRPr="006F3FF2">
              <w:rPr>
                <w:b/>
                <w:bCs/>
                <w:lang w:val="en-GB"/>
              </w:rPr>
              <w:t>Efficiency</w:t>
            </w:r>
          </w:p>
        </w:tc>
        <w:tc>
          <w:tcPr>
            <w:tcW w:w="3865" w:type="dxa"/>
          </w:tcPr>
          <w:p w14:paraId="02E7C8C0" w14:textId="52ABBB20" w:rsidR="008E6959" w:rsidRPr="006F3FF2" w:rsidRDefault="005C7D65" w:rsidP="009B5E0F">
            <w:pPr>
              <w:pStyle w:val="Table-Text"/>
              <w:rPr>
                <w:lang w:val="en-GB"/>
              </w:rPr>
            </w:pPr>
            <w:r w:rsidRPr="006F3FF2">
              <w:rPr>
                <w:lang w:val="en-GB"/>
              </w:rPr>
              <w:t xml:space="preserve">Requires teacher effort to create model </w:t>
            </w:r>
            <w:r w:rsidR="00C13199" w:rsidRPr="006F3FF2">
              <w:rPr>
                <w:lang w:val="en-GB"/>
              </w:rPr>
              <w:t>code violation exercises</w:t>
            </w:r>
            <w:r w:rsidR="00BF4ADB" w:rsidRPr="006F3FF2">
              <w:rPr>
                <w:lang w:val="en-GB"/>
              </w:rPr>
              <w:t>.</w:t>
            </w:r>
          </w:p>
        </w:tc>
        <w:tc>
          <w:tcPr>
            <w:tcW w:w="4658" w:type="dxa"/>
          </w:tcPr>
          <w:p w14:paraId="110D2EDE" w14:textId="33C5000B" w:rsidR="008E6959" w:rsidRPr="006F3FF2" w:rsidRDefault="006D590F" w:rsidP="009B5E0F">
            <w:pPr>
              <w:pStyle w:val="Table-Text"/>
              <w:spacing w:after="120"/>
              <w:rPr>
                <w:bCs/>
                <w:lang w:val="en-GB"/>
              </w:rPr>
            </w:pPr>
            <w:r w:rsidRPr="006F3FF2">
              <w:rPr>
                <w:bCs/>
                <w:lang w:val="en-GB"/>
              </w:rPr>
              <w:t>Does not require external effort to detect code violations.</w:t>
            </w:r>
          </w:p>
        </w:tc>
      </w:tr>
    </w:tbl>
    <w:p w14:paraId="63305D69" w14:textId="77777777" w:rsidR="00E86BAA" w:rsidRPr="006F3FF2" w:rsidRDefault="00E86BAA" w:rsidP="00E86BAA">
      <w:pPr>
        <w:pStyle w:val="Heading3"/>
        <w:numPr>
          <w:ilvl w:val="0"/>
          <w:numId w:val="0"/>
        </w:numPr>
      </w:pPr>
    </w:p>
    <w:p w14:paraId="02AEB73E" w14:textId="71594C79" w:rsidR="00815AB7" w:rsidRPr="006F3FF2" w:rsidRDefault="00815AB7" w:rsidP="00C10AEC">
      <w:pPr>
        <w:pStyle w:val="Heading3"/>
        <w:numPr>
          <w:ilvl w:val="0"/>
          <w:numId w:val="0"/>
        </w:numPr>
      </w:pPr>
      <w:bookmarkStart w:id="84" w:name="_Toc170400855"/>
      <w:r w:rsidRPr="006F3FF2">
        <w:t>2.7.</w:t>
      </w:r>
      <w:r w:rsidR="00F926BB" w:rsidRPr="006F3FF2">
        <w:t>3</w:t>
      </w:r>
      <w:r w:rsidRPr="006F3FF2">
        <w:t>.</w:t>
      </w:r>
      <w:r w:rsidRPr="006F3FF2">
        <w:tab/>
        <w:t>Codacy</w:t>
      </w:r>
      <w:bookmarkEnd w:id="84"/>
    </w:p>
    <w:p w14:paraId="20F3B9E2" w14:textId="65E63BE1" w:rsidR="00992A83" w:rsidRPr="00992A83" w:rsidRDefault="00992A83" w:rsidP="00992A83">
      <w:pPr>
        <w:pStyle w:val="NormalFYP"/>
        <w:rPr>
          <w:lang w:val="en-NG"/>
        </w:rPr>
      </w:pPr>
      <w:r w:rsidRPr="00992A83">
        <w:rPr>
          <w:lang w:val="en-NG"/>
        </w:rPr>
        <w:t>There are many SCA tools out there, but Codacy is a user</w:t>
      </w:r>
      <w:r w:rsidRPr="00992A83">
        <w:rPr>
          <w:lang w:val="en-NG"/>
        </w:rPr>
        <w:noBreakHyphen/>
        <w:t>friendly and all in one solution to make code review easier.</w:t>
      </w:r>
      <w:r>
        <w:rPr>
          <w:lang w:val="en-NG"/>
        </w:rPr>
        <w:t xml:space="preserve"> </w:t>
      </w:r>
      <w:r w:rsidRPr="00992A83">
        <w:rPr>
          <w:lang w:val="en-NG"/>
        </w:rPr>
        <w:t>One of Codacy’s biggest strengths is the ease of use. The platform has a user</w:t>
      </w:r>
      <w:r w:rsidRPr="00992A83">
        <w:rPr>
          <w:lang w:val="en-NG"/>
        </w:rPr>
        <w:noBreakHyphen/>
        <w:t>friendly interface that integrates with popular development workflows and version control systems</w:t>
      </w:r>
      <w:r>
        <w:rPr>
          <w:lang w:val="en-NG"/>
        </w:rPr>
        <w:t xml:space="preserve">. </w:t>
      </w:r>
      <w:r w:rsidRPr="00992A83">
        <w:rPr>
          <w:lang w:val="en-NG"/>
        </w:rPr>
        <w:t xml:space="preserve">So, </w:t>
      </w:r>
      <w:r w:rsidR="006052E7">
        <w:rPr>
          <w:lang w:val="en-NG"/>
        </w:rPr>
        <w:t>developers</w:t>
      </w:r>
      <w:r w:rsidRPr="00992A83">
        <w:rPr>
          <w:lang w:val="en-NG"/>
        </w:rPr>
        <w:t xml:space="preserve"> can just add SCA to </w:t>
      </w:r>
      <w:r w:rsidR="006052E7">
        <w:rPr>
          <w:lang w:val="en-NG"/>
        </w:rPr>
        <w:t>their</w:t>
      </w:r>
      <w:r w:rsidRPr="00992A83">
        <w:rPr>
          <w:lang w:val="en-NG"/>
        </w:rPr>
        <w:t xml:space="preserve"> existing workflow and keep improving </w:t>
      </w:r>
      <w:r w:rsidR="006052E7">
        <w:rPr>
          <w:lang w:val="en-NG"/>
        </w:rPr>
        <w:t>their</w:t>
      </w:r>
      <w:r w:rsidRPr="00992A83">
        <w:rPr>
          <w:lang w:val="en-NG"/>
        </w:rPr>
        <w:t xml:space="preserve"> code. Codacy also supports many programming languages</w:t>
      </w:r>
      <w:r w:rsidR="006052E7">
        <w:rPr>
          <w:lang w:val="en-NG"/>
        </w:rPr>
        <w:t>,</w:t>
      </w:r>
      <w:r w:rsidRPr="00992A83">
        <w:rPr>
          <w:lang w:val="en-NG"/>
        </w:rPr>
        <w:t xml:space="preserve"> </w:t>
      </w:r>
      <w:r w:rsidR="006052E7">
        <w:rPr>
          <w:lang w:val="en-NG"/>
        </w:rPr>
        <w:t>making it a great tool for</w:t>
      </w:r>
      <w:r w:rsidRPr="00992A83">
        <w:rPr>
          <w:lang w:val="en-NG"/>
        </w:rPr>
        <w:t xml:space="preserve"> teams working on many projects.</w:t>
      </w:r>
    </w:p>
    <w:p w14:paraId="0ECC32D9" w14:textId="5F101C68" w:rsidR="00CD7BAB" w:rsidRPr="00CD7BAB" w:rsidRDefault="00CD7BAB" w:rsidP="00CD7BAB">
      <w:pPr>
        <w:pStyle w:val="NormalFYP"/>
        <w:rPr>
          <w:lang w:val="en-NG"/>
        </w:rPr>
      </w:pPr>
      <w:r>
        <w:rPr>
          <w:lang w:val="en-NG"/>
        </w:rPr>
        <w:lastRenderedPageBreak/>
        <w:t xml:space="preserve">Although user-friendliness </w:t>
      </w:r>
      <w:r w:rsidR="00743DDA">
        <w:rPr>
          <w:lang w:val="en-NG"/>
        </w:rPr>
        <w:t xml:space="preserve">is a nice feature, </w:t>
      </w:r>
      <w:r w:rsidRPr="00CD7BAB">
        <w:rPr>
          <w:lang w:val="en-NG"/>
        </w:rPr>
        <w:t xml:space="preserve">Codacy has more to offer than the basics. The platform can find many code quality issues because it uses a powerful set of static analysis engines. This includes finding security holes, following coding standards, and finding ways to refactor existing code. Codacy also gives developers </w:t>
      </w:r>
      <w:r w:rsidR="00B01F14">
        <w:rPr>
          <w:lang w:val="en-NG"/>
        </w:rPr>
        <w:t>concise</w:t>
      </w:r>
      <w:r w:rsidRPr="00CD7BAB">
        <w:rPr>
          <w:lang w:val="en-NG"/>
        </w:rPr>
        <w:t xml:space="preserve"> and </w:t>
      </w:r>
      <w:r w:rsidR="00B01F14">
        <w:rPr>
          <w:lang w:val="en-NG"/>
        </w:rPr>
        <w:t>useful</w:t>
      </w:r>
      <w:r w:rsidRPr="00CD7BAB">
        <w:rPr>
          <w:lang w:val="en-NG"/>
        </w:rPr>
        <w:t xml:space="preserve"> feedback to fix issues and improve </w:t>
      </w:r>
      <w:r w:rsidR="00B01F14">
        <w:rPr>
          <w:lang w:val="en-NG"/>
        </w:rPr>
        <w:t>the quality of their</w:t>
      </w:r>
      <w:r w:rsidRPr="00CD7BAB">
        <w:rPr>
          <w:lang w:val="en-NG"/>
        </w:rPr>
        <w:t xml:space="preserve"> code.</w:t>
      </w:r>
    </w:p>
    <w:p w14:paraId="1D915EAC" w14:textId="4D3BEBA7" w:rsidR="00996695" w:rsidRPr="006F3FF2" w:rsidRDefault="00996695" w:rsidP="002255C0">
      <w:pPr>
        <w:pStyle w:val="NormalFYP"/>
      </w:pPr>
      <w:r w:rsidRPr="006F3FF2">
        <w:rPr>
          <w:noProof/>
        </w:rPr>
        <w:drawing>
          <wp:inline distT="0" distB="0" distL="0" distR="0" wp14:anchorId="33A7E340" wp14:editId="1829AE6E">
            <wp:extent cx="5715000" cy="3435350"/>
            <wp:effectExtent l="0" t="0" r="0" b="0"/>
            <wp:docPr id="16774451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0" cy="3435350"/>
                    </a:xfrm>
                    <a:prstGeom prst="rect">
                      <a:avLst/>
                    </a:prstGeom>
                    <a:noFill/>
                    <a:ln>
                      <a:noFill/>
                    </a:ln>
                  </pic:spPr>
                </pic:pic>
              </a:graphicData>
            </a:graphic>
          </wp:inline>
        </w:drawing>
      </w:r>
    </w:p>
    <w:p w14:paraId="5FC8F972" w14:textId="35343134" w:rsidR="009A052F" w:rsidRPr="006F3FF2" w:rsidRDefault="00996695" w:rsidP="00170A95">
      <w:pPr>
        <w:pStyle w:val="Caption"/>
      </w:pPr>
      <w:bookmarkStart w:id="85" w:name="_Toc170401029"/>
      <w:bookmarkStart w:id="86" w:name="_Toc170447878"/>
      <w:r w:rsidRPr="006F3FF2">
        <w:t xml:space="preserve">Figure </w:t>
      </w:r>
      <w:r w:rsidR="00491A41">
        <w:fldChar w:fldCharType="begin"/>
      </w:r>
      <w:r w:rsidR="00491A41">
        <w:instrText xml:space="preserve"> STYLEREF 1 \s </w:instrText>
      </w:r>
      <w:r w:rsidR="00491A41">
        <w:fldChar w:fldCharType="separate"/>
      </w:r>
      <w:r w:rsidR="00AD51F2">
        <w:rPr>
          <w:noProof/>
        </w:rPr>
        <w:t>2</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10</w:t>
      </w:r>
      <w:r w:rsidR="00491A41">
        <w:fldChar w:fldCharType="end"/>
      </w:r>
      <w:r w:rsidRPr="006F3FF2">
        <w:t xml:space="preserve">. Overview of issues </w:t>
      </w:r>
      <w:r w:rsidR="009C0824" w:rsidRPr="006F3FF2">
        <w:t>in recent commits on Codacy Dashboard.</w:t>
      </w:r>
      <w:bookmarkEnd w:id="85"/>
      <w:bookmarkEnd w:id="86"/>
    </w:p>
    <w:p w14:paraId="0A48E76D" w14:textId="4384D914" w:rsidR="00D40A12" w:rsidRPr="006F3FF2" w:rsidRDefault="00FC69BF" w:rsidP="00FC69BF">
      <w:pPr>
        <w:pStyle w:val="HeadingSpec"/>
      </w:pPr>
      <w:r w:rsidRPr="006F3FF2">
        <w:t>A.</w:t>
      </w:r>
      <w:r w:rsidRPr="006F3FF2">
        <w:tab/>
        <w:t xml:space="preserve">Limitations of </w:t>
      </w:r>
      <w:r w:rsidR="00626B19" w:rsidRPr="006F3FF2">
        <w:t>Codacy</w:t>
      </w:r>
      <w:r w:rsidRPr="006F3FF2">
        <w:t xml:space="preserve"> and How the Proposed Tool Addresses Them</w:t>
      </w:r>
    </w:p>
    <w:p w14:paraId="3A48C17A" w14:textId="7EAEA4EF" w:rsidR="009C0824" w:rsidRPr="006F3FF2" w:rsidRDefault="009C0824" w:rsidP="009C0824">
      <w:pPr>
        <w:pStyle w:val="NormalFYP"/>
      </w:pPr>
      <w:r w:rsidRPr="006F3FF2">
        <w:t>Codacy offers a user</w:t>
      </w:r>
      <w:r w:rsidRPr="006F3FF2">
        <w:noBreakHyphen/>
        <w:t xml:space="preserve">friendly and comprehensive SCA </w:t>
      </w:r>
      <w:r w:rsidR="00B02216" w:rsidRPr="006F3FF2">
        <w:t>solution,</w:t>
      </w:r>
      <w:r w:rsidR="00FC69BF" w:rsidRPr="006F3FF2">
        <w:t xml:space="preserve"> but</w:t>
      </w:r>
      <w:r w:rsidRPr="006F3FF2">
        <w:t xml:space="preserve"> it has limitations compared to</w:t>
      </w:r>
      <w:r w:rsidR="00FC69BF" w:rsidRPr="006F3FF2">
        <w:t xml:space="preserve"> the proposed</w:t>
      </w:r>
      <w:r w:rsidRPr="006F3FF2">
        <w:t xml:space="preserve"> intelligent code review tool. Codacy</w:t>
      </w:r>
      <w:r w:rsidR="00E015AE" w:rsidRPr="006F3FF2">
        <w:t xml:space="preserve"> is a great tool for professional code quality management </w:t>
      </w:r>
      <w:r w:rsidR="00CF03F0" w:rsidRPr="006F3FF2">
        <w:t>but as it</w:t>
      </w:r>
      <w:r w:rsidR="00E57E73" w:rsidRPr="006F3FF2">
        <w:t xml:space="preserve"> does not offer a </w:t>
      </w:r>
      <w:r w:rsidR="00B02216" w:rsidRPr="006F3FF2">
        <w:t>nuanced explanations or feedback based on the</w:t>
      </w:r>
      <w:r w:rsidR="00E015AE" w:rsidRPr="006F3FF2">
        <w:t xml:space="preserve"> style issues found</w:t>
      </w:r>
      <w:r w:rsidR="00CF03F0" w:rsidRPr="006F3FF2">
        <w:t>, it is not</w:t>
      </w:r>
      <w:r w:rsidR="008F0EF2" w:rsidRPr="006F3FF2">
        <w:t xml:space="preserve"> completely</w:t>
      </w:r>
      <w:r w:rsidR="00CF03F0" w:rsidRPr="006F3FF2">
        <w:t xml:space="preserve"> helpful to a beginner in any programming language</w:t>
      </w:r>
      <w:r w:rsidR="008F0EF2" w:rsidRPr="006F3FF2">
        <w:t xml:space="preserve"> trying to learn how to adhere to programming conventions or coding styles of that language</w:t>
      </w:r>
      <w:r w:rsidRPr="006F3FF2">
        <w:t>.</w:t>
      </w:r>
      <w:r w:rsidR="00E015AE" w:rsidRPr="006F3FF2">
        <w:t xml:space="preserve"> </w:t>
      </w:r>
      <w:r w:rsidR="008F0EF2" w:rsidRPr="006F3FF2">
        <w:t xml:space="preserve">The </w:t>
      </w:r>
      <w:r w:rsidR="00570468" w:rsidRPr="006F3FF2">
        <w:t xml:space="preserve">intelligent code review </w:t>
      </w:r>
      <w:r w:rsidR="002255C0" w:rsidRPr="006F3FF2">
        <w:t>tool,</w:t>
      </w:r>
      <w:r w:rsidR="00570468" w:rsidRPr="006F3FF2">
        <w:t xml:space="preserve"> </w:t>
      </w:r>
      <w:r w:rsidR="005C3E7A" w:rsidRPr="006F3FF2">
        <w:t>however,</w:t>
      </w:r>
      <w:r w:rsidR="00570468" w:rsidRPr="006F3FF2">
        <w:t xml:space="preserve"> provides contextual explanations of the code violations found in the user submitted code. Ensuring the user understand</w:t>
      </w:r>
      <w:r w:rsidR="00440120" w:rsidRPr="006F3FF2">
        <w:t>s and learns proper programming styles.</w:t>
      </w:r>
    </w:p>
    <w:p w14:paraId="0064EB79" w14:textId="049AB994" w:rsidR="009C0824" w:rsidRPr="006F3FF2" w:rsidRDefault="009C0824" w:rsidP="00170A95">
      <w:pPr>
        <w:pStyle w:val="Caption"/>
      </w:pPr>
      <w:bookmarkStart w:id="87" w:name="_Toc170448291"/>
      <w:r w:rsidRPr="006F3FF2">
        <w:lastRenderedPageBreak/>
        <w:t xml:space="preserve">Table </w:t>
      </w:r>
      <w:r w:rsidR="00044543" w:rsidRPr="006F3FF2">
        <w:fldChar w:fldCharType="begin"/>
      </w:r>
      <w:r w:rsidR="00044543" w:rsidRPr="006F3FF2">
        <w:instrText xml:space="preserve"> STYLEREF 1 \s </w:instrText>
      </w:r>
      <w:r w:rsidR="00044543" w:rsidRPr="006F3FF2">
        <w:fldChar w:fldCharType="separate"/>
      </w:r>
      <w:r w:rsidR="00AD51F2">
        <w:rPr>
          <w:noProof/>
        </w:rPr>
        <w:t>2</w:t>
      </w:r>
      <w:r w:rsidR="00044543" w:rsidRPr="006F3FF2">
        <w:fldChar w:fldCharType="end"/>
      </w:r>
      <w:r w:rsidR="00044543" w:rsidRPr="006F3FF2">
        <w:t>.</w:t>
      </w:r>
      <w:r w:rsidR="00044543" w:rsidRPr="006F3FF2">
        <w:fldChar w:fldCharType="begin"/>
      </w:r>
      <w:r w:rsidR="00044543" w:rsidRPr="006F3FF2">
        <w:instrText xml:space="preserve"> SEQ Table \* ARABIC \s 1 </w:instrText>
      </w:r>
      <w:r w:rsidR="00044543" w:rsidRPr="006F3FF2">
        <w:fldChar w:fldCharType="separate"/>
      </w:r>
      <w:r w:rsidR="00AD51F2">
        <w:rPr>
          <w:noProof/>
        </w:rPr>
        <w:t>3</w:t>
      </w:r>
      <w:r w:rsidR="00044543" w:rsidRPr="006F3FF2">
        <w:fldChar w:fldCharType="end"/>
      </w:r>
      <w:r w:rsidRPr="006F3FF2">
        <w:t xml:space="preserve"> </w:t>
      </w:r>
      <w:r w:rsidR="00440120" w:rsidRPr="006F3FF2">
        <w:t xml:space="preserve">Comparison of features between </w:t>
      </w:r>
      <w:r w:rsidR="00626B19" w:rsidRPr="006F3FF2">
        <w:t xml:space="preserve">Codacy </w:t>
      </w:r>
      <w:r w:rsidR="00440120" w:rsidRPr="006F3FF2">
        <w:t>and the Proposed Intelligent Code Review System</w:t>
      </w:r>
      <w:bookmarkEnd w:id="87"/>
    </w:p>
    <w:tbl>
      <w:tblPr>
        <w:tblStyle w:val="TableGrid"/>
        <w:tblW w:w="9304" w:type="dxa"/>
        <w:tblBorders>
          <w:left w:val="none" w:sz="0" w:space="0" w:color="auto"/>
          <w:right w:val="none" w:sz="0" w:space="0" w:color="auto"/>
        </w:tblBorders>
        <w:tblLook w:val="04A0" w:firstRow="1" w:lastRow="0" w:firstColumn="1" w:lastColumn="0" w:noHBand="0" w:noVBand="1"/>
      </w:tblPr>
      <w:tblGrid>
        <w:gridCol w:w="1563"/>
        <w:gridCol w:w="3546"/>
        <w:gridCol w:w="4195"/>
      </w:tblGrid>
      <w:tr w:rsidR="009C0824" w:rsidRPr="006F3FF2" w14:paraId="1B4D3E92" w14:textId="77777777" w:rsidTr="009C0824">
        <w:trPr>
          <w:trHeight w:val="311"/>
        </w:trPr>
        <w:tc>
          <w:tcPr>
            <w:tcW w:w="1563" w:type="dxa"/>
          </w:tcPr>
          <w:p w14:paraId="39A2DA42" w14:textId="77777777" w:rsidR="009C0824" w:rsidRPr="006F3FF2" w:rsidRDefault="009C0824" w:rsidP="009B5E0F">
            <w:pPr>
              <w:pStyle w:val="TableHeader"/>
              <w:rPr>
                <w:lang w:val="en-GB"/>
              </w:rPr>
            </w:pPr>
            <w:r w:rsidRPr="006F3FF2">
              <w:rPr>
                <w:lang w:val="en-GB"/>
              </w:rPr>
              <w:t>Features</w:t>
            </w:r>
          </w:p>
        </w:tc>
        <w:tc>
          <w:tcPr>
            <w:tcW w:w="3546" w:type="dxa"/>
          </w:tcPr>
          <w:p w14:paraId="379BF177" w14:textId="38DEC527" w:rsidR="009C0824" w:rsidRPr="006F3FF2" w:rsidRDefault="00A21148" w:rsidP="009B5E0F">
            <w:pPr>
              <w:pStyle w:val="TableHeader"/>
              <w:rPr>
                <w:lang w:val="en-GB"/>
              </w:rPr>
            </w:pPr>
            <w:r w:rsidRPr="006F3FF2">
              <w:rPr>
                <w:lang w:val="en-GB"/>
              </w:rPr>
              <w:t>Codacy</w:t>
            </w:r>
          </w:p>
        </w:tc>
        <w:tc>
          <w:tcPr>
            <w:tcW w:w="4195" w:type="dxa"/>
          </w:tcPr>
          <w:p w14:paraId="748B33C0" w14:textId="77777777" w:rsidR="009C0824" w:rsidRPr="006F3FF2" w:rsidRDefault="009C0824" w:rsidP="009B5E0F">
            <w:pPr>
              <w:pStyle w:val="TableHeader"/>
              <w:rPr>
                <w:lang w:val="en-GB"/>
              </w:rPr>
            </w:pPr>
            <w:r w:rsidRPr="006F3FF2">
              <w:rPr>
                <w:lang w:val="en-GB"/>
              </w:rPr>
              <w:t>Intelligent Code Review</w:t>
            </w:r>
          </w:p>
        </w:tc>
      </w:tr>
      <w:tr w:rsidR="009C0824" w:rsidRPr="006F3FF2" w14:paraId="0796D700" w14:textId="77777777" w:rsidTr="009C0824">
        <w:trPr>
          <w:trHeight w:val="264"/>
        </w:trPr>
        <w:tc>
          <w:tcPr>
            <w:tcW w:w="1563" w:type="dxa"/>
          </w:tcPr>
          <w:p w14:paraId="7D661737" w14:textId="77777777" w:rsidR="009C0824" w:rsidRPr="006F3FF2" w:rsidRDefault="009C0824" w:rsidP="009B5E0F">
            <w:pPr>
              <w:pStyle w:val="Table-Text"/>
              <w:rPr>
                <w:b/>
                <w:bCs/>
                <w:lang w:val="en-GB"/>
              </w:rPr>
            </w:pPr>
            <w:r w:rsidRPr="006F3FF2">
              <w:rPr>
                <w:b/>
                <w:bCs/>
                <w:lang w:val="en-GB"/>
              </w:rPr>
              <w:t>Methodology</w:t>
            </w:r>
          </w:p>
        </w:tc>
        <w:tc>
          <w:tcPr>
            <w:tcW w:w="3546" w:type="dxa"/>
          </w:tcPr>
          <w:p w14:paraId="50959151" w14:textId="5A61A84D" w:rsidR="009C0824" w:rsidRPr="006F3FF2" w:rsidRDefault="00A21148" w:rsidP="009B5E0F">
            <w:pPr>
              <w:pStyle w:val="Table-Text"/>
              <w:rPr>
                <w:lang w:val="en-GB"/>
              </w:rPr>
            </w:pPr>
            <w:r w:rsidRPr="006F3FF2">
              <w:rPr>
                <w:lang w:val="en-GB"/>
              </w:rPr>
              <w:t>Predefined set of exercises and pre</w:t>
            </w:r>
            <w:r w:rsidRPr="006F3FF2">
              <w:rPr>
                <w:lang w:val="en-GB"/>
              </w:rPr>
              <w:noBreakHyphen/>
              <w:t>defined rules</w:t>
            </w:r>
          </w:p>
        </w:tc>
        <w:tc>
          <w:tcPr>
            <w:tcW w:w="4195" w:type="dxa"/>
          </w:tcPr>
          <w:p w14:paraId="14F49F7A" w14:textId="77777777" w:rsidR="009C0824" w:rsidRPr="006F3FF2" w:rsidRDefault="009C0824" w:rsidP="009B5E0F">
            <w:pPr>
              <w:pStyle w:val="Table-Text"/>
              <w:rPr>
                <w:lang w:val="en-GB"/>
              </w:rPr>
            </w:pPr>
            <w:r w:rsidRPr="006F3FF2">
              <w:rPr>
                <w:lang w:val="en-GB"/>
              </w:rPr>
              <w:t>Machine learning on vast code repositories</w:t>
            </w:r>
          </w:p>
        </w:tc>
      </w:tr>
      <w:tr w:rsidR="009C0824" w:rsidRPr="006F3FF2" w14:paraId="3599E36E" w14:textId="77777777" w:rsidTr="009C0824">
        <w:trPr>
          <w:trHeight w:val="529"/>
        </w:trPr>
        <w:tc>
          <w:tcPr>
            <w:tcW w:w="1563" w:type="dxa"/>
          </w:tcPr>
          <w:p w14:paraId="40C2E002" w14:textId="77777777" w:rsidR="009C0824" w:rsidRPr="006F3FF2" w:rsidRDefault="009C0824" w:rsidP="009B5E0F">
            <w:pPr>
              <w:pStyle w:val="Table-Text"/>
              <w:rPr>
                <w:b/>
                <w:bCs/>
                <w:lang w:val="en-GB"/>
              </w:rPr>
            </w:pPr>
            <w:r w:rsidRPr="006F3FF2">
              <w:rPr>
                <w:b/>
                <w:bCs/>
                <w:lang w:val="en-GB"/>
              </w:rPr>
              <w:t>Adaptability</w:t>
            </w:r>
          </w:p>
        </w:tc>
        <w:tc>
          <w:tcPr>
            <w:tcW w:w="3546" w:type="dxa"/>
          </w:tcPr>
          <w:p w14:paraId="0F1891BC" w14:textId="6561BAA5" w:rsidR="009C0824" w:rsidRPr="006F3FF2" w:rsidRDefault="00256858" w:rsidP="009B5E0F">
            <w:pPr>
              <w:pStyle w:val="Table-Text"/>
              <w:rPr>
                <w:lang w:val="en-GB"/>
              </w:rPr>
            </w:pPr>
            <w:r w:rsidRPr="006F3FF2">
              <w:rPr>
                <w:lang w:val="en-GB"/>
              </w:rPr>
              <w:t>Limited, based on rule updates</w:t>
            </w:r>
          </w:p>
        </w:tc>
        <w:tc>
          <w:tcPr>
            <w:tcW w:w="4195" w:type="dxa"/>
          </w:tcPr>
          <w:p w14:paraId="3C9B8714" w14:textId="48005872" w:rsidR="009C0824" w:rsidRPr="006F3FF2" w:rsidRDefault="00305496" w:rsidP="009B5E0F">
            <w:pPr>
              <w:pStyle w:val="Table-Text"/>
              <w:rPr>
                <w:lang w:val="en-GB"/>
              </w:rPr>
            </w:pPr>
            <w:r w:rsidRPr="006F3FF2">
              <w:rPr>
                <w:lang w:val="en-GB"/>
              </w:rPr>
              <w:t>Scalable, Continuous learning and adaptation</w:t>
            </w:r>
          </w:p>
        </w:tc>
      </w:tr>
      <w:tr w:rsidR="009C0824" w:rsidRPr="006F3FF2" w14:paraId="2AF6D36C" w14:textId="77777777" w:rsidTr="009C0824">
        <w:trPr>
          <w:trHeight w:val="545"/>
        </w:trPr>
        <w:tc>
          <w:tcPr>
            <w:tcW w:w="1563" w:type="dxa"/>
          </w:tcPr>
          <w:p w14:paraId="6BB6D2A4" w14:textId="671C6E0B" w:rsidR="009C0824" w:rsidRPr="006F3FF2" w:rsidRDefault="00256858" w:rsidP="009B5E0F">
            <w:pPr>
              <w:pStyle w:val="Table-Text"/>
              <w:rPr>
                <w:b/>
                <w:bCs/>
                <w:lang w:val="en-GB"/>
              </w:rPr>
            </w:pPr>
            <w:r w:rsidRPr="006F3FF2">
              <w:rPr>
                <w:b/>
                <w:bCs/>
                <w:lang w:val="en-GB"/>
              </w:rPr>
              <w:t>Scope of Issues Detected</w:t>
            </w:r>
          </w:p>
        </w:tc>
        <w:tc>
          <w:tcPr>
            <w:tcW w:w="3546" w:type="dxa"/>
          </w:tcPr>
          <w:p w14:paraId="5FBBDC0E" w14:textId="667F5E29" w:rsidR="009C0824" w:rsidRPr="006F3FF2" w:rsidRDefault="00305496" w:rsidP="009B5E0F">
            <w:pPr>
              <w:pStyle w:val="Table-Text"/>
              <w:rPr>
                <w:lang w:val="en-GB"/>
              </w:rPr>
            </w:pPr>
            <w:r w:rsidRPr="006F3FF2">
              <w:rPr>
                <w:lang w:val="en-GB"/>
              </w:rPr>
              <w:t>Defined set of coding issues</w:t>
            </w:r>
          </w:p>
        </w:tc>
        <w:tc>
          <w:tcPr>
            <w:tcW w:w="4195" w:type="dxa"/>
          </w:tcPr>
          <w:p w14:paraId="44F5F64D" w14:textId="750C2C5C" w:rsidR="009C0824" w:rsidRPr="006F3FF2" w:rsidRDefault="00256858" w:rsidP="009B5E0F">
            <w:pPr>
              <w:pStyle w:val="Table-Text"/>
              <w:spacing w:after="120"/>
              <w:rPr>
                <w:lang w:val="en-GB"/>
              </w:rPr>
            </w:pPr>
            <w:r w:rsidRPr="006F3FF2">
              <w:rPr>
                <w:lang w:val="en-GB"/>
              </w:rPr>
              <w:t>Broader range of issues and best practices</w:t>
            </w:r>
          </w:p>
        </w:tc>
      </w:tr>
      <w:tr w:rsidR="009C0824" w:rsidRPr="006F3FF2" w14:paraId="3368ED3A" w14:textId="77777777" w:rsidTr="009C0824">
        <w:trPr>
          <w:trHeight w:val="545"/>
        </w:trPr>
        <w:tc>
          <w:tcPr>
            <w:tcW w:w="1563" w:type="dxa"/>
          </w:tcPr>
          <w:p w14:paraId="5A199BD7" w14:textId="77777777" w:rsidR="009C0824" w:rsidRPr="006F3FF2" w:rsidRDefault="009C0824" w:rsidP="009B5E0F">
            <w:pPr>
              <w:pStyle w:val="Table-Text"/>
              <w:rPr>
                <w:b/>
                <w:bCs/>
                <w:lang w:val="en-GB"/>
              </w:rPr>
            </w:pPr>
            <w:r w:rsidRPr="006F3FF2">
              <w:rPr>
                <w:b/>
                <w:bCs/>
                <w:lang w:val="en-GB"/>
              </w:rPr>
              <w:t>Knowledge Base</w:t>
            </w:r>
          </w:p>
        </w:tc>
        <w:tc>
          <w:tcPr>
            <w:tcW w:w="3546" w:type="dxa"/>
          </w:tcPr>
          <w:p w14:paraId="237C7D7F" w14:textId="77777777" w:rsidR="009C0824" w:rsidRPr="006F3FF2" w:rsidRDefault="009C0824" w:rsidP="009B5E0F">
            <w:pPr>
              <w:pStyle w:val="Table-Text"/>
              <w:rPr>
                <w:lang w:val="en-GB"/>
              </w:rPr>
            </w:pPr>
            <w:r w:rsidRPr="006F3FF2">
              <w:rPr>
                <w:lang w:val="en-GB"/>
              </w:rPr>
              <w:t>Static set of teacher</w:t>
            </w:r>
            <w:r w:rsidRPr="006F3FF2">
              <w:rPr>
                <w:lang w:val="en-GB"/>
              </w:rPr>
              <w:noBreakHyphen/>
              <w:t>defined rules</w:t>
            </w:r>
          </w:p>
        </w:tc>
        <w:tc>
          <w:tcPr>
            <w:tcW w:w="4195" w:type="dxa"/>
          </w:tcPr>
          <w:p w14:paraId="79E7244F" w14:textId="72876337" w:rsidR="009C0824" w:rsidRPr="006F3FF2" w:rsidRDefault="00166D25" w:rsidP="009B5E0F">
            <w:pPr>
              <w:pStyle w:val="Table-Text"/>
              <w:spacing w:after="120"/>
              <w:rPr>
                <w:lang w:val="en-GB"/>
              </w:rPr>
            </w:pPr>
            <w:r w:rsidRPr="006F3FF2">
              <w:rPr>
                <w:lang w:val="en-GB"/>
              </w:rPr>
              <w:t>P</w:t>
            </w:r>
            <w:r w:rsidR="002F6940" w:rsidRPr="006F3FF2">
              <w:rPr>
                <w:lang w:val="en-GB"/>
              </w:rPr>
              <w:t>otentially</w:t>
            </w:r>
            <w:r w:rsidRPr="006F3FF2">
              <w:rPr>
                <w:lang w:val="en-GB"/>
              </w:rPr>
              <w:t xml:space="preserve"> learns from code examples</w:t>
            </w:r>
          </w:p>
        </w:tc>
      </w:tr>
    </w:tbl>
    <w:p w14:paraId="07C2FDDD" w14:textId="77777777" w:rsidR="002F6940" w:rsidRPr="006F3FF2" w:rsidRDefault="002F6940" w:rsidP="008B1413"/>
    <w:p w14:paraId="4114FE86" w14:textId="3C30217B" w:rsidR="00F52320" w:rsidRPr="006F3FF2" w:rsidRDefault="002F6940" w:rsidP="00F52320">
      <w:pPr>
        <w:pStyle w:val="Heading2"/>
      </w:pPr>
      <w:bookmarkStart w:id="88" w:name="_Toc170400856"/>
      <w:r w:rsidRPr="006F3FF2">
        <w:t>2.8. Summary of Literature Review</w:t>
      </w:r>
      <w:bookmarkEnd w:id="88"/>
    </w:p>
    <w:p w14:paraId="6C5DBF3B" w14:textId="77777777" w:rsidR="00AB7135" w:rsidRDefault="00F52320" w:rsidP="00F52320">
      <w:pPr>
        <w:pStyle w:val="NormalFYP"/>
      </w:pPr>
      <w:r w:rsidRPr="006F3FF2">
        <w:t xml:space="preserve">This </w:t>
      </w:r>
      <w:r w:rsidR="001C7928">
        <w:t>litera</w:t>
      </w:r>
      <w:r w:rsidR="00C12181">
        <w:t xml:space="preserve">ture review looked at different methods and </w:t>
      </w:r>
      <w:r w:rsidRPr="006F3FF2">
        <w:t>approaches to improving code quality.</w:t>
      </w:r>
      <w:r w:rsidR="00CD6515">
        <w:t xml:space="preserve"> From Modern Code Review tools to automated Code Review tools, a</w:t>
      </w:r>
      <w:r w:rsidRPr="006F3FF2">
        <w:t xml:space="preserve"> code review system utilizing static analysis and LLMs (Large Language Models) emerged as a more promising solution</w:t>
      </w:r>
      <w:r w:rsidR="00447713" w:rsidRPr="00447713">
        <w:rPr>
          <w:rFonts w:ascii="Arial" w:hAnsi="Arial" w:cs="Arial"/>
          <w:sz w:val="22"/>
          <w:szCs w:val="22"/>
        </w:rPr>
        <w:t xml:space="preserve"> </w:t>
      </w:r>
      <w:r w:rsidR="00447713" w:rsidRPr="00447713">
        <w:t xml:space="preserve">LLM’s can learn continuously so can identify more code quality issues and adapt to changing coding practices. </w:t>
      </w:r>
      <w:r w:rsidR="00447713">
        <w:t>Additionally, an LLM</w:t>
      </w:r>
      <w:r w:rsidR="00447713" w:rsidRPr="00447713">
        <w:t xml:space="preserve"> can also analyse code for context specific </w:t>
      </w:r>
      <w:r w:rsidR="00AB7135">
        <w:t>nuances,</w:t>
      </w:r>
      <w:r w:rsidR="00447713" w:rsidRPr="00447713">
        <w:t xml:space="preserve"> </w:t>
      </w:r>
      <w:r w:rsidR="00AB7135">
        <w:t xml:space="preserve">introducing </w:t>
      </w:r>
      <w:r w:rsidR="00447713" w:rsidRPr="00447713">
        <w:t>more comprehensive feedback than a static set of rules.</w:t>
      </w:r>
      <w:r w:rsidR="00447713">
        <w:t xml:space="preserve"> </w:t>
      </w:r>
    </w:p>
    <w:p w14:paraId="2A0CCD6E" w14:textId="480E5C23" w:rsidR="00F423E6" w:rsidRDefault="00F423E6" w:rsidP="00F423E6">
      <w:pPr>
        <w:pStyle w:val="NormalFYP"/>
      </w:pPr>
      <w:bookmarkStart w:id="89" w:name="_Toc82519728"/>
      <w:bookmarkStart w:id="90" w:name="_Toc115860568"/>
      <w:bookmarkStart w:id="91" w:name="_Toc136666646"/>
      <w:bookmarkStart w:id="92" w:name="_Toc169592517"/>
      <w:bookmarkEnd w:id="89"/>
      <w:bookmarkEnd w:id="90"/>
      <w:bookmarkEnd w:id="91"/>
      <w:bookmarkEnd w:id="92"/>
      <w:r>
        <w:t xml:space="preserve">In general, LLM based code review is a more scalable, flexible, and efficient way to enhance code quality—especially when it comes to getting students ready for the demands of the software development industry. </w:t>
      </w:r>
    </w:p>
    <w:p w14:paraId="2DDEB4CB" w14:textId="0D2DD4A0" w:rsidR="00F423E6" w:rsidRPr="00F423E6" w:rsidRDefault="00F423E6" w:rsidP="00F423E6">
      <w:pPr>
        <w:rPr>
          <w:rFonts w:ascii="Times New Roman" w:hAnsi="Times New Roman" w:cs="Times New Roman"/>
          <w:sz w:val="24"/>
          <w:szCs w:val="24"/>
        </w:rPr>
      </w:pPr>
      <w:r>
        <w:br w:type="page"/>
      </w:r>
    </w:p>
    <w:p w14:paraId="7F601A93" w14:textId="1EC7C5C7" w:rsidR="008630BA" w:rsidRPr="006F3FF2" w:rsidRDefault="008630BA" w:rsidP="007D6F50">
      <w:pPr>
        <w:pStyle w:val="Heading1"/>
        <w:spacing w:line="360" w:lineRule="auto"/>
        <w:jc w:val="center"/>
      </w:pPr>
      <w:bookmarkStart w:id="93" w:name="_Toc170400857"/>
      <w:bookmarkEnd w:id="93"/>
    </w:p>
    <w:p w14:paraId="24E87C61" w14:textId="561554FE" w:rsidR="008630BA" w:rsidRPr="006F3FF2" w:rsidRDefault="008630BA" w:rsidP="008665D7">
      <w:pPr>
        <w:spacing w:line="360" w:lineRule="auto"/>
        <w:jc w:val="center"/>
        <w:rPr>
          <w:rFonts w:ascii="Times New Roman" w:hAnsi="Times New Roman" w:cs="Times New Roman"/>
          <w:b/>
          <w:sz w:val="40"/>
        </w:rPr>
      </w:pPr>
      <w:r w:rsidRPr="006F3FF2">
        <w:rPr>
          <w:rFonts w:ascii="Times New Roman" w:hAnsi="Times New Roman" w:cs="Times New Roman"/>
          <w:b/>
          <w:sz w:val="28"/>
        </w:rPr>
        <w:t>METHODOLOGY</w:t>
      </w:r>
      <w:r w:rsidR="00C57822" w:rsidRPr="006F3FF2">
        <w:rPr>
          <w:rFonts w:ascii="Times New Roman" w:hAnsi="Times New Roman" w:cs="Times New Roman"/>
          <w:b/>
          <w:sz w:val="28"/>
        </w:rPr>
        <w:t xml:space="preserve"> OR SYSTEM ANALYSIS AND DESIGN</w:t>
      </w:r>
    </w:p>
    <w:p w14:paraId="05F85C33" w14:textId="142F199F" w:rsidR="008630BA" w:rsidRPr="006F3FF2" w:rsidRDefault="004132D2" w:rsidP="00C44952">
      <w:pPr>
        <w:pStyle w:val="Heading2"/>
      </w:pPr>
      <w:bookmarkStart w:id="94" w:name="_Toc169592518"/>
      <w:bookmarkStart w:id="95" w:name="_Toc170400858"/>
      <w:r w:rsidRPr="006F3FF2">
        <w:t>3.1.</w:t>
      </w:r>
      <w:r w:rsidRPr="006F3FF2">
        <w:tab/>
      </w:r>
      <w:bookmarkEnd w:id="94"/>
      <w:r w:rsidR="00683E50" w:rsidRPr="006F3FF2">
        <w:t>Preamble</w:t>
      </w:r>
      <w:bookmarkEnd w:id="95"/>
    </w:p>
    <w:p w14:paraId="7C6BA09D" w14:textId="160FC800" w:rsidR="00C57822" w:rsidRPr="006F3FF2" w:rsidRDefault="007730A6" w:rsidP="007730A6">
      <w:pPr>
        <w:pStyle w:val="Text"/>
        <w:spacing w:after="120"/>
        <w:rPr>
          <w:lang w:val="en-GB"/>
        </w:rPr>
      </w:pPr>
      <w:r w:rsidRPr="006F3FF2">
        <w:rPr>
          <w:lang w:val="en-GB"/>
        </w:rPr>
        <w:t>This section details the analysis and design of the proposed system. It presents the requirements for the system, the techniques taken to achieve the system as well as diagrams to model the proposed system.</w:t>
      </w:r>
    </w:p>
    <w:p w14:paraId="24DB9E19" w14:textId="34411E39" w:rsidR="008630BA" w:rsidRPr="006F3FF2" w:rsidRDefault="004132D2" w:rsidP="00C44952">
      <w:pPr>
        <w:pStyle w:val="Heading2"/>
      </w:pPr>
      <w:bookmarkStart w:id="96" w:name="_Toc169592519"/>
      <w:bookmarkStart w:id="97" w:name="_Toc170400859"/>
      <w:r w:rsidRPr="006F3FF2">
        <w:t>3.2.</w:t>
      </w:r>
      <w:r w:rsidRPr="006F3FF2">
        <w:tab/>
      </w:r>
      <w:bookmarkEnd w:id="96"/>
      <w:r w:rsidR="007730A6" w:rsidRPr="006F3FF2">
        <w:t>The proposed system</w:t>
      </w:r>
      <w:bookmarkEnd w:id="97"/>
    </w:p>
    <w:p w14:paraId="1C84048E" w14:textId="63ACAE9B" w:rsidR="00B27F69" w:rsidRPr="006F3FF2" w:rsidRDefault="00B27F69" w:rsidP="00B27F69">
      <w:pPr>
        <w:pStyle w:val="NormalFYP"/>
      </w:pPr>
      <w:bookmarkStart w:id="98" w:name="_Toc169592520"/>
      <w:r w:rsidRPr="006F3FF2">
        <w:t>This proposed project is a web</w:t>
      </w:r>
      <w:r w:rsidRPr="006F3FF2">
        <w:noBreakHyphen/>
        <w:t xml:space="preserve">based application designed to streamline code review. Users can connect their codebases through repositories like GitHub or import their code directly into the application. Once the code is imported, the application conducts an extensive review, highlighting areas for improvement and offering recommendations. Additionally, the system provides explanations and justifications for these suggestions, utilizing intelligent responses from a language model. </w:t>
      </w:r>
    </w:p>
    <w:p w14:paraId="5AFF7CFD" w14:textId="12C1BE14" w:rsidR="00E54D08" w:rsidRPr="006F3FF2" w:rsidRDefault="00E54D08" w:rsidP="00E54D08">
      <w:pPr>
        <w:pStyle w:val="Heading3"/>
      </w:pPr>
      <w:bookmarkStart w:id="99" w:name="_Toc170400860"/>
      <w:r w:rsidRPr="006F3FF2">
        <w:t>3.3.</w:t>
      </w:r>
      <w:r w:rsidRPr="006F3FF2">
        <w:tab/>
        <w:t xml:space="preserve"> Requirements Analysis</w:t>
      </w:r>
      <w:bookmarkEnd w:id="99"/>
    </w:p>
    <w:p w14:paraId="1010D1AD" w14:textId="77777777" w:rsidR="003B326D" w:rsidRPr="006F3FF2" w:rsidRDefault="00480064" w:rsidP="003B326D">
      <w:pPr>
        <w:pStyle w:val="NormalFYP"/>
      </w:pPr>
      <w:r w:rsidRPr="006F3FF2">
        <w:t>In software development, requirement analysis includes the descriptions of the services that would be provided by the system, as well as its operational limits. It lays down the features that are required to suit the users’ requirements, these requirements are then further separated into functional requirements, non</w:t>
      </w:r>
      <w:r w:rsidRPr="006F3FF2">
        <w:noBreakHyphen/>
        <w:t xml:space="preserve">functional requirements and user experience requirements. </w:t>
      </w:r>
    </w:p>
    <w:p w14:paraId="2D687263" w14:textId="747D902C" w:rsidR="008630BA" w:rsidRPr="006F3FF2" w:rsidRDefault="006118DC" w:rsidP="003B326D">
      <w:pPr>
        <w:pStyle w:val="Heading3"/>
      </w:pPr>
      <w:bookmarkStart w:id="100" w:name="_Toc170400861"/>
      <w:r w:rsidRPr="006F3FF2">
        <w:t>3.</w:t>
      </w:r>
      <w:r w:rsidR="00480064" w:rsidRPr="006F3FF2">
        <w:t>3</w:t>
      </w:r>
      <w:r w:rsidRPr="006F3FF2">
        <w:t>.1</w:t>
      </w:r>
      <w:r w:rsidR="008630BA" w:rsidRPr="006F3FF2">
        <w:t>.</w:t>
      </w:r>
      <w:r w:rsidR="008630BA" w:rsidRPr="006F3FF2">
        <w:tab/>
      </w:r>
      <w:bookmarkEnd w:id="98"/>
      <w:r w:rsidR="00480064" w:rsidRPr="006F3FF2">
        <w:t>Functional Requirements</w:t>
      </w:r>
      <w:bookmarkEnd w:id="100"/>
    </w:p>
    <w:p w14:paraId="534768CC" w14:textId="613E2727" w:rsidR="003B326D" w:rsidRPr="006F3FF2" w:rsidRDefault="003B326D" w:rsidP="003B326D">
      <w:pPr>
        <w:pStyle w:val="NormalFYP"/>
      </w:pPr>
      <w:r w:rsidRPr="006F3FF2">
        <w:t xml:space="preserve">Functional requirements of the system are specific functionalities or services that the system is expected to perform. They describe what the application should do and include operations, activities, computational tasks, data manipulation, user interface behaviour, and more. These requirements are as follows: </w:t>
      </w:r>
    </w:p>
    <w:p w14:paraId="758C4AA6" w14:textId="77777777" w:rsidR="003B326D" w:rsidRPr="006F3FF2" w:rsidRDefault="003B326D" w:rsidP="001D11DF">
      <w:pPr>
        <w:pStyle w:val="Item"/>
        <w:numPr>
          <w:ilvl w:val="0"/>
          <w:numId w:val="11"/>
        </w:numPr>
      </w:pPr>
      <w:r w:rsidRPr="006F3FF2">
        <w:t xml:space="preserve">Users should be able to input their code or to link their respective codebases from code hosting sites. </w:t>
      </w:r>
    </w:p>
    <w:p w14:paraId="2218BBC4" w14:textId="77777777" w:rsidR="003B326D" w:rsidRPr="006F3FF2" w:rsidRDefault="003B326D" w:rsidP="001D11DF">
      <w:pPr>
        <w:pStyle w:val="Item"/>
        <w:numPr>
          <w:ilvl w:val="0"/>
          <w:numId w:val="11"/>
        </w:numPr>
      </w:pPr>
      <w:r w:rsidRPr="006F3FF2">
        <w:t>The system should analyse the code and provide feedback on areas that need improvement.</w:t>
      </w:r>
    </w:p>
    <w:p w14:paraId="29E8129D" w14:textId="77777777" w:rsidR="003B326D" w:rsidRPr="006F3FF2" w:rsidRDefault="003B326D" w:rsidP="001D11DF">
      <w:pPr>
        <w:pStyle w:val="Item"/>
        <w:numPr>
          <w:ilvl w:val="0"/>
          <w:numId w:val="11"/>
        </w:numPr>
      </w:pPr>
      <w:r w:rsidRPr="006F3FF2">
        <w:lastRenderedPageBreak/>
        <w:t>The system should generate appropriate and contextually relevant explanations and justifications based on the content of the code and the suggestions made.</w:t>
      </w:r>
    </w:p>
    <w:p w14:paraId="471EE4A8" w14:textId="77777777" w:rsidR="003B326D" w:rsidRPr="006F3FF2" w:rsidRDefault="003B326D" w:rsidP="001D11DF">
      <w:pPr>
        <w:pStyle w:val="Item"/>
        <w:numPr>
          <w:ilvl w:val="0"/>
          <w:numId w:val="11"/>
        </w:numPr>
      </w:pPr>
      <w:r w:rsidRPr="006F3FF2">
        <w:t>The system should allow users to view the code and the suggestions side by side.</w:t>
      </w:r>
    </w:p>
    <w:p w14:paraId="0736CFC9" w14:textId="77777777" w:rsidR="003B326D" w:rsidRPr="006F3FF2" w:rsidRDefault="003B326D" w:rsidP="001D11DF">
      <w:pPr>
        <w:pStyle w:val="Item"/>
        <w:numPr>
          <w:ilvl w:val="0"/>
          <w:numId w:val="11"/>
        </w:numPr>
      </w:pPr>
      <w:r w:rsidRPr="006F3FF2">
        <w:t>The system should allow users to accept or reject the suggestions made.</w:t>
      </w:r>
    </w:p>
    <w:p w14:paraId="5CCE01D3" w14:textId="77777777" w:rsidR="003B326D" w:rsidRPr="006F3FF2" w:rsidRDefault="003B326D" w:rsidP="001D11DF">
      <w:pPr>
        <w:pStyle w:val="Item"/>
        <w:numPr>
          <w:ilvl w:val="0"/>
          <w:numId w:val="11"/>
        </w:numPr>
      </w:pPr>
      <w:r w:rsidRPr="006F3FF2">
        <w:t>The system should provide a summary of the code review.</w:t>
      </w:r>
    </w:p>
    <w:p w14:paraId="6628D125" w14:textId="77777777" w:rsidR="003B326D" w:rsidRPr="006F3FF2" w:rsidRDefault="003B326D" w:rsidP="001D11DF">
      <w:pPr>
        <w:pStyle w:val="Item"/>
        <w:numPr>
          <w:ilvl w:val="0"/>
          <w:numId w:val="11"/>
        </w:numPr>
      </w:pPr>
      <w:r w:rsidRPr="006F3FF2">
        <w:t>The system should allow users to download the reviewed code</w:t>
      </w:r>
    </w:p>
    <w:p w14:paraId="7BBCE6DD" w14:textId="77777777" w:rsidR="003B326D" w:rsidRPr="006F3FF2" w:rsidRDefault="003B326D" w:rsidP="001D11DF">
      <w:pPr>
        <w:pStyle w:val="Item"/>
        <w:numPr>
          <w:ilvl w:val="0"/>
          <w:numId w:val="0"/>
        </w:numPr>
      </w:pPr>
    </w:p>
    <w:p w14:paraId="7C99A941" w14:textId="009CF823" w:rsidR="003B326D" w:rsidRPr="006F3FF2" w:rsidRDefault="003B326D" w:rsidP="003B326D">
      <w:pPr>
        <w:pStyle w:val="Heading3"/>
      </w:pPr>
      <w:bookmarkStart w:id="101" w:name="_Toc170400862"/>
      <w:r w:rsidRPr="006F3FF2">
        <w:t>3.3.</w:t>
      </w:r>
      <w:r w:rsidR="00FE7F4C" w:rsidRPr="006F3FF2">
        <w:t>2</w:t>
      </w:r>
      <w:r w:rsidRPr="006F3FF2">
        <w:t>.</w:t>
      </w:r>
      <w:r w:rsidRPr="006F3FF2">
        <w:tab/>
      </w:r>
      <w:r w:rsidR="00FE7F4C" w:rsidRPr="006F3FF2">
        <w:t>Non-</w:t>
      </w:r>
      <w:r w:rsidRPr="006F3FF2">
        <w:t>Functional Requirements</w:t>
      </w:r>
      <w:bookmarkEnd w:id="101"/>
    </w:p>
    <w:p w14:paraId="215E3CDB" w14:textId="77777777" w:rsidR="00FE7F4C" w:rsidRPr="006F3FF2" w:rsidRDefault="000A68C0" w:rsidP="00FE7F4C">
      <w:pPr>
        <w:pStyle w:val="NormalFYP"/>
      </w:pPr>
      <w:r w:rsidRPr="006F3FF2">
        <w:t>Non</w:t>
      </w:r>
      <w:r w:rsidRPr="006F3FF2">
        <w:noBreakHyphen/>
        <w:t xml:space="preserve">functional requirements are not directly related to the system functionality but rather are defined in terms of system performance. They explain the system </w:t>
      </w:r>
      <w:proofErr w:type="spellStart"/>
      <w:r w:rsidRPr="006F3FF2">
        <w:t>behavior</w:t>
      </w:r>
      <w:proofErr w:type="spellEnd"/>
      <w:r w:rsidRPr="006F3FF2">
        <w:t>, features and overall attributes that can affect the user’s experience. The non</w:t>
      </w:r>
      <w:r w:rsidRPr="006F3FF2">
        <w:noBreakHyphen/>
        <w:t xml:space="preserve">functional requirements for the system in this study are as follows: </w:t>
      </w:r>
    </w:p>
    <w:p w14:paraId="13A28EFE" w14:textId="61E1754F" w:rsidR="006B714B" w:rsidRPr="006F3FF2" w:rsidRDefault="00FD464B" w:rsidP="001D11DF">
      <w:pPr>
        <w:pStyle w:val="Item"/>
        <w:numPr>
          <w:ilvl w:val="0"/>
          <w:numId w:val="13"/>
        </w:numPr>
      </w:pPr>
      <w:r w:rsidRPr="006F3FF2">
        <w:t>The system should be easy to use and navigate</w:t>
      </w:r>
      <w:r w:rsidR="006B714B" w:rsidRPr="006F3FF2">
        <w:t>.</w:t>
      </w:r>
      <w:r w:rsidRPr="006F3FF2">
        <w:t xml:space="preserve"> </w:t>
      </w:r>
    </w:p>
    <w:p w14:paraId="305978ED" w14:textId="77777777" w:rsidR="006B714B" w:rsidRPr="006F3FF2" w:rsidRDefault="00FD464B" w:rsidP="001D11DF">
      <w:pPr>
        <w:pStyle w:val="Item"/>
      </w:pPr>
      <w:r w:rsidRPr="006F3FF2">
        <w:t>The system should provide clear and concise feedback.</w:t>
      </w:r>
    </w:p>
    <w:p w14:paraId="0503BEB8" w14:textId="77777777" w:rsidR="006B714B" w:rsidRPr="006F3FF2" w:rsidRDefault="00FD464B" w:rsidP="001D11DF">
      <w:pPr>
        <w:pStyle w:val="Item"/>
      </w:pPr>
      <w:r w:rsidRPr="006F3FF2">
        <w:t>The system should provide explanations and justifications that are easy to understand</w:t>
      </w:r>
      <w:r w:rsidR="006B714B" w:rsidRPr="006F3FF2">
        <w:t>.</w:t>
      </w:r>
      <w:r w:rsidRPr="006F3FF2">
        <w:t xml:space="preserve"> </w:t>
      </w:r>
    </w:p>
    <w:p w14:paraId="3197C838" w14:textId="77777777" w:rsidR="006B714B" w:rsidRPr="006F3FF2" w:rsidRDefault="00FD464B" w:rsidP="001D11DF">
      <w:pPr>
        <w:pStyle w:val="Item"/>
      </w:pPr>
      <w:r w:rsidRPr="006F3FF2">
        <w:t xml:space="preserve">The system should provide a summary of the code review. </w:t>
      </w:r>
    </w:p>
    <w:p w14:paraId="45A9800D" w14:textId="49468637" w:rsidR="00472F47" w:rsidRPr="006F3FF2" w:rsidRDefault="00FD464B" w:rsidP="001D11DF">
      <w:pPr>
        <w:pStyle w:val="Item"/>
      </w:pPr>
      <w:r w:rsidRPr="006F3FF2">
        <w:t>The system should allow users to download the reviewed code.</w:t>
      </w:r>
    </w:p>
    <w:p w14:paraId="6CE1D8CA" w14:textId="77777777" w:rsidR="00FE7F4C" w:rsidRPr="006F3FF2" w:rsidRDefault="00FE7F4C" w:rsidP="001D11DF">
      <w:pPr>
        <w:pStyle w:val="Item"/>
        <w:numPr>
          <w:ilvl w:val="0"/>
          <w:numId w:val="0"/>
        </w:numPr>
      </w:pPr>
    </w:p>
    <w:p w14:paraId="456624B6" w14:textId="1E28B015" w:rsidR="00FE7F4C" w:rsidRPr="006F3FF2" w:rsidRDefault="00FE7F4C" w:rsidP="00FE7F4C">
      <w:pPr>
        <w:pStyle w:val="Heading3"/>
      </w:pPr>
      <w:bookmarkStart w:id="102" w:name="_Toc170400863"/>
      <w:r w:rsidRPr="006F3FF2">
        <w:t>3.3.2.</w:t>
      </w:r>
      <w:r w:rsidRPr="006F3FF2">
        <w:tab/>
      </w:r>
      <w:r w:rsidR="00950B60" w:rsidRPr="006F3FF2">
        <w:t>User Experience Requirements</w:t>
      </w:r>
      <w:bookmarkEnd w:id="102"/>
    </w:p>
    <w:p w14:paraId="2D626D84" w14:textId="77777777" w:rsidR="00A72ACE" w:rsidRPr="006F3FF2" w:rsidRDefault="00A72ACE" w:rsidP="00A72ACE">
      <w:pPr>
        <w:pStyle w:val="NormalFYP"/>
      </w:pPr>
      <w:r w:rsidRPr="006F3FF2">
        <w:t xml:space="preserve">User experience requirements are the factors that specify the expected things the user should encounter while making use of the system and the outcome of their experience. In the case of this system, the user experience requirements include: </w:t>
      </w:r>
    </w:p>
    <w:p w14:paraId="42BC1216" w14:textId="77777777" w:rsidR="00A72ACE" w:rsidRPr="006F3FF2" w:rsidRDefault="00A72ACE" w:rsidP="001D11DF">
      <w:pPr>
        <w:pStyle w:val="Item"/>
        <w:numPr>
          <w:ilvl w:val="0"/>
          <w:numId w:val="12"/>
        </w:numPr>
      </w:pPr>
      <w:r w:rsidRPr="006F3FF2">
        <w:t>The system should be easy to use and navigate.</w:t>
      </w:r>
    </w:p>
    <w:p w14:paraId="427B57FB" w14:textId="77777777" w:rsidR="00A72ACE" w:rsidRPr="006F3FF2" w:rsidRDefault="00A72ACE" w:rsidP="001D11DF">
      <w:pPr>
        <w:pStyle w:val="Item"/>
      </w:pPr>
      <w:r w:rsidRPr="006F3FF2">
        <w:t>The system should provide clear and concise feedback.</w:t>
      </w:r>
    </w:p>
    <w:p w14:paraId="6183AF8D" w14:textId="77777777" w:rsidR="00A72ACE" w:rsidRPr="006F3FF2" w:rsidRDefault="00A72ACE" w:rsidP="001D11DF">
      <w:pPr>
        <w:pStyle w:val="Item"/>
      </w:pPr>
      <w:r w:rsidRPr="006F3FF2">
        <w:t xml:space="preserve">The system should provide explanations and justifications that are easy to understand. </w:t>
      </w:r>
    </w:p>
    <w:p w14:paraId="03245612" w14:textId="77777777" w:rsidR="00A72ACE" w:rsidRPr="006F3FF2" w:rsidRDefault="00A72ACE" w:rsidP="001D11DF">
      <w:pPr>
        <w:pStyle w:val="Item"/>
      </w:pPr>
      <w:r w:rsidRPr="006F3FF2">
        <w:t>The system should provide a summary of the code review.</w:t>
      </w:r>
    </w:p>
    <w:p w14:paraId="0A38ACD1" w14:textId="16A39919" w:rsidR="00FE7F4C" w:rsidRPr="006F3FF2" w:rsidRDefault="00A72ACE" w:rsidP="001D11DF">
      <w:pPr>
        <w:pStyle w:val="Item"/>
      </w:pPr>
      <w:r w:rsidRPr="006F3FF2">
        <w:t>The system should allow users to download the reviewed code.</w:t>
      </w:r>
    </w:p>
    <w:p w14:paraId="24CCCC2D" w14:textId="389A8418" w:rsidR="006B714B" w:rsidRPr="006F3FF2" w:rsidRDefault="006B714B" w:rsidP="00A71921">
      <w:pPr>
        <w:pStyle w:val="Heading2"/>
        <w:numPr>
          <w:ilvl w:val="0"/>
          <w:numId w:val="0"/>
        </w:numPr>
      </w:pPr>
      <w:bookmarkStart w:id="103" w:name="_Toc170400864"/>
      <w:r w:rsidRPr="006F3FF2">
        <w:lastRenderedPageBreak/>
        <w:t>3.4.</w:t>
      </w:r>
      <w:r w:rsidR="00CD1C7C" w:rsidRPr="006F3FF2">
        <w:tab/>
        <w:t>Physical Design</w:t>
      </w:r>
      <w:bookmarkEnd w:id="103"/>
    </w:p>
    <w:p w14:paraId="06EC2743" w14:textId="6A395EFC" w:rsidR="00170B19" w:rsidRPr="006F3FF2" w:rsidRDefault="00CD1C7C" w:rsidP="00CD1C7C">
      <w:pPr>
        <w:pStyle w:val="NormalFYP"/>
      </w:pPr>
      <w:r w:rsidRPr="006F3FF2">
        <w:t>A physical design represents the physical elements of a software system and relates to the actual input/output operations of the system. The focus is on how data is entered into the system, validated, processed, and output. It has two major categories, the input design and the output design. For this system, the physical design is concerned with how the code is inputted into the system, how the system processes the code, and how the system outputs the results of the code review. These design considerations are essential to generate a working system that specifies all the features of a candidate system</w:t>
      </w:r>
      <w:r w:rsidR="00170B19" w:rsidRPr="006F3FF2">
        <w:t>.</w:t>
      </w:r>
    </w:p>
    <w:p w14:paraId="337EADED" w14:textId="358D7227" w:rsidR="00170B19" w:rsidRPr="006F3FF2" w:rsidRDefault="00170B19" w:rsidP="00A71921">
      <w:pPr>
        <w:pStyle w:val="Heading3"/>
        <w:numPr>
          <w:ilvl w:val="0"/>
          <w:numId w:val="0"/>
        </w:numPr>
      </w:pPr>
      <w:bookmarkStart w:id="104" w:name="_Toc170400865"/>
      <w:r w:rsidRPr="006F3FF2">
        <w:t>3.5.1.</w:t>
      </w:r>
      <w:r w:rsidRPr="006F3FF2">
        <w:tab/>
        <w:t>The Proposed System Architecture</w:t>
      </w:r>
      <w:bookmarkEnd w:id="104"/>
    </w:p>
    <w:p w14:paraId="5A36D1B4" w14:textId="77777777" w:rsidR="00654DE9" w:rsidRPr="006F3FF2" w:rsidRDefault="00654DE9" w:rsidP="00170B19">
      <w:pPr>
        <w:pStyle w:val="NormalFYP"/>
      </w:pPr>
      <w:r w:rsidRPr="006F3FF2">
        <w:t>The system architecture describes the structure of the system and the components that make up the system. It provides a high</w:t>
      </w:r>
      <w:r w:rsidRPr="006F3FF2">
        <w:noBreakHyphen/>
        <w:t xml:space="preserve">level overview of how the system will be designed and how the components will interact with each other. The system architecture for the proposed system is detailed in this section. </w:t>
      </w:r>
    </w:p>
    <w:p w14:paraId="322624CC" w14:textId="3E9BED85" w:rsidR="006641A4" w:rsidRPr="006F3FF2" w:rsidRDefault="00654DE9" w:rsidP="00170B19">
      <w:pPr>
        <w:pStyle w:val="NormalFYP"/>
      </w:pPr>
      <w:r w:rsidRPr="006F3FF2">
        <w:t>The proposed intelligent code review application is composed of several components designed to streamline and enhance the code review process. These components include the Code Importer or Fetcher mechanism (</w:t>
      </w:r>
      <w:proofErr w:type="spellStart"/>
      <w:r w:rsidRPr="006F3FF2">
        <w:t>Github</w:t>
      </w:r>
      <w:proofErr w:type="spellEnd"/>
      <w:r w:rsidRPr="006F3FF2">
        <w:t xml:space="preserve"> integration or manually importing code), a simple static analysis engine, a user</w:t>
      </w:r>
      <w:r w:rsidRPr="006F3FF2">
        <w:noBreakHyphen/>
        <w:t xml:space="preserve">friendly interface for users, a recommendations module or generator (CodeLlama Model), and a comprehensive reporting system. The functions of the components of the architecture are as follows: </w:t>
      </w:r>
    </w:p>
    <w:p w14:paraId="40A20665" w14:textId="56B2872C" w:rsidR="006641A4" w:rsidRPr="006F3FF2" w:rsidRDefault="006641A4" w:rsidP="006641A4">
      <w:pPr>
        <w:pStyle w:val="HeadingSpec"/>
      </w:pPr>
      <w:r w:rsidRPr="006F3FF2">
        <w:t>A.</w:t>
      </w:r>
      <w:r w:rsidRPr="006F3FF2">
        <w:tab/>
      </w:r>
      <w:r w:rsidR="00654DE9" w:rsidRPr="006F3FF2">
        <w:t>Code Importer/Fetcher</w:t>
      </w:r>
    </w:p>
    <w:p w14:paraId="6D6D8910" w14:textId="77777777" w:rsidR="006641A4" w:rsidRPr="006F3FF2" w:rsidRDefault="00654DE9" w:rsidP="00170B19">
      <w:pPr>
        <w:pStyle w:val="NormalFYP"/>
      </w:pPr>
      <w:r w:rsidRPr="006F3FF2">
        <w:t xml:space="preserve">This component allows users to import their code into the system either by linking their codebases from code hosting repositories like GitHub or by manually uploading their code. This component serves as the entry point for the code review process. </w:t>
      </w:r>
    </w:p>
    <w:p w14:paraId="31542E57" w14:textId="45BCD278" w:rsidR="006641A4" w:rsidRPr="006F3FF2" w:rsidRDefault="000133E5" w:rsidP="006641A4">
      <w:pPr>
        <w:pStyle w:val="HeadingSpec"/>
      </w:pPr>
      <w:r w:rsidRPr="006F3FF2">
        <w:t>B</w:t>
      </w:r>
      <w:r w:rsidR="006641A4" w:rsidRPr="006F3FF2">
        <w:t>.</w:t>
      </w:r>
      <w:r w:rsidR="006641A4" w:rsidRPr="006F3FF2">
        <w:tab/>
        <w:t>Static Analysis Architecture</w:t>
      </w:r>
    </w:p>
    <w:p w14:paraId="16EBC451" w14:textId="27D790A2" w:rsidR="006641A4" w:rsidRPr="006F3FF2" w:rsidRDefault="00654DE9" w:rsidP="00170B19">
      <w:pPr>
        <w:pStyle w:val="NormalFYP"/>
      </w:pPr>
      <w:r w:rsidRPr="006F3FF2">
        <w:t xml:space="preserve">The system’s static </w:t>
      </w:r>
      <w:proofErr w:type="spellStart"/>
      <w:r w:rsidRPr="006F3FF2">
        <w:t>analyzer</w:t>
      </w:r>
      <w:proofErr w:type="spellEnd"/>
      <w:r w:rsidRPr="006F3FF2">
        <w:t xml:space="preserve"> plays a crucial role in examining user</w:t>
      </w:r>
      <w:r w:rsidRPr="006F3FF2">
        <w:noBreakHyphen/>
        <w:t xml:space="preserve">submitted code. It begins by tokenizing the code, parsing it, and constructing an abstract syntax tree (AST) to comprehend the code’s structure and semantics. Through this analysis, it identifies code quality concerns, adherence to coding conventions, and areas for enhancement. The static </w:t>
      </w:r>
      <w:proofErr w:type="spellStart"/>
      <w:r w:rsidRPr="006F3FF2">
        <w:t>analyzer</w:t>
      </w:r>
      <w:proofErr w:type="spellEnd"/>
      <w:r w:rsidRPr="006F3FF2">
        <w:t xml:space="preserve"> encompasses several key components: </w:t>
      </w:r>
    </w:p>
    <w:p w14:paraId="642158D4" w14:textId="77777777" w:rsidR="006641A4" w:rsidRPr="006F3FF2" w:rsidRDefault="00654DE9" w:rsidP="001D11DF">
      <w:pPr>
        <w:pStyle w:val="Item"/>
        <w:numPr>
          <w:ilvl w:val="0"/>
          <w:numId w:val="14"/>
        </w:numPr>
      </w:pPr>
      <w:r w:rsidRPr="006F3FF2">
        <w:lastRenderedPageBreak/>
        <w:t xml:space="preserve">Lexer: The </w:t>
      </w:r>
      <w:proofErr w:type="spellStart"/>
      <w:r w:rsidRPr="006F3FF2">
        <w:t>lexer</w:t>
      </w:r>
      <w:proofErr w:type="spellEnd"/>
      <w:r w:rsidRPr="006F3FF2">
        <w:t xml:space="preserve"> tokenizes raw source code into tokens, facilitating further analysis.</w:t>
      </w:r>
    </w:p>
    <w:p w14:paraId="21437411" w14:textId="77777777" w:rsidR="006641A4" w:rsidRPr="006F3FF2" w:rsidRDefault="00654DE9" w:rsidP="001D11DF">
      <w:pPr>
        <w:pStyle w:val="Item"/>
      </w:pPr>
      <w:r w:rsidRPr="006F3FF2">
        <w:t>Parser: The parser constructs an Abstract Syntax Tree (AST) using a recursive descent parsing method, capturing code hierarchy systematically.</w:t>
      </w:r>
    </w:p>
    <w:p w14:paraId="49F3F9E2" w14:textId="525E3F06" w:rsidR="006641A4" w:rsidRPr="006F3FF2" w:rsidRDefault="00654DE9" w:rsidP="001D11DF">
      <w:pPr>
        <w:pStyle w:val="Item"/>
      </w:pPr>
      <w:r w:rsidRPr="006F3FF2">
        <w:t xml:space="preserve">Semantic Analyzer: The semantic </w:t>
      </w:r>
      <w:proofErr w:type="spellStart"/>
      <w:r w:rsidRPr="006F3FF2">
        <w:t>analyzer</w:t>
      </w:r>
      <w:proofErr w:type="spellEnd"/>
      <w:r w:rsidRPr="006F3FF2">
        <w:t xml:space="preserve"> verifies the code’s semantic co</w:t>
      </w:r>
      <w:r w:rsidR="000133E5" w:rsidRPr="006F3FF2">
        <w:t>r</w:t>
      </w:r>
      <w:r w:rsidRPr="006F3FF2">
        <w:t>rectness, ensuring adherence to programming language rules and identifying logical errors.</w:t>
      </w:r>
      <w:r w:rsidR="006641A4" w:rsidRPr="006F3FF2">
        <w:t>’</w:t>
      </w:r>
    </w:p>
    <w:p w14:paraId="0B8FD47E" w14:textId="04A4A3C6" w:rsidR="006641A4" w:rsidRPr="006F3FF2" w:rsidRDefault="00654DE9" w:rsidP="001D11DF">
      <w:pPr>
        <w:pStyle w:val="Item"/>
      </w:pPr>
      <w:r w:rsidRPr="006F3FF2">
        <w:t>Code Rule Enforcement: This component checks code against coding standards, detecting stylistic issues and ensuring consistency.</w:t>
      </w:r>
    </w:p>
    <w:p w14:paraId="34C19B63" w14:textId="77777777" w:rsidR="000133E5" w:rsidRPr="006F3FF2" w:rsidRDefault="00654DE9" w:rsidP="001D11DF">
      <w:pPr>
        <w:pStyle w:val="Item"/>
      </w:pPr>
      <w:r w:rsidRPr="006F3FF2">
        <w:t xml:space="preserve">Report Generation: Detailed reports are created, highlighting the identified issues, the AST, and code snippets. This report serves as a query that would be fed to the LLM for contextual recommendations or suggestions based on the violations found in the analysis. </w:t>
      </w:r>
    </w:p>
    <w:p w14:paraId="0FEE5FB6" w14:textId="6A204CC2" w:rsidR="000133E5" w:rsidRPr="006F3FF2" w:rsidRDefault="000133E5" w:rsidP="000133E5">
      <w:pPr>
        <w:pStyle w:val="HeadingSpec"/>
      </w:pPr>
      <w:r w:rsidRPr="006F3FF2">
        <w:t>C.</w:t>
      </w:r>
      <w:r w:rsidRPr="006F3FF2">
        <w:tab/>
      </w:r>
      <w:r w:rsidR="00654DE9" w:rsidRPr="006F3FF2">
        <w:t xml:space="preserve">User Interface </w:t>
      </w:r>
    </w:p>
    <w:p w14:paraId="44FD3710" w14:textId="77777777" w:rsidR="000133E5" w:rsidRPr="006F3FF2" w:rsidRDefault="00654DE9" w:rsidP="00170B19">
      <w:pPr>
        <w:pStyle w:val="NormalFYP"/>
      </w:pPr>
      <w:r w:rsidRPr="006F3FF2">
        <w:t>The user interface component provides an intuitive and user</w:t>
      </w:r>
      <w:r w:rsidRPr="006F3FF2">
        <w:noBreakHyphen/>
        <w:t xml:space="preserve">friendly platform for users to interact with the system. It offers functionalities for code submission, viewing analysis results, accepting or rejecting suggestions, and downloading the reviewed code. </w:t>
      </w:r>
    </w:p>
    <w:p w14:paraId="1C1CAD20" w14:textId="1E652892" w:rsidR="000133E5" w:rsidRPr="006F3FF2" w:rsidRDefault="000133E5" w:rsidP="000133E5">
      <w:pPr>
        <w:pStyle w:val="HeadingSpec"/>
      </w:pPr>
      <w:r w:rsidRPr="006F3FF2">
        <w:t>D.</w:t>
      </w:r>
      <w:r w:rsidRPr="006F3FF2">
        <w:tab/>
      </w:r>
      <w:r w:rsidR="00654DE9" w:rsidRPr="006F3FF2">
        <w:t>Recommendations Module</w:t>
      </w:r>
    </w:p>
    <w:p w14:paraId="12D25832" w14:textId="77777777" w:rsidR="000133E5" w:rsidRPr="006F3FF2" w:rsidRDefault="00654DE9" w:rsidP="00170B19">
      <w:pPr>
        <w:pStyle w:val="NormalFYP"/>
      </w:pPr>
      <w:r w:rsidRPr="006F3FF2">
        <w:t>The recommendations module, powered by the CodeLlama</w:t>
      </w:r>
      <w:r w:rsidRPr="006F3FF2">
        <w:noBreakHyphen/>
        <w:t>7B</w:t>
      </w:r>
      <w:r w:rsidRPr="006F3FF2">
        <w:noBreakHyphen/>
        <w:t>Instruct</w:t>
      </w:r>
      <w:r w:rsidRPr="006F3FF2">
        <w:noBreakHyphen/>
        <w:t xml:space="preserve">GGUF Model, generates contextually relevant suggestions based on the code analysis results. Leveraging the model’s deep learning capabilities, the module provides nuanced feedback, explanations, and justifications for the identified issues. It offers actionable insights to users, guiding them toward code quality improvement and best practices. </w:t>
      </w:r>
    </w:p>
    <w:p w14:paraId="6D56FCE0" w14:textId="3D301D47" w:rsidR="000133E5" w:rsidRPr="006F3FF2" w:rsidRDefault="000133E5" w:rsidP="000133E5">
      <w:pPr>
        <w:pStyle w:val="HeadingSpec"/>
      </w:pPr>
      <w:r w:rsidRPr="006F3FF2">
        <w:t>E.</w:t>
      </w:r>
      <w:r w:rsidRPr="006F3FF2">
        <w:tab/>
      </w:r>
      <w:r w:rsidR="00654DE9" w:rsidRPr="006F3FF2">
        <w:t xml:space="preserve">Reporting System </w:t>
      </w:r>
    </w:p>
    <w:p w14:paraId="64DD88D3" w14:textId="7BC11BE6" w:rsidR="0000558F" w:rsidRPr="006F3FF2" w:rsidRDefault="00654DE9" w:rsidP="00FE7F4C">
      <w:pPr>
        <w:pStyle w:val="NormalFYP"/>
      </w:pPr>
      <w:r w:rsidRPr="006F3FF2">
        <w:t>The reporting system compiles the analysis results, recommendations, and justifications into a comprehensive report. This report summarizes the code review process, highlighting the identified issues, suggested improvements, and contextual explanations. Users are allowed to accept the suggested changes from this report. It serves as a valuable resource for users to understand the code quality concerns and the rationale behind the recommendations.</w:t>
      </w:r>
    </w:p>
    <w:p w14:paraId="448EEB72" w14:textId="29502A6E" w:rsidR="0000558F" w:rsidRPr="006F3FF2" w:rsidRDefault="0000558F" w:rsidP="0000558F">
      <w:pPr>
        <w:pStyle w:val="Heading2"/>
      </w:pPr>
      <w:bookmarkStart w:id="105" w:name="_Toc169592525"/>
      <w:bookmarkStart w:id="106" w:name="_Toc170400866"/>
      <w:r w:rsidRPr="006F3FF2">
        <w:lastRenderedPageBreak/>
        <w:t>3.</w:t>
      </w:r>
      <w:r w:rsidR="00FE7F4C" w:rsidRPr="006F3FF2">
        <w:t>6</w:t>
      </w:r>
      <w:r w:rsidRPr="006F3FF2">
        <w:t>.</w:t>
      </w:r>
      <w:r w:rsidRPr="006F3FF2">
        <w:tab/>
      </w:r>
      <w:bookmarkEnd w:id="105"/>
      <w:r w:rsidR="00FE7F4C" w:rsidRPr="006F3FF2">
        <w:t>Logical Design</w:t>
      </w:r>
      <w:bookmarkEnd w:id="106"/>
    </w:p>
    <w:p w14:paraId="445E1096" w14:textId="5A5AAA41" w:rsidR="0000558F" w:rsidRPr="006F3FF2" w:rsidRDefault="00DC47B2" w:rsidP="0000558F">
      <w:pPr>
        <w:pStyle w:val="Text"/>
        <w:rPr>
          <w:rFonts w:eastAsiaTheme="minorEastAsia"/>
          <w:lang w:val="en-GB"/>
        </w:rPr>
      </w:pPr>
      <w:r w:rsidRPr="006F3FF2">
        <w:rPr>
          <w:lang w:val="en-GB"/>
        </w:rPr>
        <w:t xml:space="preserve">The logical design of a system describes the functional requirements of the system and how these requirements are implemented. It refers to the conceptual and abstract representation of a system’s architecture, functionality, and components. For the proposed system, the goal of logical design is to define the system’s structure, data flow, interfaces, and interactions between various components in a way that is independent of any </w:t>
      </w:r>
      <w:proofErr w:type="gramStart"/>
      <w:r w:rsidRPr="006F3FF2">
        <w:rPr>
          <w:lang w:val="en-GB"/>
        </w:rPr>
        <w:t>particular technology</w:t>
      </w:r>
      <w:proofErr w:type="gramEnd"/>
      <w:r w:rsidRPr="006F3FF2">
        <w:rPr>
          <w:lang w:val="en-GB"/>
        </w:rPr>
        <w:t xml:space="preserve"> or platform. The logical design of the proposed system is detailed in this section</w:t>
      </w:r>
      <w:r w:rsidR="0000558F" w:rsidRPr="006F3FF2">
        <w:rPr>
          <w:rFonts w:eastAsiaTheme="minorEastAsia"/>
          <w:lang w:val="en-GB"/>
        </w:rPr>
        <w:t>.</w:t>
      </w:r>
    </w:p>
    <w:p w14:paraId="027FF6E3" w14:textId="17A74831" w:rsidR="0000558F" w:rsidRPr="006F3FF2" w:rsidRDefault="0000558F" w:rsidP="00FE42E1">
      <w:pPr>
        <w:pStyle w:val="Heading3"/>
        <w:rPr>
          <w:rFonts w:eastAsiaTheme="minorEastAsia"/>
        </w:rPr>
      </w:pPr>
      <w:bookmarkStart w:id="107" w:name="_Toc169592526"/>
      <w:bookmarkStart w:id="108" w:name="_Toc170400867"/>
      <w:r w:rsidRPr="006F3FF2">
        <w:rPr>
          <w:rFonts w:eastAsiaTheme="minorEastAsia"/>
        </w:rPr>
        <w:t>3.</w:t>
      </w:r>
      <w:r w:rsidR="00DC47B2" w:rsidRPr="006F3FF2">
        <w:rPr>
          <w:rFonts w:eastAsiaTheme="minorEastAsia"/>
        </w:rPr>
        <w:t>6</w:t>
      </w:r>
      <w:r w:rsidRPr="006F3FF2">
        <w:rPr>
          <w:rFonts w:eastAsiaTheme="minorEastAsia"/>
        </w:rPr>
        <w:t>.1.</w:t>
      </w:r>
      <w:r w:rsidRPr="006F3FF2">
        <w:rPr>
          <w:rFonts w:eastAsiaTheme="minorEastAsia"/>
        </w:rPr>
        <w:tab/>
      </w:r>
      <w:bookmarkEnd w:id="107"/>
      <w:r w:rsidR="00DC47B2" w:rsidRPr="006F3FF2">
        <w:rPr>
          <w:rFonts w:eastAsiaTheme="minorEastAsia"/>
        </w:rPr>
        <w:t>Use Case Diagram</w:t>
      </w:r>
      <w:bookmarkEnd w:id="108"/>
    </w:p>
    <w:p w14:paraId="446217A7" w14:textId="77777777" w:rsidR="00D31FE0" w:rsidRPr="006F3FF2" w:rsidRDefault="00D31FE0" w:rsidP="00D31FE0">
      <w:pPr>
        <w:pStyle w:val="NormalFYP"/>
      </w:pPr>
      <w:bookmarkStart w:id="109" w:name="_Toc169592527"/>
      <w:r w:rsidRPr="006F3FF2">
        <w:t>A use case diagram is a visual representation of the interactions between users and a system. It illustrates the various ways users can interact with the system and the system’s responses to these interactions. The use</w:t>
      </w:r>
      <w:r w:rsidRPr="006F3FF2">
        <w:noBreakHyphen/>
        <w:t xml:space="preserve">case diagram for the proposed system shows that a user can interact with the system by importing their code, </w:t>
      </w:r>
      <w:proofErr w:type="spellStart"/>
      <w:r w:rsidRPr="006F3FF2">
        <w:t>analyzing</w:t>
      </w:r>
      <w:proofErr w:type="spellEnd"/>
      <w:r w:rsidRPr="006F3FF2">
        <w:t xml:space="preserve"> the code, viewing the analysis results, accepting or rejecting suggestions, and downloading the reviewed code. The system, in turn, processes the code, generates recommendations, provides explanations, and compiles a summary report for the user. </w:t>
      </w:r>
    </w:p>
    <w:p w14:paraId="28A08740" w14:textId="0ADAE648" w:rsidR="00D31FE0" w:rsidRPr="006F3FF2" w:rsidRDefault="009B758A" w:rsidP="00D31FE0">
      <w:pPr>
        <w:pStyle w:val="NormalFYP"/>
        <w:keepNext/>
        <w:jc w:val="center"/>
      </w:pPr>
      <w:r w:rsidRPr="006F3FF2">
        <w:rPr>
          <w:noProof/>
        </w:rPr>
        <w:drawing>
          <wp:inline distT="0" distB="0" distL="0" distR="0" wp14:anchorId="0AC1062A" wp14:editId="7ED102FE">
            <wp:extent cx="3155950" cy="2745926"/>
            <wp:effectExtent l="0" t="0" r="6350" b="0"/>
            <wp:docPr id="26898396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983966"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3170168" cy="2758297"/>
                    </a:xfrm>
                    <a:prstGeom prst="rect">
                      <a:avLst/>
                    </a:prstGeom>
                  </pic:spPr>
                </pic:pic>
              </a:graphicData>
            </a:graphic>
          </wp:inline>
        </w:drawing>
      </w:r>
    </w:p>
    <w:p w14:paraId="2982DF86" w14:textId="17670E7A" w:rsidR="00D31FE0" w:rsidRPr="006F3FF2" w:rsidRDefault="00D31FE0" w:rsidP="00170A95">
      <w:pPr>
        <w:pStyle w:val="Caption"/>
      </w:pPr>
      <w:bookmarkStart w:id="110" w:name="_Toc170401030"/>
      <w:bookmarkStart w:id="111" w:name="_Toc170447879"/>
      <w:r w:rsidRPr="006F3FF2">
        <w:t xml:space="preserve">Figure </w:t>
      </w:r>
      <w:r w:rsidR="00491A41">
        <w:fldChar w:fldCharType="begin"/>
      </w:r>
      <w:r w:rsidR="00491A41">
        <w:instrText xml:space="preserve"> STYLEREF 1 \s </w:instrText>
      </w:r>
      <w:r w:rsidR="00491A41">
        <w:fldChar w:fldCharType="separate"/>
      </w:r>
      <w:r w:rsidR="00AD51F2">
        <w:rPr>
          <w:noProof/>
        </w:rPr>
        <w:t>3</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1</w:t>
      </w:r>
      <w:r w:rsidR="00491A41">
        <w:fldChar w:fldCharType="end"/>
      </w:r>
      <w:r w:rsidRPr="006F3FF2">
        <w:t xml:space="preserve"> Use Case Diagram for the Proposed System</w:t>
      </w:r>
      <w:bookmarkEnd w:id="110"/>
      <w:bookmarkEnd w:id="111"/>
    </w:p>
    <w:p w14:paraId="4FC8AA6E" w14:textId="0A3B3779" w:rsidR="00D31FE0" w:rsidRPr="006F3FF2" w:rsidRDefault="00D31FE0" w:rsidP="00D31FE0">
      <w:pPr>
        <w:pStyle w:val="NormalFYP"/>
      </w:pPr>
      <w:r w:rsidRPr="006F3FF2">
        <w:t>The use</w:t>
      </w:r>
      <w:r w:rsidRPr="006F3FF2">
        <w:noBreakHyphen/>
        <w:t>case diagram provides a high</w:t>
      </w:r>
      <w:r w:rsidRPr="006F3FF2">
        <w:noBreakHyphen/>
        <w:t>level overview of the system’s functionality and user interactions, outlining the key features and capabilities of the proposed system.</w:t>
      </w:r>
    </w:p>
    <w:p w14:paraId="719ECF6D" w14:textId="6BFE3BDE" w:rsidR="0000558F" w:rsidRPr="006F3FF2" w:rsidRDefault="0000558F" w:rsidP="00FE42E1">
      <w:pPr>
        <w:pStyle w:val="Heading3"/>
        <w:rPr>
          <w:rFonts w:eastAsiaTheme="minorEastAsia"/>
        </w:rPr>
      </w:pPr>
      <w:bookmarkStart w:id="112" w:name="_Toc170400868"/>
      <w:r w:rsidRPr="006F3FF2">
        <w:lastRenderedPageBreak/>
        <w:t>3.</w:t>
      </w:r>
      <w:r w:rsidR="00D31FE0" w:rsidRPr="006F3FF2">
        <w:t>6</w:t>
      </w:r>
      <w:r w:rsidRPr="006F3FF2">
        <w:t>.2.</w:t>
      </w:r>
      <w:r w:rsidRPr="006F3FF2">
        <w:tab/>
      </w:r>
      <w:bookmarkEnd w:id="109"/>
      <w:r w:rsidR="00D31FE0" w:rsidRPr="006F3FF2">
        <w:rPr>
          <w:rFonts w:eastAsiaTheme="minorEastAsia"/>
        </w:rPr>
        <w:t>Activity Diagram</w:t>
      </w:r>
      <w:bookmarkEnd w:id="112"/>
    </w:p>
    <w:p w14:paraId="2F3C3355" w14:textId="0CA42C58" w:rsidR="00FE3245" w:rsidRPr="006F3FF2" w:rsidRDefault="00FE3245" w:rsidP="0000558F">
      <w:pPr>
        <w:pStyle w:val="Text"/>
        <w:rPr>
          <w:lang w:val="en-GB"/>
        </w:rPr>
      </w:pPr>
      <w:r w:rsidRPr="006F3FF2">
        <w:rPr>
          <w:lang w:val="en-GB"/>
        </w:rPr>
        <w:t xml:space="preserve">An activity diagram illustrates the flow of activities within a system, showing the sequence of actions and decisions that occur during a process. It provides a detailed view of how the system processes information and performs tasks, describing the steps in </w:t>
      </w:r>
      <w:proofErr w:type="gramStart"/>
      <w:r w:rsidRPr="006F3FF2">
        <w:rPr>
          <w:lang w:val="en-GB"/>
        </w:rPr>
        <w:t>a</w:t>
      </w:r>
      <w:r w:rsidR="000B159A" w:rsidRPr="006F3FF2">
        <w:rPr>
          <w:lang w:val="en-GB"/>
        </w:rPr>
        <w:t xml:space="preserve"> </w:t>
      </w:r>
      <w:r w:rsidRPr="006F3FF2">
        <w:rPr>
          <w:lang w:val="en-GB"/>
        </w:rPr>
        <w:t xml:space="preserve"> use</w:t>
      </w:r>
      <w:proofErr w:type="gramEnd"/>
      <w:r w:rsidRPr="006F3FF2">
        <w:rPr>
          <w:lang w:val="en-GB"/>
        </w:rPr>
        <w:t xml:space="preserve"> case diagram.</w:t>
      </w:r>
    </w:p>
    <w:p w14:paraId="331F98EB" w14:textId="77777777" w:rsidR="009B758A" w:rsidRPr="006F3FF2" w:rsidRDefault="009B758A" w:rsidP="009B758A">
      <w:pPr>
        <w:pStyle w:val="Text"/>
        <w:keepNext/>
        <w:jc w:val="center"/>
        <w:rPr>
          <w:lang w:val="en-GB"/>
        </w:rPr>
      </w:pPr>
      <w:r w:rsidRPr="006F3FF2">
        <w:rPr>
          <w:noProof/>
          <w:lang w:val="en-GB"/>
        </w:rPr>
        <w:drawing>
          <wp:inline distT="0" distB="0" distL="0" distR="0" wp14:anchorId="29D670E1" wp14:editId="53051380">
            <wp:extent cx="2710543" cy="5080662"/>
            <wp:effectExtent l="0" t="0" r="0" b="5715"/>
            <wp:docPr id="110295432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54326"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2714393" cy="5087879"/>
                    </a:xfrm>
                    <a:prstGeom prst="rect">
                      <a:avLst/>
                    </a:prstGeom>
                  </pic:spPr>
                </pic:pic>
              </a:graphicData>
            </a:graphic>
          </wp:inline>
        </w:drawing>
      </w:r>
    </w:p>
    <w:p w14:paraId="71EB6EE7" w14:textId="6E2FBE7D" w:rsidR="00FE3245" w:rsidRPr="006F3FF2" w:rsidRDefault="009B758A" w:rsidP="00170A95">
      <w:pPr>
        <w:pStyle w:val="Caption"/>
        <w:rPr>
          <w:rFonts w:eastAsiaTheme="majorEastAsia"/>
        </w:rPr>
      </w:pPr>
      <w:bookmarkStart w:id="113" w:name="_Toc170401031"/>
      <w:bookmarkStart w:id="114" w:name="_Toc170447880"/>
      <w:r w:rsidRPr="006F3FF2">
        <w:t xml:space="preserve">Figure </w:t>
      </w:r>
      <w:r w:rsidR="00491A41">
        <w:fldChar w:fldCharType="begin"/>
      </w:r>
      <w:r w:rsidR="00491A41">
        <w:instrText xml:space="preserve"> STYLEREF 1 \s </w:instrText>
      </w:r>
      <w:r w:rsidR="00491A41">
        <w:fldChar w:fldCharType="separate"/>
      </w:r>
      <w:r w:rsidR="00AD51F2">
        <w:rPr>
          <w:noProof/>
        </w:rPr>
        <w:t>3</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2</w:t>
      </w:r>
      <w:r w:rsidR="00491A41">
        <w:fldChar w:fldCharType="end"/>
      </w:r>
      <w:r w:rsidRPr="006F3FF2">
        <w:t xml:space="preserve"> Activity Diagram for the Proposed System</w:t>
      </w:r>
      <w:bookmarkEnd w:id="113"/>
      <w:bookmarkEnd w:id="114"/>
    </w:p>
    <w:p w14:paraId="372CBE16" w14:textId="1D5FF05B" w:rsidR="0000558F" w:rsidRPr="006F3FF2" w:rsidRDefault="0000558F" w:rsidP="00FE42E1">
      <w:pPr>
        <w:pStyle w:val="Heading3"/>
      </w:pPr>
      <w:bookmarkStart w:id="115" w:name="_Toc169592528"/>
      <w:bookmarkStart w:id="116" w:name="_Toc170400869"/>
      <w:r w:rsidRPr="006F3FF2">
        <w:t>3.</w:t>
      </w:r>
      <w:r w:rsidR="009B758A" w:rsidRPr="006F3FF2">
        <w:t>6</w:t>
      </w:r>
      <w:r w:rsidRPr="006F3FF2">
        <w:t>.3.</w:t>
      </w:r>
      <w:r w:rsidRPr="006F3FF2">
        <w:tab/>
      </w:r>
      <w:bookmarkEnd w:id="115"/>
      <w:r w:rsidR="009B758A" w:rsidRPr="006F3FF2">
        <w:t>Sequence Diagram</w:t>
      </w:r>
      <w:bookmarkEnd w:id="116"/>
    </w:p>
    <w:p w14:paraId="4CBF3889" w14:textId="04DE2EC7" w:rsidR="002478B5" w:rsidRPr="006F3FF2" w:rsidRDefault="002478B5" w:rsidP="002478B5">
      <w:pPr>
        <w:pStyle w:val="NormalFYP"/>
      </w:pPr>
      <w:bookmarkStart w:id="117" w:name="_Toc169592529"/>
      <w:r w:rsidRPr="006F3FF2">
        <w:t>A sequence diagram shows how objects interact in a particular scenario of a use 36 case. It illustrates the sequence of messages exchanged between objects, highlighting the order of interactions and the flow of control in a system.</w:t>
      </w:r>
    </w:p>
    <w:p w14:paraId="21515B40" w14:textId="77777777" w:rsidR="000B159A" w:rsidRPr="006F3FF2" w:rsidRDefault="002478B5" w:rsidP="000B159A">
      <w:pPr>
        <w:pStyle w:val="NormalFYP"/>
        <w:keepNext/>
      </w:pPr>
      <w:r w:rsidRPr="006F3FF2">
        <w:rPr>
          <w:noProof/>
        </w:rPr>
        <w:lastRenderedPageBreak/>
        <w:drawing>
          <wp:inline distT="0" distB="0" distL="0" distR="0" wp14:anchorId="30A47567" wp14:editId="0B4F77F8">
            <wp:extent cx="5715000" cy="4758690"/>
            <wp:effectExtent l="0" t="0" r="0" b="3810"/>
            <wp:docPr id="74366151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661514"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715000" cy="4758690"/>
                    </a:xfrm>
                    <a:prstGeom prst="rect">
                      <a:avLst/>
                    </a:prstGeom>
                  </pic:spPr>
                </pic:pic>
              </a:graphicData>
            </a:graphic>
          </wp:inline>
        </w:drawing>
      </w:r>
    </w:p>
    <w:p w14:paraId="6CEAA9FF" w14:textId="5B650814" w:rsidR="002478B5" w:rsidRPr="006F3FF2" w:rsidRDefault="000B159A" w:rsidP="00170A95">
      <w:pPr>
        <w:pStyle w:val="Caption"/>
      </w:pPr>
      <w:bookmarkStart w:id="118" w:name="_Toc170401032"/>
      <w:bookmarkStart w:id="119" w:name="_Toc170447881"/>
      <w:r w:rsidRPr="006F3FF2">
        <w:t xml:space="preserve">Figure </w:t>
      </w:r>
      <w:r w:rsidR="00491A41">
        <w:fldChar w:fldCharType="begin"/>
      </w:r>
      <w:r w:rsidR="00491A41">
        <w:instrText xml:space="preserve"> STYLEREF 1 \s </w:instrText>
      </w:r>
      <w:r w:rsidR="00491A41">
        <w:fldChar w:fldCharType="separate"/>
      </w:r>
      <w:r w:rsidR="00AD51F2">
        <w:rPr>
          <w:noProof/>
        </w:rPr>
        <w:t>3</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3</w:t>
      </w:r>
      <w:r w:rsidR="00491A41">
        <w:fldChar w:fldCharType="end"/>
      </w:r>
      <w:r w:rsidRPr="006F3FF2">
        <w:t xml:space="preserve"> Sequence Diagram for the Proposed System</w:t>
      </w:r>
      <w:bookmarkEnd w:id="118"/>
      <w:bookmarkEnd w:id="119"/>
    </w:p>
    <w:p w14:paraId="39229799" w14:textId="5230F99D" w:rsidR="0000558F" w:rsidRPr="006F3FF2" w:rsidRDefault="0000558F" w:rsidP="009E7923">
      <w:pPr>
        <w:pStyle w:val="Heading2"/>
      </w:pPr>
      <w:bookmarkStart w:id="120" w:name="_Toc170400870"/>
      <w:r w:rsidRPr="006F3FF2">
        <w:t>3.</w:t>
      </w:r>
      <w:r w:rsidR="009E7923" w:rsidRPr="006F3FF2">
        <w:t>7</w:t>
      </w:r>
      <w:r w:rsidRPr="006F3FF2">
        <w:t>.</w:t>
      </w:r>
      <w:r w:rsidRPr="006F3FF2">
        <w:tab/>
      </w:r>
      <w:bookmarkEnd w:id="117"/>
      <w:r w:rsidR="009E7923" w:rsidRPr="006F3FF2">
        <w:t>Conceptual Design</w:t>
      </w:r>
      <w:bookmarkEnd w:id="120"/>
    </w:p>
    <w:p w14:paraId="4F820DD5" w14:textId="77777777" w:rsidR="009E7923" w:rsidRPr="006F3FF2" w:rsidRDefault="009E7923" w:rsidP="009E7923">
      <w:pPr>
        <w:pStyle w:val="NormalFYP"/>
      </w:pPr>
      <w:bookmarkStart w:id="121" w:name="_Toc169592530"/>
      <w:r w:rsidRPr="006F3FF2">
        <w:t>The conceptual design of the system outlines the high</w:t>
      </w:r>
      <w:r w:rsidRPr="006F3FF2">
        <w:noBreakHyphen/>
        <w:t xml:space="preserve">level structure and components of the system. This section shows the Entity Relationship Diagram (ERD) for the proposed system, detailing the entities and their relationships. </w:t>
      </w:r>
    </w:p>
    <w:bookmarkEnd w:id="121"/>
    <w:p w14:paraId="25C94497" w14:textId="77777777" w:rsidR="007A66B8" w:rsidRPr="006F3FF2" w:rsidRDefault="007A66B8" w:rsidP="008B1413">
      <w:pPr>
        <w:keepNext/>
        <w:jc w:val="center"/>
      </w:pPr>
      <w:r w:rsidRPr="006F3FF2">
        <w:rPr>
          <w:noProof/>
        </w:rPr>
        <w:lastRenderedPageBreak/>
        <w:drawing>
          <wp:inline distT="0" distB="0" distL="0" distR="0" wp14:anchorId="76ED310E" wp14:editId="6E3D359A">
            <wp:extent cx="3416300" cy="3278691"/>
            <wp:effectExtent l="0" t="0" r="0" b="0"/>
            <wp:docPr id="121769969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699697"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422005" cy="3284166"/>
                    </a:xfrm>
                    <a:prstGeom prst="rect">
                      <a:avLst/>
                    </a:prstGeom>
                  </pic:spPr>
                </pic:pic>
              </a:graphicData>
            </a:graphic>
          </wp:inline>
        </w:drawing>
      </w:r>
    </w:p>
    <w:p w14:paraId="67C51292" w14:textId="077668AB" w:rsidR="007A66B8" w:rsidRPr="006F3FF2" w:rsidRDefault="007A66B8" w:rsidP="00170A95">
      <w:pPr>
        <w:pStyle w:val="Caption"/>
      </w:pPr>
      <w:bookmarkStart w:id="122" w:name="_Toc170401033"/>
      <w:bookmarkStart w:id="123" w:name="_Toc170447882"/>
      <w:r w:rsidRPr="006F3FF2">
        <w:t xml:space="preserve">Figure </w:t>
      </w:r>
      <w:r w:rsidR="00491A41">
        <w:fldChar w:fldCharType="begin"/>
      </w:r>
      <w:r w:rsidR="00491A41">
        <w:instrText xml:space="preserve"> STYLEREF 1 \s </w:instrText>
      </w:r>
      <w:r w:rsidR="00491A41">
        <w:fldChar w:fldCharType="separate"/>
      </w:r>
      <w:r w:rsidR="00AD51F2">
        <w:rPr>
          <w:noProof/>
        </w:rPr>
        <w:t>3</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4</w:t>
      </w:r>
      <w:r w:rsidR="00491A41">
        <w:fldChar w:fldCharType="end"/>
      </w:r>
      <w:r w:rsidRPr="006F3FF2">
        <w:t xml:space="preserve"> Entity Relationship Diagram for the Proposed System</w:t>
      </w:r>
      <w:bookmarkEnd w:id="122"/>
      <w:bookmarkEnd w:id="123"/>
    </w:p>
    <w:p w14:paraId="593F72A3" w14:textId="61467A0C" w:rsidR="00666BC3" w:rsidRPr="006F3FF2" w:rsidRDefault="00666BC3">
      <w:r w:rsidRPr="006F3FF2">
        <w:br w:type="page"/>
      </w:r>
    </w:p>
    <w:p w14:paraId="04F1659D" w14:textId="696860D0" w:rsidR="008630BA" w:rsidRPr="006F3FF2" w:rsidRDefault="008630BA" w:rsidP="00745B54">
      <w:pPr>
        <w:pStyle w:val="Heading1"/>
        <w:spacing w:line="360" w:lineRule="auto"/>
        <w:jc w:val="center"/>
      </w:pPr>
      <w:bookmarkStart w:id="124" w:name="_Toc82519752"/>
      <w:bookmarkStart w:id="125" w:name="_Toc115860592"/>
      <w:bookmarkStart w:id="126" w:name="_Toc136666670"/>
      <w:bookmarkStart w:id="127" w:name="_Toc169592538"/>
      <w:bookmarkStart w:id="128" w:name="_Toc170400871"/>
      <w:bookmarkEnd w:id="124"/>
      <w:bookmarkEnd w:id="125"/>
      <w:bookmarkEnd w:id="126"/>
      <w:bookmarkEnd w:id="127"/>
      <w:bookmarkEnd w:id="128"/>
    </w:p>
    <w:p w14:paraId="3BD3FB8C" w14:textId="575EAC58" w:rsidR="008630BA" w:rsidRPr="006F3FF2" w:rsidRDefault="005E6776" w:rsidP="008665D7">
      <w:pPr>
        <w:spacing w:line="360" w:lineRule="auto"/>
        <w:jc w:val="center"/>
      </w:pPr>
      <w:r w:rsidRPr="006F3FF2">
        <w:rPr>
          <w:rFonts w:ascii="Times New Roman" w:hAnsi="Times New Roman" w:cs="Times New Roman"/>
          <w:b/>
          <w:sz w:val="28"/>
        </w:rPr>
        <w:t>SYSTEM IMPLEMENTATION AND EVALUATION</w:t>
      </w:r>
    </w:p>
    <w:p w14:paraId="4E65F696" w14:textId="489BA53F" w:rsidR="008630BA" w:rsidRPr="006F3FF2" w:rsidRDefault="004132D2" w:rsidP="00C44952">
      <w:pPr>
        <w:pStyle w:val="Heading2"/>
      </w:pPr>
      <w:bookmarkStart w:id="129" w:name="_Toc169592539"/>
      <w:bookmarkStart w:id="130" w:name="_Toc170400872"/>
      <w:r w:rsidRPr="006F3FF2">
        <w:t>4.1.</w:t>
      </w:r>
      <w:r w:rsidRPr="006F3FF2">
        <w:tab/>
      </w:r>
      <w:r w:rsidR="007E6C14" w:rsidRPr="006F3FF2">
        <w:t>Preamble</w:t>
      </w:r>
      <w:bookmarkEnd w:id="129"/>
      <w:bookmarkEnd w:id="130"/>
    </w:p>
    <w:p w14:paraId="79773839" w14:textId="4D400EE7" w:rsidR="006822B5" w:rsidRPr="006F3FF2" w:rsidRDefault="006822B5" w:rsidP="006822B5">
      <w:pPr>
        <w:pStyle w:val="NormalFYP"/>
      </w:pPr>
      <w:bookmarkStart w:id="131" w:name="_Toc169592540"/>
      <w:r w:rsidRPr="006F3FF2">
        <w:t>This chapter of the report entails the actual implementation of the proposed intelligent code review system. It details the tools used for the implementation, the hardware and software requirements, the development methodology, and the evaluation of the system.</w:t>
      </w:r>
    </w:p>
    <w:p w14:paraId="3AE683ED" w14:textId="5B1B97C9" w:rsidR="00237212" w:rsidRPr="006F3FF2" w:rsidRDefault="00237212" w:rsidP="00666BC3">
      <w:pPr>
        <w:pStyle w:val="Heading2"/>
      </w:pPr>
      <w:bookmarkStart w:id="132" w:name="_Toc170400873"/>
      <w:r w:rsidRPr="006F3FF2">
        <w:t>4.2.</w:t>
      </w:r>
      <w:r w:rsidRPr="006F3FF2">
        <w:tab/>
      </w:r>
      <w:bookmarkEnd w:id="131"/>
      <w:r w:rsidR="006822B5" w:rsidRPr="006F3FF2">
        <w:t>System Requirements</w:t>
      </w:r>
      <w:bookmarkEnd w:id="132"/>
    </w:p>
    <w:p w14:paraId="78853A53" w14:textId="446BFC17" w:rsidR="006822B5" w:rsidRPr="006F3FF2" w:rsidRDefault="006822B5" w:rsidP="006822B5">
      <w:pPr>
        <w:pStyle w:val="NormalFYP"/>
      </w:pPr>
      <w:bookmarkStart w:id="133" w:name="_Toc169592541"/>
      <w:r w:rsidRPr="006F3FF2">
        <w:t>System requirements are the specifications that define the functionalities and features of the system. They detail the hardware and software requirements necessary for the system to operate effectively. It includes the software and hardware requirements for the system.</w:t>
      </w:r>
    </w:p>
    <w:p w14:paraId="505C3080" w14:textId="1E400A72" w:rsidR="006822B5" w:rsidRPr="006F3FF2" w:rsidRDefault="00595F5A" w:rsidP="00595F5A">
      <w:pPr>
        <w:pStyle w:val="Heading3"/>
      </w:pPr>
      <w:bookmarkStart w:id="134" w:name="_Toc170400874"/>
      <w:r w:rsidRPr="006F3FF2">
        <w:t>4.2.1</w:t>
      </w:r>
      <w:r w:rsidRPr="006F3FF2">
        <w:tab/>
        <w:t>Hardware Requirements</w:t>
      </w:r>
      <w:bookmarkEnd w:id="134"/>
    </w:p>
    <w:p w14:paraId="43970DB3" w14:textId="2067656E" w:rsidR="00595F5A" w:rsidRPr="006F3FF2" w:rsidRDefault="00595F5A" w:rsidP="00595F5A">
      <w:pPr>
        <w:pStyle w:val="NormalFYP"/>
      </w:pPr>
      <w:r w:rsidRPr="006F3FF2">
        <w:t>These are the requirements necessary for the hardware components to run the system. The hardware requirements for the proposed system are as follows:</w:t>
      </w:r>
    </w:p>
    <w:p w14:paraId="70CB0E2D" w14:textId="344F05BA" w:rsidR="00345ECD" w:rsidRPr="006F3FF2" w:rsidRDefault="00345ECD" w:rsidP="00170A95">
      <w:pPr>
        <w:pStyle w:val="Caption"/>
      </w:pPr>
      <w:bookmarkStart w:id="135" w:name="_Toc170448292"/>
      <w:r w:rsidRPr="006F3FF2">
        <w:t xml:space="preserve">Table </w:t>
      </w:r>
      <w:r w:rsidR="00044543" w:rsidRPr="006F3FF2">
        <w:fldChar w:fldCharType="begin"/>
      </w:r>
      <w:r w:rsidR="00044543" w:rsidRPr="006F3FF2">
        <w:instrText xml:space="preserve"> STYLEREF 1 \s </w:instrText>
      </w:r>
      <w:r w:rsidR="00044543" w:rsidRPr="006F3FF2">
        <w:fldChar w:fldCharType="separate"/>
      </w:r>
      <w:r w:rsidR="00AD51F2">
        <w:rPr>
          <w:noProof/>
        </w:rPr>
        <w:t>4</w:t>
      </w:r>
      <w:r w:rsidR="00044543" w:rsidRPr="006F3FF2">
        <w:fldChar w:fldCharType="end"/>
      </w:r>
      <w:r w:rsidR="00044543" w:rsidRPr="006F3FF2">
        <w:t>.</w:t>
      </w:r>
      <w:r w:rsidR="00044543" w:rsidRPr="006F3FF2">
        <w:fldChar w:fldCharType="begin"/>
      </w:r>
      <w:r w:rsidR="00044543" w:rsidRPr="006F3FF2">
        <w:instrText xml:space="preserve"> SEQ Table \* ARABIC \s 1 </w:instrText>
      </w:r>
      <w:r w:rsidR="00044543" w:rsidRPr="006F3FF2">
        <w:fldChar w:fldCharType="separate"/>
      </w:r>
      <w:r w:rsidR="00AD51F2">
        <w:rPr>
          <w:noProof/>
        </w:rPr>
        <w:t>1</w:t>
      </w:r>
      <w:r w:rsidR="00044543" w:rsidRPr="006F3FF2">
        <w:fldChar w:fldCharType="end"/>
      </w:r>
      <w:r w:rsidRPr="006F3FF2">
        <w:t xml:space="preserve"> Hardware Requirements Table</w:t>
      </w:r>
      <w:bookmarkEnd w:id="135"/>
    </w:p>
    <w:tbl>
      <w:tblPr>
        <w:tblStyle w:val="TableGrid"/>
        <w:tblW w:w="9304" w:type="dxa"/>
        <w:tblBorders>
          <w:left w:val="none" w:sz="0" w:space="0" w:color="auto"/>
          <w:right w:val="none" w:sz="0" w:space="0" w:color="auto"/>
        </w:tblBorders>
        <w:tblLook w:val="04A0" w:firstRow="1" w:lastRow="0" w:firstColumn="1" w:lastColumn="0" w:noHBand="0" w:noVBand="1"/>
      </w:tblPr>
      <w:tblGrid>
        <w:gridCol w:w="1563"/>
        <w:gridCol w:w="3546"/>
        <w:gridCol w:w="4195"/>
      </w:tblGrid>
      <w:tr w:rsidR="00595F5A" w:rsidRPr="006F3FF2" w14:paraId="17B3AA3E" w14:textId="77777777" w:rsidTr="009B5E0F">
        <w:trPr>
          <w:trHeight w:val="311"/>
        </w:trPr>
        <w:tc>
          <w:tcPr>
            <w:tcW w:w="1563" w:type="dxa"/>
          </w:tcPr>
          <w:p w14:paraId="2E7A5296" w14:textId="0854E30C" w:rsidR="00595F5A" w:rsidRPr="006F3FF2" w:rsidRDefault="00595F5A" w:rsidP="009B5E0F">
            <w:pPr>
              <w:pStyle w:val="TableHeader"/>
              <w:rPr>
                <w:lang w:val="en-GB"/>
              </w:rPr>
            </w:pPr>
            <w:r w:rsidRPr="006F3FF2">
              <w:rPr>
                <w:lang w:val="en-GB"/>
              </w:rPr>
              <w:t>S/N</w:t>
            </w:r>
          </w:p>
        </w:tc>
        <w:tc>
          <w:tcPr>
            <w:tcW w:w="3546" w:type="dxa"/>
          </w:tcPr>
          <w:p w14:paraId="25BF2155" w14:textId="2669340A" w:rsidR="00595F5A" w:rsidRPr="006F3FF2" w:rsidRDefault="00744DB2" w:rsidP="009B5E0F">
            <w:pPr>
              <w:pStyle w:val="TableHeader"/>
              <w:rPr>
                <w:lang w:val="en-GB"/>
              </w:rPr>
            </w:pPr>
            <w:r w:rsidRPr="006F3FF2">
              <w:rPr>
                <w:lang w:val="en-GB"/>
              </w:rPr>
              <w:t>Requirement</w:t>
            </w:r>
          </w:p>
        </w:tc>
        <w:tc>
          <w:tcPr>
            <w:tcW w:w="4195" w:type="dxa"/>
          </w:tcPr>
          <w:p w14:paraId="306E6F61" w14:textId="564FEF79" w:rsidR="00595F5A" w:rsidRPr="006F3FF2" w:rsidRDefault="00744DB2" w:rsidP="009B5E0F">
            <w:pPr>
              <w:pStyle w:val="TableHeader"/>
              <w:rPr>
                <w:lang w:val="en-GB"/>
              </w:rPr>
            </w:pPr>
            <w:r w:rsidRPr="006F3FF2">
              <w:rPr>
                <w:lang w:val="en-GB"/>
              </w:rPr>
              <w:t>Hardware</w:t>
            </w:r>
          </w:p>
        </w:tc>
      </w:tr>
      <w:tr w:rsidR="00595F5A" w:rsidRPr="006F3FF2" w14:paraId="5D8914B9" w14:textId="77777777" w:rsidTr="009B5E0F">
        <w:trPr>
          <w:trHeight w:val="264"/>
        </w:trPr>
        <w:tc>
          <w:tcPr>
            <w:tcW w:w="1563" w:type="dxa"/>
          </w:tcPr>
          <w:p w14:paraId="6296C35F" w14:textId="281B31D7" w:rsidR="00595F5A" w:rsidRPr="006F3FF2" w:rsidRDefault="00595F5A" w:rsidP="009B5E0F">
            <w:pPr>
              <w:pStyle w:val="Table-Text"/>
              <w:rPr>
                <w:lang w:val="en-GB"/>
              </w:rPr>
            </w:pPr>
            <w:r w:rsidRPr="006F3FF2">
              <w:rPr>
                <w:lang w:val="en-GB"/>
              </w:rPr>
              <w:t>1</w:t>
            </w:r>
          </w:p>
        </w:tc>
        <w:tc>
          <w:tcPr>
            <w:tcW w:w="3546" w:type="dxa"/>
          </w:tcPr>
          <w:p w14:paraId="4CD1EBDA" w14:textId="25EC2F56" w:rsidR="00595F5A" w:rsidRPr="006F3FF2" w:rsidRDefault="00744DB2" w:rsidP="009B5E0F">
            <w:pPr>
              <w:pStyle w:val="Table-Text"/>
              <w:rPr>
                <w:lang w:val="en-GB"/>
              </w:rPr>
            </w:pPr>
            <w:r w:rsidRPr="006F3FF2">
              <w:rPr>
                <w:lang w:val="en-GB"/>
              </w:rPr>
              <w:t>Processor</w:t>
            </w:r>
          </w:p>
        </w:tc>
        <w:tc>
          <w:tcPr>
            <w:tcW w:w="4195" w:type="dxa"/>
          </w:tcPr>
          <w:p w14:paraId="2C51E9F5" w14:textId="3D104A05" w:rsidR="00595F5A" w:rsidRPr="006F3FF2" w:rsidRDefault="001D604C" w:rsidP="009B5E0F">
            <w:pPr>
              <w:pStyle w:val="Table-Text"/>
              <w:rPr>
                <w:lang w:val="en-GB"/>
              </w:rPr>
            </w:pPr>
            <w:r w:rsidRPr="006F3FF2">
              <w:rPr>
                <w:lang w:val="en-GB"/>
              </w:rPr>
              <w:t>Intel Core i7 / Apple M1 Chip or higher</w:t>
            </w:r>
          </w:p>
        </w:tc>
      </w:tr>
      <w:tr w:rsidR="00595F5A" w:rsidRPr="006F3FF2" w14:paraId="275232D1" w14:textId="77777777" w:rsidTr="009B5E0F">
        <w:trPr>
          <w:trHeight w:val="529"/>
        </w:trPr>
        <w:tc>
          <w:tcPr>
            <w:tcW w:w="1563" w:type="dxa"/>
          </w:tcPr>
          <w:p w14:paraId="6EECEA4D" w14:textId="161C7002" w:rsidR="00595F5A" w:rsidRPr="006F3FF2" w:rsidRDefault="00595F5A" w:rsidP="009B5E0F">
            <w:pPr>
              <w:pStyle w:val="Table-Text"/>
              <w:rPr>
                <w:lang w:val="en-GB"/>
              </w:rPr>
            </w:pPr>
            <w:r w:rsidRPr="006F3FF2">
              <w:rPr>
                <w:lang w:val="en-GB"/>
              </w:rPr>
              <w:t>2</w:t>
            </w:r>
          </w:p>
        </w:tc>
        <w:tc>
          <w:tcPr>
            <w:tcW w:w="3546" w:type="dxa"/>
          </w:tcPr>
          <w:p w14:paraId="11E577CC" w14:textId="57758ACD" w:rsidR="00595F5A" w:rsidRPr="006F3FF2" w:rsidRDefault="001D604C" w:rsidP="009B5E0F">
            <w:pPr>
              <w:pStyle w:val="Table-Text"/>
              <w:rPr>
                <w:lang w:val="en-GB"/>
              </w:rPr>
            </w:pPr>
            <w:r w:rsidRPr="006F3FF2">
              <w:rPr>
                <w:lang w:val="en-GB"/>
              </w:rPr>
              <w:t>Graphics Processing Unit (GPU)</w:t>
            </w:r>
          </w:p>
        </w:tc>
        <w:tc>
          <w:tcPr>
            <w:tcW w:w="4195" w:type="dxa"/>
          </w:tcPr>
          <w:p w14:paraId="2B318F46" w14:textId="257EF330" w:rsidR="00595F5A" w:rsidRPr="006F3FF2" w:rsidRDefault="001D604C" w:rsidP="009B5E0F">
            <w:pPr>
              <w:pStyle w:val="Table-Text"/>
              <w:rPr>
                <w:lang w:val="en-GB"/>
              </w:rPr>
            </w:pPr>
            <w:r w:rsidRPr="006F3FF2">
              <w:rPr>
                <w:lang w:val="en-GB"/>
              </w:rPr>
              <w:t>Nvidia GTX 1660 or 2060, AMD 5700 XT, or Nvidia RTX 3050 or 3060</w:t>
            </w:r>
          </w:p>
        </w:tc>
      </w:tr>
      <w:tr w:rsidR="00595F5A" w:rsidRPr="006F3FF2" w14:paraId="1EDD6189" w14:textId="77777777" w:rsidTr="009B5E0F">
        <w:trPr>
          <w:trHeight w:val="545"/>
        </w:trPr>
        <w:tc>
          <w:tcPr>
            <w:tcW w:w="1563" w:type="dxa"/>
          </w:tcPr>
          <w:p w14:paraId="17745338" w14:textId="47B7ADBA" w:rsidR="00595F5A" w:rsidRPr="006F3FF2" w:rsidRDefault="00595F5A" w:rsidP="009B5E0F">
            <w:pPr>
              <w:pStyle w:val="Table-Text"/>
              <w:rPr>
                <w:lang w:val="en-GB"/>
              </w:rPr>
            </w:pPr>
            <w:r w:rsidRPr="006F3FF2">
              <w:rPr>
                <w:lang w:val="en-GB"/>
              </w:rPr>
              <w:t>3</w:t>
            </w:r>
          </w:p>
        </w:tc>
        <w:tc>
          <w:tcPr>
            <w:tcW w:w="3546" w:type="dxa"/>
          </w:tcPr>
          <w:p w14:paraId="64A95645" w14:textId="19FBD55A" w:rsidR="00595F5A" w:rsidRPr="006F3FF2" w:rsidRDefault="00A34BF0" w:rsidP="009B5E0F">
            <w:pPr>
              <w:pStyle w:val="Table-Text"/>
              <w:rPr>
                <w:lang w:val="en-GB"/>
              </w:rPr>
            </w:pPr>
            <w:r w:rsidRPr="006F3FF2">
              <w:rPr>
                <w:lang w:val="en-GB"/>
              </w:rPr>
              <w:t>Memory (RAM)</w:t>
            </w:r>
          </w:p>
        </w:tc>
        <w:tc>
          <w:tcPr>
            <w:tcW w:w="4195" w:type="dxa"/>
          </w:tcPr>
          <w:p w14:paraId="4F5F877B" w14:textId="2246AFD4" w:rsidR="00595F5A" w:rsidRPr="006F3FF2" w:rsidRDefault="00A34BF0" w:rsidP="009B5E0F">
            <w:pPr>
              <w:pStyle w:val="Table-Text"/>
              <w:spacing w:after="120"/>
              <w:rPr>
                <w:lang w:val="en-GB"/>
              </w:rPr>
            </w:pPr>
            <w:r w:rsidRPr="006F3FF2">
              <w:rPr>
                <w:lang w:val="en-GB"/>
              </w:rPr>
              <w:t>16GB Ram or Higher</w:t>
            </w:r>
          </w:p>
        </w:tc>
      </w:tr>
      <w:tr w:rsidR="00595F5A" w:rsidRPr="006F3FF2" w14:paraId="7ADDBB2C" w14:textId="77777777" w:rsidTr="009B5E0F">
        <w:trPr>
          <w:trHeight w:val="545"/>
        </w:trPr>
        <w:tc>
          <w:tcPr>
            <w:tcW w:w="1563" w:type="dxa"/>
          </w:tcPr>
          <w:p w14:paraId="2DF3952B" w14:textId="78D483E4" w:rsidR="00744DB2" w:rsidRPr="006F3FF2" w:rsidRDefault="00595F5A" w:rsidP="009B5E0F">
            <w:pPr>
              <w:pStyle w:val="Table-Text"/>
              <w:rPr>
                <w:lang w:val="en-GB"/>
              </w:rPr>
            </w:pPr>
            <w:r w:rsidRPr="006F3FF2">
              <w:rPr>
                <w:lang w:val="en-GB"/>
              </w:rPr>
              <w:t>4</w:t>
            </w:r>
          </w:p>
        </w:tc>
        <w:tc>
          <w:tcPr>
            <w:tcW w:w="3546" w:type="dxa"/>
          </w:tcPr>
          <w:p w14:paraId="74AE68A3" w14:textId="67FF22EC" w:rsidR="00595F5A" w:rsidRPr="006F3FF2" w:rsidRDefault="00A34BF0" w:rsidP="009B5E0F">
            <w:pPr>
              <w:pStyle w:val="Table-Text"/>
              <w:rPr>
                <w:lang w:val="en-GB"/>
              </w:rPr>
            </w:pPr>
            <w:r w:rsidRPr="006F3FF2">
              <w:rPr>
                <w:lang w:val="en-GB"/>
              </w:rPr>
              <w:t>Architecture</w:t>
            </w:r>
          </w:p>
        </w:tc>
        <w:tc>
          <w:tcPr>
            <w:tcW w:w="4195" w:type="dxa"/>
          </w:tcPr>
          <w:p w14:paraId="61F12322" w14:textId="448E577B" w:rsidR="00595F5A" w:rsidRPr="006F3FF2" w:rsidRDefault="00A34BF0" w:rsidP="009B5E0F">
            <w:pPr>
              <w:pStyle w:val="Table-Text"/>
              <w:spacing w:after="120"/>
              <w:rPr>
                <w:lang w:val="en-GB"/>
              </w:rPr>
            </w:pPr>
            <w:r w:rsidRPr="006F3FF2">
              <w:rPr>
                <w:lang w:val="en-GB"/>
              </w:rPr>
              <w:t>64</w:t>
            </w:r>
            <w:r w:rsidRPr="006F3FF2">
              <w:rPr>
                <w:lang w:val="en-GB"/>
              </w:rPr>
              <w:noBreakHyphen/>
              <w:t>bit (x64) architecture / ARM x64</w:t>
            </w:r>
          </w:p>
        </w:tc>
      </w:tr>
      <w:tr w:rsidR="00744DB2" w:rsidRPr="006F3FF2" w14:paraId="5CCFADCF" w14:textId="77777777" w:rsidTr="009B5E0F">
        <w:trPr>
          <w:trHeight w:val="545"/>
        </w:trPr>
        <w:tc>
          <w:tcPr>
            <w:tcW w:w="1563" w:type="dxa"/>
          </w:tcPr>
          <w:p w14:paraId="27CBC62B" w14:textId="264BCFB8" w:rsidR="00744DB2" w:rsidRPr="006F3FF2" w:rsidRDefault="00744DB2" w:rsidP="009B5E0F">
            <w:pPr>
              <w:pStyle w:val="Table-Text"/>
              <w:rPr>
                <w:lang w:val="en-GB"/>
              </w:rPr>
            </w:pPr>
            <w:r w:rsidRPr="006F3FF2">
              <w:rPr>
                <w:lang w:val="en-GB"/>
              </w:rPr>
              <w:t>5</w:t>
            </w:r>
          </w:p>
        </w:tc>
        <w:tc>
          <w:tcPr>
            <w:tcW w:w="3546" w:type="dxa"/>
          </w:tcPr>
          <w:p w14:paraId="4F7E2980" w14:textId="709917C9" w:rsidR="00744DB2" w:rsidRPr="006F3FF2" w:rsidRDefault="00A87177" w:rsidP="009B5E0F">
            <w:pPr>
              <w:pStyle w:val="Table-Text"/>
              <w:rPr>
                <w:lang w:val="en-GB"/>
              </w:rPr>
            </w:pPr>
            <w:r w:rsidRPr="006F3FF2">
              <w:rPr>
                <w:lang w:val="en-GB"/>
              </w:rPr>
              <w:t>Secondary Storage</w:t>
            </w:r>
          </w:p>
        </w:tc>
        <w:tc>
          <w:tcPr>
            <w:tcW w:w="4195" w:type="dxa"/>
          </w:tcPr>
          <w:p w14:paraId="360AF116" w14:textId="0A4D1C29" w:rsidR="00744DB2" w:rsidRPr="006F3FF2" w:rsidRDefault="00A87177" w:rsidP="009B5E0F">
            <w:pPr>
              <w:pStyle w:val="Table-Text"/>
              <w:spacing w:after="120"/>
              <w:rPr>
                <w:lang w:val="en-GB"/>
              </w:rPr>
            </w:pPr>
            <w:r w:rsidRPr="006F3FF2">
              <w:rPr>
                <w:lang w:val="en-GB"/>
              </w:rPr>
              <w:t>32GB HDD or higher</w:t>
            </w:r>
          </w:p>
        </w:tc>
      </w:tr>
    </w:tbl>
    <w:p w14:paraId="6F9E1E05" w14:textId="77777777" w:rsidR="00595F5A" w:rsidRPr="006F3FF2" w:rsidRDefault="00595F5A" w:rsidP="00595F5A">
      <w:pPr>
        <w:pStyle w:val="NormalFYP"/>
      </w:pPr>
    </w:p>
    <w:p w14:paraId="1AE4A28E" w14:textId="5D4B530A" w:rsidR="00A87177" w:rsidRPr="006F3FF2" w:rsidRDefault="00A87177" w:rsidP="00A87177">
      <w:pPr>
        <w:pStyle w:val="Heading3"/>
        <w:numPr>
          <w:ilvl w:val="0"/>
          <w:numId w:val="0"/>
        </w:numPr>
      </w:pPr>
      <w:bookmarkStart w:id="136" w:name="_Toc170400875"/>
      <w:r w:rsidRPr="006F3FF2">
        <w:t>4.2.1</w:t>
      </w:r>
      <w:r w:rsidR="00345ECD" w:rsidRPr="006F3FF2">
        <w:tab/>
        <w:t xml:space="preserve"> Software Requirements</w:t>
      </w:r>
      <w:bookmarkEnd w:id="136"/>
    </w:p>
    <w:p w14:paraId="503CDC41" w14:textId="44E9C885" w:rsidR="00A87177" w:rsidRPr="006F3FF2" w:rsidRDefault="00345ECD" w:rsidP="00A87177">
      <w:pPr>
        <w:pStyle w:val="NormalFYP"/>
      </w:pPr>
      <w:r w:rsidRPr="006F3FF2">
        <w:t>These are the requirements needed by the programs of the system to run successfully. They must be pre</w:t>
      </w:r>
      <w:r w:rsidRPr="006F3FF2">
        <w:noBreakHyphen/>
        <w:t>installed and set for the proposed system to run smoothly. The software requirements for the proposed system are as follows</w:t>
      </w:r>
      <w:r w:rsidR="00A87177" w:rsidRPr="006F3FF2">
        <w:t>:</w:t>
      </w:r>
    </w:p>
    <w:p w14:paraId="5EBE6868" w14:textId="688F1C86" w:rsidR="00BD4632" w:rsidRPr="006F3FF2" w:rsidRDefault="00BD4632" w:rsidP="00170A95">
      <w:pPr>
        <w:pStyle w:val="Caption"/>
      </w:pPr>
      <w:bookmarkStart w:id="137" w:name="_Toc170448293"/>
      <w:r w:rsidRPr="006F3FF2">
        <w:lastRenderedPageBreak/>
        <w:t xml:space="preserve">Table </w:t>
      </w:r>
      <w:r w:rsidR="00044543" w:rsidRPr="006F3FF2">
        <w:fldChar w:fldCharType="begin"/>
      </w:r>
      <w:r w:rsidR="00044543" w:rsidRPr="006F3FF2">
        <w:instrText xml:space="preserve"> STYLEREF 1 \s </w:instrText>
      </w:r>
      <w:r w:rsidR="00044543" w:rsidRPr="006F3FF2">
        <w:fldChar w:fldCharType="separate"/>
      </w:r>
      <w:r w:rsidR="00AD51F2">
        <w:rPr>
          <w:noProof/>
        </w:rPr>
        <w:t>4</w:t>
      </w:r>
      <w:r w:rsidR="00044543" w:rsidRPr="006F3FF2">
        <w:fldChar w:fldCharType="end"/>
      </w:r>
      <w:r w:rsidR="00044543" w:rsidRPr="006F3FF2">
        <w:t>.</w:t>
      </w:r>
      <w:r w:rsidR="00044543" w:rsidRPr="006F3FF2">
        <w:fldChar w:fldCharType="begin"/>
      </w:r>
      <w:r w:rsidR="00044543" w:rsidRPr="006F3FF2">
        <w:instrText xml:space="preserve"> SEQ Table \* ARABIC \s 1 </w:instrText>
      </w:r>
      <w:r w:rsidR="00044543" w:rsidRPr="006F3FF2">
        <w:fldChar w:fldCharType="separate"/>
      </w:r>
      <w:r w:rsidR="00AD51F2">
        <w:rPr>
          <w:noProof/>
        </w:rPr>
        <w:t>2</w:t>
      </w:r>
      <w:r w:rsidR="00044543" w:rsidRPr="006F3FF2">
        <w:fldChar w:fldCharType="end"/>
      </w:r>
      <w:r w:rsidRPr="006F3FF2">
        <w:t xml:space="preserve"> : Software Requirements Table</w:t>
      </w:r>
      <w:bookmarkEnd w:id="137"/>
    </w:p>
    <w:tbl>
      <w:tblPr>
        <w:tblStyle w:val="TableGrid"/>
        <w:tblW w:w="9304" w:type="dxa"/>
        <w:tblBorders>
          <w:left w:val="none" w:sz="0" w:space="0" w:color="auto"/>
          <w:right w:val="none" w:sz="0" w:space="0" w:color="auto"/>
        </w:tblBorders>
        <w:tblLook w:val="04A0" w:firstRow="1" w:lastRow="0" w:firstColumn="1" w:lastColumn="0" w:noHBand="0" w:noVBand="1"/>
      </w:tblPr>
      <w:tblGrid>
        <w:gridCol w:w="851"/>
        <w:gridCol w:w="4258"/>
        <w:gridCol w:w="4195"/>
      </w:tblGrid>
      <w:tr w:rsidR="00A87177" w:rsidRPr="006F3FF2" w14:paraId="4208742F" w14:textId="77777777" w:rsidTr="0042568C">
        <w:trPr>
          <w:trHeight w:val="311"/>
        </w:trPr>
        <w:tc>
          <w:tcPr>
            <w:tcW w:w="851" w:type="dxa"/>
          </w:tcPr>
          <w:p w14:paraId="49DA8C12" w14:textId="77777777" w:rsidR="00A87177" w:rsidRPr="006F3FF2" w:rsidRDefault="00A87177" w:rsidP="009B5E0F">
            <w:pPr>
              <w:pStyle w:val="TableHeader"/>
              <w:rPr>
                <w:lang w:val="en-GB"/>
              </w:rPr>
            </w:pPr>
            <w:r w:rsidRPr="006F3FF2">
              <w:rPr>
                <w:lang w:val="en-GB"/>
              </w:rPr>
              <w:t>S/N</w:t>
            </w:r>
          </w:p>
        </w:tc>
        <w:tc>
          <w:tcPr>
            <w:tcW w:w="4258" w:type="dxa"/>
          </w:tcPr>
          <w:p w14:paraId="603C5BF0" w14:textId="77777777" w:rsidR="00A87177" w:rsidRPr="006F3FF2" w:rsidRDefault="00A87177" w:rsidP="009B5E0F">
            <w:pPr>
              <w:pStyle w:val="TableHeader"/>
              <w:rPr>
                <w:lang w:val="en-GB"/>
              </w:rPr>
            </w:pPr>
            <w:r w:rsidRPr="006F3FF2">
              <w:rPr>
                <w:lang w:val="en-GB"/>
              </w:rPr>
              <w:t>Requirement</w:t>
            </w:r>
          </w:p>
        </w:tc>
        <w:tc>
          <w:tcPr>
            <w:tcW w:w="4195" w:type="dxa"/>
          </w:tcPr>
          <w:p w14:paraId="069FF862" w14:textId="77777777" w:rsidR="00A87177" w:rsidRPr="006F3FF2" w:rsidRDefault="00A87177" w:rsidP="009B5E0F">
            <w:pPr>
              <w:pStyle w:val="TableHeader"/>
              <w:rPr>
                <w:lang w:val="en-GB"/>
              </w:rPr>
            </w:pPr>
            <w:r w:rsidRPr="006F3FF2">
              <w:rPr>
                <w:lang w:val="en-GB"/>
              </w:rPr>
              <w:t>Hardware</w:t>
            </w:r>
          </w:p>
        </w:tc>
      </w:tr>
      <w:tr w:rsidR="00A87177" w:rsidRPr="006F3FF2" w14:paraId="5D787014" w14:textId="77777777" w:rsidTr="0042568C">
        <w:trPr>
          <w:trHeight w:val="264"/>
        </w:trPr>
        <w:tc>
          <w:tcPr>
            <w:tcW w:w="851" w:type="dxa"/>
          </w:tcPr>
          <w:p w14:paraId="595E0BD6" w14:textId="77777777" w:rsidR="00A87177" w:rsidRPr="006F3FF2" w:rsidRDefault="00A87177" w:rsidP="009B5E0F">
            <w:pPr>
              <w:pStyle w:val="Table-Text"/>
              <w:rPr>
                <w:lang w:val="en-GB"/>
              </w:rPr>
            </w:pPr>
            <w:r w:rsidRPr="006F3FF2">
              <w:rPr>
                <w:lang w:val="en-GB"/>
              </w:rPr>
              <w:t>1</w:t>
            </w:r>
          </w:p>
        </w:tc>
        <w:tc>
          <w:tcPr>
            <w:tcW w:w="4258" w:type="dxa"/>
          </w:tcPr>
          <w:p w14:paraId="07F8E5A4" w14:textId="34A62ACF" w:rsidR="00A87177" w:rsidRPr="006F3FF2" w:rsidRDefault="00275A42" w:rsidP="009B5E0F">
            <w:pPr>
              <w:pStyle w:val="Table-Text"/>
              <w:rPr>
                <w:lang w:val="en-GB"/>
              </w:rPr>
            </w:pPr>
            <w:r w:rsidRPr="006F3FF2">
              <w:rPr>
                <w:lang w:val="en-GB"/>
              </w:rPr>
              <w:t>Operating System</w:t>
            </w:r>
          </w:p>
        </w:tc>
        <w:tc>
          <w:tcPr>
            <w:tcW w:w="4195" w:type="dxa"/>
          </w:tcPr>
          <w:p w14:paraId="728E7055" w14:textId="5F07E19C" w:rsidR="00A87177" w:rsidRPr="006F3FF2" w:rsidRDefault="0042568C" w:rsidP="009B5E0F">
            <w:pPr>
              <w:pStyle w:val="Table-Text"/>
              <w:rPr>
                <w:lang w:val="en-GB"/>
              </w:rPr>
            </w:pPr>
            <w:r w:rsidRPr="006F3FF2">
              <w:rPr>
                <w:lang w:val="en-GB"/>
              </w:rPr>
              <w:t>Windows 10, macOS Big Sur or higher, Ubuntu 20.04 or higher</w:t>
            </w:r>
          </w:p>
        </w:tc>
      </w:tr>
      <w:tr w:rsidR="00A87177" w:rsidRPr="006F3FF2" w14:paraId="151C868D" w14:textId="77777777" w:rsidTr="0042568C">
        <w:trPr>
          <w:trHeight w:val="529"/>
        </w:trPr>
        <w:tc>
          <w:tcPr>
            <w:tcW w:w="851" w:type="dxa"/>
          </w:tcPr>
          <w:p w14:paraId="70708B33" w14:textId="77777777" w:rsidR="00A87177" w:rsidRPr="006F3FF2" w:rsidRDefault="00A87177" w:rsidP="009B5E0F">
            <w:pPr>
              <w:pStyle w:val="Table-Text"/>
              <w:rPr>
                <w:lang w:val="en-GB"/>
              </w:rPr>
            </w:pPr>
            <w:r w:rsidRPr="006F3FF2">
              <w:rPr>
                <w:lang w:val="en-GB"/>
              </w:rPr>
              <w:t>2</w:t>
            </w:r>
          </w:p>
        </w:tc>
        <w:tc>
          <w:tcPr>
            <w:tcW w:w="4258" w:type="dxa"/>
          </w:tcPr>
          <w:p w14:paraId="28991EDC" w14:textId="1D7DEDC2" w:rsidR="00A87177" w:rsidRPr="006F3FF2" w:rsidRDefault="0042568C" w:rsidP="009B5E0F">
            <w:pPr>
              <w:pStyle w:val="Table-Text"/>
              <w:rPr>
                <w:lang w:val="en-GB"/>
              </w:rPr>
            </w:pPr>
            <w:r w:rsidRPr="006F3FF2">
              <w:rPr>
                <w:lang w:val="en-GB"/>
              </w:rPr>
              <w:t>Integrated Development Environment (IDE)</w:t>
            </w:r>
          </w:p>
        </w:tc>
        <w:tc>
          <w:tcPr>
            <w:tcW w:w="4195" w:type="dxa"/>
          </w:tcPr>
          <w:p w14:paraId="1541B72A" w14:textId="257FAD0A" w:rsidR="00A87177" w:rsidRPr="006F3FF2" w:rsidRDefault="0042568C" w:rsidP="009B5E0F">
            <w:pPr>
              <w:pStyle w:val="Table-Text"/>
              <w:rPr>
                <w:lang w:val="en-GB"/>
              </w:rPr>
            </w:pPr>
            <w:r w:rsidRPr="006F3FF2">
              <w:rPr>
                <w:lang w:val="en-GB"/>
              </w:rPr>
              <w:t>Visual Studio Code, PyCharm, IntelliJ IDEA, or any other IDE</w:t>
            </w:r>
          </w:p>
        </w:tc>
      </w:tr>
      <w:tr w:rsidR="00A87177" w:rsidRPr="006F3FF2" w14:paraId="747E4848" w14:textId="77777777" w:rsidTr="0042568C">
        <w:trPr>
          <w:trHeight w:val="545"/>
        </w:trPr>
        <w:tc>
          <w:tcPr>
            <w:tcW w:w="851" w:type="dxa"/>
          </w:tcPr>
          <w:p w14:paraId="02627CDC" w14:textId="77777777" w:rsidR="00A87177" w:rsidRPr="006F3FF2" w:rsidRDefault="00A87177" w:rsidP="009B5E0F">
            <w:pPr>
              <w:pStyle w:val="Table-Text"/>
              <w:rPr>
                <w:lang w:val="en-GB"/>
              </w:rPr>
            </w:pPr>
            <w:r w:rsidRPr="006F3FF2">
              <w:rPr>
                <w:lang w:val="en-GB"/>
              </w:rPr>
              <w:t>3</w:t>
            </w:r>
          </w:p>
        </w:tc>
        <w:tc>
          <w:tcPr>
            <w:tcW w:w="4258" w:type="dxa"/>
          </w:tcPr>
          <w:p w14:paraId="175CA8CA" w14:textId="1693D55F" w:rsidR="00A87177" w:rsidRPr="006F3FF2" w:rsidRDefault="0042568C" w:rsidP="009B5E0F">
            <w:pPr>
              <w:pStyle w:val="Table-Text"/>
              <w:rPr>
                <w:lang w:val="en-GB"/>
              </w:rPr>
            </w:pPr>
            <w:r w:rsidRPr="006F3FF2">
              <w:rPr>
                <w:lang w:val="en-GB"/>
              </w:rPr>
              <w:t>Programming Language</w:t>
            </w:r>
          </w:p>
        </w:tc>
        <w:tc>
          <w:tcPr>
            <w:tcW w:w="4195" w:type="dxa"/>
          </w:tcPr>
          <w:p w14:paraId="58C40EF2" w14:textId="044DE01B" w:rsidR="00A87177" w:rsidRPr="006F3FF2" w:rsidRDefault="0042568C" w:rsidP="009B5E0F">
            <w:pPr>
              <w:pStyle w:val="Table-Text"/>
              <w:spacing w:after="120"/>
              <w:rPr>
                <w:lang w:val="en-GB"/>
              </w:rPr>
            </w:pPr>
            <w:r w:rsidRPr="006F3FF2">
              <w:rPr>
                <w:lang w:val="en-GB"/>
              </w:rPr>
              <w:t xml:space="preserve">Python 3.8, </w:t>
            </w:r>
            <w:proofErr w:type="spellStart"/>
            <w:r w:rsidRPr="006F3FF2">
              <w:rPr>
                <w:lang w:val="en-GB"/>
              </w:rPr>
              <w:t>Javascript</w:t>
            </w:r>
            <w:proofErr w:type="spellEnd"/>
            <w:r w:rsidRPr="006F3FF2">
              <w:rPr>
                <w:lang w:val="en-GB"/>
              </w:rPr>
              <w:t xml:space="preserve"> (</w:t>
            </w:r>
            <w:proofErr w:type="spellStart"/>
            <w:r w:rsidRPr="006F3FF2">
              <w:rPr>
                <w:lang w:val="en-GB"/>
              </w:rPr>
              <w:t>NodeJs</w:t>
            </w:r>
            <w:proofErr w:type="spellEnd"/>
            <w:r w:rsidRPr="006F3FF2">
              <w:rPr>
                <w:lang w:val="en-GB"/>
              </w:rPr>
              <w:t>), Rust.</w:t>
            </w:r>
          </w:p>
        </w:tc>
      </w:tr>
      <w:tr w:rsidR="00A87177" w:rsidRPr="006F3FF2" w14:paraId="0AF5B95F" w14:textId="77777777" w:rsidTr="0042568C">
        <w:trPr>
          <w:trHeight w:val="545"/>
        </w:trPr>
        <w:tc>
          <w:tcPr>
            <w:tcW w:w="851" w:type="dxa"/>
          </w:tcPr>
          <w:p w14:paraId="2BA7E15A" w14:textId="77777777" w:rsidR="00A87177" w:rsidRPr="006F3FF2" w:rsidRDefault="00A87177" w:rsidP="009B5E0F">
            <w:pPr>
              <w:pStyle w:val="Table-Text"/>
              <w:rPr>
                <w:lang w:val="en-GB"/>
              </w:rPr>
            </w:pPr>
            <w:r w:rsidRPr="006F3FF2">
              <w:rPr>
                <w:lang w:val="en-GB"/>
              </w:rPr>
              <w:t>4</w:t>
            </w:r>
          </w:p>
        </w:tc>
        <w:tc>
          <w:tcPr>
            <w:tcW w:w="4258" w:type="dxa"/>
          </w:tcPr>
          <w:p w14:paraId="627D0273" w14:textId="6262D580" w:rsidR="00A87177" w:rsidRPr="006F3FF2" w:rsidRDefault="0042568C" w:rsidP="009B5E0F">
            <w:pPr>
              <w:pStyle w:val="Table-Text"/>
              <w:rPr>
                <w:lang w:val="en-GB"/>
              </w:rPr>
            </w:pPr>
            <w:r w:rsidRPr="006F3FF2">
              <w:rPr>
                <w:lang w:val="en-GB"/>
              </w:rPr>
              <w:t>Supported Browser</w:t>
            </w:r>
          </w:p>
        </w:tc>
        <w:tc>
          <w:tcPr>
            <w:tcW w:w="4195" w:type="dxa"/>
          </w:tcPr>
          <w:p w14:paraId="70D3DDED" w14:textId="5B1EEE66" w:rsidR="00A87177" w:rsidRPr="006F3FF2" w:rsidRDefault="0042568C" w:rsidP="009B5E0F">
            <w:pPr>
              <w:pStyle w:val="Table-Text"/>
              <w:spacing w:after="120"/>
              <w:rPr>
                <w:lang w:val="en-GB"/>
              </w:rPr>
            </w:pPr>
            <w:r w:rsidRPr="006F3FF2">
              <w:rPr>
                <w:lang w:val="en-GB"/>
              </w:rPr>
              <w:t>Google Chrome, Safari, Mozilla Firefox</w:t>
            </w:r>
          </w:p>
        </w:tc>
      </w:tr>
    </w:tbl>
    <w:p w14:paraId="6E0041AE" w14:textId="77777777" w:rsidR="00A87177" w:rsidRPr="006F3FF2" w:rsidRDefault="00A87177" w:rsidP="00595F5A">
      <w:pPr>
        <w:pStyle w:val="NormalFYP"/>
      </w:pPr>
    </w:p>
    <w:p w14:paraId="031B4966" w14:textId="64D82B4E" w:rsidR="00B26B48" w:rsidRPr="006F3FF2" w:rsidRDefault="00B26B48" w:rsidP="0042568C">
      <w:pPr>
        <w:pStyle w:val="Heading2"/>
        <w:numPr>
          <w:ilvl w:val="0"/>
          <w:numId w:val="0"/>
        </w:numPr>
      </w:pPr>
      <w:bookmarkStart w:id="138" w:name="_Toc170400876"/>
      <w:r w:rsidRPr="006F3FF2">
        <w:t>4.3.</w:t>
      </w:r>
      <w:r w:rsidRPr="006F3FF2">
        <w:tab/>
      </w:r>
      <w:bookmarkEnd w:id="133"/>
      <w:r w:rsidR="0042568C" w:rsidRPr="006F3FF2">
        <w:t>System Implementation</w:t>
      </w:r>
      <w:bookmarkEnd w:id="138"/>
    </w:p>
    <w:p w14:paraId="3D87D121" w14:textId="358386A0" w:rsidR="0042568C" w:rsidRPr="006F3FF2" w:rsidRDefault="0042568C" w:rsidP="0042568C">
      <w:pPr>
        <w:pStyle w:val="NormalFYP"/>
      </w:pPr>
      <w:r w:rsidRPr="006F3FF2">
        <w:t>The system implementation of the intelligent code review tool is detailed in this section.</w:t>
      </w:r>
    </w:p>
    <w:p w14:paraId="03735C4F" w14:textId="163F5E9B" w:rsidR="0042568C" w:rsidRPr="006F3FF2" w:rsidRDefault="0042568C" w:rsidP="0042568C">
      <w:pPr>
        <w:pStyle w:val="Heading3"/>
      </w:pPr>
      <w:bookmarkStart w:id="139" w:name="_Toc170400877"/>
      <w:r w:rsidRPr="006F3FF2">
        <w:t>4.3.1</w:t>
      </w:r>
      <w:r w:rsidRPr="006F3FF2">
        <w:tab/>
        <w:t>Setup and Configuration</w:t>
      </w:r>
      <w:bookmarkEnd w:id="139"/>
    </w:p>
    <w:p w14:paraId="1342DD36" w14:textId="44FCBD99" w:rsidR="0042568C" w:rsidRDefault="0042568C" w:rsidP="0042568C">
      <w:pPr>
        <w:pStyle w:val="NormalFYP"/>
      </w:pPr>
      <w:r w:rsidRPr="006F3FF2">
        <w:t>The setup of the development environment entails various installations and configurations for the frontend of the tool and backend of the tool:</w:t>
      </w:r>
    </w:p>
    <w:p w14:paraId="1CF61D59" w14:textId="77777777" w:rsidR="000D3EB6" w:rsidRDefault="00747910" w:rsidP="000D3EB6">
      <w:pPr>
        <w:pStyle w:val="HeadingSpec"/>
      </w:pPr>
      <w:r>
        <w:t>A.</w:t>
      </w:r>
      <w:r>
        <w:tab/>
        <w:t>Frontend and Backend Configuration</w:t>
      </w:r>
    </w:p>
    <w:p w14:paraId="0CADE4C1" w14:textId="2D44B880" w:rsidR="0042568C" w:rsidRPr="006F3FF2" w:rsidRDefault="00F76556" w:rsidP="000D3EB6">
      <w:pPr>
        <w:pStyle w:val="NormalFYP"/>
      </w:pPr>
      <w:r w:rsidRPr="006F3FF2">
        <w:t>In the frontend of the tool, React was used in the development</w:t>
      </w:r>
      <w:r w:rsidR="005A5B02">
        <w:t xml:space="preserve"> of the user interface</w:t>
      </w:r>
      <w:r w:rsidRPr="006F3FF2">
        <w:t>. First</w:t>
      </w:r>
      <w:r w:rsidR="0019449D">
        <w:t>, the React application is initialised using the</w:t>
      </w:r>
      <w:r w:rsidRPr="006F3FF2">
        <w:t xml:space="preserve"> </w:t>
      </w:r>
      <w:r w:rsidR="0019449D">
        <w:t>Vite</w:t>
      </w:r>
      <w:r w:rsidRPr="006F3FF2">
        <w:t xml:space="preserve"> bundler</w:t>
      </w:r>
      <w:r w:rsidR="00A810E7">
        <w:t xml:space="preserve">, which provides a fast development environment for React projects. </w:t>
      </w:r>
      <w:r w:rsidR="003B2002">
        <w:t>O</w:t>
      </w:r>
      <w:r w:rsidRPr="006F3FF2">
        <w:t>ther dependencies</w:t>
      </w:r>
      <w:r w:rsidR="0019449D">
        <w:t>, such as Tailwind CSS for the styling</w:t>
      </w:r>
      <w:r w:rsidR="003B2002">
        <w:t xml:space="preserve"> or </w:t>
      </w:r>
      <w:r w:rsidR="00213027">
        <w:t>React Redux Toolkit and Query for state management and API consumption</w:t>
      </w:r>
      <w:r w:rsidRPr="006F3FF2">
        <w:t xml:space="preserve">, </w:t>
      </w:r>
      <w:r w:rsidR="003B2002">
        <w:t xml:space="preserve">were installed </w:t>
      </w:r>
      <w:r w:rsidRPr="006F3FF2">
        <w:t>using the Node.js package manager</w:t>
      </w:r>
      <w:r w:rsidR="009378B0">
        <w:t xml:space="preserve"> for JavaScript</w:t>
      </w:r>
      <w:r w:rsidRPr="006F3FF2">
        <w:t>.</w:t>
      </w:r>
    </w:p>
    <w:p w14:paraId="40C13F92" w14:textId="5774CD2F" w:rsidR="00F76556" w:rsidRDefault="00F76556" w:rsidP="000D3EB6">
      <w:pPr>
        <w:pStyle w:val="NormalFYP"/>
      </w:pPr>
      <w:r w:rsidRPr="006F3FF2">
        <w:t xml:space="preserve">The backend of the tool is implemented using </w:t>
      </w:r>
      <w:r w:rsidR="003B2002">
        <w:t>E</w:t>
      </w:r>
      <w:r w:rsidRPr="006F3FF2">
        <w:t>xpress</w:t>
      </w:r>
      <w:r w:rsidR="000D3EB6">
        <w:t>.</w:t>
      </w:r>
      <w:r w:rsidRPr="006F3FF2">
        <w:t xml:space="preserve">js for the server side, where all the </w:t>
      </w:r>
      <w:r w:rsidR="000D3EB6" w:rsidRPr="006F3FF2">
        <w:t>API</w:t>
      </w:r>
      <w:r w:rsidRPr="006F3FF2">
        <w:t xml:space="preserve"> endpoints are</w:t>
      </w:r>
      <w:r w:rsidR="003B2002">
        <w:t xml:space="preserve"> created and served</w:t>
      </w:r>
      <w:r w:rsidRPr="006F3FF2">
        <w:t>. Node.js is also used to install all the dependencies of the backend server</w:t>
      </w:r>
      <w:r w:rsidR="009378B0">
        <w:t xml:space="preserve"> such as </w:t>
      </w:r>
      <w:proofErr w:type="spellStart"/>
      <w:r w:rsidR="0053278B" w:rsidRPr="0053278B">
        <w:t>jsonwebtoken</w:t>
      </w:r>
      <w:proofErr w:type="spellEnd"/>
      <w:r w:rsidR="0053278B">
        <w:t xml:space="preserve"> that is used in the generation of JWT tokens for all GitHub API endpoints</w:t>
      </w:r>
      <w:r w:rsidRPr="006F3FF2">
        <w:t>. For the integration with the LLM, python was used,</w:t>
      </w:r>
      <w:r w:rsidR="00291CA4">
        <w:t xml:space="preserve"> </w:t>
      </w:r>
      <w:r w:rsidRPr="006F3FF2">
        <w:t xml:space="preserve">the Flask </w:t>
      </w:r>
      <w:r w:rsidR="00291CA4">
        <w:t xml:space="preserve">python </w:t>
      </w:r>
      <w:r w:rsidRPr="006F3FF2">
        <w:t>framework to run a special server for the LLM</w:t>
      </w:r>
      <w:r w:rsidR="00D156A7">
        <w:t>, Llama-</w:t>
      </w:r>
      <w:proofErr w:type="spellStart"/>
      <w:r w:rsidR="00D156A7">
        <w:t>cpp</w:t>
      </w:r>
      <w:proofErr w:type="spellEnd"/>
      <w:r w:rsidR="00D156A7">
        <w:t xml:space="preserve"> that is used to </w:t>
      </w:r>
      <w:r w:rsidR="007517C9">
        <w:t>load and interact with the GGUF version of CodeLlama</w:t>
      </w:r>
      <w:r w:rsidRPr="006F3FF2">
        <w:t>.</w:t>
      </w:r>
    </w:p>
    <w:p w14:paraId="554F8176" w14:textId="29BDF080" w:rsidR="00F41634" w:rsidRDefault="00F41634" w:rsidP="00376051">
      <w:pPr>
        <w:pStyle w:val="HeadingSpec"/>
      </w:pPr>
      <w:r>
        <w:t>B.</w:t>
      </w:r>
      <w:r>
        <w:tab/>
      </w:r>
      <w:r w:rsidR="00376051">
        <w:t xml:space="preserve">Integration </w:t>
      </w:r>
      <w:r w:rsidR="00A32B47">
        <w:t>and Testing Phase</w:t>
      </w:r>
    </w:p>
    <w:p w14:paraId="4743F305" w14:textId="09CECA4F" w:rsidR="00A32B47" w:rsidRDefault="002338FE" w:rsidP="00A32B47">
      <w:pPr>
        <w:pStyle w:val="NormalFYP"/>
      </w:pPr>
      <w:r>
        <w:t xml:space="preserve">During the development of the application, </w:t>
      </w:r>
      <w:r w:rsidR="00E208C7">
        <w:t>the integration phase involved several key modules and components to ensure it fulfilled all the functional requirements of the application.</w:t>
      </w:r>
    </w:p>
    <w:p w14:paraId="6296724D" w14:textId="22D0426E" w:rsidR="00D74C2B" w:rsidRDefault="00355679" w:rsidP="00A32B47">
      <w:pPr>
        <w:pStyle w:val="NormalFYP"/>
      </w:pPr>
      <w:r>
        <w:lastRenderedPageBreak/>
        <w:t>For the import module of the application, integration with Git</w:t>
      </w:r>
      <w:r w:rsidR="00746278">
        <w:t xml:space="preserve">Hub was essential to </w:t>
      </w:r>
      <w:r w:rsidR="00A865F8">
        <w:t>enable users have access to their repositories</w:t>
      </w:r>
      <w:r w:rsidR="00C91F9B">
        <w:t xml:space="preserve"> if need be. </w:t>
      </w:r>
      <w:r w:rsidR="00580AF8">
        <w:t>GitHub</w:t>
      </w:r>
      <w:r w:rsidR="00EB2C2D">
        <w:t xml:space="preserve"> has several criteria</w:t>
      </w:r>
      <w:r w:rsidR="00B0686C">
        <w:t xml:space="preserve"> needed to integrate with external applications. The first was to create a GitHub App to get </w:t>
      </w:r>
      <w:r w:rsidR="006459CB">
        <w:t xml:space="preserve">a client id and client secret which are both needed in installing the app on a GitHub users account. After the creation of the GitHub App, generating Access Tokens would be required to consume any of the GitHub API’s such as </w:t>
      </w:r>
      <w:r w:rsidR="00410ADF">
        <w:t xml:space="preserve">the </w:t>
      </w:r>
      <w:r w:rsidR="00A72642">
        <w:t xml:space="preserve">get all users repo endpoint or get content from a specific </w:t>
      </w:r>
      <w:r w:rsidR="001877EB">
        <w:t>repository’s</w:t>
      </w:r>
      <w:r w:rsidR="00A72642">
        <w:t xml:space="preserve"> endpoint. All API consumption on the backend was done using JavaScript’s Fetch function</w:t>
      </w:r>
      <w:r w:rsidR="00D74C2B">
        <w:t xml:space="preserve">. </w:t>
      </w:r>
    </w:p>
    <w:p w14:paraId="2B6CDDFC" w14:textId="792DF75E" w:rsidR="00376051" w:rsidRDefault="00D74C2B" w:rsidP="005522DA">
      <w:pPr>
        <w:pStyle w:val="NormalFYP"/>
      </w:pPr>
      <w:r>
        <w:t>Another aspect of the import module was the manual import, which allows a user to import a single JavaScript file from their local machine. The code is then sent to the backend using the RTK</w:t>
      </w:r>
      <w:r w:rsidR="00C50D92">
        <w:t xml:space="preserve"> Query API slices created for that purpose.</w:t>
      </w:r>
    </w:p>
    <w:p w14:paraId="5029DB8F" w14:textId="60FC9F37" w:rsidR="00D93BD3" w:rsidRDefault="005522DA" w:rsidP="005522DA">
      <w:pPr>
        <w:pStyle w:val="NormalFYP"/>
      </w:pPr>
      <w:r>
        <w:t xml:space="preserve">Before integration with the backend of the application, </w:t>
      </w:r>
      <w:r w:rsidR="00EA581A">
        <w:t xml:space="preserve">CodeLlama </w:t>
      </w:r>
      <w:r w:rsidR="00025B35">
        <w:t>was tested using a small dataset of code snippets with their violations. This testing was done to determine the effi</w:t>
      </w:r>
      <w:r w:rsidR="00EA581A">
        <w:t xml:space="preserve">ciency of the LLM </w:t>
      </w:r>
      <w:r w:rsidR="006B53D5">
        <w:t xml:space="preserve">in explaining code violations </w:t>
      </w:r>
      <w:r w:rsidR="0065746E">
        <w:t>passed to it.</w:t>
      </w:r>
    </w:p>
    <w:p w14:paraId="5AE448FB" w14:textId="25EBCEED" w:rsidR="001877EB" w:rsidRDefault="001877EB" w:rsidP="005522DA">
      <w:pPr>
        <w:pStyle w:val="NormalFYP"/>
      </w:pPr>
      <w:r>
        <w:t xml:space="preserve">The editor module or component was integrated using a simple Syntax </w:t>
      </w:r>
      <w:r w:rsidR="0089057D">
        <w:t>Highlighter</w:t>
      </w:r>
      <w:r>
        <w:t xml:space="preserve"> Node package. This enabled all code snippets to be highlighted according to the JavaScript language. The code snippets and suggestions were passed from the backend after a user imports the code and a review on the code is done.</w:t>
      </w:r>
    </w:p>
    <w:p w14:paraId="4C13698C" w14:textId="06259EA9" w:rsidR="001877EB" w:rsidRPr="006F3FF2" w:rsidRDefault="001877EB" w:rsidP="005522DA">
      <w:pPr>
        <w:pStyle w:val="NormalFYP"/>
      </w:pPr>
      <w:r>
        <w:t>Finally, in testing all components of the application,</w:t>
      </w:r>
      <w:r w:rsidR="0089057D">
        <w:t xml:space="preserve"> each process of connecting a GitHub account to </w:t>
      </w:r>
      <w:r w:rsidR="00CD439F">
        <w:t>reviewing</w:t>
      </w:r>
      <w:r w:rsidR="0089057D">
        <w:t xml:space="preserve"> and </w:t>
      </w:r>
      <w:r w:rsidR="00CD439F">
        <w:t xml:space="preserve">downloading the reviewed code was tested several times. Each bug encountered was </w:t>
      </w:r>
      <w:r w:rsidR="00B73818">
        <w:t>analysed and fixed to ensure that the application worked as intended.</w:t>
      </w:r>
    </w:p>
    <w:p w14:paraId="697AF424" w14:textId="3924A1B4" w:rsidR="008630BA" w:rsidRPr="006F3FF2" w:rsidRDefault="007B5BEE" w:rsidP="00F76556">
      <w:pPr>
        <w:pStyle w:val="Heading2"/>
        <w:numPr>
          <w:ilvl w:val="0"/>
          <w:numId w:val="0"/>
        </w:numPr>
      </w:pPr>
      <w:bookmarkStart w:id="140" w:name="_Toc169592542"/>
      <w:bookmarkStart w:id="141" w:name="_Toc170400878"/>
      <w:r w:rsidRPr="006F3FF2">
        <w:t>4.4</w:t>
      </w:r>
      <w:r w:rsidR="004132D2" w:rsidRPr="006F3FF2">
        <w:t>.</w:t>
      </w:r>
      <w:r w:rsidR="004132D2" w:rsidRPr="006F3FF2">
        <w:tab/>
      </w:r>
      <w:bookmarkEnd w:id="140"/>
      <w:r w:rsidR="00F76556" w:rsidRPr="006F3FF2">
        <w:t>Development Methodology</w:t>
      </w:r>
      <w:bookmarkEnd w:id="141"/>
    </w:p>
    <w:p w14:paraId="235776EF" w14:textId="77777777" w:rsidR="00A91C35" w:rsidRDefault="00A91C35" w:rsidP="005C782C">
      <w:pPr>
        <w:pStyle w:val="NormalFYP"/>
      </w:pPr>
      <w:bookmarkStart w:id="142" w:name="_Toc169592543"/>
      <w:bookmarkStart w:id="143" w:name="_Toc82517239"/>
      <w:r w:rsidRPr="00A91C35">
        <w:t>The software development methodology applied to implement the developed system is an agile approach. Agile methods are mainly iterative and incremental by nature and share key features of collaboration, flexibility, and adaptability. The agile approach always involves continuous feedback, a rapid development cycle, and responses to changing needs. The process is broken down into sprints, each orienting toward certain features or functionalities. The agile methodology allows the development team to offer a working product incrementally, thereby ensuring that the user requirements and expectations for the system are met.</w:t>
      </w:r>
    </w:p>
    <w:p w14:paraId="7E4BE0C7" w14:textId="3502ECD8" w:rsidR="00F76556" w:rsidRPr="006F3FF2" w:rsidRDefault="00F76556" w:rsidP="005C782C">
      <w:pPr>
        <w:pStyle w:val="NormalFYP"/>
      </w:pPr>
      <w:r w:rsidRPr="006F3FF2">
        <w:lastRenderedPageBreak/>
        <w:t xml:space="preserve">The study involved initially following the waterfall model to define the system requirements, </w:t>
      </w:r>
      <w:r w:rsidR="00EA581A" w:rsidRPr="006F3FF2">
        <w:t>analyse</w:t>
      </w:r>
      <w:r w:rsidRPr="006F3FF2">
        <w:t xml:space="preserve"> the system, design the system, and implement the system. However, the development process was later shifted to an agile approach to accommodate changing requirements, incorporate feedback, and deliver a working system incrementally.</w:t>
      </w:r>
    </w:p>
    <w:p w14:paraId="6D92685D" w14:textId="32513C86" w:rsidR="00845E7E" w:rsidRPr="006F3FF2" w:rsidRDefault="00845E7E" w:rsidP="00F76556">
      <w:pPr>
        <w:pStyle w:val="Heading2"/>
      </w:pPr>
      <w:bookmarkStart w:id="144" w:name="_Toc170400879"/>
      <w:r w:rsidRPr="006F3FF2">
        <w:t>4.5.</w:t>
      </w:r>
      <w:r w:rsidRPr="006F3FF2">
        <w:tab/>
      </w:r>
      <w:bookmarkEnd w:id="142"/>
      <w:r w:rsidR="00F76556" w:rsidRPr="006F3FF2">
        <w:t>Implementation Tools</w:t>
      </w:r>
      <w:bookmarkEnd w:id="144"/>
    </w:p>
    <w:bookmarkEnd w:id="143"/>
    <w:p w14:paraId="34FD44B5" w14:textId="0C356D35" w:rsidR="00ED765D" w:rsidRPr="006F3FF2" w:rsidRDefault="00F76556" w:rsidP="00ED765D">
      <w:pPr>
        <w:pStyle w:val="Text"/>
        <w:keepNext/>
        <w:rPr>
          <w:lang w:val="en-GB"/>
        </w:rPr>
      </w:pPr>
      <w:r w:rsidRPr="006F3FF2">
        <w:rPr>
          <w:lang w:val="en-GB"/>
        </w:rPr>
        <w:t>These are the tools used to implement the system. They include the programming languages, libraries, and frameworks used to develop the system.</w:t>
      </w:r>
    </w:p>
    <w:p w14:paraId="52433654" w14:textId="74D4AAB7" w:rsidR="00255C75" w:rsidRPr="006F3FF2" w:rsidRDefault="00255C75" w:rsidP="00255C75">
      <w:pPr>
        <w:pStyle w:val="HeadingSpec"/>
      </w:pPr>
      <w:r w:rsidRPr="006F3FF2">
        <w:t>A.</w:t>
      </w:r>
      <w:r w:rsidRPr="006F3FF2">
        <w:tab/>
      </w:r>
      <w:r w:rsidR="006F3FF2" w:rsidRPr="006F3FF2">
        <w:t>JavaScript</w:t>
      </w:r>
      <w:r w:rsidRPr="006F3FF2">
        <w:t xml:space="preserve"> </w:t>
      </w:r>
    </w:p>
    <w:p w14:paraId="497C1848" w14:textId="5393A168" w:rsidR="00255C75" w:rsidRPr="006F3FF2" w:rsidRDefault="006F3FF2" w:rsidP="00ED765D">
      <w:pPr>
        <w:pStyle w:val="Text"/>
        <w:keepNext/>
        <w:rPr>
          <w:lang w:val="en-GB"/>
        </w:rPr>
      </w:pPr>
      <w:r w:rsidRPr="006F3FF2">
        <w:rPr>
          <w:lang w:val="en-GB"/>
        </w:rPr>
        <w:t>JavaScript</w:t>
      </w:r>
      <w:r w:rsidR="00255C75" w:rsidRPr="006F3FF2">
        <w:rPr>
          <w:lang w:val="en-GB"/>
        </w:rPr>
        <w:t xml:space="preserve"> is a versatile programming language that is widely used for web development. It is essential for building interactive web applications and dynamic content on websites. In the proposed system, </w:t>
      </w:r>
      <w:r w:rsidRPr="006F3FF2">
        <w:rPr>
          <w:lang w:val="en-GB"/>
        </w:rPr>
        <w:t>JavaScript</w:t>
      </w:r>
      <w:r w:rsidR="00255C75" w:rsidRPr="006F3FF2">
        <w:rPr>
          <w:lang w:val="en-GB"/>
        </w:rPr>
        <w:t xml:space="preserve"> was used for the front</w:t>
      </w:r>
      <w:r w:rsidR="00255C75" w:rsidRPr="006F3FF2">
        <w:rPr>
          <w:lang w:val="en-GB"/>
        </w:rPr>
        <w:noBreakHyphen/>
        <w:t xml:space="preserve">end development, utilising the React Framework with the vite bundler, and was also used in part of the backend development for serving endpoints and other API logic. </w:t>
      </w:r>
    </w:p>
    <w:p w14:paraId="2C787EF1" w14:textId="57603270" w:rsidR="00255C75" w:rsidRPr="006F3FF2" w:rsidRDefault="00255C75" w:rsidP="00255C75">
      <w:pPr>
        <w:pStyle w:val="HeadingSpec"/>
      </w:pPr>
      <w:r w:rsidRPr="006F3FF2">
        <w:t>B.</w:t>
      </w:r>
      <w:r w:rsidRPr="006F3FF2">
        <w:tab/>
        <w:t xml:space="preserve">Python </w:t>
      </w:r>
    </w:p>
    <w:p w14:paraId="753FE7BA" w14:textId="319E54EF" w:rsidR="00255C75" w:rsidRPr="006F3FF2" w:rsidRDefault="00255C75" w:rsidP="00137EC8">
      <w:pPr>
        <w:pStyle w:val="Text"/>
        <w:keepNext/>
        <w:spacing w:after="120"/>
        <w:rPr>
          <w:lang w:val="en-GB"/>
        </w:rPr>
      </w:pPr>
      <w:r w:rsidRPr="006F3FF2">
        <w:rPr>
          <w:lang w:val="en-GB"/>
        </w:rPr>
        <w:t>Python is a high</w:t>
      </w:r>
      <w:r w:rsidRPr="006F3FF2">
        <w:rPr>
          <w:lang w:val="en-GB"/>
        </w:rPr>
        <w:noBreakHyphen/>
        <w:t xml:space="preserve">level programming language known for its simplicity and readability. It is widely used for various applications, including web development, data analysis, and artificial intelligence. In the proposed system, Python was used for the backend development, to </w:t>
      </w:r>
      <w:r w:rsidR="00137EC8">
        <w:rPr>
          <w:lang w:val="en-GB"/>
        </w:rPr>
        <w:t xml:space="preserve">load and prompt </w:t>
      </w:r>
      <w:r w:rsidRPr="006F3FF2">
        <w:rPr>
          <w:lang w:val="en-GB"/>
        </w:rPr>
        <w:t xml:space="preserve">the CodeLlama </w:t>
      </w:r>
      <w:r w:rsidR="00137EC8">
        <w:rPr>
          <w:lang w:val="en-GB"/>
        </w:rPr>
        <w:t>model</w:t>
      </w:r>
      <w:r w:rsidRPr="006F3FF2">
        <w:rPr>
          <w:lang w:val="en-GB"/>
        </w:rPr>
        <w:t xml:space="preserve">. Libraries such as the Torch, Transformers (from hugging face) and more was utilized in the preparation of the model for the software system. </w:t>
      </w:r>
    </w:p>
    <w:p w14:paraId="1F452625" w14:textId="0EAEA542" w:rsidR="00255C75" w:rsidRPr="006F3FF2" w:rsidRDefault="00255C75" w:rsidP="00255C75">
      <w:pPr>
        <w:pStyle w:val="HeadingSpec"/>
      </w:pPr>
      <w:r w:rsidRPr="006F3FF2">
        <w:t>C.</w:t>
      </w:r>
      <w:r w:rsidRPr="006F3FF2">
        <w:tab/>
        <w:t xml:space="preserve">Rust </w:t>
      </w:r>
    </w:p>
    <w:p w14:paraId="3C0DF744" w14:textId="393ECE9F" w:rsidR="00255C75" w:rsidRPr="006F3FF2" w:rsidRDefault="00255C75" w:rsidP="00137EC8">
      <w:pPr>
        <w:pStyle w:val="Text"/>
        <w:keepNext/>
        <w:spacing w:after="120"/>
        <w:rPr>
          <w:lang w:val="en-GB"/>
        </w:rPr>
      </w:pPr>
      <w:r w:rsidRPr="006F3FF2">
        <w:rPr>
          <w:lang w:val="en-GB"/>
        </w:rPr>
        <w:t>Rust is a systems programming language known for its performance, reliability, and memory safety. It is often used for low</w:t>
      </w:r>
      <w:r w:rsidRPr="006F3FF2">
        <w:rPr>
          <w:lang w:val="en-GB"/>
        </w:rPr>
        <w:noBreakHyphen/>
        <w:t>level programming tasks and building high</w:t>
      </w:r>
      <w:r w:rsidRPr="006F3FF2">
        <w:rPr>
          <w:lang w:val="en-GB"/>
        </w:rPr>
        <w:noBreakHyphen/>
        <w:t xml:space="preserve">performance applications. In the proposed system, Rust was used for the static analysis engine, which tokenizes, parses, and </w:t>
      </w:r>
      <w:r w:rsidR="00137EC8" w:rsidRPr="006F3FF2">
        <w:rPr>
          <w:lang w:val="en-GB"/>
        </w:rPr>
        <w:t>analyses</w:t>
      </w:r>
      <w:r w:rsidRPr="006F3FF2">
        <w:rPr>
          <w:lang w:val="en-GB"/>
        </w:rPr>
        <w:t xml:space="preserve"> the user</w:t>
      </w:r>
      <w:r w:rsidRPr="006F3FF2">
        <w:rPr>
          <w:lang w:val="en-GB"/>
        </w:rPr>
        <w:noBreakHyphen/>
        <w:t xml:space="preserve">submitted code. The Rust programming language was chosen for its speed, safety features, and suitability for building efficient code analysis tools. </w:t>
      </w:r>
    </w:p>
    <w:p w14:paraId="1EB2A722" w14:textId="1AF07512" w:rsidR="00255C75" w:rsidRPr="006F3FF2" w:rsidRDefault="00255C75" w:rsidP="00255C75">
      <w:pPr>
        <w:pStyle w:val="HeadingSpec"/>
      </w:pPr>
      <w:r w:rsidRPr="006F3FF2">
        <w:t>D.</w:t>
      </w:r>
      <w:r w:rsidRPr="006F3FF2">
        <w:tab/>
        <w:t xml:space="preserve">Visual Studio Code </w:t>
      </w:r>
    </w:p>
    <w:p w14:paraId="1F0E6B61" w14:textId="7ED3CED4" w:rsidR="00255C75" w:rsidRPr="006F3FF2" w:rsidRDefault="00255C75" w:rsidP="00137EC8">
      <w:pPr>
        <w:pStyle w:val="Text"/>
        <w:keepNext/>
        <w:spacing w:after="120"/>
        <w:rPr>
          <w:lang w:val="en-GB"/>
        </w:rPr>
      </w:pPr>
      <w:r w:rsidRPr="006F3FF2">
        <w:rPr>
          <w:lang w:val="en-GB"/>
        </w:rPr>
        <w:t xml:space="preserve">Visual Studio Code is a popular code editor developed by Microsoft. It is widely used by developers for its versatility, extensibility, and rich feature set. In the proposed system, Visual </w:t>
      </w:r>
      <w:r w:rsidRPr="006F3FF2">
        <w:rPr>
          <w:lang w:val="en-GB"/>
        </w:rPr>
        <w:lastRenderedPageBreak/>
        <w:t>Studio Code was used as the primary code editor for developing the system components.</w:t>
      </w:r>
    </w:p>
    <w:p w14:paraId="7AE9CC6D" w14:textId="42B41BE9" w:rsidR="008630BA" w:rsidRPr="006F3FF2" w:rsidRDefault="00E45112" w:rsidP="00F76556">
      <w:pPr>
        <w:pStyle w:val="Heading2"/>
        <w:numPr>
          <w:ilvl w:val="0"/>
          <w:numId w:val="0"/>
        </w:numPr>
      </w:pPr>
      <w:bookmarkStart w:id="145" w:name="_Toc169592544"/>
      <w:bookmarkStart w:id="146" w:name="_Toc170400880"/>
      <w:r w:rsidRPr="006F3FF2">
        <w:t>4.</w:t>
      </w:r>
      <w:r w:rsidR="00255C75" w:rsidRPr="006F3FF2">
        <w:t>5</w:t>
      </w:r>
      <w:r w:rsidR="002A010F" w:rsidRPr="006F3FF2">
        <w:t>.</w:t>
      </w:r>
      <w:r w:rsidR="002A010F" w:rsidRPr="006F3FF2">
        <w:tab/>
      </w:r>
      <w:bookmarkEnd w:id="145"/>
      <w:r w:rsidR="00255C75" w:rsidRPr="006F3FF2">
        <w:t>Program Modules and interfaces</w:t>
      </w:r>
      <w:bookmarkEnd w:id="146"/>
    </w:p>
    <w:p w14:paraId="07B04720" w14:textId="6E4789B5" w:rsidR="00255C75" w:rsidRPr="006F3FF2" w:rsidRDefault="00255C75" w:rsidP="00255C75">
      <w:pPr>
        <w:pStyle w:val="NormalFYP"/>
      </w:pPr>
      <w:r w:rsidRPr="006F3FF2">
        <w:t>This section details the sections of the user interface and modules of the intelligent code review system.</w:t>
      </w:r>
    </w:p>
    <w:p w14:paraId="0A919E0C" w14:textId="5D84C957" w:rsidR="00255C75" w:rsidRPr="006F3FF2" w:rsidRDefault="00255C75" w:rsidP="00255C75">
      <w:pPr>
        <w:pStyle w:val="Heading3"/>
      </w:pPr>
      <w:bookmarkStart w:id="147" w:name="_Toc170400881"/>
      <w:r w:rsidRPr="006F3FF2">
        <w:t>4.5.1</w:t>
      </w:r>
      <w:r w:rsidRPr="006F3FF2">
        <w:tab/>
        <w:t>The Import Module</w:t>
      </w:r>
      <w:bookmarkEnd w:id="147"/>
    </w:p>
    <w:p w14:paraId="7948C10B" w14:textId="77777777" w:rsidR="00D73A2F" w:rsidRDefault="00255C75" w:rsidP="00255C75">
      <w:pPr>
        <w:pStyle w:val="NormalFYP"/>
      </w:pPr>
      <w:r w:rsidRPr="006F3FF2">
        <w:t>This is the screen where users choose where to import their code from. They can either import from GitHub or upload their code directly.</w:t>
      </w:r>
      <w:r w:rsidR="00710324">
        <w:t xml:space="preserve"> These screens show the </w:t>
      </w:r>
      <w:r w:rsidR="00FE1DAE">
        <w:t xml:space="preserve">integration with </w:t>
      </w:r>
      <w:proofErr w:type="spellStart"/>
      <w:r w:rsidR="00FE1DAE">
        <w:t>Github</w:t>
      </w:r>
      <w:proofErr w:type="spellEnd"/>
      <w:r w:rsidR="00FE1DAE">
        <w:t xml:space="preserve"> to retrieve user repositories. In Figure 4.2, it alerts the user to authorize the application before installing it on their GitHub account.</w:t>
      </w:r>
      <w:r w:rsidR="00D73A2F">
        <w:t xml:space="preserve"> One the authorize button is clicked it take the user to the GitHub portal where the application can then be installed.</w:t>
      </w:r>
      <w:r w:rsidRPr="006F3FF2">
        <w:t xml:space="preserve"> </w:t>
      </w:r>
      <w:r w:rsidR="00D73A2F">
        <w:t>All the import module</w:t>
      </w:r>
      <w:r w:rsidRPr="006F3FF2">
        <w:t xml:space="preserve"> screens are shown in Figures 4.</w:t>
      </w:r>
      <w:r w:rsidR="00E400E7" w:rsidRPr="006F3FF2">
        <w:t>1</w:t>
      </w:r>
      <w:r w:rsidRPr="006F3FF2">
        <w:t xml:space="preserve"> to 4.</w:t>
      </w:r>
      <w:r w:rsidR="00E400E7" w:rsidRPr="006F3FF2">
        <w:t>3</w:t>
      </w:r>
      <w:r w:rsidRPr="006F3FF2">
        <w:t>.</w:t>
      </w:r>
    </w:p>
    <w:p w14:paraId="452F59FF" w14:textId="77777777" w:rsidR="00D73A2F" w:rsidRDefault="00D73A2F" w:rsidP="00D73A2F">
      <w:pPr>
        <w:pStyle w:val="NormalFYP"/>
        <w:ind w:left="60"/>
        <w:jc w:val="center"/>
      </w:pPr>
      <w:r w:rsidRPr="006F3FF2">
        <w:rPr>
          <w:noProof/>
        </w:rPr>
        <w:drawing>
          <wp:inline distT="0" distB="0" distL="0" distR="0" wp14:anchorId="2C1D7B90" wp14:editId="43FED76B">
            <wp:extent cx="4785360" cy="3598592"/>
            <wp:effectExtent l="0" t="0" r="0" b="1905"/>
            <wp:docPr id="7084776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85360" cy="3598592"/>
                    </a:xfrm>
                    <a:prstGeom prst="rect">
                      <a:avLst/>
                    </a:prstGeom>
                    <a:noFill/>
                    <a:ln>
                      <a:noFill/>
                    </a:ln>
                  </pic:spPr>
                </pic:pic>
              </a:graphicData>
            </a:graphic>
          </wp:inline>
        </w:drawing>
      </w:r>
    </w:p>
    <w:p w14:paraId="039B3BB1" w14:textId="0DFE497D" w:rsidR="00255C75" w:rsidRPr="00F36491" w:rsidRDefault="00255C75" w:rsidP="00D73A2F">
      <w:pPr>
        <w:pStyle w:val="NormalFYP"/>
        <w:ind w:left="60"/>
        <w:jc w:val="center"/>
        <w:rPr>
          <w:b/>
          <w:bCs/>
        </w:rPr>
      </w:pPr>
      <w:bookmarkStart w:id="148" w:name="_Toc170401034"/>
      <w:bookmarkStart w:id="149" w:name="_Toc170447883"/>
      <w:r w:rsidRPr="00F36491">
        <w:rPr>
          <w:b/>
          <w:bCs/>
        </w:rPr>
        <w:t xml:space="preserve">Figure </w:t>
      </w:r>
      <w:r w:rsidR="00491A41">
        <w:rPr>
          <w:b/>
          <w:bCs/>
        </w:rPr>
        <w:fldChar w:fldCharType="begin"/>
      </w:r>
      <w:r w:rsidR="00491A41">
        <w:rPr>
          <w:b/>
          <w:bCs/>
        </w:rPr>
        <w:instrText xml:space="preserve"> STYLEREF 1 \s </w:instrText>
      </w:r>
      <w:r w:rsidR="00491A41">
        <w:rPr>
          <w:b/>
          <w:bCs/>
        </w:rPr>
        <w:fldChar w:fldCharType="separate"/>
      </w:r>
      <w:r w:rsidR="00AD51F2">
        <w:rPr>
          <w:b/>
          <w:bCs/>
          <w:noProof/>
        </w:rPr>
        <w:t>4</w:t>
      </w:r>
      <w:r w:rsidR="00491A41">
        <w:rPr>
          <w:b/>
          <w:bCs/>
        </w:rPr>
        <w:fldChar w:fldCharType="end"/>
      </w:r>
      <w:r w:rsidR="00491A41">
        <w:rPr>
          <w:b/>
          <w:bCs/>
        </w:rPr>
        <w:t>.</w:t>
      </w:r>
      <w:r w:rsidR="00491A41">
        <w:rPr>
          <w:b/>
          <w:bCs/>
        </w:rPr>
        <w:fldChar w:fldCharType="begin"/>
      </w:r>
      <w:r w:rsidR="00491A41">
        <w:rPr>
          <w:b/>
          <w:bCs/>
        </w:rPr>
        <w:instrText xml:space="preserve"> SEQ Figure \* ARABIC \s 1 </w:instrText>
      </w:r>
      <w:r w:rsidR="00491A41">
        <w:rPr>
          <w:b/>
          <w:bCs/>
        </w:rPr>
        <w:fldChar w:fldCharType="separate"/>
      </w:r>
      <w:r w:rsidR="00AD51F2">
        <w:rPr>
          <w:b/>
          <w:bCs/>
          <w:noProof/>
        </w:rPr>
        <w:t>1</w:t>
      </w:r>
      <w:r w:rsidR="00491A41">
        <w:rPr>
          <w:b/>
          <w:bCs/>
        </w:rPr>
        <w:fldChar w:fldCharType="end"/>
      </w:r>
      <w:r w:rsidRPr="00F36491">
        <w:rPr>
          <w:b/>
          <w:bCs/>
        </w:rPr>
        <w:t xml:space="preserve"> The import and Sign in Pages</w:t>
      </w:r>
      <w:bookmarkEnd w:id="148"/>
      <w:bookmarkEnd w:id="149"/>
    </w:p>
    <w:p w14:paraId="7F8526BD" w14:textId="77777777" w:rsidR="00255C75" w:rsidRPr="006F3FF2" w:rsidRDefault="00255C75" w:rsidP="001472A2">
      <w:pPr>
        <w:keepNext/>
        <w:jc w:val="center"/>
      </w:pPr>
      <w:r w:rsidRPr="006F3FF2">
        <w:rPr>
          <w:noProof/>
        </w:rPr>
        <w:lastRenderedPageBreak/>
        <w:drawing>
          <wp:inline distT="0" distB="0" distL="0" distR="0" wp14:anchorId="2B136DF2" wp14:editId="0D7945FF">
            <wp:extent cx="4754880" cy="3580424"/>
            <wp:effectExtent l="0" t="0" r="7620" b="1270"/>
            <wp:docPr id="4836235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65541" cy="3588452"/>
                    </a:xfrm>
                    <a:prstGeom prst="rect">
                      <a:avLst/>
                    </a:prstGeom>
                    <a:noFill/>
                    <a:ln>
                      <a:noFill/>
                    </a:ln>
                  </pic:spPr>
                </pic:pic>
              </a:graphicData>
            </a:graphic>
          </wp:inline>
        </w:drawing>
      </w:r>
    </w:p>
    <w:p w14:paraId="779022B5" w14:textId="25DE8BB5" w:rsidR="00255C75" w:rsidRPr="006F3FF2" w:rsidRDefault="00255C75" w:rsidP="00170A95">
      <w:pPr>
        <w:pStyle w:val="Caption"/>
      </w:pPr>
      <w:bookmarkStart w:id="150" w:name="_Toc170401035"/>
      <w:bookmarkStart w:id="151" w:name="_Toc170447884"/>
      <w:r w:rsidRPr="006F3FF2">
        <w:t xml:space="preserve">Figure </w:t>
      </w:r>
      <w:r w:rsidR="00491A41">
        <w:fldChar w:fldCharType="begin"/>
      </w:r>
      <w:r w:rsidR="00491A41">
        <w:instrText xml:space="preserve"> STYLEREF 1 \s </w:instrText>
      </w:r>
      <w:r w:rsidR="00491A41">
        <w:fldChar w:fldCharType="separate"/>
      </w:r>
      <w:r w:rsidR="00AD51F2">
        <w:rPr>
          <w:noProof/>
        </w:rPr>
        <w:t>4</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2</w:t>
      </w:r>
      <w:r w:rsidR="00491A41">
        <w:fldChar w:fldCharType="end"/>
      </w:r>
      <w:r w:rsidRPr="006F3FF2">
        <w:t xml:space="preserve"> The </w:t>
      </w:r>
      <w:r w:rsidR="00F36491">
        <w:t>authorization</w:t>
      </w:r>
      <w:r w:rsidRPr="006F3FF2">
        <w:t xml:space="preserve"> page for </w:t>
      </w:r>
      <w:r w:rsidR="00F36491">
        <w:t>GitHub</w:t>
      </w:r>
      <w:r w:rsidRPr="006F3FF2">
        <w:t xml:space="preserve"> </w:t>
      </w:r>
      <w:r w:rsidR="00F36491">
        <w:t>Authentication.</w:t>
      </w:r>
      <w:bookmarkEnd w:id="150"/>
      <w:bookmarkEnd w:id="151"/>
    </w:p>
    <w:p w14:paraId="57F41C59" w14:textId="77777777" w:rsidR="00255C75" w:rsidRPr="006F3FF2" w:rsidRDefault="00255C75" w:rsidP="001472A2">
      <w:pPr>
        <w:keepNext/>
        <w:jc w:val="center"/>
      </w:pPr>
      <w:r w:rsidRPr="006F3FF2">
        <w:rPr>
          <w:noProof/>
        </w:rPr>
        <w:drawing>
          <wp:inline distT="0" distB="0" distL="0" distR="0" wp14:anchorId="1C3F552C" wp14:editId="3A205374">
            <wp:extent cx="4458511" cy="3352800"/>
            <wp:effectExtent l="0" t="0" r="0" b="0"/>
            <wp:docPr id="88535341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353418" name="Picture 10" descr="A screenshot of a comput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61565" cy="3355097"/>
                    </a:xfrm>
                    <a:prstGeom prst="rect">
                      <a:avLst/>
                    </a:prstGeom>
                    <a:noFill/>
                    <a:ln>
                      <a:noFill/>
                    </a:ln>
                  </pic:spPr>
                </pic:pic>
              </a:graphicData>
            </a:graphic>
          </wp:inline>
        </w:drawing>
      </w:r>
    </w:p>
    <w:p w14:paraId="1DCB92B5" w14:textId="63B6ECF5" w:rsidR="00255C75" w:rsidRPr="006F3FF2" w:rsidRDefault="00255C75" w:rsidP="00170A95">
      <w:pPr>
        <w:pStyle w:val="Caption"/>
      </w:pPr>
      <w:bookmarkStart w:id="152" w:name="_Toc170401036"/>
      <w:bookmarkStart w:id="153" w:name="_Toc170447885"/>
      <w:r w:rsidRPr="006F3FF2">
        <w:t xml:space="preserve">Figure </w:t>
      </w:r>
      <w:r w:rsidR="00491A41">
        <w:fldChar w:fldCharType="begin"/>
      </w:r>
      <w:r w:rsidR="00491A41">
        <w:instrText xml:space="preserve"> STYLEREF 1 \s </w:instrText>
      </w:r>
      <w:r w:rsidR="00491A41">
        <w:fldChar w:fldCharType="separate"/>
      </w:r>
      <w:r w:rsidR="00AD51F2">
        <w:rPr>
          <w:noProof/>
        </w:rPr>
        <w:t>4</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3</w:t>
      </w:r>
      <w:r w:rsidR="00491A41">
        <w:fldChar w:fldCharType="end"/>
      </w:r>
      <w:r w:rsidRPr="006F3FF2">
        <w:t xml:space="preserve"> The import page for choosing a specific repository</w:t>
      </w:r>
      <w:bookmarkEnd w:id="152"/>
      <w:bookmarkEnd w:id="153"/>
    </w:p>
    <w:p w14:paraId="24F83C3D" w14:textId="77777777" w:rsidR="00A13D58" w:rsidRDefault="00A13D58" w:rsidP="00255C75">
      <w:pPr>
        <w:pStyle w:val="Heading3"/>
      </w:pPr>
      <w:bookmarkStart w:id="154" w:name="_Toc169592545"/>
    </w:p>
    <w:p w14:paraId="14E02BEA" w14:textId="007F0BE7" w:rsidR="008630BA" w:rsidRPr="006F3FF2" w:rsidRDefault="00E45112" w:rsidP="00255C75">
      <w:pPr>
        <w:pStyle w:val="Heading3"/>
      </w:pPr>
      <w:bookmarkStart w:id="155" w:name="_Toc170400882"/>
      <w:r w:rsidRPr="006F3FF2">
        <w:lastRenderedPageBreak/>
        <w:t>4.</w:t>
      </w:r>
      <w:r w:rsidR="00255C75" w:rsidRPr="006F3FF2">
        <w:t>5</w:t>
      </w:r>
      <w:r w:rsidR="00EE59C7" w:rsidRPr="006F3FF2">
        <w:t>.</w:t>
      </w:r>
      <w:r w:rsidR="00255C75" w:rsidRPr="006F3FF2">
        <w:t>2</w:t>
      </w:r>
      <w:r w:rsidR="00EE59C7" w:rsidRPr="006F3FF2">
        <w:tab/>
      </w:r>
      <w:bookmarkEnd w:id="154"/>
      <w:r w:rsidR="00255C75" w:rsidRPr="006F3FF2">
        <w:t>The Code Review Module</w:t>
      </w:r>
      <w:bookmarkEnd w:id="155"/>
    </w:p>
    <w:p w14:paraId="11956E7E" w14:textId="77777777" w:rsidR="005E39E6" w:rsidRDefault="00255C75" w:rsidP="005E39E6">
      <w:pPr>
        <w:pStyle w:val="NormalFYP"/>
      </w:pPr>
      <w:bookmarkStart w:id="156" w:name="_Toc169592546"/>
      <w:r w:rsidRPr="006F3FF2">
        <w:t xml:space="preserve">This module is where the </w:t>
      </w:r>
      <w:r w:rsidR="00D84A73">
        <w:t xml:space="preserve">after the </w:t>
      </w:r>
      <w:r w:rsidRPr="006F3FF2">
        <w:t xml:space="preserve">code </w:t>
      </w:r>
      <w:r w:rsidR="00D84A73">
        <w:t>has been reviewed</w:t>
      </w:r>
      <w:r w:rsidR="00137EC8" w:rsidRPr="006F3FF2">
        <w:t>,</w:t>
      </w:r>
      <w:r w:rsidR="00D84A73">
        <w:t xml:space="preserve"> the </w:t>
      </w:r>
      <w:r w:rsidRPr="006F3FF2">
        <w:t>suggestions are presented to the user</w:t>
      </w:r>
      <w:r w:rsidR="00507926">
        <w:t xml:space="preserve"> in a simple read-only editor layout</w:t>
      </w:r>
      <w:r w:rsidRPr="006F3FF2">
        <w:t xml:space="preserve">. </w:t>
      </w:r>
      <w:r w:rsidR="00507926">
        <w:t xml:space="preserve">In the </w:t>
      </w:r>
      <w:r w:rsidR="007F77AB">
        <w:t xml:space="preserve">figure below, it shows the error lines in a light orange </w:t>
      </w:r>
      <w:r w:rsidR="00010311">
        <w:t>colour</w:t>
      </w:r>
      <w:r w:rsidR="007F77AB">
        <w:t xml:space="preserve"> to indicate to the user where the code violations were found. A user can then click on the </w:t>
      </w:r>
      <w:r w:rsidR="00010311">
        <w:t xml:space="preserve">error lines to view the suggestions from the code review. The suggestions can be </w:t>
      </w:r>
      <w:r w:rsidR="00075CCE">
        <w:t xml:space="preserve">expanded as show in Figure 4.5, to provide more explanations and resources based on the rule violated. </w:t>
      </w:r>
      <w:r w:rsidRPr="006F3FF2">
        <w:t>The screens are shown in the figure</w:t>
      </w:r>
      <w:r w:rsidR="006E6649">
        <w:t>s 4.4 to 4.5</w:t>
      </w:r>
      <w:r w:rsidRPr="006F3FF2">
        <w:t xml:space="preserve">. </w:t>
      </w:r>
      <w:bookmarkStart w:id="157" w:name="_Toc169592547"/>
      <w:bookmarkEnd w:id="156"/>
    </w:p>
    <w:p w14:paraId="608BAACC" w14:textId="77777777" w:rsidR="00C6029A" w:rsidRDefault="00C6029A" w:rsidP="005E39E6">
      <w:pPr>
        <w:pStyle w:val="NormalFYP"/>
      </w:pPr>
    </w:p>
    <w:p w14:paraId="08620777" w14:textId="0513B822" w:rsidR="005E39E6" w:rsidRDefault="005E39E6" w:rsidP="005E39E6">
      <w:pPr>
        <w:pStyle w:val="NormalFYP"/>
      </w:pPr>
      <w:r w:rsidRPr="00713A45">
        <w:rPr>
          <w:noProof/>
        </w:rPr>
        <w:drawing>
          <wp:inline distT="0" distB="0" distL="0" distR="0" wp14:anchorId="7858DFE3" wp14:editId="4BDBB0F8">
            <wp:extent cx="5638800" cy="3504200"/>
            <wp:effectExtent l="0" t="0" r="0" b="1270"/>
            <wp:docPr id="1981501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50146" name="Picture 1" descr="A screenshot of a computer&#10;&#10;Description automatically generated"/>
                    <pic:cNvPicPr/>
                  </pic:nvPicPr>
                  <pic:blipFill>
                    <a:blip r:embed="rId33"/>
                    <a:stretch>
                      <a:fillRect/>
                    </a:stretch>
                  </pic:blipFill>
                  <pic:spPr>
                    <a:xfrm>
                      <a:off x="0" y="0"/>
                      <a:ext cx="5648375" cy="3510150"/>
                    </a:xfrm>
                    <a:prstGeom prst="rect">
                      <a:avLst/>
                    </a:prstGeom>
                  </pic:spPr>
                </pic:pic>
              </a:graphicData>
            </a:graphic>
          </wp:inline>
        </w:drawing>
      </w:r>
    </w:p>
    <w:p w14:paraId="18D6169B" w14:textId="2C5758E3" w:rsidR="006443F7" w:rsidRPr="005E39E6" w:rsidRDefault="006443F7" w:rsidP="005E39E6">
      <w:pPr>
        <w:pStyle w:val="NormalFYP"/>
        <w:jc w:val="center"/>
        <w:rPr>
          <w:b/>
          <w:bCs/>
        </w:rPr>
      </w:pPr>
      <w:bookmarkStart w:id="158" w:name="_Toc170401037"/>
      <w:bookmarkStart w:id="159" w:name="_Toc170447886"/>
      <w:r w:rsidRPr="005E39E6">
        <w:rPr>
          <w:b/>
          <w:bCs/>
        </w:rPr>
        <w:t xml:space="preserve">Figure </w:t>
      </w:r>
      <w:r w:rsidR="00491A41">
        <w:rPr>
          <w:b/>
          <w:bCs/>
        </w:rPr>
        <w:fldChar w:fldCharType="begin"/>
      </w:r>
      <w:r w:rsidR="00491A41">
        <w:rPr>
          <w:b/>
          <w:bCs/>
        </w:rPr>
        <w:instrText xml:space="preserve"> STYLEREF 1 \s </w:instrText>
      </w:r>
      <w:r w:rsidR="00491A41">
        <w:rPr>
          <w:b/>
          <w:bCs/>
        </w:rPr>
        <w:fldChar w:fldCharType="separate"/>
      </w:r>
      <w:r w:rsidR="00AD51F2">
        <w:rPr>
          <w:b/>
          <w:bCs/>
          <w:noProof/>
        </w:rPr>
        <w:t>4</w:t>
      </w:r>
      <w:r w:rsidR="00491A41">
        <w:rPr>
          <w:b/>
          <w:bCs/>
        </w:rPr>
        <w:fldChar w:fldCharType="end"/>
      </w:r>
      <w:r w:rsidR="00491A41">
        <w:rPr>
          <w:b/>
          <w:bCs/>
        </w:rPr>
        <w:t>.</w:t>
      </w:r>
      <w:r w:rsidR="00491A41">
        <w:rPr>
          <w:b/>
          <w:bCs/>
        </w:rPr>
        <w:fldChar w:fldCharType="begin"/>
      </w:r>
      <w:r w:rsidR="00491A41">
        <w:rPr>
          <w:b/>
          <w:bCs/>
        </w:rPr>
        <w:instrText xml:space="preserve"> SEQ Figure \* ARABIC \s 1 </w:instrText>
      </w:r>
      <w:r w:rsidR="00491A41">
        <w:rPr>
          <w:b/>
          <w:bCs/>
        </w:rPr>
        <w:fldChar w:fldCharType="separate"/>
      </w:r>
      <w:r w:rsidR="00AD51F2">
        <w:rPr>
          <w:b/>
          <w:bCs/>
          <w:noProof/>
        </w:rPr>
        <w:t>4</w:t>
      </w:r>
      <w:r w:rsidR="00491A41">
        <w:rPr>
          <w:b/>
          <w:bCs/>
        </w:rPr>
        <w:fldChar w:fldCharType="end"/>
      </w:r>
      <w:r w:rsidRPr="005E39E6">
        <w:rPr>
          <w:b/>
          <w:bCs/>
        </w:rPr>
        <w:t xml:space="preserve"> The Code Review </w:t>
      </w:r>
      <w:r w:rsidR="00713A45" w:rsidRPr="005E39E6">
        <w:rPr>
          <w:b/>
          <w:bCs/>
        </w:rPr>
        <w:t>Editor</w:t>
      </w:r>
      <w:bookmarkEnd w:id="158"/>
      <w:bookmarkEnd w:id="159"/>
    </w:p>
    <w:p w14:paraId="5B592622" w14:textId="77777777" w:rsidR="00170A95" w:rsidRDefault="00170A95" w:rsidP="00170A95">
      <w:pPr>
        <w:keepNext/>
      </w:pPr>
      <w:r w:rsidRPr="00170A95">
        <w:rPr>
          <w:noProof/>
        </w:rPr>
        <w:lastRenderedPageBreak/>
        <w:drawing>
          <wp:inline distT="0" distB="0" distL="0" distR="0" wp14:anchorId="4720299E" wp14:editId="13230AE2">
            <wp:extent cx="5715000" cy="3568065"/>
            <wp:effectExtent l="0" t="0" r="0" b="0"/>
            <wp:docPr id="7491508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150874" name="Picture 1" descr="A screenshot of a computer&#10;&#10;Description automatically generated"/>
                    <pic:cNvPicPr/>
                  </pic:nvPicPr>
                  <pic:blipFill>
                    <a:blip r:embed="rId34"/>
                    <a:stretch>
                      <a:fillRect/>
                    </a:stretch>
                  </pic:blipFill>
                  <pic:spPr>
                    <a:xfrm>
                      <a:off x="0" y="0"/>
                      <a:ext cx="5715000" cy="3568065"/>
                    </a:xfrm>
                    <a:prstGeom prst="rect">
                      <a:avLst/>
                    </a:prstGeom>
                  </pic:spPr>
                </pic:pic>
              </a:graphicData>
            </a:graphic>
          </wp:inline>
        </w:drawing>
      </w:r>
    </w:p>
    <w:p w14:paraId="6E3593F5" w14:textId="77777777" w:rsidR="00170A95" w:rsidRDefault="00170A95" w:rsidP="00170A95">
      <w:pPr>
        <w:keepNext/>
      </w:pPr>
    </w:p>
    <w:p w14:paraId="79EF5053" w14:textId="32ABBEA2" w:rsidR="000D3B0F" w:rsidRDefault="00170A95" w:rsidP="00170A95">
      <w:pPr>
        <w:pStyle w:val="Caption"/>
      </w:pPr>
      <w:bookmarkStart w:id="160" w:name="_Toc170401038"/>
      <w:bookmarkStart w:id="161" w:name="_Toc170447887"/>
      <w:r>
        <w:t xml:space="preserve">Figure </w:t>
      </w:r>
      <w:r w:rsidR="00491A41">
        <w:fldChar w:fldCharType="begin"/>
      </w:r>
      <w:r w:rsidR="00491A41">
        <w:instrText xml:space="preserve"> STYLEREF 1 \s </w:instrText>
      </w:r>
      <w:r w:rsidR="00491A41">
        <w:fldChar w:fldCharType="separate"/>
      </w:r>
      <w:r w:rsidR="00AD51F2">
        <w:rPr>
          <w:noProof/>
        </w:rPr>
        <w:t>4</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5</w:t>
      </w:r>
      <w:r w:rsidR="00491A41">
        <w:fldChar w:fldCharType="end"/>
      </w:r>
      <w:r>
        <w:t xml:space="preserve"> The Suggestions popup.</w:t>
      </w:r>
      <w:bookmarkEnd w:id="160"/>
      <w:bookmarkEnd w:id="161"/>
    </w:p>
    <w:p w14:paraId="7A4EDD14" w14:textId="6365325F" w:rsidR="00787744" w:rsidRDefault="00787744" w:rsidP="00787744">
      <w:pPr>
        <w:pStyle w:val="Heading3"/>
      </w:pPr>
      <w:bookmarkStart w:id="162" w:name="_Toc170400883"/>
      <w:r>
        <w:t>4.5.3</w:t>
      </w:r>
      <w:r>
        <w:tab/>
        <w:t>The Summary Module</w:t>
      </w:r>
      <w:bookmarkEnd w:id="162"/>
    </w:p>
    <w:p w14:paraId="2DA13EAF" w14:textId="5F7F38DF" w:rsidR="00CF7869" w:rsidRDefault="00787744" w:rsidP="00CF7869">
      <w:pPr>
        <w:pStyle w:val="NormalFYP"/>
      </w:pPr>
      <w:r>
        <w:t xml:space="preserve">After the code review process, the user can continue to the summary page where </w:t>
      </w:r>
      <w:r w:rsidR="00DE6658">
        <w:t xml:space="preserve">a simple breakdown of the review will be presented to the user. The user can then proceed to download the </w:t>
      </w:r>
      <w:r w:rsidR="00CF7869">
        <w:t xml:space="preserve">reviewed code. The module is show in </w:t>
      </w:r>
      <w:r w:rsidR="00301EFF">
        <w:t>figure 4.6</w:t>
      </w:r>
      <w:r w:rsidR="00CF7869">
        <w:t>:</w:t>
      </w:r>
    </w:p>
    <w:p w14:paraId="7D369849" w14:textId="2E8B35F2" w:rsidR="00CF7869" w:rsidRDefault="00CF7869" w:rsidP="00CF7869">
      <w:pPr>
        <w:pStyle w:val="NormalFYP"/>
      </w:pPr>
      <w:r w:rsidRPr="00CF7869">
        <w:rPr>
          <w:noProof/>
        </w:rPr>
        <w:lastRenderedPageBreak/>
        <w:drawing>
          <wp:inline distT="0" distB="0" distL="0" distR="0" wp14:anchorId="1291ED46" wp14:editId="7DBF4A1D">
            <wp:extent cx="5664200" cy="3518723"/>
            <wp:effectExtent l="0" t="0" r="0" b="5715"/>
            <wp:docPr id="20424029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02938" name="Picture 1" descr="A screenshot of a computer&#10;&#10;Description automatically generated"/>
                    <pic:cNvPicPr/>
                  </pic:nvPicPr>
                  <pic:blipFill>
                    <a:blip r:embed="rId35"/>
                    <a:stretch>
                      <a:fillRect/>
                    </a:stretch>
                  </pic:blipFill>
                  <pic:spPr>
                    <a:xfrm>
                      <a:off x="0" y="0"/>
                      <a:ext cx="5718844" cy="3552669"/>
                    </a:xfrm>
                    <a:prstGeom prst="rect">
                      <a:avLst/>
                    </a:prstGeom>
                  </pic:spPr>
                </pic:pic>
              </a:graphicData>
            </a:graphic>
          </wp:inline>
        </w:drawing>
      </w:r>
    </w:p>
    <w:p w14:paraId="44A1EAFC" w14:textId="7EF3089A" w:rsidR="00CF7869" w:rsidRPr="00787744" w:rsidRDefault="00CF7869" w:rsidP="00CF7869">
      <w:pPr>
        <w:pStyle w:val="Caption"/>
      </w:pPr>
      <w:bookmarkStart w:id="163" w:name="_Toc170401039"/>
      <w:bookmarkStart w:id="164" w:name="_Toc170447888"/>
      <w:r>
        <w:t xml:space="preserve">Figure </w:t>
      </w:r>
      <w:r w:rsidR="00491A41">
        <w:fldChar w:fldCharType="begin"/>
      </w:r>
      <w:r w:rsidR="00491A41">
        <w:instrText xml:space="preserve"> STYLEREF 1 \s </w:instrText>
      </w:r>
      <w:r w:rsidR="00491A41">
        <w:fldChar w:fldCharType="separate"/>
      </w:r>
      <w:r w:rsidR="00AD51F2">
        <w:rPr>
          <w:noProof/>
        </w:rPr>
        <w:t>4</w:t>
      </w:r>
      <w:r w:rsidR="00491A41">
        <w:fldChar w:fldCharType="end"/>
      </w:r>
      <w:r w:rsidR="00491A41">
        <w:t>.</w:t>
      </w:r>
      <w:r w:rsidR="00491A41">
        <w:fldChar w:fldCharType="begin"/>
      </w:r>
      <w:r w:rsidR="00491A41">
        <w:instrText xml:space="preserve"> SEQ Figure \* ARABIC \s 1 </w:instrText>
      </w:r>
      <w:r w:rsidR="00491A41">
        <w:fldChar w:fldCharType="separate"/>
      </w:r>
      <w:r w:rsidR="00AD51F2">
        <w:rPr>
          <w:noProof/>
        </w:rPr>
        <w:t>6</w:t>
      </w:r>
      <w:r w:rsidR="00491A41">
        <w:fldChar w:fldCharType="end"/>
      </w:r>
      <w:r>
        <w:t xml:space="preserve"> The summary screen</w:t>
      </w:r>
      <w:bookmarkEnd w:id="163"/>
      <w:bookmarkEnd w:id="164"/>
    </w:p>
    <w:p w14:paraId="46E00E0F" w14:textId="74148459" w:rsidR="00A930F7" w:rsidRPr="006F3FF2" w:rsidRDefault="00A930F7" w:rsidP="00A930F7">
      <w:pPr>
        <w:pStyle w:val="Heading2"/>
      </w:pPr>
      <w:bookmarkStart w:id="165" w:name="_Toc170400884"/>
      <w:r w:rsidRPr="006F3FF2">
        <w:t>4.6</w:t>
      </w:r>
      <w:r w:rsidRPr="006F3FF2">
        <w:tab/>
        <w:t>Evaluation of the System</w:t>
      </w:r>
      <w:bookmarkEnd w:id="165"/>
    </w:p>
    <w:p w14:paraId="21F21C59" w14:textId="3D19FF77" w:rsidR="00A930F7" w:rsidRPr="006F3FF2" w:rsidRDefault="00A930F7" w:rsidP="00A930F7">
      <w:pPr>
        <w:pStyle w:val="NormalFYP"/>
      </w:pPr>
      <w:r w:rsidRPr="006F3FF2">
        <w:t>The evaluation of the intelligent code review system was conducted through a series of interviews with users who interacted with the system. The interview responses provided valuable insights into the system’s performance, usability, and areas for improvement. This section synthesizes the feedback gathered from these interviews, focusing on key evaluation metrics such as user experience, interface intuitiveness, feedback helpfulness, clarity of feedback, comparison to human reviewers, comparison to other code review tools, overall satisfaction, and specific likes and dislikes.</w:t>
      </w:r>
    </w:p>
    <w:p w14:paraId="76D5ED3F" w14:textId="07330268" w:rsidR="00A930F7" w:rsidRPr="006F3FF2" w:rsidRDefault="00A930F7" w:rsidP="00A930F7">
      <w:pPr>
        <w:pStyle w:val="HeadingSpec"/>
      </w:pPr>
      <w:r w:rsidRPr="006F3FF2">
        <w:t>A.</w:t>
      </w:r>
      <w:r w:rsidRPr="006F3FF2">
        <w:tab/>
        <w:t>User Experience</w:t>
      </w:r>
    </w:p>
    <w:p w14:paraId="6732A94A" w14:textId="50ED913A" w:rsidR="006443F7" w:rsidRPr="006F3FF2" w:rsidRDefault="00A930F7" w:rsidP="001D11DF">
      <w:pPr>
        <w:pStyle w:val="Item"/>
        <w:numPr>
          <w:ilvl w:val="0"/>
          <w:numId w:val="16"/>
        </w:numPr>
      </w:pPr>
      <w:r w:rsidRPr="006F3FF2">
        <w:rPr>
          <w:rStyle w:val="Strong"/>
        </w:rPr>
        <w:t xml:space="preserve">Initial Experience Rating: </w:t>
      </w:r>
      <w:r w:rsidR="006443F7" w:rsidRPr="006F3FF2">
        <w:t>Most</w:t>
      </w:r>
      <w:r w:rsidRPr="006F3FF2">
        <w:t xml:space="preserve"> users rated their initial experience with the code review system positively, with ratings predominantly falling between 2 and 4 on a 5-point scale.</w:t>
      </w:r>
    </w:p>
    <w:p w14:paraId="0BA19436" w14:textId="1BEAF63F" w:rsidR="00A930F7" w:rsidRPr="006F3FF2" w:rsidRDefault="006443F7" w:rsidP="001D11DF">
      <w:pPr>
        <w:pStyle w:val="Item"/>
      </w:pPr>
      <w:r w:rsidRPr="006F3FF2">
        <w:rPr>
          <w:rStyle w:val="Strong"/>
        </w:rPr>
        <w:t xml:space="preserve">Interface </w:t>
      </w:r>
      <w:r w:rsidR="00A930F7" w:rsidRPr="006F3FF2">
        <w:rPr>
          <w:rStyle w:val="Strong"/>
        </w:rPr>
        <w:t xml:space="preserve">Intuitiveness </w:t>
      </w:r>
      <w:r w:rsidR="00A930F7" w:rsidRPr="006F3FF2">
        <w:rPr>
          <w:rStyle w:val="NormalFYPChar"/>
        </w:rPr>
        <w:t>Rating:</w:t>
      </w:r>
      <w:r w:rsidRPr="006F3FF2">
        <w:rPr>
          <w:rStyle w:val="NormalFYPChar"/>
        </w:rPr>
        <w:t xml:space="preserve"> </w:t>
      </w:r>
      <w:r w:rsidR="00A930F7" w:rsidRPr="006F3FF2">
        <w:rPr>
          <w:rStyle w:val="NormalFYPChar"/>
        </w:rPr>
        <w:t xml:space="preserve">Most users found the interface to be intuitive, with several describing it as "Intuitive" and some noting it as "Very Intuitive". </w:t>
      </w:r>
      <w:r w:rsidR="00A930F7" w:rsidRPr="006F3FF2">
        <w:rPr>
          <w:rStyle w:val="NormalFYPChar"/>
        </w:rPr>
        <w:lastRenderedPageBreak/>
        <w:t>This suggests that the design and layout of the user interface were well-received.</w:t>
      </w:r>
    </w:p>
    <w:p w14:paraId="50BF87E6" w14:textId="4E8D41BF" w:rsidR="00A930F7" w:rsidRPr="006F3FF2" w:rsidRDefault="006443F7" w:rsidP="006443F7">
      <w:pPr>
        <w:pStyle w:val="HeadingSpec"/>
      </w:pPr>
      <w:r w:rsidRPr="006F3FF2">
        <w:t>B.</w:t>
      </w:r>
      <w:r w:rsidRPr="006F3FF2">
        <w:tab/>
      </w:r>
      <w:r w:rsidR="00A930F7" w:rsidRPr="006F3FF2">
        <w:t>Helpfulness and Clarity of Feedback</w:t>
      </w:r>
    </w:p>
    <w:p w14:paraId="414251E7" w14:textId="77777777" w:rsidR="006443F7" w:rsidRPr="001D11DF" w:rsidRDefault="00A930F7" w:rsidP="001D11DF">
      <w:pPr>
        <w:pStyle w:val="Item"/>
        <w:numPr>
          <w:ilvl w:val="0"/>
          <w:numId w:val="17"/>
        </w:numPr>
        <w:rPr>
          <w:b/>
          <w:bCs/>
        </w:rPr>
      </w:pPr>
      <w:r w:rsidRPr="006F3FF2">
        <w:rPr>
          <w:rStyle w:val="Strong"/>
        </w:rPr>
        <w:t>Helpfulness of Feedback:</w:t>
      </w:r>
      <w:r w:rsidR="006443F7" w:rsidRPr="006F3FF2">
        <w:rPr>
          <w:rStyle w:val="Strong"/>
        </w:rPr>
        <w:t xml:space="preserve"> </w:t>
      </w:r>
      <w:r w:rsidRPr="006F3FF2">
        <w:t>The feedback from the system was generally considered helpful, with ratings mostly in the range of 1 to 4, indicating a varied but generally positive reception.</w:t>
      </w:r>
    </w:p>
    <w:p w14:paraId="51FA05DE" w14:textId="487E4DCE" w:rsidR="00A930F7" w:rsidRPr="006F3FF2" w:rsidRDefault="00A930F7" w:rsidP="001D11DF">
      <w:pPr>
        <w:pStyle w:val="Item"/>
        <w:rPr>
          <w:b/>
          <w:bCs/>
        </w:rPr>
      </w:pPr>
      <w:r w:rsidRPr="006F3FF2">
        <w:rPr>
          <w:rStyle w:val="Strong"/>
        </w:rPr>
        <w:t>Clarity of Feedback:</w:t>
      </w:r>
      <w:r w:rsidR="006443F7" w:rsidRPr="006F3FF2">
        <w:rPr>
          <w:rStyle w:val="Strong"/>
        </w:rPr>
        <w:t xml:space="preserve"> </w:t>
      </w:r>
      <w:r w:rsidRPr="006F3FF2">
        <w:t>The clarity of the feedback was consistently rated as "Clear" or "Very Clear", demonstrating that the explanations and suggestions provided by the system were easily understood by the users.</w:t>
      </w:r>
    </w:p>
    <w:p w14:paraId="7FBFF734" w14:textId="4A727DD2" w:rsidR="00A930F7" w:rsidRPr="006F3FF2" w:rsidRDefault="006443F7" w:rsidP="006443F7">
      <w:pPr>
        <w:pStyle w:val="HeadingSpec"/>
      </w:pPr>
      <w:r w:rsidRPr="006F3FF2">
        <w:t>C.</w:t>
      </w:r>
      <w:r w:rsidRPr="006F3FF2">
        <w:tab/>
      </w:r>
      <w:r w:rsidR="00A930F7" w:rsidRPr="006F3FF2">
        <w:t>Comparison to Human Reviewers and Other Tools</w:t>
      </w:r>
    </w:p>
    <w:p w14:paraId="54EE79D5" w14:textId="6C8A3EA3" w:rsidR="00A930F7" w:rsidRPr="001D11DF" w:rsidRDefault="00A930F7" w:rsidP="001D11DF">
      <w:pPr>
        <w:pStyle w:val="Item"/>
        <w:numPr>
          <w:ilvl w:val="0"/>
          <w:numId w:val="18"/>
        </w:numPr>
        <w:rPr>
          <w:b/>
          <w:bCs/>
        </w:rPr>
      </w:pPr>
      <w:r w:rsidRPr="006F3FF2">
        <w:rPr>
          <w:rStyle w:val="Strong"/>
        </w:rPr>
        <w:t>Feedback Comparison:</w:t>
      </w:r>
      <w:r w:rsidR="006443F7" w:rsidRPr="006F3FF2">
        <w:rPr>
          <w:rStyle w:val="Strong"/>
        </w:rPr>
        <w:t xml:space="preserve"> </w:t>
      </w:r>
      <w:r w:rsidRPr="006F3FF2">
        <w:t>Users compared the feedback from the system to that received from human reviewers. Responses varied, with some users indicating the system's feedback was "About the Same" as human feedback, while others found it "Better".</w:t>
      </w:r>
    </w:p>
    <w:p w14:paraId="247F46A7" w14:textId="7C4C4B54" w:rsidR="00A930F7" w:rsidRPr="006F3FF2" w:rsidRDefault="00A930F7" w:rsidP="001D11DF">
      <w:pPr>
        <w:pStyle w:val="Item"/>
      </w:pPr>
      <w:r w:rsidRPr="006F3FF2">
        <w:rPr>
          <w:rStyle w:val="Strong"/>
        </w:rPr>
        <w:t>Comparison to Other Tools:</w:t>
      </w:r>
      <w:r w:rsidR="006443F7" w:rsidRPr="006F3FF2">
        <w:rPr>
          <w:rStyle w:val="Strong"/>
        </w:rPr>
        <w:t xml:space="preserve"> </w:t>
      </w:r>
      <w:r w:rsidRPr="006F3FF2">
        <w:t>When comparing the intelligent code review system to other code review tools, most users rated it as "Better" or "Much Better", suggesting that the system offers a competitive or superior alternative to existing tools.</w:t>
      </w:r>
    </w:p>
    <w:p w14:paraId="41C62B97" w14:textId="4B074521" w:rsidR="00A930F7" w:rsidRPr="006F3FF2" w:rsidRDefault="006443F7" w:rsidP="00A930F7">
      <w:pPr>
        <w:pStyle w:val="Heading4"/>
      </w:pPr>
      <w:r w:rsidRPr="006F3FF2">
        <w:t>D.</w:t>
      </w:r>
      <w:r w:rsidRPr="006F3FF2">
        <w:tab/>
      </w:r>
      <w:r w:rsidR="00A930F7" w:rsidRPr="006F3FF2">
        <w:t>Overall Satisfaction</w:t>
      </w:r>
    </w:p>
    <w:p w14:paraId="434F69E5" w14:textId="27176B87" w:rsidR="00A930F7" w:rsidRPr="001D11DF" w:rsidRDefault="00A930F7" w:rsidP="001D11DF">
      <w:pPr>
        <w:pStyle w:val="Item"/>
        <w:numPr>
          <w:ilvl w:val="0"/>
          <w:numId w:val="19"/>
        </w:numPr>
        <w:rPr>
          <w:b/>
          <w:bCs/>
        </w:rPr>
      </w:pPr>
      <w:r w:rsidRPr="006F3FF2">
        <w:rPr>
          <w:rStyle w:val="Strong"/>
        </w:rPr>
        <w:t>Satisfaction Rating:</w:t>
      </w:r>
      <w:r w:rsidR="006443F7" w:rsidRPr="006F3FF2">
        <w:rPr>
          <w:rStyle w:val="Strong"/>
        </w:rPr>
        <w:t xml:space="preserve"> </w:t>
      </w:r>
      <w:r w:rsidRPr="006F3FF2">
        <w:t>Overall satisfaction with the system was moderate, with ratings primarily around 2 to 3 on a 5-point scale. This indicates room for improvement but a generally acceptable level of satisfaction among users.</w:t>
      </w:r>
    </w:p>
    <w:p w14:paraId="7D8FA30D" w14:textId="77777777" w:rsidR="0048012F" w:rsidRPr="0048012F" w:rsidRDefault="006443F7" w:rsidP="001D11DF">
      <w:pPr>
        <w:pStyle w:val="Item"/>
        <w:rPr>
          <w:b/>
          <w:bCs/>
        </w:rPr>
      </w:pPr>
      <w:r w:rsidRPr="006F3FF2">
        <w:rPr>
          <w:rStyle w:val="Strong"/>
        </w:rPr>
        <w:t>Specific Likes and Dislikes:</w:t>
      </w:r>
      <w:r w:rsidRPr="006F3FF2">
        <w:t xml:space="preserve"> Users appreciated the user interface (UI) and the clarity of the feedback. Comments such as "the UI", "The way it is explained", and "The feedback was easy to understand and explain" highlight these positive aspects. Common criticisms included system lag and occasional crashes, with users noting "The lags and occasional crashes" and "the system lag". Some users also mentioned the slowness of loading as a drawback.</w:t>
      </w:r>
      <w:bookmarkEnd w:id="157"/>
    </w:p>
    <w:p w14:paraId="2704D8C2" w14:textId="0A101805" w:rsidR="0048012F" w:rsidRDefault="0048012F" w:rsidP="0048012F">
      <w:pPr>
        <w:pStyle w:val="Heading3"/>
      </w:pPr>
      <w:bookmarkStart w:id="166" w:name="_Toc170400885"/>
      <w:r>
        <w:lastRenderedPageBreak/>
        <w:t>4.6.1</w:t>
      </w:r>
      <w:r>
        <w:tab/>
      </w:r>
      <w:r w:rsidR="00773119">
        <w:t>Comparison of Current System to Reviewed Systems</w:t>
      </w:r>
      <w:bookmarkEnd w:id="166"/>
    </w:p>
    <w:p w14:paraId="138E6CE3" w14:textId="6F07B26B" w:rsidR="0035398B" w:rsidRDefault="0035398B" w:rsidP="0035398B">
      <w:pPr>
        <w:pStyle w:val="NormalFYP"/>
      </w:pPr>
      <w:r>
        <w:t>One of the primary distinctions between the intelligent code-review tool and the FrenchPress plugin lies in the target audience. While FrenchPress caters specifically to intermediate Java developers, the tool is designed to provide personalized feedback for a broad spectrum of skill levels, ranging from beginners to experienced programmers. This inclusivity ensures that a wider range of users can benefit from the tool's capabilities, fostering a more comprehensive learning environment. The adaptive nature of the intelligent code-review tool makes it suitable for varied educational contexts, enhancing its overall utility compared to the more narrowly focused FrenchPress.</w:t>
      </w:r>
    </w:p>
    <w:p w14:paraId="7E863A5C" w14:textId="30191038" w:rsidR="0035398B" w:rsidRDefault="0035398B" w:rsidP="0035398B">
      <w:pPr>
        <w:pStyle w:val="NormalFYP"/>
      </w:pPr>
      <w:r>
        <w:t>Another significant limitation of FrenchPress is its fixed list of code issues. The plugin relies on a predefined set of style issues and violations, limiting its scope for comprehensive code quality assessment. In contrast, the intelligent code-review tool leverages an extensive array of coding standards from established guidelines, providing a more thorough analysis. This flexibility allows the tool to address a broader range of coding practices and standards, ensuring more robust code quality assessment. By utilizing a dynamic set of code violations, the intelligent code-review tool surpasses FrenchPress in its ability to adapt to evolving coding conventions and practices.</w:t>
      </w:r>
    </w:p>
    <w:p w14:paraId="1F256562" w14:textId="75DBCBE1" w:rsidR="00773119" w:rsidRDefault="0035398B" w:rsidP="0035398B">
      <w:pPr>
        <w:pStyle w:val="NormalFYP"/>
      </w:pPr>
      <w:r>
        <w:t>The use of a Language Model (LLM) for feedback and explanations is another area where the tool excels. Unlike FrenchPress, which offers static, predefined feedback tailored to specific violations, the intelligent code-review tool generates scalable and dynamic feedback. This adaptability enables the tool to provide nuanced and contextually relevant explanations, fostering a deeper understanding of coding standards among users. This feature is particularly beneficial for beginners, as it helps them grasp the rationale behind coding conventions, enhancing their learning experience. The integration of LLM technology ensures that the tool remains relevant and effective in providing up-to-date and comprehensive feedback, a significant advantage over the static feedback mechanism of FrenchPress.</w:t>
      </w:r>
    </w:p>
    <w:p w14:paraId="55125601" w14:textId="736CFFAB" w:rsidR="00B566F3" w:rsidRDefault="00B566F3" w:rsidP="00B566F3">
      <w:pPr>
        <w:pStyle w:val="Heading3"/>
      </w:pPr>
      <w:bookmarkStart w:id="167" w:name="_Toc170400886"/>
      <w:r>
        <w:t>4.6.2</w:t>
      </w:r>
      <w:r>
        <w:tab/>
        <w:t xml:space="preserve"> Discussion</w:t>
      </w:r>
      <w:bookmarkEnd w:id="167"/>
    </w:p>
    <w:p w14:paraId="72B7BB93" w14:textId="77777777" w:rsidR="00F175FB" w:rsidRDefault="00E15F4C" w:rsidP="00E15F4C">
      <w:pPr>
        <w:pStyle w:val="NormalFYP"/>
      </w:pPr>
      <w:r>
        <w:t xml:space="preserve">The evaluation of our intelligent code-review tool reveals several strengths and areas for improvement, providing a comprehensive view of its performance and user satisfaction. One </w:t>
      </w:r>
      <w:r>
        <w:lastRenderedPageBreak/>
        <w:t xml:space="preserve">of the notable strengths is the user interface's intuitiveness, which </w:t>
      </w:r>
      <w:r w:rsidR="00F175FB">
        <w:t xml:space="preserve">85.7% of </w:t>
      </w:r>
      <w:r>
        <w:t xml:space="preserve">users found easy to navigate. </w:t>
      </w:r>
    </w:p>
    <w:p w14:paraId="0070E246" w14:textId="77777777" w:rsidR="00491A41" w:rsidRDefault="00491A41" w:rsidP="00491A41">
      <w:pPr>
        <w:pStyle w:val="NormalFYP"/>
        <w:keepNext/>
        <w:jc w:val="center"/>
      </w:pPr>
      <w:r w:rsidRPr="00491A41">
        <w:rPr>
          <w:noProof/>
        </w:rPr>
        <w:drawing>
          <wp:inline distT="0" distB="0" distL="0" distR="0" wp14:anchorId="08ECCF22" wp14:editId="50F9E836">
            <wp:extent cx="5250635" cy="2499577"/>
            <wp:effectExtent l="0" t="0" r="7620" b="0"/>
            <wp:docPr id="1316312664" name="Picture 1" descr="A pie chart with a triangle and a triangl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12664" name="Picture 1" descr="A pie chart with a triangle and a triangle in the middle&#10;&#10;Description automatically generated"/>
                    <pic:cNvPicPr/>
                  </pic:nvPicPr>
                  <pic:blipFill>
                    <a:blip r:embed="rId36"/>
                    <a:stretch>
                      <a:fillRect/>
                    </a:stretch>
                  </pic:blipFill>
                  <pic:spPr>
                    <a:xfrm>
                      <a:off x="0" y="0"/>
                      <a:ext cx="5250635" cy="2499577"/>
                    </a:xfrm>
                    <a:prstGeom prst="rect">
                      <a:avLst/>
                    </a:prstGeom>
                  </pic:spPr>
                </pic:pic>
              </a:graphicData>
            </a:graphic>
          </wp:inline>
        </w:drawing>
      </w:r>
    </w:p>
    <w:p w14:paraId="6250170F" w14:textId="36BEE472" w:rsidR="00F175FB" w:rsidRDefault="00491A41" w:rsidP="00785ED3">
      <w:pPr>
        <w:pStyle w:val="Caption"/>
      </w:pPr>
      <w:bookmarkStart w:id="168" w:name="_Toc170401040"/>
      <w:bookmarkStart w:id="169" w:name="_Toc170447889"/>
      <w:r>
        <w:t xml:space="preserve">Figure </w:t>
      </w:r>
      <w:r>
        <w:fldChar w:fldCharType="begin"/>
      </w:r>
      <w:r>
        <w:instrText xml:space="preserve"> STYLEREF 1 \s </w:instrText>
      </w:r>
      <w:r>
        <w:fldChar w:fldCharType="separate"/>
      </w:r>
      <w:r w:rsidR="00AD51F2">
        <w:rPr>
          <w:noProof/>
        </w:rPr>
        <w:t>4</w:t>
      </w:r>
      <w:r>
        <w:fldChar w:fldCharType="end"/>
      </w:r>
      <w:r>
        <w:t>.</w:t>
      </w:r>
      <w:r>
        <w:fldChar w:fldCharType="begin"/>
      </w:r>
      <w:r>
        <w:instrText xml:space="preserve"> SEQ Figure \* ARABIC \s 1 </w:instrText>
      </w:r>
      <w:r>
        <w:fldChar w:fldCharType="separate"/>
      </w:r>
      <w:r w:rsidR="00AD51F2">
        <w:rPr>
          <w:noProof/>
        </w:rPr>
        <w:t>7</w:t>
      </w:r>
      <w:r>
        <w:fldChar w:fldCharType="end"/>
      </w:r>
      <w:r>
        <w:t xml:space="preserve"> Percentage of </w:t>
      </w:r>
      <w:proofErr w:type="gramStart"/>
      <w:r>
        <w:t>users</w:t>
      </w:r>
      <w:proofErr w:type="gramEnd"/>
      <w:r>
        <w:t xml:space="preserve"> responses to the intuitiveness of the application’s UI</w:t>
      </w:r>
      <w:bookmarkEnd w:id="168"/>
      <w:bookmarkEnd w:id="169"/>
    </w:p>
    <w:p w14:paraId="59459F89" w14:textId="77777777" w:rsidR="00785ED3" w:rsidRDefault="00E15F4C" w:rsidP="00E15F4C">
      <w:pPr>
        <w:pStyle w:val="NormalFYP"/>
      </w:pPr>
      <w:r>
        <w:t xml:space="preserve">This positive reception suggests that the design effectively facilitates user interaction, enhancing the overall user experience. Additionally, the feedback provided by the tool was generally perceived as clear and helpful, with users appreciating the detailed and understandable explanations. </w:t>
      </w:r>
    </w:p>
    <w:p w14:paraId="2FBA3AA7" w14:textId="1FA8942D" w:rsidR="00E15F4C" w:rsidRDefault="00E15F4C" w:rsidP="00E15F4C">
      <w:pPr>
        <w:pStyle w:val="NormalFYP"/>
        <w:rPr>
          <w:lang w:val="en-NG"/>
        </w:rPr>
      </w:pPr>
      <w:r>
        <w:t>However, some areas require attention</w:t>
      </w:r>
      <w:r w:rsidR="00722897">
        <w:t xml:space="preserve"> as users indicated problems</w:t>
      </w:r>
      <w:r>
        <w:t>, such as system lag and occasional crashes, which were common criticisms. Addressing these issues could significantly enhance user satisfaction and system reliability.</w:t>
      </w:r>
    </w:p>
    <w:p w14:paraId="103B35FC" w14:textId="77777777" w:rsidR="00722897" w:rsidRDefault="00E15F4C" w:rsidP="00E15F4C">
      <w:pPr>
        <w:pStyle w:val="NormalFYP"/>
      </w:pPr>
      <w:r>
        <w:t xml:space="preserve">Comparatively, the intelligent code-review tool offers distinct advantages over the FrenchPress plugin and other reviewed systems. Unlike FrenchPress, which targets intermediate Java developers, our tool is designed to cater to a wide range of skill levels, from beginners to advanced programmers. This inclusivity makes the tool more versatile and beneficial across different educational contexts. </w:t>
      </w:r>
    </w:p>
    <w:p w14:paraId="7CDA31B8" w14:textId="72009035" w:rsidR="002717D0" w:rsidRDefault="00E15F4C" w:rsidP="00722897">
      <w:pPr>
        <w:pStyle w:val="NormalFYP"/>
      </w:pPr>
      <w:r>
        <w:t xml:space="preserve">Furthermore, the intelligent code-review tool's dynamic approach to identifying code violations, drawing from an extensive array of coding standards, ensures a more comprehensive assessment. This flexibility allows the tool to adapt to evolving coding </w:t>
      </w:r>
      <w:r>
        <w:lastRenderedPageBreak/>
        <w:t>practices, providing users with up-to-date and relevant feedback.</w:t>
      </w:r>
      <w:r w:rsidR="00AA7891">
        <w:t xml:space="preserve"> An advantage it has over the reviewed systems such as FrenchPress and Refactor Tutor.</w:t>
      </w:r>
    </w:p>
    <w:p w14:paraId="49B2016E" w14:textId="3B0D80AD" w:rsidR="002717D0" w:rsidRPr="00722897" w:rsidRDefault="002717D0" w:rsidP="00722897">
      <w:pPr>
        <w:pStyle w:val="NormalFYP"/>
        <w:sectPr w:rsidR="002717D0" w:rsidRPr="00722897" w:rsidSect="00AE6D12">
          <w:pgSz w:w="12240" w:h="15840" w:code="1"/>
          <w:pgMar w:top="1440" w:right="1440" w:bottom="1440" w:left="1800" w:header="720" w:footer="720" w:gutter="0"/>
          <w:cols w:space="720"/>
          <w:docGrid w:linePitch="360"/>
        </w:sectPr>
      </w:pPr>
      <w:r w:rsidRPr="002717D0">
        <w:t>Another significant advantage of the intelligent code-review tool is its use of a Language Model (LLM) for generating feedback and explanations. This approach offers scalable and dynamic feedback, which is more nuanced and contextually relevant compared to the static, predefined feedback of FrenchPress. The LLM's ability to provide detailed justifications for coding suggestions enhances users' understanding of coding conventions and practices.</w:t>
      </w:r>
    </w:p>
    <w:p w14:paraId="6023F2F1" w14:textId="3EB5CE0C" w:rsidR="008630BA" w:rsidRPr="006F3FF2" w:rsidRDefault="008630BA" w:rsidP="00702937">
      <w:pPr>
        <w:pStyle w:val="Heading1"/>
        <w:spacing w:line="360" w:lineRule="auto"/>
        <w:jc w:val="center"/>
      </w:pPr>
      <w:bookmarkStart w:id="170" w:name="_Toc82519796"/>
      <w:bookmarkStart w:id="171" w:name="_Toc115860636"/>
      <w:bookmarkStart w:id="172" w:name="_Toc136666714"/>
      <w:bookmarkStart w:id="173" w:name="_Toc169592548"/>
      <w:bookmarkStart w:id="174" w:name="_Toc170400887"/>
      <w:bookmarkEnd w:id="170"/>
      <w:bookmarkEnd w:id="171"/>
      <w:bookmarkEnd w:id="172"/>
      <w:bookmarkEnd w:id="173"/>
      <w:bookmarkEnd w:id="174"/>
    </w:p>
    <w:p w14:paraId="5E2BF4A5" w14:textId="2AA7B328" w:rsidR="008630BA" w:rsidRPr="006F3FF2" w:rsidRDefault="002A3CE9" w:rsidP="008665D7">
      <w:pPr>
        <w:spacing w:line="360" w:lineRule="auto"/>
        <w:jc w:val="center"/>
      </w:pPr>
      <w:r w:rsidRPr="006F3FF2">
        <w:rPr>
          <w:rFonts w:ascii="Times New Roman" w:hAnsi="Times New Roman" w:cs="Times New Roman"/>
          <w:b/>
          <w:sz w:val="28"/>
        </w:rPr>
        <w:t>CONCLUSION</w:t>
      </w:r>
      <w:r w:rsidR="008630BA" w:rsidRPr="006F3FF2">
        <w:rPr>
          <w:rFonts w:ascii="Times New Roman" w:hAnsi="Times New Roman" w:cs="Times New Roman"/>
          <w:b/>
          <w:sz w:val="28"/>
        </w:rPr>
        <w:t xml:space="preserve"> AND RECOMMENDATIONS</w:t>
      </w:r>
    </w:p>
    <w:p w14:paraId="5D64B003" w14:textId="713B9334" w:rsidR="00F40A31" w:rsidRDefault="006279AD" w:rsidP="00B901DC">
      <w:pPr>
        <w:pStyle w:val="Heading2"/>
      </w:pPr>
      <w:bookmarkStart w:id="175" w:name="_Toc169592549"/>
      <w:bookmarkStart w:id="176" w:name="_Toc170400888"/>
      <w:r w:rsidRPr="006F3FF2">
        <w:t>5</w:t>
      </w:r>
      <w:r w:rsidR="008630BA" w:rsidRPr="006F3FF2">
        <w:t>.1.</w:t>
      </w:r>
      <w:r w:rsidR="008630BA" w:rsidRPr="006F3FF2">
        <w:tab/>
      </w:r>
      <w:bookmarkEnd w:id="175"/>
      <w:r w:rsidR="003F66B4">
        <w:t>Summary</w:t>
      </w:r>
      <w:bookmarkEnd w:id="176"/>
    </w:p>
    <w:p w14:paraId="4968AA3D" w14:textId="01D0A5E5" w:rsidR="003F66B4" w:rsidRDefault="003F66B4" w:rsidP="003F66B4">
      <w:pPr>
        <w:pStyle w:val="NormalFYP"/>
      </w:pPr>
      <w:r>
        <w:t xml:space="preserve">An intelligent code review </w:t>
      </w:r>
      <w:r w:rsidR="005B35A9">
        <w:t xml:space="preserve">tool </w:t>
      </w:r>
      <w:r w:rsidR="003F4715">
        <w:t xml:space="preserve">is a system that enables a user to receive dynamic suggestions to code violations found within the review process. </w:t>
      </w:r>
      <w:r w:rsidR="00392713">
        <w:t xml:space="preserve">This is tool is vital in the improvement of code quality and </w:t>
      </w:r>
      <w:r w:rsidR="00736244">
        <w:t>adherence to programming conventions in the software development industry. The use of this system in the early stages of learning to code can not only improve developers code quality but also improve a programmer’s code comprehension.</w:t>
      </w:r>
    </w:p>
    <w:p w14:paraId="6A800F4A" w14:textId="747DEC12" w:rsidR="00736244" w:rsidRDefault="00736244" w:rsidP="003F66B4">
      <w:pPr>
        <w:pStyle w:val="NormalFYP"/>
      </w:pPr>
      <w:r>
        <w:t xml:space="preserve">A pretrained </w:t>
      </w:r>
      <w:r w:rsidR="00995940">
        <w:t xml:space="preserve">Large Language Model was used in this project to provide contextual explanations on the code violations </w:t>
      </w:r>
      <w:proofErr w:type="spellStart"/>
      <w:r w:rsidR="00995940">
        <w:t>fond</w:t>
      </w:r>
      <w:proofErr w:type="spellEnd"/>
      <w:r w:rsidR="00995940">
        <w:t xml:space="preserve"> during the review process. </w:t>
      </w:r>
      <w:r w:rsidR="00727C24">
        <w:t xml:space="preserve">Static Analysis techniques were also utilised in the project to </w:t>
      </w:r>
      <w:r w:rsidR="00175826">
        <w:t>identify code violations in user submitted code.</w:t>
      </w:r>
    </w:p>
    <w:p w14:paraId="260BA664" w14:textId="5D164E7C" w:rsidR="00A43223" w:rsidRDefault="007C23FE" w:rsidP="003F66B4">
      <w:pPr>
        <w:pStyle w:val="NormalFYP"/>
      </w:pPr>
      <w:r w:rsidRPr="007C23FE">
        <w:t>During the evaluation, it was observed that the integration of the LLM and static analysis techniques offered a comprehensive approach to code review. The intelligent code review tool was tested in various scenarios, demonstrating its effectiveness in improving code quality and user understanding</w:t>
      </w:r>
      <w:r w:rsidR="00D3366E">
        <w:t>, with</w:t>
      </w:r>
      <w:r w:rsidR="00C851CF">
        <w:t xml:space="preserve"> 71.5% of</w:t>
      </w:r>
      <w:r w:rsidR="00D3366E">
        <w:t xml:space="preserve"> </w:t>
      </w:r>
      <w:r w:rsidR="00C0531D">
        <w:t>interview responses</w:t>
      </w:r>
      <w:r w:rsidR="00C851CF">
        <w:t xml:space="preserve"> indicating </w:t>
      </w:r>
      <w:r w:rsidR="00192C19">
        <w:t>the system’s suggestions quality better than human review</w:t>
      </w:r>
      <w:r w:rsidR="004F5A9C">
        <w:t xml:space="preserve">ers and 71.4% of </w:t>
      </w:r>
      <w:r w:rsidR="002575AA">
        <w:t>user’s</w:t>
      </w:r>
      <w:r w:rsidR="004F5A9C">
        <w:t xml:space="preserve"> indication the clarity of the feedback from the system</w:t>
      </w:r>
      <w:r w:rsidRPr="007C23FE">
        <w:t xml:space="preserve">. </w:t>
      </w:r>
    </w:p>
    <w:p w14:paraId="40E6DAF0" w14:textId="135103CE" w:rsidR="00736244" w:rsidRPr="003F66B4" w:rsidRDefault="007C23FE" w:rsidP="003F66B4">
      <w:pPr>
        <w:pStyle w:val="NormalFYP"/>
      </w:pPr>
      <w:r w:rsidRPr="007C23FE">
        <w:t>The results highlighted that the system's dynamic feedback mechanism and extensive code violation coverage set it apart from traditional tools like the FrenchPress plugin. By addressing a broader range of coding issues and providing adaptive, contextually relevant feedback, the intelligent code review tool enhances the learning experience for programmers at all skill levels, ultimately contributing to better software development outcomes.</w:t>
      </w:r>
    </w:p>
    <w:p w14:paraId="3EF898A0" w14:textId="06E69498" w:rsidR="008630BA" w:rsidRDefault="006279AD" w:rsidP="00C44952">
      <w:pPr>
        <w:pStyle w:val="Heading2"/>
      </w:pPr>
      <w:bookmarkStart w:id="177" w:name="_Toc169592550"/>
      <w:bookmarkStart w:id="178" w:name="_Toc170400889"/>
      <w:r w:rsidRPr="006F3FF2">
        <w:t>5</w:t>
      </w:r>
      <w:r w:rsidR="008630BA" w:rsidRPr="006F3FF2">
        <w:t>.2.</w:t>
      </w:r>
      <w:r w:rsidR="008630BA" w:rsidRPr="006F3FF2">
        <w:tab/>
      </w:r>
      <w:bookmarkEnd w:id="177"/>
      <w:r w:rsidR="005B35A9">
        <w:t>Recommendations</w:t>
      </w:r>
      <w:bookmarkEnd w:id="178"/>
    </w:p>
    <w:p w14:paraId="4E9D1704" w14:textId="48DD157D" w:rsidR="002575AA" w:rsidRDefault="002575AA" w:rsidP="002575AA">
      <w:pPr>
        <w:pStyle w:val="NormalFYP"/>
      </w:pPr>
      <w:r>
        <w:t xml:space="preserve">The following are recommendations </w:t>
      </w:r>
      <w:r w:rsidR="001D11DF">
        <w:t>for the intelligent code review tool:</w:t>
      </w:r>
    </w:p>
    <w:p w14:paraId="3CAD5EFA" w14:textId="6BD6B4D0" w:rsidR="001D11DF" w:rsidRDefault="00C36AC1" w:rsidP="001D11DF">
      <w:pPr>
        <w:pStyle w:val="Item"/>
        <w:numPr>
          <w:ilvl w:val="0"/>
          <w:numId w:val="20"/>
        </w:numPr>
      </w:pPr>
      <w:r>
        <w:t xml:space="preserve">To address the varied reception of feedback clarity, the system will benefit from implementing </w:t>
      </w:r>
      <w:r w:rsidR="00C73F6B">
        <w:t>fine-tuning the LLM for more personalized feedback.</w:t>
      </w:r>
    </w:p>
    <w:p w14:paraId="0162D74C" w14:textId="5F2CFA9B" w:rsidR="00C73F6B" w:rsidRDefault="00C73F6B" w:rsidP="001D11DF">
      <w:pPr>
        <w:pStyle w:val="Item"/>
        <w:numPr>
          <w:ilvl w:val="0"/>
          <w:numId w:val="20"/>
        </w:numPr>
      </w:pPr>
      <w:r>
        <w:t>The system</w:t>
      </w:r>
      <w:r w:rsidR="00526DA8">
        <w:t xml:space="preserve">’s performance can be improved by </w:t>
      </w:r>
      <w:r w:rsidR="00A35C18">
        <w:t>optimizing</w:t>
      </w:r>
      <w:r w:rsidR="00294290">
        <w:t xml:space="preserve"> the backend process. Either by hosting the LLM on </w:t>
      </w:r>
      <w:r w:rsidR="002C5AC6">
        <w:t xml:space="preserve">better infrastructure or by </w:t>
      </w:r>
      <w:r w:rsidR="00144F02">
        <w:t xml:space="preserve">using a </w:t>
      </w:r>
      <w:r w:rsidR="00F05B03">
        <w:t>quantized</w:t>
      </w:r>
      <w:r w:rsidR="00144F02">
        <w:t xml:space="preserve"> </w:t>
      </w:r>
      <w:r w:rsidR="00144F02">
        <w:lastRenderedPageBreak/>
        <w:t xml:space="preserve">version of the model. This may cause quality </w:t>
      </w:r>
      <w:r w:rsidR="00F05B03">
        <w:t>loss but</w:t>
      </w:r>
      <w:r w:rsidR="00144F02">
        <w:t xml:space="preserve"> </w:t>
      </w:r>
      <w:r w:rsidR="00D75ADC">
        <w:t xml:space="preserve">can be considered as a </w:t>
      </w:r>
      <w:r w:rsidR="00332B7D">
        <w:t>trade-off</w:t>
      </w:r>
      <w:r w:rsidR="00D75ADC">
        <w:t xml:space="preserve"> for performance.</w:t>
      </w:r>
    </w:p>
    <w:p w14:paraId="6354241D" w14:textId="7538BF0C" w:rsidR="002575AA" w:rsidRPr="002575AA" w:rsidRDefault="00CA7583" w:rsidP="002575AA">
      <w:pPr>
        <w:pStyle w:val="Item"/>
        <w:numPr>
          <w:ilvl w:val="0"/>
          <w:numId w:val="20"/>
        </w:numPr>
      </w:pPr>
      <w:r>
        <w:t xml:space="preserve">As a learning tool, introduction of features such as learning </w:t>
      </w:r>
      <w:r w:rsidR="00332B7D">
        <w:t>resources,</w:t>
      </w:r>
      <w:r>
        <w:t xml:space="preserve"> or a collaborative environment can </w:t>
      </w:r>
      <w:r w:rsidR="00F05B03">
        <w:t>allow</w:t>
      </w:r>
      <w:r>
        <w:t xml:space="preserve"> users to </w:t>
      </w:r>
      <w:r w:rsidR="00332B7D">
        <w:t>enhancing their learning process.</w:t>
      </w:r>
    </w:p>
    <w:p w14:paraId="6B3FCE72" w14:textId="77777777" w:rsidR="00CB7A2F" w:rsidRDefault="006279AD" w:rsidP="003F594A">
      <w:pPr>
        <w:pStyle w:val="Heading2"/>
      </w:pPr>
      <w:bookmarkStart w:id="179" w:name="_Toc169592551"/>
      <w:bookmarkStart w:id="180" w:name="_Toc170400890"/>
      <w:r w:rsidRPr="006F3FF2">
        <w:t>5</w:t>
      </w:r>
      <w:r w:rsidR="008630BA" w:rsidRPr="006F3FF2">
        <w:t>.3.</w:t>
      </w:r>
      <w:r w:rsidR="008630BA" w:rsidRPr="006F3FF2">
        <w:tab/>
      </w:r>
      <w:bookmarkEnd w:id="179"/>
      <w:r w:rsidR="005B35A9">
        <w:t>Conclusion</w:t>
      </w:r>
      <w:bookmarkEnd w:id="180"/>
    </w:p>
    <w:p w14:paraId="7015089E" w14:textId="77777777" w:rsidR="00834D11" w:rsidRDefault="00834D11" w:rsidP="00834D11">
      <w:pPr>
        <w:pStyle w:val="NormalFYP"/>
      </w:pPr>
      <w:r w:rsidRPr="00834D11">
        <w:t xml:space="preserve">The development and implementation of the intelligent code review tool mark a significant advancement in enhancing code quality and adherence to programming conventions within the software development industry. Leveraging state-of-the-art technologies such as a pretrained Large Language Model (LLM) and robust static analysis techniques, this project has demonstrated its capability to provide dynamic and contextual suggestions for code violations, thereby supporting developers at various skill levels in improving their coding practices. </w:t>
      </w:r>
    </w:p>
    <w:p w14:paraId="747AB190" w14:textId="77777777" w:rsidR="00120AD3" w:rsidRDefault="00367F5A" w:rsidP="00834D11">
      <w:pPr>
        <w:pStyle w:val="NormalFYP"/>
      </w:pPr>
      <w:r>
        <w:t xml:space="preserve">Throughout the project, extensive research and understanding of </w:t>
      </w:r>
      <w:r w:rsidR="00110E5D" w:rsidRPr="00110E5D">
        <w:t xml:space="preserve">the LLM to deliver precise and informative feedback on code quality. By surpassing traditional approaches with its adaptive feedback mechanisms, the tool not only identifies a wide range of coding issues but also educates users on best practices, fostering a deeper understanding of programming standards. </w:t>
      </w:r>
    </w:p>
    <w:p w14:paraId="0F708B66" w14:textId="77777777" w:rsidR="00120AD3" w:rsidRPr="00120AD3" w:rsidRDefault="00120AD3" w:rsidP="00120AD3">
      <w:pPr>
        <w:pStyle w:val="NormalFYP"/>
        <w:rPr>
          <w:lang w:val="en-NG"/>
        </w:rPr>
      </w:pPr>
      <w:r w:rsidRPr="00120AD3">
        <w:rPr>
          <w:lang w:val="en-NG"/>
        </w:rPr>
        <w:t>Looking forward, the tool's practical applications have streamlined code review processes, enabling real-time analysis and actionable insights into codebases. The implementation of an intuitive user interface and responsive feedback system has garnered positive feedback from users, highlighting its effectiveness in enhancing developer productivity and code maintainability.</w:t>
      </w:r>
    </w:p>
    <w:p w14:paraId="43486E10" w14:textId="01488339" w:rsidR="003F594A" w:rsidRPr="00120AD3" w:rsidRDefault="00120AD3" w:rsidP="00834D11">
      <w:pPr>
        <w:pStyle w:val="NormalFYP"/>
        <w:rPr>
          <w:rStyle w:val="Strong"/>
          <w:b w:val="0"/>
          <w:bCs w:val="0"/>
          <w:lang w:val="en-NG"/>
        </w:rPr>
      </w:pPr>
      <w:r w:rsidRPr="00120AD3">
        <w:rPr>
          <w:lang w:val="en-NG"/>
        </w:rPr>
        <w:t>As digital environments continue to evolve, the intelligent code review tool stands poised to drive further innovations in software development practices. By addressing current limitations and anticipating future challenges, this project paves the way for continued advancements in automated code analysis and education, contributing to a more efficient and quality-driven software development ecosystem.</w:t>
      </w:r>
      <w:r w:rsidR="003F594A" w:rsidRPr="006F3FF2">
        <w:br w:type="page"/>
      </w:r>
    </w:p>
    <w:p w14:paraId="6AC88E04" w14:textId="2B877E3F" w:rsidR="00B41A23" w:rsidRPr="006F3FF2" w:rsidRDefault="00B41A23" w:rsidP="00C44952">
      <w:pPr>
        <w:pStyle w:val="Heading2"/>
        <w:sectPr w:rsidR="00B41A23" w:rsidRPr="006F3FF2" w:rsidSect="00AE6D12">
          <w:pgSz w:w="12240" w:h="15840" w:code="1"/>
          <w:pgMar w:top="1440" w:right="1440" w:bottom="1440" w:left="1800" w:header="720" w:footer="720" w:gutter="0"/>
          <w:cols w:space="720"/>
          <w:docGrid w:linePitch="360"/>
        </w:sectPr>
      </w:pPr>
    </w:p>
    <w:p w14:paraId="4EC7DF46" w14:textId="37011206" w:rsidR="00BE27E1" w:rsidRPr="006F3FF2" w:rsidRDefault="00E56DC4" w:rsidP="004760EA">
      <w:pPr>
        <w:pStyle w:val="Heading2"/>
        <w:spacing w:after="240"/>
        <w:jc w:val="center"/>
      </w:pPr>
      <w:bookmarkStart w:id="181" w:name="_Toc169592555"/>
      <w:bookmarkStart w:id="182" w:name="_Toc170400891"/>
      <w:r w:rsidRPr="006F3FF2">
        <w:rPr>
          <w:sz w:val="28"/>
        </w:rPr>
        <w:lastRenderedPageBreak/>
        <w:t>REFERENCES</w:t>
      </w:r>
      <w:bookmarkStart w:id="183" w:name="_Toc169592556"/>
      <w:bookmarkEnd w:id="181"/>
      <w:bookmarkEnd w:id="182"/>
    </w:p>
    <w:p w14:paraId="18C82E49" w14:textId="77777777" w:rsidR="00843776" w:rsidRDefault="00CE47C3" w:rsidP="00843776">
      <w:pPr>
        <w:pStyle w:val="Bibliography"/>
        <w:rPr>
          <w:rFonts w:cs="Times New Roman"/>
        </w:rPr>
      </w:pPr>
      <w:r w:rsidRPr="006F3FF2">
        <w:fldChar w:fldCharType="begin"/>
      </w:r>
      <w:r w:rsidR="00843776">
        <w:instrText xml:space="preserve"> ADDIN ZOTERO_BIBL {"uncited":[["http://zotero.org/users/local/cHAViu4H/items/EJXPN67M"],["http://zotero.org/users/local/cHAViu4H/items/GRJFA9LM"],["http://zotero.org/users/local/cHAViu4H/items/KXT5XY97"],["http://zotero.org/users/local/cHAViu4H/items/ZHWB29L7"],["http://zotero.org/users/local/cHAViu4H/items/QXJQM2ZW"],["http://zotero.org/users/local/cHAViu4H/items/WF5YSBQU"],["http://zotero.org/users/local/cHAViu4H/items/MXTYVDB4"],["http://zotero.org/users/local/cHAViu4H/items/UEQQB96C"],["http://zotero.org/users/local/cHAViu4H/items/A8NWKITN"],["http://zotero.org/users/local/cHAViu4H/items/IWCIQSSQ"],["http://zotero.org/users/local/cHAViu4H/items/MNEE47MI"],["http://zotero.org/users/local/cHAViu4H/items/YB72YX4Z"],["http://zotero.org/users/local/cHAViu4H/items/QUHXP3QC"],["http://zotero.org/users/local/cHAViu4H/items/BEG8PDXB"],["http://zotero.org/users/local/cHAViu4H/items/ZPR6677A"],["http://zotero.org/users/local/cHAViu4H/items/8V2NM8AY"],["http://zotero.org/users/local/cHAViu4H/items/B5GP7MBD"]],"omitted":[["http://zotero.org/users/local/uSBjEyoA/items/RJLISMUG"],["http://zotero.org/users/local/uSBjEyoA/items/K52XL6FT"],["http://zotero.org/users/local/uSBjEyoA/items/PP2EF94R"]],"custom":[]} CSL_BIBLIOGRAPHY </w:instrText>
      </w:r>
      <w:r w:rsidRPr="006F3FF2">
        <w:fldChar w:fldCharType="separate"/>
      </w:r>
      <w:r w:rsidR="00843776">
        <w:rPr>
          <w:rFonts w:cs="Times New Roman"/>
        </w:rPr>
        <w:t xml:space="preserve">Alberto Bacchelli, C. B. (2013). Expectations, outcomes, and challenges of modern code review. </w:t>
      </w:r>
      <w:r w:rsidR="00843776">
        <w:rPr>
          <w:rFonts w:cs="Times New Roman"/>
          <w:i/>
          <w:iCs/>
        </w:rPr>
        <w:t>2013 35th International Conference on Software Engineering (ICSE)</w:t>
      </w:r>
      <w:r w:rsidR="00843776">
        <w:rPr>
          <w:rFonts w:cs="Times New Roman"/>
        </w:rPr>
        <w:t>, 712–721.</w:t>
      </w:r>
    </w:p>
    <w:p w14:paraId="52A45653" w14:textId="77777777" w:rsidR="00843776" w:rsidRDefault="00843776" w:rsidP="00843776">
      <w:pPr>
        <w:pStyle w:val="Bibliography"/>
        <w:rPr>
          <w:rFonts w:cs="Times New Roman"/>
        </w:rPr>
      </w:pPr>
      <w:r>
        <w:rPr>
          <w:rFonts w:cs="Times New Roman"/>
        </w:rPr>
        <w:t xml:space="preserve">Albuquerque, D., Guimarães, E., Perkusich, M., Almeida, H., &amp; Perkusich, A. (2023). Integrating Interactive Detection of Code Smells into Scrum: Feasibility, Benefits, and Challenges. </w:t>
      </w:r>
      <w:r>
        <w:rPr>
          <w:rFonts w:cs="Times New Roman"/>
          <w:i/>
          <w:iCs/>
        </w:rPr>
        <w:t>Applied Sciences</w:t>
      </w:r>
      <w:r>
        <w:rPr>
          <w:rFonts w:cs="Times New Roman"/>
        </w:rPr>
        <w:t xml:space="preserve">, </w:t>
      </w:r>
      <w:r>
        <w:rPr>
          <w:rFonts w:cs="Times New Roman"/>
          <w:i/>
          <w:iCs/>
        </w:rPr>
        <w:t>13</w:t>
      </w:r>
      <w:r>
        <w:rPr>
          <w:rFonts w:cs="Times New Roman"/>
        </w:rPr>
        <w:t>(15). https://doi.org/10.3390/app13158770</w:t>
      </w:r>
    </w:p>
    <w:p w14:paraId="059083A6" w14:textId="77777777" w:rsidR="00843776" w:rsidRDefault="00843776" w:rsidP="00843776">
      <w:pPr>
        <w:pStyle w:val="Bibliography"/>
        <w:rPr>
          <w:rFonts w:cs="Times New Roman"/>
        </w:rPr>
      </w:pPr>
      <w:r>
        <w:rPr>
          <w:rFonts w:cs="Times New Roman"/>
        </w:rPr>
        <w:t xml:space="preserve">Albuquerque, D., Guimaraes, E. T., Tonin, G. S., Perkusich, M. B., Almeida, H., &amp; Perkusich, A. (2022). Perceptions of Technical Debt and its Management Activities—A Survey of Software Practitioners. </w:t>
      </w:r>
      <w:r>
        <w:rPr>
          <w:rFonts w:cs="Times New Roman"/>
          <w:i/>
          <w:iCs/>
        </w:rPr>
        <w:t>Proceedings of the XXXVI Brazilian Symposium on Software Engineering</w:t>
      </w:r>
      <w:r>
        <w:rPr>
          <w:rFonts w:cs="Times New Roman"/>
        </w:rPr>
        <w:t>, 220–229. https://doi.org/10.1145/3555228.3555237</w:t>
      </w:r>
    </w:p>
    <w:p w14:paraId="14173473" w14:textId="77777777" w:rsidR="00843776" w:rsidRDefault="00843776" w:rsidP="00843776">
      <w:pPr>
        <w:pStyle w:val="Bibliography"/>
        <w:rPr>
          <w:rFonts w:cs="Times New Roman"/>
        </w:rPr>
      </w:pPr>
      <w:r>
        <w:rPr>
          <w:rFonts w:cs="Times New Roman"/>
        </w:rPr>
        <w:t xml:space="preserve">Alzubaidi, L., Zhang, J., Humaidi, A. J., Al-Dujaili, A., Duan, Y., Al-Shamma, O., Santamaría, J., Fadhel, M. A., Al-Amidie, M., &amp; Farhan, L. (2021). Review of deep learning: Concepts, CNN architectures, challenges, applications, future directions. </w:t>
      </w:r>
      <w:r>
        <w:rPr>
          <w:rFonts w:cs="Times New Roman"/>
          <w:i/>
          <w:iCs/>
        </w:rPr>
        <w:t>Journal of Big Data</w:t>
      </w:r>
      <w:r>
        <w:rPr>
          <w:rFonts w:cs="Times New Roman"/>
        </w:rPr>
        <w:t xml:space="preserve">, </w:t>
      </w:r>
      <w:r>
        <w:rPr>
          <w:rFonts w:cs="Times New Roman"/>
          <w:i/>
          <w:iCs/>
        </w:rPr>
        <w:t>8</w:t>
      </w:r>
      <w:r>
        <w:rPr>
          <w:rFonts w:cs="Times New Roman"/>
        </w:rPr>
        <w:t>(1), 53. https://doi.org/10.1186/s40537-021-00444-8</w:t>
      </w:r>
    </w:p>
    <w:p w14:paraId="5943DBA5" w14:textId="77777777" w:rsidR="00843776" w:rsidRDefault="00843776" w:rsidP="00843776">
      <w:pPr>
        <w:pStyle w:val="Bibliography"/>
        <w:rPr>
          <w:rFonts w:cs="Times New Roman"/>
        </w:rPr>
      </w:pPr>
      <w:r>
        <w:rPr>
          <w:rFonts w:cs="Times New Roman"/>
        </w:rPr>
        <w:t xml:space="preserve">Alzubi, J., Nayyar, A., &amp; Kumar, A. (2018). Machine Learning from Theory to Algorithms: An Overview. </w:t>
      </w:r>
      <w:r>
        <w:rPr>
          <w:rFonts w:cs="Times New Roman"/>
          <w:i/>
          <w:iCs/>
        </w:rPr>
        <w:t>Journal of Physics: Conference Series</w:t>
      </w:r>
      <w:r>
        <w:rPr>
          <w:rFonts w:cs="Times New Roman"/>
        </w:rPr>
        <w:t xml:space="preserve">, </w:t>
      </w:r>
      <w:r>
        <w:rPr>
          <w:rFonts w:cs="Times New Roman"/>
          <w:i/>
          <w:iCs/>
        </w:rPr>
        <w:t>1142</w:t>
      </w:r>
      <w:r>
        <w:rPr>
          <w:rFonts w:cs="Times New Roman"/>
        </w:rPr>
        <w:t>, 012012. https://doi.org/10.1088/1742-6596/1142/1/012012</w:t>
      </w:r>
    </w:p>
    <w:p w14:paraId="1B4E27CE" w14:textId="77777777" w:rsidR="00843776" w:rsidRDefault="00843776" w:rsidP="00843776">
      <w:pPr>
        <w:pStyle w:val="Bibliography"/>
        <w:rPr>
          <w:rFonts w:cs="Times New Roman"/>
        </w:rPr>
      </w:pPr>
      <w:r>
        <w:rPr>
          <w:rFonts w:cs="Times New Roman"/>
        </w:rPr>
        <w:t xml:space="preserve">Ampatzoglou, A., Ampatzoglou, A., Chatzigeorgiou, A., Avgeriou, P., Abrahamsson, P., Martini, A., Zdun, U., &amp; Systa, K. (2016). The Perception of Technical Debt in the Embedded Systems Domain: An Industrial Case Study. </w:t>
      </w:r>
      <w:r>
        <w:rPr>
          <w:rFonts w:cs="Times New Roman"/>
          <w:i/>
          <w:iCs/>
        </w:rPr>
        <w:t>2016 IEEE 8th International Workshop on Managing Technical Debt (MTD)</w:t>
      </w:r>
      <w:r>
        <w:rPr>
          <w:rFonts w:cs="Times New Roman"/>
        </w:rPr>
        <w:t>, 9–16. https://doi.org/10.1109/MTD.2016.8</w:t>
      </w:r>
    </w:p>
    <w:p w14:paraId="2059BBAA" w14:textId="77777777" w:rsidR="00843776" w:rsidRDefault="00843776" w:rsidP="00843776">
      <w:pPr>
        <w:pStyle w:val="Bibliography"/>
        <w:rPr>
          <w:rFonts w:cs="Times New Roman"/>
        </w:rPr>
      </w:pPr>
      <w:r>
        <w:rPr>
          <w:rFonts w:cs="Times New Roman"/>
        </w:rPr>
        <w:t xml:space="preserve">Balachandran, V. (2013). Reducing human effort and improving quality in peer code reviews using automatic static analysis and reviewer recommendation. </w:t>
      </w:r>
      <w:r>
        <w:rPr>
          <w:rFonts w:cs="Times New Roman"/>
          <w:i/>
          <w:iCs/>
        </w:rPr>
        <w:t>2013 35th International Conference on Software Engineering (ICSE)</w:t>
      </w:r>
      <w:r>
        <w:rPr>
          <w:rFonts w:cs="Times New Roman"/>
        </w:rPr>
        <w:t>, 931–940.</w:t>
      </w:r>
    </w:p>
    <w:p w14:paraId="2D813A95" w14:textId="77777777" w:rsidR="00843776" w:rsidRDefault="00843776" w:rsidP="00843776">
      <w:pPr>
        <w:pStyle w:val="Bibliography"/>
        <w:rPr>
          <w:rFonts w:cs="Times New Roman"/>
        </w:rPr>
      </w:pPr>
      <w:r>
        <w:rPr>
          <w:rFonts w:cs="Times New Roman"/>
        </w:rPr>
        <w:t xml:space="preserve">Baltes, S., Treude, C., &amp; Diehl, S. (2019). SOTorrent: Studying the origin, evolution, and usage of stack overflow code snippets. </w:t>
      </w:r>
      <w:r>
        <w:rPr>
          <w:rFonts w:cs="Times New Roman"/>
          <w:i/>
          <w:iCs/>
        </w:rPr>
        <w:t>Proceedings of the 16th International Conference on Mining Software Repositories</w:t>
      </w:r>
      <w:r>
        <w:rPr>
          <w:rFonts w:cs="Times New Roman"/>
        </w:rPr>
        <w:t>, 191–194. https://doi.org/10.1109/MSR.2019.00038</w:t>
      </w:r>
    </w:p>
    <w:p w14:paraId="51B12717" w14:textId="77777777" w:rsidR="00843776" w:rsidRDefault="00843776" w:rsidP="00843776">
      <w:pPr>
        <w:pStyle w:val="Bibliography"/>
        <w:rPr>
          <w:rFonts w:cs="Times New Roman"/>
        </w:rPr>
      </w:pPr>
      <w:r>
        <w:rPr>
          <w:rFonts w:cs="Times New Roman"/>
        </w:rPr>
        <w:t xml:space="preserve">Bancroft, P., &amp; Roe, P. (2006). </w:t>
      </w:r>
      <w:r>
        <w:rPr>
          <w:rFonts w:cs="Times New Roman"/>
          <w:i/>
          <w:iCs/>
        </w:rPr>
        <w:t>Program annotations: Feedback for students learning to program</w:t>
      </w:r>
      <w:r>
        <w:rPr>
          <w:rFonts w:cs="Times New Roman"/>
        </w:rPr>
        <w:t>. 19–23.</w:t>
      </w:r>
    </w:p>
    <w:p w14:paraId="143589B4" w14:textId="77777777" w:rsidR="00843776" w:rsidRDefault="00843776" w:rsidP="00843776">
      <w:pPr>
        <w:pStyle w:val="Bibliography"/>
        <w:rPr>
          <w:rFonts w:cs="Times New Roman"/>
        </w:rPr>
      </w:pPr>
      <w:r>
        <w:rPr>
          <w:rFonts w:cs="Times New Roman"/>
        </w:rPr>
        <w:t xml:space="preserve">Barron, D. W. (1972). </w:t>
      </w:r>
      <w:r>
        <w:rPr>
          <w:rFonts w:cs="Times New Roman"/>
          <w:i/>
          <w:iCs/>
        </w:rPr>
        <w:t>Structured Programming, O.-J. Dahl, E. W. Dijkstra and C. A. R. Hoare, Academic Press, London,</w:t>
      </w:r>
      <w:r>
        <w:rPr>
          <w:rFonts w:cs="Times New Roman"/>
        </w:rPr>
        <w:t xml:space="preserve"> (Vol. 5). Software: Practice and Experience. https://doi.org/10.1002/spe.4380050313</w:t>
      </w:r>
    </w:p>
    <w:p w14:paraId="64F08AE4" w14:textId="77777777" w:rsidR="00843776" w:rsidRDefault="00843776" w:rsidP="00843776">
      <w:pPr>
        <w:pStyle w:val="Bibliography"/>
        <w:rPr>
          <w:rFonts w:cs="Times New Roman"/>
        </w:rPr>
      </w:pPr>
      <w:r>
        <w:rPr>
          <w:rFonts w:cs="Times New Roman"/>
        </w:rPr>
        <w:lastRenderedPageBreak/>
        <w:t xml:space="preserve">Bartneck, C., Lütge, C., Wagner, A., &amp; Welsh, S. (2021). What Is AI? In C. Bartneck, C. Lütge, A. Wagner, &amp; S. Welsh, </w:t>
      </w:r>
      <w:r>
        <w:rPr>
          <w:rFonts w:cs="Times New Roman"/>
          <w:i/>
          <w:iCs/>
        </w:rPr>
        <w:t>An Introduction to Ethics in Robotics and AI</w:t>
      </w:r>
      <w:r>
        <w:rPr>
          <w:rFonts w:cs="Times New Roman"/>
        </w:rPr>
        <w:t xml:space="preserve"> (pp. 5–16). Springer International Publishing. https://doi.org/10.1007/978-3-030-51110-4_2</w:t>
      </w:r>
    </w:p>
    <w:p w14:paraId="7B0D381F" w14:textId="77777777" w:rsidR="00843776" w:rsidRDefault="00843776" w:rsidP="00843776">
      <w:pPr>
        <w:pStyle w:val="Bibliography"/>
        <w:rPr>
          <w:rFonts w:cs="Times New Roman"/>
        </w:rPr>
      </w:pPr>
      <w:r>
        <w:rPr>
          <w:rFonts w:cs="Times New Roman"/>
        </w:rPr>
        <w:t xml:space="preserve">Beck, K. (1999). </w:t>
      </w:r>
      <w:r>
        <w:rPr>
          <w:rFonts w:cs="Times New Roman"/>
          <w:i/>
          <w:iCs/>
        </w:rPr>
        <w:t>Extreme Programming Explained: Embrace Change</w:t>
      </w:r>
      <w:r>
        <w:rPr>
          <w:rFonts w:cs="Times New Roman"/>
        </w:rPr>
        <w:t>. Addison-Wesley Publishing Company.</w:t>
      </w:r>
    </w:p>
    <w:p w14:paraId="452F01A9" w14:textId="77777777" w:rsidR="00843776" w:rsidRDefault="00843776" w:rsidP="00843776">
      <w:pPr>
        <w:pStyle w:val="Bibliography"/>
        <w:rPr>
          <w:rFonts w:cs="Times New Roman"/>
        </w:rPr>
      </w:pPr>
      <w:r>
        <w:rPr>
          <w:rFonts w:cs="Times New Roman"/>
        </w:rPr>
        <w:t xml:space="preserve">Bielik, P., Raychev, V., &amp; Vechev, M. (2017). </w:t>
      </w:r>
      <w:r>
        <w:rPr>
          <w:rFonts w:cs="Times New Roman"/>
          <w:i/>
          <w:iCs/>
        </w:rPr>
        <w:t>Learning a Static Analyzer from Data</w:t>
      </w:r>
      <w:r>
        <w:rPr>
          <w:rFonts w:cs="Times New Roman"/>
        </w:rPr>
        <w:t>. 233–253. https://doi.org/10.1007/978-3-319-63387-9_12</w:t>
      </w:r>
    </w:p>
    <w:p w14:paraId="375F88BC" w14:textId="77777777" w:rsidR="00843776" w:rsidRDefault="00843776" w:rsidP="00843776">
      <w:pPr>
        <w:pStyle w:val="Bibliography"/>
        <w:rPr>
          <w:rFonts w:cs="Times New Roman"/>
        </w:rPr>
      </w:pPr>
      <w:r>
        <w:rPr>
          <w:rFonts w:cs="Times New Roman"/>
        </w:rPr>
        <w:t xml:space="preserve">Blau, H., &amp; Moss, J. E. B. (2015). FrenchPress Gives Students Automated Feedback on Java Program Flaws. </w:t>
      </w:r>
      <w:r>
        <w:rPr>
          <w:rFonts w:cs="Times New Roman"/>
          <w:i/>
          <w:iCs/>
        </w:rPr>
        <w:t>Proceedings of the 2015 ACM Conference on Innovation and Technology in Computer Science Education</w:t>
      </w:r>
      <w:r>
        <w:rPr>
          <w:rFonts w:cs="Times New Roman"/>
        </w:rPr>
        <w:t>, 15–20. https://doi.org/10.1145/2729094.2742622</w:t>
      </w:r>
    </w:p>
    <w:p w14:paraId="670D740E" w14:textId="77777777" w:rsidR="00843776" w:rsidRDefault="00843776" w:rsidP="00843776">
      <w:pPr>
        <w:pStyle w:val="Bibliography"/>
        <w:rPr>
          <w:rFonts w:cs="Times New Roman"/>
        </w:rPr>
      </w:pPr>
      <w:r>
        <w:rPr>
          <w:rFonts w:cs="Times New Roman"/>
        </w:rPr>
        <w:t xml:space="preserve">Broad Research Communication Lab. (n.d.). </w:t>
      </w:r>
      <w:r>
        <w:rPr>
          <w:rFonts w:cs="Times New Roman"/>
          <w:i/>
          <w:iCs/>
        </w:rPr>
        <w:t>Coding and comment style: Broad institute of MIT and harvard</w:t>
      </w:r>
      <w:r>
        <w:rPr>
          <w:rFonts w:cs="Times New Roman"/>
        </w:rPr>
        <w:t>. mitcommlab.mit.edu. https://mitcommlab.mit.edu/broad/commkit/coding-and-comment-style/</w:t>
      </w:r>
    </w:p>
    <w:p w14:paraId="0A2A1C2C" w14:textId="77777777" w:rsidR="00843776" w:rsidRDefault="00843776" w:rsidP="00843776">
      <w:pPr>
        <w:pStyle w:val="Bibliography"/>
        <w:rPr>
          <w:rFonts w:cs="Times New Roman"/>
        </w:rPr>
      </w:pPr>
      <w:r>
        <w:rPr>
          <w:rFonts w:cs="Times New Roman"/>
        </w:rPr>
        <w:t xml:space="preserve">Buschmann, F., Schmidt, D. C., &amp; Kircher, M. (1996). </w:t>
      </w:r>
      <w:r>
        <w:rPr>
          <w:rFonts w:cs="Times New Roman"/>
          <w:i/>
          <w:iCs/>
        </w:rPr>
        <w:t>Pattern-oriented software architecture</w:t>
      </w:r>
      <w:r>
        <w:rPr>
          <w:rFonts w:cs="Times New Roman"/>
        </w:rPr>
        <w:t>. Wiley.</w:t>
      </w:r>
    </w:p>
    <w:p w14:paraId="0C878AB8" w14:textId="77777777" w:rsidR="00843776" w:rsidRDefault="00843776" w:rsidP="00843776">
      <w:pPr>
        <w:pStyle w:val="Bibliography"/>
        <w:rPr>
          <w:rFonts w:cs="Times New Roman"/>
        </w:rPr>
      </w:pPr>
      <w:r>
        <w:rPr>
          <w:rFonts w:cs="Times New Roman"/>
        </w:rPr>
        <w:t xml:space="preserve">Carvalho, L. P. da S., Novais, R. L., Salvador, L. do N., &amp; Mendonça, M. G. (2017). An Ontology-based Approach to Analyzing the Occurrence of Code Smells in Software. </w:t>
      </w:r>
      <w:r>
        <w:rPr>
          <w:rFonts w:cs="Times New Roman"/>
          <w:i/>
          <w:iCs/>
        </w:rPr>
        <w:t>International Conference on Enterprise Information Systems</w:t>
      </w:r>
      <w:r>
        <w:rPr>
          <w:rFonts w:cs="Times New Roman"/>
        </w:rPr>
        <w:t>. https://api.semanticscholar.org/CorpusID:21143193</w:t>
      </w:r>
    </w:p>
    <w:p w14:paraId="46E17A4D" w14:textId="77777777" w:rsidR="00843776" w:rsidRDefault="00843776" w:rsidP="00843776">
      <w:pPr>
        <w:pStyle w:val="Bibliography"/>
        <w:rPr>
          <w:rFonts w:cs="Times New Roman"/>
        </w:rPr>
      </w:pPr>
      <w:r>
        <w:rPr>
          <w:rFonts w:cs="Times New Roman"/>
        </w:rPr>
        <w:t xml:space="preserve">Chen, H.-M., Chen, W.-H., &amp; Lee, C.-C. (2018). An automated assessment system for analysis of coding convention violations in Java programming assignments*. </w:t>
      </w:r>
      <w:r>
        <w:rPr>
          <w:rFonts w:cs="Times New Roman"/>
          <w:i/>
          <w:iCs/>
        </w:rPr>
        <w:t>Journal of Information Science and Engineering</w:t>
      </w:r>
      <w:r>
        <w:rPr>
          <w:rFonts w:cs="Times New Roman"/>
        </w:rPr>
        <w:t xml:space="preserve">, </w:t>
      </w:r>
      <w:r>
        <w:rPr>
          <w:rFonts w:cs="Times New Roman"/>
          <w:i/>
          <w:iCs/>
        </w:rPr>
        <w:t>34</w:t>
      </w:r>
      <w:r>
        <w:rPr>
          <w:rFonts w:cs="Times New Roman"/>
        </w:rPr>
        <w:t>, 1203–1221. https://doi.org/10.6688/JISE.201809_34(5).0006</w:t>
      </w:r>
    </w:p>
    <w:p w14:paraId="531DC46C" w14:textId="77777777" w:rsidR="00843776" w:rsidRDefault="00843776" w:rsidP="00843776">
      <w:pPr>
        <w:pStyle w:val="Bibliography"/>
        <w:rPr>
          <w:rFonts w:cs="Times New Roman"/>
        </w:rPr>
      </w:pPr>
      <w:r>
        <w:rPr>
          <w:rFonts w:cs="Times New Roman"/>
        </w:rPr>
        <w:t xml:space="preserve">Chirvase, A., Ruse, L., Muraru, M., Mocanu, M., &amp; Ciobanu, V. (2021). Clean Code—Delivering A Lightweight Course. </w:t>
      </w:r>
      <w:r>
        <w:rPr>
          <w:rFonts w:cs="Times New Roman"/>
          <w:i/>
          <w:iCs/>
        </w:rPr>
        <w:t>2021 23rd International Conference on Control Systems and Computer Science (CSCS)</w:t>
      </w:r>
      <w:r>
        <w:rPr>
          <w:rFonts w:cs="Times New Roman"/>
        </w:rPr>
        <w:t>, 420–423. https://doi.org/10.1109/CSCS52396.2021.00075</w:t>
      </w:r>
    </w:p>
    <w:p w14:paraId="38054504" w14:textId="77777777" w:rsidR="00843776" w:rsidRDefault="00843776" w:rsidP="00843776">
      <w:pPr>
        <w:pStyle w:val="Bibliography"/>
        <w:rPr>
          <w:rFonts w:cs="Times New Roman"/>
        </w:rPr>
      </w:pPr>
      <w:r>
        <w:rPr>
          <w:rFonts w:cs="Times New Roman"/>
        </w:rPr>
        <w:t xml:space="preserve">Danilo, N., Stefanović, D., Dakic, D., Sladojevic, S., &amp; Ristic, S. (2021). </w:t>
      </w:r>
      <w:r>
        <w:rPr>
          <w:rFonts w:cs="Times New Roman"/>
          <w:i/>
          <w:iCs/>
        </w:rPr>
        <w:t>Analysis of the Tools for Static Code Analysis</w:t>
      </w:r>
      <w:r>
        <w:rPr>
          <w:rFonts w:cs="Times New Roman"/>
        </w:rPr>
        <w:t>. 1–6. https://doi.org/10.1109/INFOTEH51037.2021.9400688</w:t>
      </w:r>
    </w:p>
    <w:p w14:paraId="3D3585DE" w14:textId="77777777" w:rsidR="00843776" w:rsidRDefault="00843776" w:rsidP="00843776">
      <w:pPr>
        <w:pStyle w:val="Bibliography"/>
        <w:rPr>
          <w:rFonts w:cs="Times New Roman"/>
        </w:rPr>
      </w:pPr>
      <w:r>
        <w:rPr>
          <w:rFonts w:cs="Times New Roman"/>
        </w:rPr>
        <w:t xml:space="preserve">Digkas, G., Chatzigeorgiou, A., Ampatzoglou, A., &amp; Avgeriou, P. (2022). Can Clean New Code Reduce Technical Debt Density? </w:t>
      </w:r>
      <w:r>
        <w:rPr>
          <w:rFonts w:cs="Times New Roman"/>
          <w:i/>
          <w:iCs/>
        </w:rPr>
        <w:t>IEEE Transactions on Software Engineering</w:t>
      </w:r>
      <w:r>
        <w:rPr>
          <w:rFonts w:cs="Times New Roman"/>
        </w:rPr>
        <w:t xml:space="preserve">, </w:t>
      </w:r>
      <w:r>
        <w:rPr>
          <w:rFonts w:cs="Times New Roman"/>
          <w:i/>
          <w:iCs/>
        </w:rPr>
        <w:t>48</w:t>
      </w:r>
      <w:r>
        <w:rPr>
          <w:rFonts w:cs="Times New Roman"/>
        </w:rPr>
        <w:t>(05), 1705–1721. https://doi.org/10.1109/TSE.2020.3032557</w:t>
      </w:r>
    </w:p>
    <w:p w14:paraId="495D6034" w14:textId="77777777" w:rsidR="00843776" w:rsidRDefault="00843776" w:rsidP="00843776">
      <w:pPr>
        <w:pStyle w:val="Bibliography"/>
        <w:rPr>
          <w:rFonts w:cs="Times New Roman"/>
        </w:rPr>
      </w:pPr>
      <w:r>
        <w:rPr>
          <w:rFonts w:cs="Times New Roman"/>
        </w:rPr>
        <w:t xml:space="preserve">Dijkstra, E. W., Dahl, O. J., &amp; Hoare, C. A. R. (1972b). </w:t>
      </w:r>
      <w:r>
        <w:rPr>
          <w:rFonts w:cs="Times New Roman"/>
          <w:i/>
          <w:iCs/>
        </w:rPr>
        <w:t>Structured programming</w:t>
      </w:r>
      <w:r>
        <w:rPr>
          <w:rFonts w:cs="Times New Roman"/>
        </w:rPr>
        <w:t>. Academic Press Ltd.</w:t>
      </w:r>
    </w:p>
    <w:p w14:paraId="1E407A78" w14:textId="77777777" w:rsidR="00843776" w:rsidRDefault="00843776" w:rsidP="00843776">
      <w:pPr>
        <w:pStyle w:val="Bibliography"/>
        <w:rPr>
          <w:rFonts w:cs="Times New Roman"/>
        </w:rPr>
      </w:pPr>
      <w:r>
        <w:rPr>
          <w:rFonts w:cs="Times New Roman"/>
        </w:rPr>
        <w:lastRenderedPageBreak/>
        <w:t xml:space="preserve">Fan, L., Su, T., Chen, S., Meng, G., Liu, Y., Xu, L., &amp; Pu, G. (2018). Efficiently manifesting asynchronous programming errors in Android apps. </w:t>
      </w:r>
      <w:r>
        <w:rPr>
          <w:rFonts w:cs="Times New Roman"/>
          <w:i/>
          <w:iCs/>
        </w:rPr>
        <w:t>Proceedings of the 33rd ACM/IEEE International Conference on Automated Software Engineering</w:t>
      </w:r>
      <w:r>
        <w:rPr>
          <w:rFonts w:cs="Times New Roman"/>
        </w:rPr>
        <w:t>, 486–497. https://doi.org/10.1145/3238147.3238170</w:t>
      </w:r>
    </w:p>
    <w:p w14:paraId="2AA6FD53" w14:textId="77777777" w:rsidR="00843776" w:rsidRDefault="00843776" w:rsidP="00843776">
      <w:pPr>
        <w:pStyle w:val="Bibliography"/>
        <w:rPr>
          <w:rFonts w:cs="Times New Roman"/>
        </w:rPr>
      </w:pPr>
      <w:r>
        <w:rPr>
          <w:rFonts w:cs="Times New Roman"/>
        </w:rPr>
        <w:t xml:space="preserve">Ferreira Campos, U., Smethurst, G., Moraes, J. P., Bonifácio, R., &amp; Pinto, G. (2019). Mining Rule Violations in JavaScript Code Snippets. </w:t>
      </w:r>
      <w:r>
        <w:rPr>
          <w:rFonts w:cs="Times New Roman"/>
          <w:i/>
          <w:iCs/>
        </w:rPr>
        <w:t>2019 IEEE/ACM 16th International Conference on Mining Software Repositories (MSR)</w:t>
      </w:r>
      <w:r>
        <w:rPr>
          <w:rFonts w:cs="Times New Roman"/>
        </w:rPr>
        <w:t>, 195–199. https://doi.org/10.1109/MSR.2019.00039</w:t>
      </w:r>
    </w:p>
    <w:p w14:paraId="635127AD" w14:textId="77777777" w:rsidR="00843776" w:rsidRDefault="00843776" w:rsidP="00843776">
      <w:pPr>
        <w:pStyle w:val="Bibliography"/>
        <w:rPr>
          <w:rFonts w:cs="Times New Roman"/>
        </w:rPr>
      </w:pPr>
      <w:r>
        <w:rPr>
          <w:rFonts w:cs="Times New Roman"/>
        </w:rPr>
        <w:t xml:space="preserve">Fowler, M. (1999). </w:t>
      </w:r>
      <w:r>
        <w:rPr>
          <w:rFonts w:cs="Times New Roman"/>
          <w:i/>
          <w:iCs/>
        </w:rPr>
        <w:t>Refactoring: Improving the Design of Existing Code</w:t>
      </w:r>
      <w:r>
        <w:rPr>
          <w:rFonts w:cs="Times New Roman"/>
        </w:rPr>
        <w:t>. Addison-Wesley.</w:t>
      </w:r>
    </w:p>
    <w:p w14:paraId="3B6BFF79" w14:textId="77777777" w:rsidR="00843776" w:rsidRDefault="00843776" w:rsidP="00843776">
      <w:pPr>
        <w:pStyle w:val="Bibliography"/>
        <w:rPr>
          <w:rFonts w:cs="Times New Roman"/>
        </w:rPr>
      </w:pPr>
      <w:r>
        <w:rPr>
          <w:rFonts w:cs="Times New Roman"/>
        </w:rPr>
        <w:t xml:space="preserve">Google. (n.d.). </w:t>
      </w:r>
      <w:r>
        <w:rPr>
          <w:rFonts w:cs="Times New Roman"/>
          <w:i/>
          <w:iCs/>
        </w:rPr>
        <w:t>Google javascript style guide</w:t>
      </w:r>
      <w:r>
        <w:rPr>
          <w:rFonts w:cs="Times New Roman"/>
        </w:rPr>
        <w:t>. google.github.io. https://google.github.io/styleguide/jsguide.html</w:t>
      </w:r>
    </w:p>
    <w:p w14:paraId="3934A6D0" w14:textId="77777777" w:rsidR="00843776" w:rsidRDefault="00843776" w:rsidP="00843776">
      <w:pPr>
        <w:pStyle w:val="Bibliography"/>
        <w:rPr>
          <w:rFonts w:cs="Times New Roman"/>
        </w:rPr>
      </w:pPr>
      <w:r>
        <w:rPr>
          <w:rFonts w:cs="Times New Roman"/>
        </w:rPr>
        <w:t xml:space="preserve">Gupta, A. (2018). </w:t>
      </w:r>
      <w:r>
        <w:rPr>
          <w:rFonts w:cs="Times New Roman"/>
          <w:i/>
          <w:iCs/>
        </w:rPr>
        <w:t>Intelligent code reviews using deep learning</w:t>
      </w:r>
      <w:r>
        <w:rPr>
          <w:rFonts w:cs="Times New Roman"/>
        </w:rPr>
        <w:t>. https://api.semanticscholar.org/CorpusID:52219239</w:t>
      </w:r>
    </w:p>
    <w:p w14:paraId="33F05BF2" w14:textId="77777777" w:rsidR="00843776" w:rsidRDefault="00843776" w:rsidP="00843776">
      <w:pPr>
        <w:pStyle w:val="Bibliography"/>
        <w:rPr>
          <w:rFonts w:cs="Times New Roman"/>
        </w:rPr>
      </w:pPr>
      <w:r>
        <w:rPr>
          <w:rFonts w:cs="Times New Roman"/>
        </w:rPr>
        <w:t xml:space="preserve">Gupta, A., Suri, B., &amp; Misra, S. (2017). A Systematic Literature Review: Code Bad Smells in Java Source Code. </w:t>
      </w:r>
      <w:r>
        <w:rPr>
          <w:rFonts w:cs="Times New Roman"/>
          <w:i/>
          <w:iCs/>
        </w:rPr>
        <w:t>Communication Systems and Applications</w:t>
      </w:r>
      <w:r>
        <w:rPr>
          <w:rFonts w:cs="Times New Roman"/>
        </w:rPr>
        <w:t>. https://api.semanticscholar.org/CorpusID:5405255</w:t>
      </w:r>
    </w:p>
    <w:p w14:paraId="27041959" w14:textId="77777777" w:rsidR="00843776" w:rsidRDefault="00843776" w:rsidP="00843776">
      <w:pPr>
        <w:pStyle w:val="Bibliography"/>
        <w:rPr>
          <w:rFonts w:cs="Times New Roman"/>
        </w:rPr>
      </w:pPr>
      <w:r>
        <w:rPr>
          <w:rFonts w:cs="Times New Roman"/>
        </w:rPr>
        <w:t xml:space="preserve">Han, D., Ragkhitwetsagul, C., Krinke, J., Paixao, M., &amp; Rosa, G. (2020). Does code review really remove coding convention violations? </w:t>
      </w:r>
      <w:r>
        <w:rPr>
          <w:rFonts w:cs="Times New Roman"/>
          <w:i/>
          <w:iCs/>
        </w:rPr>
        <w:t>2020 IEEE 20th International Working Conference on Source Code Analysis and Manipulation (SCAM)</w:t>
      </w:r>
      <w:r>
        <w:rPr>
          <w:rFonts w:cs="Times New Roman"/>
        </w:rPr>
        <w:t>, 43–53. https://doi.org/10.1109/SCAM51674.2020.00010</w:t>
      </w:r>
    </w:p>
    <w:p w14:paraId="634D3B47" w14:textId="77777777" w:rsidR="00843776" w:rsidRDefault="00843776" w:rsidP="00843776">
      <w:pPr>
        <w:pStyle w:val="Bibliography"/>
        <w:rPr>
          <w:rFonts w:cs="Times New Roman"/>
        </w:rPr>
      </w:pPr>
      <w:r>
        <w:rPr>
          <w:rFonts w:cs="Times New Roman"/>
        </w:rPr>
        <w:t xml:space="preserve">Haouari, D., Sahraoui, H., &amp; Langlais, P. (2011). How Good is Your Comment? A Study of Comments in Java Programs. </w:t>
      </w:r>
      <w:r>
        <w:rPr>
          <w:rFonts w:cs="Times New Roman"/>
          <w:i/>
          <w:iCs/>
        </w:rPr>
        <w:t>2011 International Symposium on Empirical Software Engineering and Measurement</w:t>
      </w:r>
      <w:r>
        <w:rPr>
          <w:rFonts w:cs="Times New Roman"/>
        </w:rPr>
        <w:t>, 137–146. https://doi.org/10.1109/ESEM.2011.22</w:t>
      </w:r>
    </w:p>
    <w:p w14:paraId="24E80BBB" w14:textId="77777777" w:rsidR="00843776" w:rsidRDefault="00843776" w:rsidP="00843776">
      <w:pPr>
        <w:pStyle w:val="Bibliography"/>
        <w:rPr>
          <w:rFonts w:cs="Times New Roman"/>
        </w:rPr>
      </w:pPr>
      <w:r>
        <w:rPr>
          <w:rFonts w:cs="Times New Roman"/>
        </w:rPr>
        <w:t xml:space="preserve">Herka, I. (2022). </w:t>
      </w:r>
      <w:r>
        <w:rPr>
          <w:rFonts w:cs="Times New Roman"/>
          <w:i/>
          <w:iCs/>
        </w:rPr>
        <w:t>Naming conventions in programming – a review of scientific literature—Makimo – Consultancy &amp; Software Development Services</w:t>
      </w:r>
      <w:r>
        <w:rPr>
          <w:rFonts w:cs="Times New Roman"/>
        </w:rPr>
        <w:t>. makimo.com. https://makimo.com/blog/scientific-perspective-on-naming-in-programming/</w:t>
      </w:r>
    </w:p>
    <w:p w14:paraId="7516BEDA" w14:textId="77777777" w:rsidR="00843776" w:rsidRDefault="00843776" w:rsidP="00843776">
      <w:pPr>
        <w:pStyle w:val="Bibliography"/>
        <w:rPr>
          <w:rFonts w:cs="Times New Roman"/>
        </w:rPr>
      </w:pPr>
      <w:r>
        <w:rPr>
          <w:rFonts w:cs="Times New Roman"/>
        </w:rPr>
        <w:t xml:space="preserve">Huang, Y., Jia, N., Zhou, Q., Chen, X., Xiong, Y., &amp; Luo, X. (2018). Guiding developers to make informative commenting decisions in source code. </w:t>
      </w:r>
      <w:r>
        <w:rPr>
          <w:rFonts w:cs="Times New Roman"/>
          <w:i/>
          <w:iCs/>
        </w:rPr>
        <w:t>Proceedings of the 40th International Conference on Software Engineering: Companion Proceeedings</w:t>
      </w:r>
      <w:r>
        <w:rPr>
          <w:rFonts w:cs="Times New Roman"/>
        </w:rPr>
        <w:t>, 260–261. https://doi.org/10.1145/3183440.3194960</w:t>
      </w:r>
    </w:p>
    <w:p w14:paraId="04A49AB3" w14:textId="77777777" w:rsidR="00843776" w:rsidRDefault="00843776" w:rsidP="00843776">
      <w:pPr>
        <w:pStyle w:val="Bibliography"/>
        <w:rPr>
          <w:rFonts w:cs="Times New Roman"/>
        </w:rPr>
      </w:pPr>
      <w:r>
        <w:rPr>
          <w:rFonts w:cs="Times New Roman"/>
        </w:rPr>
        <w:t xml:space="preserve">Ilyas, B., &amp; Elkhalifa, I. (2016). </w:t>
      </w:r>
      <w:r>
        <w:rPr>
          <w:rFonts w:cs="Times New Roman"/>
          <w:i/>
          <w:iCs/>
        </w:rPr>
        <w:t>Static Code Analysis: A Systematic Literature Review and an Industrial Survey</w:t>
      </w:r>
      <w:r>
        <w:rPr>
          <w:rFonts w:cs="Times New Roman"/>
        </w:rPr>
        <w:t>. https://api.semanticscholar.org/CorpusID:65258085</w:t>
      </w:r>
    </w:p>
    <w:p w14:paraId="39CF6EEA" w14:textId="77777777" w:rsidR="00843776" w:rsidRDefault="00843776" w:rsidP="00843776">
      <w:pPr>
        <w:pStyle w:val="Bibliography"/>
        <w:rPr>
          <w:rFonts w:cs="Times New Roman"/>
        </w:rPr>
      </w:pPr>
      <w:r>
        <w:rPr>
          <w:rFonts w:cs="Times New Roman"/>
        </w:rPr>
        <w:lastRenderedPageBreak/>
        <w:t xml:space="preserve">InstituteData. (2023). </w:t>
      </w:r>
      <w:r>
        <w:rPr>
          <w:rFonts w:cs="Times New Roman"/>
          <w:i/>
          <w:iCs/>
        </w:rPr>
        <w:t>Understanding coding conventions in software engineering | institute of data</w:t>
      </w:r>
      <w:r>
        <w:rPr>
          <w:rFonts w:cs="Times New Roman"/>
        </w:rPr>
        <w:t>. Institute of Data. https://www.institutedata.com/blog/software-engineering-coding-conventions/</w:t>
      </w:r>
    </w:p>
    <w:p w14:paraId="65DECF16" w14:textId="77777777" w:rsidR="00843776" w:rsidRDefault="00843776" w:rsidP="00843776">
      <w:pPr>
        <w:pStyle w:val="Bibliography"/>
        <w:rPr>
          <w:rFonts w:cs="Times New Roman"/>
        </w:rPr>
      </w:pPr>
      <w:r>
        <w:rPr>
          <w:rFonts w:cs="Times New Roman"/>
        </w:rPr>
        <w:t xml:space="preserve">J. Siow, Y. L., Cuiyun Gao, Lingling Fan, Sen Chen. (2019). CORE: Automating Review Recommendation for Code Changes. </w:t>
      </w:r>
      <w:r>
        <w:rPr>
          <w:rFonts w:cs="Times New Roman"/>
          <w:i/>
          <w:iCs/>
        </w:rPr>
        <w:t>2020 IEEE 27th International Conference on Software Analysis, Evolution and Reengineering (SANER)</w:t>
      </w:r>
      <w:r>
        <w:rPr>
          <w:rFonts w:cs="Times New Roman"/>
        </w:rPr>
        <w:t>, 284–295.</w:t>
      </w:r>
    </w:p>
    <w:p w14:paraId="2FBB7528" w14:textId="77777777" w:rsidR="00843776" w:rsidRDefault="00843776" w:rsidP="00843776">
      <w:pPr>
        <w:pStyle w:val="Bibliography"/>
        <w:rPr>
          <w:rFonts w:cs="Times New Roman"/>
        </w:rPr>
      </w:pPr>
      <w:r>
        <w:rPr>
          <w:rFonts w:cs="Times New Roman"/>
        </w:rPr>
        <w:t xml:space="preserve">Jiang, T., Gradus, J. L., &amp; Rosellini, A. J. (2020). Supervised Machine Learning: A Brief Primer. </w:t>
      </w:r>
      <w:r>
        <w:rPr>
          <w:rFonts w:cs="Times New Roman"/>
          <w:i/>
          <w:iCs/>
        </w:rPr>
        <w:t>Behavior Therapy</w:t>
      </w:r>
      <w:r>
        <w:rPr>
          <w:rFonts w:cs="Times New Roman"/>
        </w:rPr>
        <w:t xml:space="preserve">, </w:t>
      </w:r>
      <w:r>
        <w:rPr>
          <w:rFonts w:cs="Times New Roman"/>
          <w:i/>
          <w:iCs/>
        </w:rPr>
        <w:t>51</w:t>
      </w:r>
      <w:r>
        <w:rPr>
          <w:rFonts w:cs="Times New Roman"/>
        </w:rPr>
        <w:t>(5), 675–687. https://doi.org/10.1016/j.beth.2020.05.002</w:t>
      </w:r>
    </w:p>
    <w:p w14:paraId="458A442A" w14:textId="77777777" w:rsidR="00843776" w:rsidRDefault="00843776" w:rsidP="00843776">
      <w:pPr>
        <w:pStyle w:val="Bibliography"/>
        <w:rPr>
          <w:rFonts w:cs="Times New Roman"/>
        </w:rPr>
      </w:pPr>
      <w:r>
        <w:rPr>
          <w:rFonts w:cs="Times New Roman"/>
        </w:rPr>
        <w:t xml:space="preserve">Joni, S.-N., &amp; Soloway, E. (1986). But My Program Runs! Discourse Rules for Novice Programmers. </w:t>
      </w:r>
      <w:r>
        <w:rPr>
          <w:rFonts w:cs="Times New Roman"/>
          <w:i/>
          <w:iCs/>
        </w:rPr>
        <w:t>Journal of Educational Computing Research</w:t>
      </w:r>
      <w:r>
        <w:rPr>
          <w:rFonts w:cs="Times New Roman"/>
        </w:rPr>
        <w:t xml:space="preserve">, </w:t>
      </w:r>
      <w:r>
        <w:rPr>
          <w:rFonts w:cs="Times New Roman"/>
          <w:i/>
          <w:iCs/>
        </w:rPr>
        <w:t>2</w:t>
      </w:r>
      <w:r>
        <w:rPr>
          <w:rFonts w:cs="Times New Roman"/>
        </w:rPr>
        <w:t>. https://doi.org/10.2190/6E5W-AR7C-NX76-HUT2</w:t>
      </w:r>
    </w:p>
    <w:p w14:paraId="6465E7C8" w14:textId="77777777" w:rsidR="00843776" w:rsidRDefault="00843776" w:rsidP="00843776">
      <w:pPr>
        <w:pStyle w:val="Bibliography"/>
        <w:rPr>
          <w:rFonts w:cs="Times New Roman"/>
        </w:rPr>
      </w:pPr>
      <w:r>
        <w:rPr>
          <w:rFonts w:cs="Times New Roman"/>
        </w:rPr>
        <w:t xml:space="preserve">Kernighan, B. W., &amp; Ritchie, D. M. (1978). </w:t>
      </w:r>
      <w:r>
        <w:rPr>
          <w:rFonts w:cs="Times New Roman"/>
          <w:i/>
          <w:iCs/>
        </w:rPr>
        <w:t>The C programming language</w:t>
      </w:r>
      <w:r>
        <w:rPr>
          <w:rFonts w:cs="Times New Roman"/>
        </w:rPr>
        <w:t>. Prentice-Hall, Inc.</w:t>
      </w:r>
    </w:p>
    <w:p w14:paraId="3479CC68" w14:textId="77777777" w:rsidR="00843776" w:rsidRDefault="00843776" w:rsidP="00843776">
      <w:pPr>
        <w:pStyle w:val="Bibliography"/>
        <w:rPr>
          <w:rFonts w:cs="Times New Roman"/>
        </w:rPr>
      </w:pPr>
      <w:r>
        <w:rPr>
          <w:rFonts w:cs="Times New Roman"/>
        </w:rPr>
        <w:t xml:space="preserve">Keuning, H., Heeren, B., &amp; Jeuring, J. (2021). A Tutoring System to Learn Code Refactoring. </w:t>
      </w:r>
      <w:r>
        <w:rPr>
          <w:rFonts w:cs="Times New Roman"/>
          <w:i/>
          <w:iCs/>
        </w:rPr>
        <w:t>Proceedings of the 52nd ACM Technical Symposium on Computer Science Education</w:t>
      </w:r>
      <w:r>
        <w:rPr>
          <w:rFonts w:cs="Times New Roman"/>
        </w:rPr>
        <w:t>, 562–568. https://doi.org/10.1145/3408877.3432526</w:t>
      </w:r>
    </w:p>
    <w:p w14:paraId="3FA38913" w14:textId="77777777" w:rsidR="00843776" w:rsidRDefault="00843776" w:rsidP="00843776">
      <w:pPr>
        <w:pStyle w:val="Bibliography"/>
        <w:rPr>
          <w:rFonts w:cs="Times New Roman"/>
        </w:rPr>
      </w:pPr>
      <w:r>
        <w:rPr>
          <w:rFonts w:cs="Times New Roman"/>
        </w:rPr>
        <w:t xml:space="preserve">Keuning, H., Jeuring, J., &amp; Heeren, B. (2023). A Systematic Mapping Study of Code Quality in Education. </w:t>
      </w:r>
      <w:r>
        <w:rPr>
          <w:rFonts w:cs="Times New Roman"/>
          <w:i/>
          <w:iCs/>
        </w:rPr>
        <w:t>Proceedings of the 2023 Conference on Innovation and Technology in Computer Science Education V. 1</w:t>
      </w:r>
      <w:r>
        <w:rPr>
          <w:rFonts w:cs="Times New Roman"/>
        </w:rPr>
        <w:t>, 5–11. https://doi.org/10.1145/3587102.3588777</w:t>
      </w:r>
    </w:p>
    <w:p w14:paraId="7FCE68D4" w14:textId="77777777" w:rsidR="00843776" w:rsidRDefault="00843776" w:rsidP="00843776">
      <w:pPr>
        <w:pStyle w:val="Bibliography"/>
        <w:rPr>
          <w:rFonts w:cs="Times New Roman"/>
        </w:rPr>
      </w:pPr>
      <w:r>
        <w:rPr>
          <w:rFonts w:cs="Times New Roman"/>
        </w:rPr>
        <w:t xml:space="preserve">Kim, H., Kwon, Y., Joh, S., Kwon, H., Ryou, Y., &amp; Kim, T. (2022). Understanding automated code review process and developer experience in industry. </w:t>
      </w:r>
      <w:r>
        <w:rPr>
          <w:rFonts w:cs="Times New Roman"/>
          <w:i/>
          <w:iCs/>
        </w:rPr>
        <w:t>Proceedings of the 30th ACM Joint European Software Engineering Conference and Symposium on the Foundations of Software Engineering</w:t>
      </w:r>
      <w:r>
        <w:rPr>
          <w:rFonts w:cs="Times New Roman"/>
        </w:rPr>
        <w:t>, 1398–1407. https://doi.org/10.1145/3540250.3558950</w:t>
      </w:r>
    </w:p>
    <w:p w14:paraId="2C987F6F" w14:textId="77777777" w:rsidR="00843776" w:rsidRDefault="00843776" w:rsidP="00843776">
      <w:pPr>
        <w:pStyle w:val="Bibliography"/>
        <w:rPr>
          <w:rFonts w:cs="Times New Roman"/>
        </w:rPr>
      </w:pPr>
      <w:r>
        <w:rPr>
          <w:rFonts w:cs="Times New Roman"/>
        </w:rPr>
        <w:t xml:space="preserve">Kirk, D., Crow, T., Luxton-Reilly, A., &amp; Tempero, E. (2020). On Assuring Learning About Code Quality. </w:t>
      </w:r>
      <w:r>
        <w:rPr>
          <w:rFonts w:cs="Times New Roman"/>
          <w:i/>
          <w:iCs/>
        </w:rPr>
        <w:t>Proceedings of the Twenty-Second Australasian Computing Education Conference</w:t>
      </w:r>
      <w:r>
        <w:rPr>
          <w:rFonts w:cs="Times New Roman"/>
        </w:rPr>
        <w:t>, 86–94. https://doi.org/10.1145/3373165.3373175</w:t>
      </w:r>
    </w:p>
    <w:p w14:paraId="715D86E2" w14:textId="77777777" w:rsidR="00843776" w:rsidRDefault="00843776" w:rsidP="00843776">
      <w:pPr>
        <w:pStyle w:val="Bibliography"/>
        <w:rPr>
          <w:rFonts w:cs="Times New Roman"/>
        </w:rPr>
      </w:pPr>
      <w:r>
        <w:rPr>
          <w:rFonts w:cs="Times New Roman"/>
        </w:rPr>
        <w:t xml:space="preserve">Kohlbacher, C., Vierhauser, M., &amp; Groher, I. (2023). Common Code Quality Issues of Novice Java Programmers: A Comprehensive Analysis of Student Assignments: </w:t>
      </w:r>
      <w:r>
        <w:rPr>
          <w:rFonts w:cs="Times New Roman"/>
          <w:i/>
          <w:iCs/>
        </w:rPr>
        <w:t>Proceedings of the 15th International Conference on Computer Supported Education</w:t>
      </w:r>
      <w:r>
        <w:rPr>
          <w:rFonts w:cs="Times New Roman"/>
        </w:rPr>
        <w:t>, 349–356. https://doi.org/10.5220/0011715400003470</w:t>
      </w:r>
    </w:p>
    <w:p w14:paraId="2C0C89D5" w14:textId="77777777" w:rsidR="00843776" w:rsidRDefault="00843776" w:rsidP="00843776">
      <w:pPr>
        <w:pStyle w:val="Bibliography"/>
        <w:rPr>
          <w:rFonts w:cs="Times New Roman"/>
        </w:rPr>
      </w:pPr>
      <w:r>
        <w:rPr>
          <w:rFonts w:cs="Times New Roman"/>
        </w:rPr>
        <w:t xml:space="preserve">Kostyrko, V. S., Kostenko, A. V., &amp; Plesha, M. I. (2023). LEARNING PROGRAMMING USING STRUCTURED BLOCK DIAGRAMS AND DESIGN TEMPLATES. </w:t>
      </w:r>
      <w:r>
        <w:rPr>
          <w:rFonts w:cs="Times New Roman"/>
          <w:i/>
          <w:iCs/>
        </w:rPr>
        <w:t>Collection of Scientific Publications NUS</w:t>
      </w:r>
      <w:r>
        <w:rPr>
          <w:rFonts w:cs="Times New Roman"/>
        </w:rPr>
        <w:t xml:space="preserve">, </w:t>
      </w:r>
      <w:r>
        <w:rPr>
          <w:rFonts w:cs="Times New Roman"/>
          <w:i/>
          <w:iCs/>
        </w:rPr>
        <w:t>490</w:t>
      </w:r>
      <w:r>
        <w:rPr>
          <w:rFonts w:cs="Times New Roman"/>
        </w:rPr>
        <w:t>(1), 191–197. https://doi.org/10.15589/znp2023.1(490).23</w:t>
      </w:r>
    </w:p>
    <w:p w14:paraId="7810826C" w14:textId="77777777" w:rsidR="00843776" w:rsidRDefault="00843776" w:rsidP="00843776">
      <w:pPr>
        <w:pStyle w:val="Bibliography"/>
        <w:rPr>
          <w:rFonts w:cs="Times New Roman"/>
        </w:rPr>
      </w:pPr>
      <w:r>
        <w:rPr>
          <w:rFonts w:cs="Times New Roman"/>
        </w:rPr>
        <w:lastRenderedPageBreak/>
        <w:t xml:space="preserve">Kourie, D. G., &amp; Pieterse, V. (2008b). Reflections on coding standards in tertiary computer science education. </w:t>
      </w:r>
      <w:r>
        <w:rPr>
          <w:rFonts w:cs="Times New Roman"/>
          <w:i/>
          <w:iCs/>
        </w:rPr>
        <w:t>South African Computer Journal</w:t>
      </w:r>
      <w:r>
        <w:rPr>
          <w:rFonts w:cs="Times New Roman"/>
        </w:rPr>
        <w:t xml:space="preserve">, </w:t>
      </w:r>
      <w:r>
        <w:rPr>
          <w:rFonts w:cs="Times New Roman"/>
          <w:i/>
          <w:iCs/>
        </w:rPr>
        <w:t>41</w:t>
      </w:r>
      <w:r>
        <w:rPr>
          <w:rFonts w:cs="Times New Roman"/>
        </w:rPr>
        <w:t>, 29–37.</w:t>
      </w:r>
    </w:p>
    <w:p w14:paraId="2C686578" w14:textId="77777777" w:rsidR="00843776" w:rsidRDefault="00843776" w:rsidP="00843776">
      <w:pPr>
        <w:pStyle w:val="Bibliography"/>
        <w:rPr>
          <w:rFonts w:cs="Times New Roman"/>
        </w:rPr>
      </w:pPr>
      <w:r>
        <w:rPr>
          <w:rFonts w:cs="Times New Roman"/>
        </w:rPr>
        <w:t xml:space="preserve">Lenarduzzi, V., Besker, T., Taibi, D., Martini, A., &amp; Fontana, F. A. (2021). A systematic literature review on Technical Debt prioritization: Strategies, processes, factors, and tools. </w:t>
      </w:r>
      <w:r>
        <w:rPr>
          <w:rFonts w:cs="Times New Roman"/>
          <w:i/>
          <w:iCs/>
        </w:rPr>
        <w:t>Journal of Systems and Software</w:t>
      </w:r>
      <w:r>
        <w:rPr>
          <w:rFonts w:cs="Times New Roman"/>
        </w:rPr>
        <w:t xml:space="preserve">, </w:t>
      </w:r>
      <w:r>
        <w:rPr>
          <w:rFonts w:cs="Times New Roman"/>
          <w:i/>
          <w:iCs/>
        </w:rPr>
        <w:t>171</w:t>
      </w:r>
      <w:r>
        <w:rPr>
          <w:rFonts w:cs="Times New Roman"/>
        </w:rPr>
        <w:t>, 110827. https://doi.org/10.1016/j.jss.2020.110827</w:t>
      </w:r>
    </w:p>
    <w:p w14:paraId="3C09665D" w14:textId="77777777" w:rsidR="00843776" w:rsidRDefault="00843776" w:rsidP="00843776">
      <w:pPr>
        <w:pStyle w:val="Bibliography"/>
        <w:rPr>
          <w:rFonts w:cs="Times New Roman"/>
        </w:rPr>
      </w:pPr>
      <w:r>
        <w:rPr>
          <w:rFonts w:cs="Times New Roman"/>
        </w:rPr>
        <w:t xml:space="preserve">Medoff, M. (2015). </w:t>
      </w:r>
      <w:r>
        <w:rPr>
          <w:rFonts w:cs="Times New Roman"/>
          <w:i/>
          <w:iCs/>
        </w:rPr>
        <w:t>The evolution of coding standards</w:t>
      </w:r>
      <w:r>
        <w:rPr>
          <w:rFonts w:cs="Times New Roman"/>
        </w:rPr>
        <w:t>. www.exida.com. https://www.exida.com/Blog/the-evolution-of-coding-standards</w:t>
      </w:r>
    </w:p>
    <w:p w14:paraId="4FA8D959" w14:textId="77777777" w:rsidR="00843776" w:rsidRDefault="00843776" w:rsidP="00843776">
      <w:pPr>
        <w:pStyle w:val="Bibliography"/>
        <w:rPr>
          <w:rFonts w:cs="Times New Roman"/>
        </w:rPr>
      </w:pPr>
      <w:r>
        <w:rPr>
          <w:rFonts w:cs="Times New Roman"/>
        </w:rPr>
        <w:t xml:space="preserve">Meyer, B. (1997). </w:t>
      </w:r>
      <w:r>
        <w:rPr>
          <w:rFonts w:cs="Times New Roman"/>
          <w:i/>
          <w:iCs/>
        </w:rPr>
        <w:t>Object-oriented software construction (2nd ed.)</w:t>
      </w:r>
      <w:r>
        <w:rPr>
          <w:rFonts w:cs="Times New Roman"/>
        </w:rPr>
        <w:t>. Prentice-Hall, Inc.</w:t>
      </w:r>
    </w:p>
    <w:p w14:paraId="1BA703D3" w14:textId="77777777" w:rsidR="00843776" w:rsidRDefault="00843776" w:rsidP="00843776">
      <w:pPr>
        <w:pStyle w:val="Bibliography"/>
        <w:rPr>
          <w:rFonts w:cs="Times New Roman"/>
        </w:rPr>
      </w:pPr>
      <w:r>
        <w:rPr>
          <w:rFonts w:cs="Times New Roman"/>
        </w:rPr>
        <w:t xml:space="preserve">Møller, A., &amp; Schwartzbach, M. I. (2020). </w:t>
      </w:r>
      <w:r>
        <w:rPr>
          <w:rFonts w:cs="Times New Roman"/>
          <w:i/>
          <w:iCs/>
        </w:rPr>
        <w:t>Static Program Analysis</w:t>
      </w:r>
      <w:r>
        <w:rPr>
          <w:rFonts w:cs="Times New Roman"/>
        </w:rPr>
        <w:t>. Department of Computer Science, Aarhus University. https://cs.au.dk/~amoeller/spa/</w:t>
      </w:r>
    </w:p>
    <w:p w14:paraId="714A7CFB" w14:textId="77777777" w:rsidR="00843776" w:rsidRDefault="00843776" w:rsidP="00843776">
      <w:pPr>
        <w:pStyle w:val="Bibliography"/>
        <w:rPr>
          <w:rFonts w:cs="Times New Roman"/>
        </w:rPr>
      </w:pPr>
      <w:r>
        <w:rPr>
          <w:rFonts w:cs="Times New Roman"/>
        </w:rPr>
        <w:t xml:space="preserve">Nachtigall, M., Nguyen Quang Do, L., &amp; Bodden, E. (2019). Explaining Static Analysis—A Perspective. </w:t>
      </w:r>
      <w:r>
        <w:rPr>
          <w:rFonts w:cs="Times New Roman"/>
          <w:i/>
          <w:iCs/>
        </w:rPr>
        <w:t>2019 34th IEEE/ACM International Conference on Automated Software Engineering Workshop (ASEW)</w:t>
      </w:r>
      <w:r>
        <w:rPr>
          <w:rFonts w:cs="Times New Roman"/>
        </w:rPr>
        <w:t>, 29–32. https://doi.org/10.1109/ASEW.2019.00023</w:t>
      </w:r>
    </w:p>
    <w:p w14:paraId="51A9A663" w14:textId="77777777" w:rsidR="00843776" w:rsidRDefault="00843776" w:rsidP="00843776">
      <w:pPr>
        <w:pStyle w:val="Bibliography"/>
        <w:rPr>
          <w:rFonts w:cs="Times New Roman"/>
        </w:rPr>
      </w:pPr>
      <w:r>
        <w:rPr>
          <w:rFonts w:cs="Times New Roman"/>
        </w:rPr>
        <w:t xml:space="preserve">Oliveira, D., Bruno, R., Madeiral, F., &amp; Castor, F. (2020). Evaluating Code Readability and Legibility: An Examination of Human-centric Studies. </w:t>
      </w:r>
      <w:r>
        <w:rPr>
          <w:rFonts w:cs="Times New Roman"/>
          <w:i/>
          <w:iCs/>
        </w:rPr>
        <w:t>2020 IEEE International Conference on Software Maintenance and Evolution (ICSME)</w:t>
      </w:r>
      <w:r>
        <w:rPr>
          <w:rFonts w:cs="Times New Roman"/>
        </w:rPr>
        <w:t>, 348–359. https://doi.org/10.1109/ICSME46990.2020.00041</w:t>
      </w:r>
    </w:p>
    <w:p w14:paraId="746111E2" w14:textId="77777777" w:rsidR="00843776" w:rsidRDefault="00843776" w:rsidP="00843776">
      <w:pPr>
        <w:pStyle w:val="Bibliography"/>
        <w:rPr>
          <w:rFonts w:cs="Times New Roman"/>
        </w:rPr>
      </w:pPr>
      <w:r>
        <w:rPr>
          <w:rFonts w:cs="Times New Roman"/>
        </w:rPr>
        <w:t xml:space="preserve">Oviedo, E. I. (1984). </w:t>
      </w:r>
      <w:r>
        <w:rPr>
          <w:rFonts w:cs="Times New Roman"/>
          <w:i/>
          <w:iCs/>
        </w:rPr>
        <w:t>Control flow, data flow and program complexity</w:t>
      </w:r>
      <w:r>
        <w:rPr>
          <w:rFonts w:cs="Times New Roman"/>
        </w:rPr>
        <w:t>. https://api.semanticscholar.org/CorpusID:56561877</w:t>
      </w:r>
    </w:p>
    <w:p w14:paraId="4AF7F6D9" w14:textId="77777777" w:rsidR="00843776" w:rsidRDefault="00843776" w:rsidP="00843776">
      <w:pPr>
        <w:pStyle w:val="Bibliography"/>
        <w:rPr>
          <w:rFonts w:cs="Times New Roman"/>
        </w:rPr>
      </w:pPr>
      <w:r>
        <w:rPr>
          <w:rFonts w:cs="Times New Roman"/>
        </w:rPr>
        <w:t xml:space="preserve">Palomba, F., Bavota, G., Penta, M. D., Fasano, F., Oliveto, R., &amp; Lucia, A. D. (2017). On the diffuseness and the impact on maintainability of code smells: A large scale empirical investigation. </w:t>
      </w:r>
      <w:r>
        <w:rPr>
          <w:rFonts w:cs="Times New Roman"/>
          <w:i/>
          <w:iCs/>
        </w:rPr>
        <w:t>Empirical Software Engineering</w:t>
      </w:r>
      <w:r>
        <w:rPr>
          <w:rFonts w:cs="Times New Roman"/>
        </w:rPr>
        <w:t xml:space="preserve">, </w:t>
      </w:r>
      <w:r>
        <w:rPr>
          <w:rFonts w:cs="Times New Roman"/>
          <w:i/>
          <w:iCs/>
        </w:rPr>
        <w:t>23</w:t>
      </w:r>
      <w:r>
        <w:rPr>
          <w:rFonts w:cs="Times New Roman"/>
        </w:rPr>
        <w:t>, 1188–1221.</w:t>
      </w:r>
    </w:p>
    <w:p w14:paraId="25C5C477" w14:textId="77777777" w:rsidR="00843776" w:rsidRDefault="00843776" w:rsidP="00843776">
      <w:pPr>
        <w:pStyle w:val="Bibliography"/>
        <w:rPr>
          <w:rFonts w:cs="Times New Roman"/>
        </w:rPr>
      </w:pPr>
      <w:r>
        <w:rPr>
          <w:rFonts w:cs="Times New Roman"/>
        </w:rPr>
        <w:t xml:space="preserve">Pandey, A. K., Tripathi, A., Alenezi, M., Agrawal, A., Kumar, R., &amp; Khan, R. A. (2020). A Framework for Producing Effective and Efficient Secure Code through Malware Analysis. </w:t>
      </w:r>
      <w:r>
        <w:rPr>
          <w:rFonts w:cs="Times New Roman"/>
          <w:i/>
          <w:iCs/>
        </w:rPr>
        <w:t>International Journal of Advanced Computer Science and Applications</w:t>
      </w:r>
      <w:r>
        <w:rPr>
          <w:rFonts w:cs="Times New Roman"/>
        </w:rPr>
        <w:t xml:space="preserve">, </w:t>
      </w:r>
      <w:r>
        <w:rPr>
          <w:rFonts w:cs="Times New Roman"/>
          <w:i/>
          <w:iCs/>
        </w:rPr>
        <w:t>11</w:t>
      </w:r>
      <w:r>
        <w:rPr>
          <w:rFonts w:cs="Times New Roman"/>
        </w:rPr>
        <w:t>(2). https://doi.org/10.14569/IJACSA.2020.0110263</w:t>
      </w:r>
    </w:p>
    <w:p w14:paraId="2F0ED6B5" w14:textId="77777777" w:rsidR="00843776" w:rsidRDefault="00843776" w:rsidP="00843776">
      <w:pPr>
        <w:pStyle w:val="Bibliography"/>
        <w:rPr>
          <w:rFonts w:cs="Times New Roman"/>
        </w:rPr>
      </w:pPr>
      <w:r>
        <w:rPr>
          <w:rFonts w:cs="Times New Roman"/>
        </w:rPr>
        <w:t xml:space="preserve">Piater, J. (2005). </w:t>
      </w:r>
      <w:r>
        <w:rPr>
          <w:rFonts w:cs="Times New Roman"/>
          <w:i/>
          <w:iCs/>
        </w:rPr>
        <w:t>Formatting</w:t>
      </w:r>
      <w:r>
        <w:rPr>
          <w:rFonts w:cs="Times New Roman"/>
        </w:rPr>
        <w:t>. iis.uibk.ac.at. https://iis.uibk.ac.at/public/piater/courses/Coding-Style/ar01s03.html</w:t>
      </w:r>
    </w:p>
    <w:p w14:paraId="674FB08C" w14:textId="77777777" w:rsidR="00843776" w:rsidRDefault="00843776" w:rsidP="00843776">
      <w:pPr>
        <w:pStyle w:val="Bibliography"/>
        <w:rPr>
          <w:rFonts w:cs="Times New Roman"/>
        </w:rPr>
      </w:pPr>
      <w:r>
        <w:rPr>
          <w:rFonts w:cs="Times New Roman"/>
        </w:rPr>
        <w:t xml:space="preserve">Plosch, R., Gruber, H., Korner, C., &amp; Saft, M. (2010). A Method for Continuous Code Quality Management Using Static Analysis. </w:t>
      </w:r>
      <w:r>
        <w:rPr>
          <w:rFonts w:cs="Times New Roman"/>
          <w:i/>
          <w:iCs/>
        </w:rPr>
        <w:t>2010 Seventh International Conference on the Quality of Information and Communications Technology</w:t>
      </w:r>
      <w:r>
        <w:rPr>
          <w:rFonts w:cs="Times New Roman"/>
        </w:rPr>
        <w:t>, 370–375. https://doi.org/10.1109/QUATIC.2010.68</w:t>
      </w:r>
    </w:p>
    <w:p w14:paraId="7734E00B" w14:textId="77777777" w:rsidR="00843776" w:rsidRDefault="00843776" w:rsidP="00843776">
      <w:pPr>
        <w:pStyle w:val="Bibliography"/>
        <w:rPr>
          <w:rFonts w:cs="Times New Roman"/>
        </w:rPr>
      </w:pPr>
      <w:r>
        <w:rPr>
          <w:rFonts w:cs="Times New Roman"/>
        </w:rPr>
        <w:lastRenderedPageBreak/>
        <w:t xml:space="preserve">Popić, S., Velikic, G., Jaroslav, H., Spasic, Z., &amp; Vulić, M. (2018, November). </w:t>
      </w:r>
      <w:r>
        <w:rPr>
          <w:rFonts w:cs="Times New Roman"/>
          <w:i/>
          <w:iCs/>
        </w:rPr>
        <w:t>The Benefits of the Coding Standards Enforcement and its Impact on the Developers Coding Behaviour-A Case Study on Two Small Projects</w:t>
      </w:r>
      <w:r>
        <w:rPr>
          <w:rFonts w:cs="Times New Roman"/>
        </w:rPr>
        <w:t>. https://doi.org/10.1109/℡FOR.2018.8612149</w:t>
      </w:r>
    </w:p>
    <w:p w14:paraId="4284097F" w14:textId="77777777" w:rsidR="00843776" w:rsidRDefault="00843776" w:rsidP="00843776">
      <w:pPr>
        <w:pStyle w:val="Bibliography"/>
        <w:rPr>
          <w:rFonts w:cs="Times New Roman"/>
        </w:rPr>
      </w:pPr>
      <w:r>
        <w:rPr>
          <w:rFonts w:cs="Times New Roman"/>
        </w:rPr>
        <w:t xml:space="preserve">Pratap, P. (2023a). The evolution of computer programming languages. </w:t>
      </w:r>
      <w:r>
        <w:rPr>
          <w:rFonts w:cs="Times New Roman"/>
          <w:i/>
          <w:iCs/>
        </w:rPr>
        <w:t>International Journal of Advanced Research in Science, Communication and Technology</w:t>
      </w:r>
      <w:r>
        <w:rPr>
          <w:rFonts w:cs="Times New Roman"/>
        </w:rPr>
        <w:t xml:space="preserve">, </w:t>
      </w:r>
      <w:r>
        <w:rPr>
          <w:rFonts w:cs="Times New Roman"/>
          <w:i/>
          <w:iCs/>
        </w:rPr>
        <w:t>3</w:t>
      </w:r>
      <w:r>
        <w:rPr>
          <w:rFonts w:cs="Times New Roman"/>
        </w:rPr>
        <w:t>, 69–76. https://doi.org/10.48175/ijarsct-13110</w:t>
      </w:r>
    </w:p>
    <w:p w14:paraId="5E6D1E95" w14:textId="77777777" w:rsidR="00843776" w:rsidRDefault="00843776" w:rsidP="00843776">
      <w:pPr>
        <w:pStyle w:val="Bibliography"/>
        <w:rPr>
          <w:rFonts w:cs="Times New Roman"/>
        </w:rPr>
      </w:pPr>
      <w:r>
        <w:rPr>
          <w:rFonts w:cs="Times New Roman"/>
        </w:rPr>
        <w:t xml:space="preserve">Pratap, P. (2023b). The evolution of computer programming languages. </w:t>
      </w:r>
      <w:r>
        <w:rPr>
          <w:rFonts w:cs="Times New Roman"/>
          <w:i/>
          <w:iCs/>
        </w:rPr>
        <w:t>International Journal of Advanced Research in Science, Communication and Technology</w:t>
      </w:r>
      <w:r>
        <w:rPr>
          <w:rFonts w:cs="Times New Roman"/>
        </w:rPr>
        <w:t xml:space="preserve">, </w:t>
      </w:r>
      <w:r>
        <w:rPr>
          <w:rFonts w:cs="Times New Roman"/>
          <w:i/>
          <w:iCs/>
        </w:rPr>
        <w:t>3</w:t>
      </w:r>
      <w:r>
        <w:rPr>
          <w:rFonts w:cs="Times New Roman"/>
        </w:rPr>
        <w:t>, 69–76. https://doi.org/10.48175/ijarsct-13110</w:t>
      </w:r>
    </w:p>
    <w:p w14:paraId="1B3B24FB" w14:textId="77777777" w:rsidR="00843776" w:rsidRDefault="00843776" w:rsidP="00843776">
      <w:pPr>
        <w:pStyle w:val="Bibliography"/>
        <w:rPr>
          <w:rFonts w:cs="Times New Roman"/>
        </w:rPr>
      </w:pPr>
      <w:r>
        <w:rPr>
          <w:rFonts w:cs="Times New Roman"/>
        </w:rPr>
        <w:t xml:space="preserve">Pressman, R. S., &amp; Maxim, B. R. (2014). </w:t>
      </w:r>
      <w:r>
        <w:rPr>
          <w:rFonts w:cs="Times New Roman"/>
          <w:i/>
          <w:iCs/>
        </w:rPr>
        <w:t>Software engineering: A practitioner’s approach</w:t>
      </w:r>
      <w:r>
        <w:rPr>
          <w:rFonts w:cs="Times New Roman"/>
        </w:rPr>
        <w:t>. Mcgraw-Hill Education.</w:t>
      </w:r>
    </w:p>
    <w:p w14:paraId="47066569" w14:textId="77777777" w:rsidR="00843776" w:rsidRDefault="00843776" w:rsidP="00843776">
      <w:pPr>
        <w:pStyle w:val="Bibliography"/>
        <w:rPr>
          <w:rFonts w:cs="Times New Roman"/>
        </w:rPr>
      </w:pPr>
      <w:r>
        <w:rPr>
          <w:rFonts w:cs="Times New Roman"/>
        </w:rPr>
        <w:t xml:space="preserve">Pugh, D. (2018). </w:t>
      </w:r>
      <w:r>
        <w:rPr>
          <w:rFonts w:cs="Times New Roman"/>
          <w:i/>
          <w:iCs/>
        </w:rPr>
        <w:t>A brief list of programming naming conventions</w:t>
      </w:r>
      <w:r>
        <w:rPr>
          <w:rFonts w:cs="Times New Roman"/>
        </w:rPr>
        <w:t>. deanpugh.com. https://www.deanpugh.com/a-brief-list-of-programming-naming-conventions</w:t>
      </w:r>
    </w:p>
    <w:p w14:paraId="5B6D37C6" w14:textId="77777777" w:rsidR="00843776" w:rsidRDefault="00843776" w:rsidP="00843776">
      <w:pPr>
        <w:pStyle w:val="Bibliography"/>
        <w:rPr>
          <w:rFonts w:cs="Times New Roman"/>
        </w:rPr>
      </w:pPr>
      <w:r>
        <w:rPr>
          <w:rFonts w:cs="Times New Roman"/>
        </w:rPr>
        <w:t xml:space="preserve">Qiao, Y., Wang, J., Cheng, C., Tang, W., Liang, P., Zhao, Y., &amp; Li, B. (2024). Code Reviewer Recommendation Based on a Hypergraph with Multiplex Relationships. </w:t>
      </w:r>
      <w:r>
        <w:rPr>
          <w:rFonts w:cs="Times New Roman"/>
          <w:i/>
          <w:iCs/>
        </w:rPr>
        <w:t>ArXiv</w:t>
      </w:r>
      <w:r>
        <w:rPr>
          <w:rFonts w:cs="Times New Roman"/>
        </w:rPr>
        <w:t xml:space="preserve">, </w:t>
      </w:r>
      <w:r>
        <w:rPr>
          <w:rFonts w:cs="Times New Roman"/>
          <w:i/>
          <w:iCs/>
        </w:rPr>
        <w:t>abs/2401.10755</w:t>
      </w:r>
      <w:r>
        <w:rPr>
          <w:rFonts w:cs="Times New Roman"/>
        </w:rPr>
        <w:t>. https://api.semanticscholar.org/CorpusID:267061002</w:t>
      </w:r>
    </w:p>
    <w:p w14:paraId="08017D7A" w14:textId="77777777" w:rsidR="00843776" w:rsidRDefault="00843776" w:rsidP="00843776">
      <w:pPr>
        <w:pStyle w:val="Bibliography"/>
        <w:rPr>
          <w:rFonts w:cs="Times New Roman"/>
        </w:rPr>
      </w:pPr>
      <w:r>
        <w:rPr>
          <w:rFonts w:cs="Times New Roman"/>
        </w:rPr>
        <w:t xml:space="preserve">Rani, P., Birrer, M., Panichella, S., Ghafari, M., &amp; Nierstrasz, O. (2021). What Do Developers Discuss about Code Comments? </w:t>
      </w:r>
      <w:r>
        <w:rPr>
          <w:rFonts w:cs="Times New Roman"/>
          <w:i/>
          <w:iCs/>
        </w:rPr>
        <w:t>2021 IEEE 21st International Working Conference on Source Code Analysis and Manipulation (SCAM)</w:t>
      </w:r>
      <w:r>
        <w:rPr>
          <w:rFonts w:cs="Times New Roman"/>
        </w:rPr>
        <w:t>, 153–164. https://doi.org/10.1109/SCAM52516.2021.00027</w:t>
      </w:r>
    </w:p>
    <w:p w14:paraId="3C375CEE" w14:textId="77777777" w:rsidR="00843776" w:rsidRDefault="00843776" w:rsidP="00843776">
      <w:pPr>
        <w:pStyle w:val="Bibliography"/>
        <w:rPr>
          <w:rFonts w:cs="Times New Roman"/>
        </w:rPr>
      </w:pPr>
      <w:r>
        <w:rPr>
          <w:rFonts w:cs="Times New Roman"/>
        </w:rPr>
        <w:t xml:space="preserve">Raychev, V., Bielik, P., Vechev, M., &amp; Krause, A. (2016). Learning programs from noisy data. </w:t>
      </w:r>
      <w:r>
        <w:rPr>
          <w:rFonts w:cs="Times New Roman"/>
          <w:i/>
          <w:iCs/>
        </w:rPr>
        <w:t>Proceedings of the 43rd Annual ACM SIGPLAN-SIGACT Symposium on Principles of Programming Languages</w:t>
      </w:r>
      <w:r>
        <w:rPr>
          <w:rFonts w:cs="Times New Roman"/>
        </w:rPr>
        <w:t>, 761–774. https://doi.org/10.1145/2837614.2837671</w:t>
      </w:r>
    </w:p>
    <w:p w14:paraId="32F4E55D" w14:textId="77777777" w:rsidR="00843776" w:rsidRDefault="00843776" w:rsidP="00843776">
      <w:pPr>
        <w:pStyle w:val="Bibliography"/>
        <w:rPr>
          <w:rFonts w:cs="Times New Roman"/>
        </w:rPr>
      </w:pPr>
      <w:r>
        <w:rPr>
          <w:rFonts w:cs="Times New Roman"/>
        </w:rPr>
        <w:t xml:space="preserve">Reynolds, J. (2022). </w:t>
      </w:r>
      <w:r>
        <w:rPr>
          <w:rFonts w:cs="Times New Roman"/>
          <w:i/>
          <w:iCs/>
        </w:rPr>
        <w:t>Code smells: What are they and how can I prevent them?</w:t>
      </w:r>
      <w:r>
        <w:rPr>
          <w:rFonts w:cs="Times New Roman"/>
        </w:rPr>
        <w:t xml:space="preserve"> linearb.io. https://linearb.io/blog/what-is-a-code-smell</w:t>
      </w:r>
    </w:p>
    <w:p w14:paraId="780FDE86" w14:textId="77777777" w:rsidR="00843776" w:rsidRDefault="00843776" w:rsidP="00843776">
      <w:pPr>
        <w:pStyle w:val="Bibliography"/>
        <w:rPr>
          <w:rFonts w:cs="Times New Roman"/>
        </w:rPr>
      </w:pPr>
      <w:r>
        <w:rPr>
          <w:rFonts w:cs="Times New Roman"/>
        </w:rPr>
        <w:t xml:space="preserve">Rios, N., Mendonça, M., Seaman, C., &amp; Spínola, R. (2019, August). </w:t>
      </w:r>
      <w:r>
        <w:rPr>
          <w:rFonts w:cs="Times New Roman"/>
          <w:i/>
          <w:iCs/>
        </w:rPr>
        <w:t>Causes and Effects of the Presence of Technical Debt in Agile Software Projects</w:t>
      </w:r>
      <w:r>
        <w:rPr>
          <w:rFonts w:cs="Times New Roman"/>
        </w:rPr>
        <w:t>.</w:t>
      </w:r>
    </w:p>
    <w:p w14:paraId="13D8AE4C" w14:textId="77777777" w:rsidR="00843776" w:rsidRDefault="00843776" w:rsidP="00843776">
      <w:pPr>
        <w:pStyle w:val="Bibliography"/>
        <w:rPr>
          <w:rFonts w:cs="Times New Roman"/>
        </w:rPr>
      </w:pPr>
      <w:r>
        <w:rPr>
          <w:rFonts w:cs="Times New Roman"/>
        </w:rPr>
        <w:t xml:space="preserve">Rodrigues, E., &amp; Montecchi, L. (2019). </w:t>
      </w:r>
      <w:r>
        <w:rPr>
          <w:rFonts w:cs="Times New Roman"/>
          <w:i/>
          <w:iCs/>
        </w:rPr>
        <w:t>Towards a structured specification of coding conventions</w:t>
      </w:r>
      <w:r>
        <w:rPr>
          <w:rFonts w:cs="Times New Roman"/>
        </w:rPr>
        <w:t>. https://doi.org/10.1109/prdc47002.2019.00047</w:t>
      </w:r>
    </w:p>
    <w:p w14:paraId="7AA35792" w14:textId="77777777" w:rsidR="00843776" w:rsidRDefault="00843776" w:rsidP="00843776">
      <w:pPr>
        <w:pStyle w:val="Bibliography"/>
        <w:rPr>
          <w:rFonts w:cs="Times New Roman"/>
        </w:rPr>
      </w:pPr>
      <w:r>
        <w:rPr>
          <w:rFonts w:cs="Times New Roman"/>
        </w:rPr>
        <w:t xml:space="preserve">Rozière, B., Gehring, J., Gloeckle, F., Sootla, S., Gat, I., Tan, X., Adi, Y., Liu, J., Remez, T., Rapin, J., Kozhevnikov, A., Evtimov, I., Bitton, J., Bhatt, M. P., Ferrer, C. C., Grattafiori, A., Xiong, W., D’efossez, A., Copet, J., … Synnaeve, G. (2023a). Code Llama: Open Foundation </w:t>
      </w:r>
      <w:r>
        <w:rPr>
          <w:rFonts w:cs="Times New Roman"/>
        </w:rPr>
        <w:lastRenderedPageBreak/>
        <w:t xml:space="preserve">Models for Code. </w:t>
      </w:r>
      <w:r>
        <w:rPr>
          <w:rFonts w:cs="Times New Roman"/>
          <w:i/>
          <w:iCs/>
        </w:rPr>
        <w:t>ArXiv</w:t>
      </w:r>
      <w:r>
        <w:rPr>
          <w:rFonts w:cs="Times New Roman"/>
        </w:rPr>
        <w:t xml:space="preserve">, </w:t>
      </w:r>
      <w:r>
        <w:rPr>
          <w:rFonts w:cs="Times New Roman"/>
          <w:i/>
          <w:iCs/>
        </w:rPr>
        <w:t>abs/2308.12950</w:t>
      </w:r>
      <w:r>
        <w:rPr>
          <w:rFonts w:cs="Times New Roman"/>
        </w:rPr>
        <w:t>. https://api.semanticscholar.org/CorpusID:261100919</w:t>
      </w:r>
    </w:p>
    <w:p w14:paraId="6763848E" w14:textId="77777777" w:rsidR="00843776" w:rsidRDefault="00843776" w:rsidP="00843776">
      <w:pPr>
        <w:pStyle w:val="Bibliography"/>
        <w:rPr>
          <w:rFonts w:cs="Times New Roman"/>
        </w:rPr>
      </w:pPr>
      <w:r>
        <w:rPr>
          <w:rFonts w:cs="Times New Roman"/>
        </w:rPr>
        <w:t xml:space="preserve">Rozière, B., Gehring, J., Gloeckle, F., Sootla, S., Gat, I., Tan, X., Adi, Y., Liu, J., Remez, T., Rapin, J., Kozhevnikov, A., Evtimov, I., Bitton, J., Bhatt, M. P., Ferrer, C. C., Grattafiori, A., Xiong, W., D’efossez, A., Copet, J., … Synnaeve, G. (2023b). Code Llama: Open Foundation Models for Code. </w:t>
      </w:r>
      <w:r>
        <w:rPr>
          <w:rFonts w:cs="Times New Roman"/>
          <w:i/>
          <w:iCs/>
        </w:rPr>
        <w:t>ArXiv</w:t>
      </w:r>
      <w:r>
        <w:rPr>
          <w:rFonts w:cs="Times New Roman"/>
        </w:rPr>
        <w:t xml:space="preserve">, </w:t>
      </w:r>
      <w:r>
        <w:rPr>
          <w:rFonts w:cs="Times New Roman"/>
          <w:i/>
          <w:iCs/>
        </w:rPr>
        <w:t>abs/2308.12950</w:t>
      </w:r>
      <w:r>
        <w:rPr>
          <w:rFonts w:cs="Times New Roman"/>
        </w:rPr>
        <w:t>. https://api.semanticscholar.org/CorpusID:261100919</w:t>
      </w:r>
    </w:p>
    <w:p w14:paraId="6FE139FD" w14:textId="77777777" w:rsidR="00843776" w:rsidRDefault="00843776" w:rsidP="00843776">
      <w:pPr>
        <w:pStyle w:val="Bibliography"/>
        <w:rPr>
          <w:rFonts w:cs="Times New Roman"/>
        </w:rPr>
      </w:pPr>
      <w:r>
        <w:rPr>
          <w:rFonts w:cs="Times New Roman"/>
        </w:rPr>
        <w:t xml:space="preserve">Russell, S. J., &amp; Norvig, P. (2016). </w:t>
      </w:r>
      <w:r>
        <w:rPr>
          <w:rFonts w:cs="Times New Roman"/>
          <w:i/>
          <w:iCs/>
        </w:rPr>
        <w:t>Artificial intelligence: A modern approach</w:t>
      </w:r>
      <w:r>
        <w:rPr>
          <w:rFonts w:cs="Times New Roman"/>
        </w:rPr>
        <w:t xml:space="preserve"> (Third edition, Global edition). Pearson.</w:t>
      </w:r>
    </w:p>
    <w:p w14:paraId="2E7A8929" w14:textId="77777777" w:rsidR="00843776" w:rsidRDefault="00843776" w:rsidP="00843776">
      <w:pPr>
        <w:pStyle w:val="Bibliography"/>
        <w:rPr>
          <w:rFonts w:cs="Times New Roman"/>
        </w:rPr>
      </w:pPr>
      <w:r>
        <w:rPr>
          <w:rFonts w:cs="Times New Roman"/>
        </w:rPr>
        <w:t xml:space="preserve">Ruvo, G., Tempero, E., Luxton-Reilly, A., Rowe, G., &amp; Giacaman, N. (2018). </w:t>
      </w:r>
      <w:r>
        <w:rPr>
          <w:rFonts w:cs="Times New Roman"/>
          <w:i/>
          <w:iCs/>
        </w:rPr>
        <w:t>Understanding semantic style by analysing student code</w:t>
      </w:r>
      <w:r>
        <w:rPr>
          <w:rFonts w:cs="Times New Roman"/>
        </w:rPr>
        <w:t>. 73–82. https://doi.org/10.1145/3160489.3160500</w:t>
      </w:r>
    </w:p>
    <w:p w14:paraId="2DECB340" w14:textId="77777777" w:rsidR="00843776" w:rsidRDefault="00843776" w:rsidP="00843776">
      <w:pPr>
        <w:pStyle w:val="Bibliography"/>
        <w:rPr>
          <w:rFonts w:cs="Times New Roman"/>
        </w:rPr>
      </w:pPr>
      <w:r>
        <w:rPr>
          <w:rFonts w:cs="Times New Roman"/>
        </w:rPr>
        <w:t xml:space="preserve">Sadowski, C., Söderberg, E., Church, L., Sipko, M., &amp; Bacchelli, A. (2018). Modern code review: A case study at google. </w:t>
      </w:r>
      <w:r>
        <w:rPr>
          <w:rFonts w:cs="Times New Roman"/>
          <w:i/>
          <w:iCs/>
        </w:rPr>
        <w:t>Proceedings of the 40th International Conference on Software Engineering: Software Engineering in Practice</w:t>
      </w:r>
      <w:r>
        <w:rPr>
          <w:rFonts w:cs="Times New Roman"/>
        </w:rPr>
        <w:t>, 181–190. https://doi.org/10.1145/3183519.3183525</w:t>
      </w:r>
    </w:p>
    <w:p w14:paraId="6CA5716B" w14:textId="77777777" w:rsidR="00843776" w:rsidRDefault="00843776" w:rsidP="00843776">
      <w:pPr>
        <w:pStyle w:val="Bibliography"/>
        <w:rPr>
          <w:rFonts w:cs="Times New Roman"/>
        </w:rPr>
      </w:pPr>
      <w:r>
        <w:rPr>
          <w:rFonts w:cs="Times New Roman"/>
        </w:rPr>
        <w:t xml:space="preserve">Samoaa, P., Longa, A., Mohamad, M., Haghir Chehreghani, M., &amp; Leitner, P. (2022). </w:t>
      </w:r>
      <w:r>
        <w:rPr>
          <w:rFonts w:cs="Times New Roman"/>
          <w:i/>
          <w:iCs/>
        </w:rPr>
        <w:t>TEP-GNN: Accurate Execution Time Prediction of Functional Tests using Graph Neural Networks</w:t>
      </w:r>
      <w:r>
        <w:rPr>
          <w:rFonts w:cs="Times New Roman"/>
        </w:rPr>
        <w:t>.</w:t>
      </w:r>
    </w:p>
    <w:p w14:paraId="21FD078A" w14:textId="77777777" w:rsidR="00843776" w:rsidRDefault="00843776" w:rsidP="00843776">
      <w:pPr>
        <w:pStyle w:val="Bibliography"/>
        <w:rPr>
          <w:rFonts w:cs="Times New Roman"/>
        </w:rPr>
      </w:pPr>
      <w:r>
        <w:rPr>
          <w:rFonts w:cs="Times New Roman"/>
        </w:rPr>
        <w:t xml:space="preserve">Sas, D., &amp; Avgeriou, P. (2020). Quality attribute trade-offs in the embedded systems industry: An exploratory case study. </w:t>
      </w:r>
      <w:r>
        <w:rPr>
          <w:rFonts w:cs="Times New Roman"/>
          <w:i/>
          <w:iCs/>
        </w:rPr>
        <w:t>Software Quality Journal</w:t>
      </w:r>
      <w:r>
        <w:rPr>
          <w:rFonts w:cs="Times New Roman"/>
        </w:rPr>
        <w:t xml:space="preserve">, </w:t>
      </w:r>
      <w:r>
        <w:rPr>
          <w:rFonts w:cs="Times New Roman"/>
          <w:i/>
          <w:iCs/>
        </w:rPr>
        <w:t>28</w:t>
      </w:r>
      <w:r>
        <w:rPr>
          <w:rFonts w:cs="Times New Roman"/>
        </w:rPr>
        <w:t>(2), 505–534. https://doi.org/10.1007/s11219-019-09478-x</w:t>
      </w:r>
    </w:p>
    <w:p w14:paraId="031701BE" w14:textId="77777777" w:rsidR="00843776" w:rsidRDefault="00843776" w:rsidP="00843776">
      <w:pPr>
        <w:pStyle w:val="Bibliography"/>
        <w:rPr>
          <w:rFonts w:cs="Times New Roman"/>
        </w:rPr>
      </w:pPr>
      <w:r>
        <w:rPr>
          <w:rFonts w:cs="Times New Roman"/>
        </w:rPr>
        <w:t xml:space="preserve">Shaveta. (2023). A review on machine learning. </w:t>
      </w:r>
      <w:r>
        <w:rPr>
          <w:rFonts w:cs="Times New Roman"/>
          <w:i/>
          <w:iCs/>
        </w:rPr>
        <w:t>International Journal of Science and Research Archive</w:t>
      </w:r>
      <w:r>
        <w:rPr>
          <w:rFonts w:cs="Times New Roman"/>
        </w:rPr>
        <w:t xml:space="preserve">, </w:t>
      </w:r>
      <w:r>
        <w:rPr>
          <w:rFonts w:cs="Times New Roman"/>
          <w:i/>
          <w:iCs/>
        </w:rPr>
        <w:t>9</w:t>
      </w:r>
      <w:r>
        <w:rPr>
          <w:rFonts w:cs="Times New Roman"/>
        </w:rPr>
        <w:t>(1), 281–285. https://doi.org/10.30574/ijsra.2023.9.1.0410</w:t>
      </w:r>
    </w:p>
    <w:p w14:paraId="24AA89E0" w14:textId="77777777" w:rsidR="00843776" w:rsidRDefault="00843776" w:rsidP="00843776">
      <w:pPr>
        <w:pStyle w:val="Bibliography"/>
        <w:rPr>
          <w:rFonts w:cs="Times New Roman"/>
        </w:rPr>
      </w:pPr>
      <w:r>
        <w:rPr>
          <w:rFonts w:cs="Times New Roman"/>
        </w:rPr>
        <w:t xml:space="preserve">Shen, R., &amp; Lee, M. J. (2020). Learners’ Perspectives on Learning Programming from Interactive Computer Tutors in a MOOC. </w:t>
      </w:r>
      <w:r>
        <w:rPr>
          <w:rFonts w:cs="Times New Roman"/>
          <w:i/>
          <w:iCs/>
        </w:rPr>
        <w:t>2020 IEEE Symposium on Visual Languages and Human-Centric Computing (VL/HCC)</w:t>
      </w:r>
      <w:r>
        <w:rPr>
          <w:rFonts w:cs="Times New Roman"/>
        </w:rPr>
        <w:t>, 1–5. https://doi.org/10.1109/VL/HCC50065.2020.9127270</w:t>
      </w:r>
    </w:p>
    <w:p w14:paraId="3D782487" w14:textId="77777777" w:rsidR="00843776" w:rsidRDefault="00843776" w:rsidP="00843776">
      <w:pPr>
        <w:pStyle w:val="Bibliography"/>
        <w:rPr>
          <w:rFonts w:cs="Times New Roman"/>
        </w:rPr>
      </w:pPr>
      <w:r>
        <w:rPr>
          <w:rFonts w:cs="Times New Roman"/>
        </w:rPr>
        <w:t xml:space="preserve">Shepperd, M. (1988). A critique of cyclomatic complexity as a software metric. </w:t>
      </w:r>
      <w:r>
        <w:rPr>
          <w:rFonts w:cs="Times New Roman"/>
          <w:i/>
          <w:iCs/>
        </w:rPr>
        <w:t>Software Engineering Journal</w:t>
      </w:r>
      <w:r>
        <w:rPr>
          <w:rFonts w:cs="Times New Roman"/>
        </w:rPr>
        <w:t xml:space="preserve">, </w:t>
      </w:r>
      <w:r>
        <w:rPr>
          <w:rFonts w:cs="Times New Roman"/>
          <w:i/>
          <w:iCs/>
        </w:rPr>
        <w:t>3</w:t>
      </w:r>
      <w:r>
        <w:rPr>
          <w:rFonts w:cs="Times New Roman"/>
        </w:rPr>
        <w:t>, 30. https://doi.org/10.1049/sej.1988.0003</w:t>
      </w:r>
    </w:p>
    <w:p w14:paraId="451E2AD5" w14:textId="77777777" w:rsidR="00843776" w:rsidRDefault="00843776" w:rsidP="00843776">
      <w:pPr>
        <w:pStyle w:val="Bibliography"/>
        <w:rPr>
          <w:rFonts w:cs="Times New Roman"/>
        </w:rPr>
      </w:pPr>
      <w:r>
        <w:rPr>
          <w:rFonts w:cs="Times New Roman"/>
        </w:rPr>
        <w:t xml:space="preserve">Smit, M., Gergel, B., Hoover, H. J., &amp; Stroulia, E. (2011). </w:t>
      </w:r>
      <w:r>
        <w:rPr>
          <w:rFonts w:cs="Times New Roman"/>
          <w:i/>
          <w:iCs/>
        </w:rPr>
        <w:t>Code convention adherence in evolving software</w:t>
      </w:r>
      <w:r>
        <w:rPr>
          <w:rFonts w:cs="Times New Roman"/>
        </w:rPr>
        <w:t xml:space="preserve"> (pp. 504–507). IEEE Xplore. https://doi.org/10.1109/ICSM.2011.6080819</w:t>
      </w:r>
    </w:p>
    <w:p w14:paraId="315DF46A" w14:textId="77777777" w:rsidR="00843776" w:rsidRDefault="00843776" w:rsidP="00843776">
      <w:pPr>
        <w:pStyle w:val="Bibliography"/>
        <w:rPr>
          <w:rFonts w:cs="Times New Roman"/>
        </w:rPr>
      </w:pPr>
      <w:r>
        <w:rPr>
          <w:rFonts w:cs="Times New Roman"/>
        </w:rPr>
        <w:t xml:space="preserve">Sojer, M., Alexy, O., Kleinknecht, S., &amp; Henkel, J. (2014). Understanding the Drivers of Unethical Programming Behavior: The Inappropriate Reuse of Internet-Accessible Code. </w:t>
      </w:r>
      <w:r>
        <w:rPr>
          <w:rFonts w:cs="Times New Roman"/>
          <w:i/>
          <w:iCs/>
        </w:rPr>
        <w:lastRenderedPageBreak/>
        <w:t>Journal of Management Information Systems</w:t>
      </w:r>
      <w:r>
        <w:rPr>
          <w:rFonts w:cs="Times New Roman"/>
        </w:rPr>
        <w:t xml:space="preserve">, </w:t>
      </w:r>
      <w:r>
        <w:rPr>
          <w:rFonts w:cs="Times New Roman"/>
          <w:i/>
          <w:iCs/>
        </w:rPr>
        <w:t>forthcoming</w:t>
      </w:r>
      <w:r>
        <w:rPr>
          <w:rFonts w:cs="Times New Roman"/>
        </w:rPr>
        <w:t>. https://doi.org/10.1080/07421222.2014.995563</w:t>
      </w:r>
    </w:p>
    <w:p w14:paraId="7C764179" w14:textId="77777777" w:rsidR="00843776" w:rsidRDefault="00843776" w:rsidP="00843776">
      <w:pPr>
        <w:pStyle w:val="Bibliography"/>
        <w:rPr>
          <w:rFonts w:cs="Times New Roman"/>
        </w:rPr>
      </w:pPr>
      <w:r>
        <w:rPr>
          <w:rFonts w:cs="Times New Roman"/>
        </w:rPr>
        <w:t xml:space="preserve">Sonar Source. (n.d.). </w:t>
      </w:r>
      <w:r>
        <w:rPr>
          <w:rFonts w:cs="Times New Roman"/>
          <w:i/>
          <w:iCs/>
        </w:rPr>
        <w:t>What is code quality? Definition guide</w:t>
      </w:r>
      <w:r>
        <w:rPr>
          <w:rFonts w:cs="Times New Roman"/>
        </w:rPr>
        <w:t>. www.sonarsource.com. https://www.sonarsource.com/learn/code-quality/</w:t>
      </w:r>
    </w:p>
    <w:p w14:paraId="5FBABD49" w14:textId="77777777" w:rsidR="00843776" w:rsidRDefault="00843776" w:rsidP="00843776">
      <w:pPr>
        <w:pStyle w:val="Bibliography"/>
        <w:rPr>
          <w:rFonts w:cs="Times New Roman"/>
        </w:rPr>
      </w:pPr>
      <w:r>
        <w:rPr>
          <w:rFonts w:cs="Times New Roman"/>
        </w:rPr>
        <w:t xml:space="preserve">Stegeman, M., Barendsen, E., &amp; Smetsers, S. (2016). Designing a rubric for feedback on code quality in programming courses. </w:t>
      </w:r>
      <w:r>
        <w:rPr>
          <w:rFonts w:cs="Times New Roman"/>
          <w:i/>
          <w:iCs/>
        </w:rPr>
        <w:t>Proceedings of the 16th Koli Calling International Conference on Computing Education Research</w:t>
      </w:r>
      <w:r>
        <w:rPr>
          <w:rFonts w:cs="Times New Roman"/>
        </w:rPr>
        <w:t>, 160–164. https://doi.org/10.1145/2999541.2999555</w:t>
      </w:r>
    </w:p>
    <w:p w14:paraId="19FC7CF4" w14:textId="77777777" w:rsidR="00843776" w:rsidRDefault="00843776" w:rsidP="00843776">
      <w:pPr>
        <w:pStyle w:val="Bibliography"/>
        <w:rPr>
          <w:rFonts w:cs="Times New Roman"/>
        </w:rPr>
      </w:pPr>
      <w:r>
        <w:rPr>
          <w:rFonts w:cs="Times New Roman"/>
        </w:rPr>
        <w:t xml:space="preserve">Tufano, M., Palomba, F., Bavota, G., Oliveto, R., Di Penta, M., De Lucia, A., &amp; Poshyvanyk, D. (2015). When and Why Your Code Starts to Smell Bad. </w:t>
      </w:r>
      <w:r>
        <w:rPr>
          <w:rFonts w:cs="Times New Roman"/>
          <w:i/>
          <w:iCs/>
        </w:rPr>
        <w:t>2015 IEEE/ACM 37th IEEE International Conference on Software Engineering</w:t>
      </w:r>
      <w:r>
        <w:rPr>
          <w:rFonts w:cs="Times New Roman"/>
        </w:rPr>
        <w:t xml:space="preserve">, </w:t>
      </w:r>
      <w:r>
        <w:rPr>
          <w:rFonts w:cs="Times New Roman"/>
          <w:i/>
          <w:iCs/>
        </w:rPr>
        <w:t>1</w:t>
      </w:r>
      <w:r>
        <w:rPr>
          <w:rFonts w:cs="Times New Roman"/>
        </w:rPr>
        <w:t>, 403–414. https://doi.org/10.1109/ICSE.2015.59</w:t>
      </w:r>
    </w:p>
    <w:p w14:paraId="0652518B" w14:textId="77777777" w:rsidR="00843776" w:rsidRDefault="00843776" w:rsidP="00843776">
      <w:pPr>
        <w:pStyle w:val="Bibliography"/>
        <w:rPr>
          <w:rFonts w:cs="Times New Roman"/>
        </w:rPr>
      </w:pPr>
      <w:r>
        <w:rPr>
          <w:rFonts w:cs="Times New Roman"/>
        </w:rPr>
        <w:t xml:space="preserve">van Rossum, G., Warsaw, B., &amp; Coghlan, N. (2001). </w:t>
      </w:r>
      <w:r>
        <w:rPr>
          <w:rFonts w:cs="Times New Roman"/>
          <w:i/>
          <w:iCs/>
        </w:rPr>
        <w:t>PEP 8 – Style Guide for Python Code | peps.python.org</w:t>
      </w:r>
      <w:r>
        <w:rPr>
          <w:rFonts w:cs="Times New Roman"/>
        </w:rPr>
        <w:t>. peps.python.org. https://peps.python.org/pep-0008/</w:t>
      </w:r>
    </w:p>
    <w:p w14:paraId="1F0EFE1E" w14:textId="77777777" w:rsidR="00843776" w:rsidRDefault="00843776" w:rsidP="00843776">
      <w:pPr>
        <w:pStyle w:val="Bibliography"/>
        <w:rPr>
          <w:rFonts w:cs="Times New Roman"/>
        </w:rPr>
      </w:pPr>
      <w:r>
        <w:rPr>
          <w:rFonts w:cs="Times New Roman"/>
        </w:rPr>
        <w:t xml:space="preserve">Verma, R., Kumar, K., &amp; Verma, H. K. (2023). Code smell prioritization in object-oriented software systems: A systematic literature review. </w:t>
      </w:r>
      <w:r>
        <w:rPr>
          <w:rFonts w:cs="Times New Roman"/>
          <w:i/>
          <w:iCs/>
        </w:rPr>
        <w:t>Journal of Software: Evolution and Process</w:t>
      </w:r>
      <w:r>
        <w:rPr>
          <w:rFonts w:cs="Times New Roman"/>
        </w:rPr>
        <w:t xml:space="preserve">, </w:t>
      </w:r>
      <w:r>
        <w:rPr>
          <w:rFonts w:cs="Times New Roman"/>
          <w:i/>
          <w:iCs/>
        </w:rPr>
        <w:t>35</w:t>
      </w:r>
      <w:r>
        <w:rPr>
          <w:rFonts w:cs="Times New Roman"/>
        </w:rPr>
        <w:t>(12), e2536. https://doi.org/10.1002/smr.2536</w:t>
      </w:r>
    </w:p>
    <w:p w14:paraId="1D37765B" w14:textId="77777777" w:rsidR="00843776" w:rsidRDefault="00843776" w:rsidP="00843776">
      <w:pPr>
        <w:pStyle w:val="Bibliography"/>
        <w:rPr>
          <w:rFonts w:cs="Times New Roman"/>
        </w:rPr>
      </w:pPr>
      <w:r>
        <w:rPr>
          <w:rFonts w:cs="Times New Roman"/>
        </w:rPr>
        <w:t xml:space="preserve">Wessel, M., Serebrenik, A., Wiese, I., Steinmacher, I., &amp; Gerosa, M. A. (2020). What to Expect from Code Review Bots on GitHub? A Survey with OSS Maintainers. </w:t>
      </w:r>
      <w:r>
        <w:rPr>
          <w:rFonts w:cs="Times New Roman"/>
          <w:i/>
          <w:iCs/>
        </w:rPr>
        <w:t>Proceedings of the XXXIV Brazilian Symposium on Software Engineering</w:t>
      </w:r>
      <w:r>
        <w:rPr>
          <w:rFonts w:cs="Times New Roman"/>
        </w:rPr>
        <w:t>, 457–462. https://doi.org/10.1145/3422392.3422459</w:t>
      </w:r>
    </w:p>
    <w:p w14:paraId="73C43009" w14:textId="77777777" w:rsidR="00843776" w:rsidRDefault="00843776" w:rsidP="00843776">
      <w:pPr>
        <w:pStyle w:val="Bibliography"/>
        <w:rPr>
          <w:rFonts w:cs="Times New Roman"/>
        </w:rPr>
      </w:pPr>
      <w:r>
        <w:rPr>
          <w:rFonts w:cs="Times New Roman"/>
        </w:rPr>
        <w:t xml:space="preserve">Wiese, E. S., Yen, M., Chen, A., Santos, L. A., &amp; Fox, A. (2017). Teaching students to recognize and implement good coding style. </w:t>
      </w:r>
      <w:r>
        <w:rPr>
          <w:rFonts w:cs="Times New Roman"/>
          <w:i/>
          <w:iCs/>
        </w:rPr>
        <w:t>Proceedings of the Fourth (2017) ACM Conference on Learning</w:t>
      </w:r>
      <w:r>
        <w:rPr>
          <w:rFonts w:cs="Times New Roman"/>
        </w:rPr>
        <w:t>. https://doi.org/10.1145/3051457.3051469</w:t>
      </w:r>
    </w:p>
    <w:p w14:paraId="4873C533" w14:textId="77777777" w:rsidR="00843776" w:rsidRDefault="00843776" w:rsidP="00843776">
      <w:pPr>
        <w:pStyle w:val="Bibliography"/>
        <w:rPr>
          <w:rFonts w:cs="Times New Roman"/>
        </w:rPr>
      </w:pPr>
      <w:r>
        <w:rPr>
          <w:rFonts w:cs="Times New Roman"/>
        </w:rPr>
        <w:t xml:space="preserve">Wikipedia contributors. (2024). </w:t>
      </w:r>
      <w:r>
        <w:rPr>
          <w:rFonts w:cs="Times New Roman"/>
          <w:i/>
          <w:iCs/>
        </w:rPr>
        <w:t>Naming convention (programming)—Wikipedia, The Free Encyclopedia</w:t>
      </w:r>
      <w:r>
        <w:rPr>
          <w:rFonts w:cs="Times New Roman"/>
        </w:rPr>
        <w:t>. https://en.wikipedia.org/w/index.php?title=Naming_convention_(programming)&amp;oldid=1196522046</w:t>
      </w:r>
    </w:p>
    <w:p w14:paraId="1C612027" w14:textId="77777777" w:rsidR="00843776" w:rsidRDefault="00843776" w:rsidP="00843776">
      <w:pPr>
        <w:pStyle w:val="Bibliography"/>
        <w:rPr>
          <w:rFonts w:cs="Times New Roman"/>
        </w:rPr>
      </w:pPr>
      <w:r>
        <w:rPr>
          <w:rFonts w:cs="Times New Roman"/>
        </w:rPr>
        <w:t xml:space="preserve">Xue, Q. (2024). Unlocking the potential: A comprehensive exploration of large language models in natural language processing. </w:t>
      </w:r>
      <w:r>
        <w:rPr>
          <w:rFonts w:cs="Times New Roman"/>
          <w:i/>
          <w:iCs/>
        </w:rPr>
        <w:t>Applied and Computational Engineering</w:t>
      </w:r>
      <w:r>
        <w:rPr>
          <w:rFonts w:cs="Times New Roman"/>
        </w:rPr>
        <w:t xml:space="preserve">, </w:t>
      </w:r>
      <w:r>
        <w:rPr>
          <w:rFonts w:cs="Times New Roman"/>
          <w:i/>
          <w:iCs/>
        </w:rPr>
        <w:t>57</w:t>
      </w:r>
      <w:r>
        <w:rPr>
          <w:rFonts w:cs="Times New Roman"/>
        </w:rPr>
        <w:t>(1), 247–252. https://doi.org/10.54254/2755-2721/57/20241341</w:t>
      </w:r>
    </w:p>
    <w:p w14:paraId="551B3DDA" w14:textId="77777777" w:rsidR="00843776" w:rsidRDefault="00843776" w:rsidP="00843776">
      <w:pPr>
        <w:pStyle w:val="Bibliography"/>
        <w:rPr>
          <w:rFonts w:cs="Times New Roman"/>
        </w:rPr>
      </w:pPr>
      <w:r>
        <w:rPr>
          <w:rFonts w:cs="Times New Roman"/>
        </w:rPr>
        <w:t xml:space="preserve">Zaytsev, V., &amp; Bagge, A. H. (2014). Parsing in a Broad Sense. In J. Dingel, W. Schulte, I. Ramos, S. Abrahão, &amp; E. Insfran (Eds.), </w:t>
      </w:r>
      <w:r>
        <w:rPr>
          <w:rFonts w:cs="Times New Roman"/>
          <w:i/>
          <w:iCs/>
        </w:rPr>
        <w:t>Model-Driven Engineering Languages and Systems</w:t>
      </w:r>
      <w:r>
        <w:rPr>
          <w:rFonts w:cs="Times New Roman"/>
        </w:rPr>
        <w:t xml:space="preserve"> </w:t>
      </w:r>
      <w:r>
        <w:rPr>
          <w:rFonts w:cs="Times New Roman"/>
        </w:rPr>
        <w:lastRenderedPageBreak/>
        <w:t>(Vol. 8767, pp. 50–67). Springer International Publishing. https://doi.org/10.1007/978-3-319-11653-2_4</w:t>
      </w:r>
    </w:p>
    <w:p w14:paraId="5F6701FA" w14:textId="2D5425DB" w:rsidR="009951B9" w:rsidRPr="001472A2" w:rsidRDefault="00CE47C3" w:rsidP="001472A2">
      <w:pPr>
        <w:spacing w:line="240" w:lineRule="auto"/>
        <w:rPr>
          <w:rFonts w:ascii="Times New Roman" w:eastAsiaTheme="majorEastAsia" w:hAnsi="Times New Roman" w:cs="Times New Roman"/>
          <w:b/>
          <w:sz w:val="28"/>
          <w:szCs w:val="26"/>
        </w:rPr>
      </w:pPr>
      <w:r w:rsidRPr="006F3FF2">
        <w:rPr>
          <w:rFonts w:ascii="Times New Roman" w:hAnsi="Times New Roman" w:cs="Times New Roman"/>
          <w:sz w:val="24"/>
          <w:szCs w:val="24"/>
        </w:rPr>
        <w:fldChar w:fldCharType="end"/>
      </w:r>
      <w:bookmarkEnd w:id="183"/>
    </w:p>
    <w:sectPr w:rsidR="009951B9" w:rsidRPr="001472A2" w:rsidSect="00AE6D12">
      <w:pgSz w:w="12240" w:h="15840" w:code="1"/>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79B012" w14:textId="77777777" w:rsidR="00C75928" w:rsidRPr="006F3FF2" w:rsidRDefault="00C75928" w:rsidP="00570039">
      <w:pPr>
        <w:spacing w:line="240" w:lineRule="auto"/>
      </w:pPr>
      <w:r w:rsidRPr="006F3FF2">
        <w:separator/>
      </w:r>
    </w:p>
  </w:endnote>
  <w:endnote w:type="continuationSeparator" w:id="0">
    <w:p w14:paraId="15897A84" w14:textId="77777777" w:rsidR="00C75928" w:rsidRPr="006F3FF2" w:rsidRDefault="00C75928" w:rsidP="00570039">
      <w:pPr>
        <w:spacing w:line="240" w:lineRule="auto"/>
      </w:pPr>
      <w:r w:rsidRPr="006F3FF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vGulliv-R">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3031356"/>
      <w:docPartObj>
        <w:docPartGallery w:val="Page Numbers (Bottom of Page)"/>
        <w:docPartUnique/>
      </w:docPartObj>
    </w:sdtPr>
    <w:sdtContent>
      <w:p w14:paraId="5416458C" w14:textId="2C7E34FC" w:rsidR="00BD74B0" w:rsidRPr="006F3FF2" w:rsidRDefault="00BD74B0">
        <w:pPr>
          <w:pStyle w:val="Footer"/>
          <w:jc w:val="center"/>
        </w:pPr>
        <w:r w:rsidRPr="006F3FF2">
          <w:fldChar w:fldCharType="begin"/>
        </w:r>
        <w:r w:rsidRPr="006F3FF2">
          <w:instrText xml:space="preserve"> PAGE   \* MERGEFORMAT </w:instrText>
        </w:r>
        <w:r w:rsidRPr="006F3FF2">
          <w:fldChar w:fldCharType="separate"/>
        </w:r>
        <w:r w:rsidR="006016E4" w:rsidRPr="006F3FF2">
          <w:t>33</w:t>
        </w:r>
        <w:r w:rsidRPr="006F3FF2">
          <w:fldChar w:fldCharType="end"/>
        </w:r>
      </w:p>
    </w:sdtContent>
  </w:sdt>
  <w:p w14:paraId="5FC995F9" w14:textId="77777777" w:rsidR="00BD74B0" w:rsidRPr="006F3FF2" w:rsidRDefault="00BD74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A74F40" w14:textId="77777777" w:rsidR="00C75928" w:rsidRPr="006F3FF2" w:rsidRDefault="00C75928" w:rsidP="00570039">
      <w:pPr>
        <w:spacing w:line="240" w:lineRule="auto"/>
      </w:pPr>
      <w:r w:rsidRPr="006F3FF2">
        <w:separator/>
      </w:r>
    </w:p>
  </w:footnote>
  <w:footnote w:type="continuationSeparator" w:id="0">
    <w:p w14:paraId="5BB0E5F0" w14:textId="77777777" w:rsidR="00C75928" w:rsidRPr="006F3FF2" w:rsidRDefault="00C75928" w:rsidP="00570039">
      <w:pPr>
        <w:spacing w:line="240" w:lineRule="auto"/>
      </w:pPr>
      <w:r w:rsidRPr="006F3FF2">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F"/>
    <w:multiLevelType w:val="singleLevel"/>
    <w:tmpl w:val="19088634"/>
    <w:lvl w:ilvl="0">
      <w:start w:val="1"/>
      <w:numFmt w:val="decimal"/>
      <w:pStyle w:val="ListNumber2"/>
      <w:lvlText w:val="%1."/>
      <w:lvlJc w:val="left"/>
      <w:pPr>
        <w:tabs>
          <w:tab w:val="num" w:pos="720"/>
        </w:tabs>
        <w:ind w:left="720" w:hanging="360"/>
      </w:pPr>
    </w:lvl>
  </w:abstractNum>
  <w:abstractNum w:abstractNumId="1" w15:restartNumberingAfterBreak="0">
    <w:nsid w:val="FFFFFF88"/>
    <w:multiLevelType w:val="singleLevel"/>
    <w:tmpl w:val="5330C1FE"/>
    <w:lvl w:ilvl="0">
      <w:start w:val="1"/>
      <w:numFmt w:val="decimal"/>
      <w:pStyle w:val="ListNumber"/>
      <w:lvlText w:val="%1."/>
      <w:lvlJc w:val="left"/>
      <w:pPr>
        <w:tabs>
          <w:tab w:val="num" w:pos="360"/>
        </w:tabs>
        <w:ind w:left="360" w:hanging="360"/>
      </w:pPr>
    </w:lvl>
  </w:abstractNum>
  <w:abstractNum w:abstractNumId="2" w15:restartNumberingAfterBreak="0">
    <w:nsid w:val="1D853728"/>
    <w:multiLevelType w:val="hybridMultilevel"/>
    <w:tmpl w:val="ACEC5BF0"/>
    <w:lvl w:ilvl="0" w:tplc="9380FA0E">
      <w:start w:val="1"/>
      <w:numFmt w:val="lowerRoman"/>
      <w:pStyle w:val="Item"/>
      <w:lvlText w:val="(%1)"/>
      <w:lvlJc w:val="left"/>
      <w:pPr>
        <w:tabs>
          <w:tab w:val="num" w:pos="720"/>
        </w:tabs>
        <w:ind w:left="1440" w:hanging="720"/>
      </w:pPr>
      <w:rPr>
        <w:rFonts w:ascii="Baskerville Old Face" w:eastAsiaTheme="minorHAnsi" w:hAnsi="Baskerville Old Face" w:cstheme="minorBidi" w:hint="default"/>
        <w:b/>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92415F1"/>
    <w:multiLevelType w:val="hybridMultilevel"/>
    <w:tmpl w:val="D77C478C"/>
    <w:lvl w:ilvl="0" w:tplc="11ECF194">
      <w:start w:val="1"/>
      <w:numFmt w:val="decimal"/>
      <w:pStyle w:val="Numbered-Item"/>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E70057"/>
    <w:multiLevelType w:val="multilevel"/>
    <w:tmpl w:val="86726BF2"/>
    <w:lvl w:ilvl="0">
      <w:start w:val="1"/>
      <w:numFmt w:val="cardinalText"/>
      <w:pStyle w:val="Heading1"/>
      <w:suff w:val="nothing"/>
      <w:lvlText w:val="CHAPTER %1"/>
      <w:lvlJc w:val="left"/>
      <w:pPr>
        <w:ind w:left="7513" w:firstLine="0"/>
      </w:pPr>
      <w:rPr>
        <w:rFonts w:ascii="Times New Roman" w:hAnsi="Times New Roman" w:hint="default"/>
        <w:b/>
        <w:bCs w:val="0"/>
        <w:i w:val="0"/>
        <w:iCs w:val="0"/>
        <w:caps/>
        <w:smallCaps w:val="0"/>
        <w:strike w:val="0"/>
        <w:dstrike w:val="0"/>
        <w:outline w:val="0"/>
        <w:shadow w:val="0"/>
        <w:emboss w:val="0"/>
        <w:imprint w:val="0"/>
        <w:noProof w:val="0"/>
        <w:vanish w:val="0"/>
        <w:color w:val="auto"/>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rPr>
        <w:rFonts w:ascii="Times New Roman" w:hAnsi="Times New Roman" w:hint="default"/>
        <w:b/>
        <w:i w:val="0"/>
        <w:caps w:val="0"/>
        <w:sz w:val="26"/>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b/>
        <w:i w:val="0"/>
        <w:color w:val="auto"/>
        <w:sz w:val="24"/>
      </w:rPr>
    </w:lvl>
    <w:lvl w:ilvl="4">
      <w:start w:val="1"/>
      <w:numFmt w:val="decimal"/>
      <w:lvlRestart w:val="1"/>
      <w:pStyle w:val="Heading5"/>
      <w:isLgl/>
      <w:suff w:val="nothing"/>
      <w:lvlText w:val="Algorithm %1.%5"/>
      <w:lvlJc w:val="left"/>
      <w:pPr>
        <w:ind w:left="990" w:firstLine="0"/>
      </w:pPr>
      <w:rPr>
        <w:rFonts w:ascii="Times New Roman" w:hAnsi="Times New Roman" w:hint="default"/>
        <w:color w:val="auto"/>
        <w:vertAlign w:val="baseline"/>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599529628">
    <w:abstractNumId w:val="4"/>
  </w:num>
  <w:num w:numId="2" w16cid:durableId="124494639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63073353">
    <w:abstractNumId w:val="0"/>
  </w:num>
  <w:num w:numId="4" w16cid:durableId="489489698">
    <w:abstractNumId w:val="2"/>
  </w:num>
  <w:num w:numId="5" w16cid:durableId="479423889">
    <w:abstractNumId w:val="1"/>
  </w:num>
  <w:num w:numId="6" w16cid:durableId="1373654478">
    <w:abstractNumId w:val="3"/>
  </w:num>
  <w:num w:numId="7" w16cid:durableId="1726832836">
    <w:abstractNumId w:val="2"/>
    <w:lvlOverride w:ilvl="0">
      <w:startOverride w:val="1"/>
    </w:lvlOverride>
  </w:num>
  <w:num w:numId="8" w16cid:durableId="1010639397">
    <w:abstractNumId w:val="2"/>
    <w:lvlOverride w:ilvl="0">
      <w:startOverride w:val="1"/>
    </w:lvlOverride>
  </w:num>
  <w:num w:numId="9" w16cid:durableId="496195559">
    <w:abstractNumId w:val="2"/>
    <w:lvlOverride w:ilvl="0">
      <w:startOverride w:val="1"/>
    </w:lvlOverride>
  </w:num>
  <w:num w:numId="10" w16cid:durableId="542180968">
    <w:abstractNumId w:val="2"/>
    <w:lvlOverride w:ilvl="0">
      <w:startOverride w:val="1"/>
    </w:lvlOverride>
  </w:num>
  <w:num w:numId="11" w16cid:durableId="1330909880">
    <w:abstractNumId w:val="2"/>
    <w:lvlOverride w:ilvl="0">
      <w:startOverride w:val="1"/>
    </w:lvlOverride>
  </w:num>
  <w:num w:numId="12" w16cid:durableId="475530738">
    <w:abstractNumId w:val="2"/>
    <w:lvlOverride w:ilvl="0">
      <w:startOverride w:val="1"/>
    </w:lvlOverride>
  </w:num>
  <w:num w:numId="13" w16cid:durableId="567956957">
    <w:abstractNumId w:val="2"/>
    <w:lvlOverride w:ilvl="0">
      <w:startOverride w:val="1"/>
    </w:lvlOverride>
  </w:num>
  <w:num w:numId="14" w16cid:durableId="2146043603">
    <w:abstractNumId w:val="2"/>
    <w:lvlOverride w:ilvl="0">
      <w:startOverride w:val="1"/>
    </w:lvlOverride>
  </w:num>
  <w:num w:numId="15" w16cid:durableId="8261883">
    <w:abstractNumId w:val="2"/>
    <w:lvlOverride w:ilvl="0">
      <w:startOverride w:val="1"/>
    </w:lvlOverride>
  </w:num>
  <w:num w:numId="16" w16cid:durableId="605887163">
    <w:abstractNumId w:val="2"/>
    <w:lvlOverride w:ilvl="0">
      <w:startOverride w:val="1"/>
    </w:lvlOverride>
  </w:num>
  <w:num w:numId="17" w16cid:durableId="79108798">
    <w:abstractNumId w:val="2"/>
    <w:lvlOverride w:ilvl="0">
      <w:startOverride w:val="1"/>
    </w:lvlOverride>
  </w:num>
  <w:num w:numId="18" w16cid:durableId="1512908952">
    <w:abstractNumId w:val="2"/>
    <w:lvlOverride w:ilvl="0">
      <w:startOverride w:val="1"/>
    </w:lvlOverride>
  </w:num>
  <w:num w:numId="19" w16cid:durableId="1596403486">
    <w:abstractNumId w:val="2"/>
    <w:lvlOverride w:ilvl="0">
      <w:startOverride w:val="1"/>
    </w:lvlOverride>
  </w:num>
  <w:num w:numId="20" w16cid:durableId="524636953">
    <w:abstractNumId w:val="2"/>
    <w:lvlOverride w:ilvl="0">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yMDEwNDEzN7e0tDBX0lEKTi0uzszPAykwMqsFAKHvPq8tAAAA"/>
  </w:docVars>
  <w:rsids>
    <w:rsidRoot w:val="00DC6306"/>
    <w:rsid w:val="00000528"/>
    <w:rsid w:val="000022DB"/>
    <w:rsid w:val="0000286C"/>
    <w:rsid w:val="000039B4"/>
    <w:rsid w:val="0000558F"/>
    <w:rsid w:val="000069B3"/>
    <w:rsid w:val="000069D3"/>
    <w:rsid w:val="00006DED"/>
    <w:rsid w:val="000100B4"/>
    <w:rsid w:val="00010311"/>
    <w:rsid w:val="00010BF3"/>
    <w:rsid w:val="00010F83"/>
    <w:rsid w:val="000117CB"/>
    <w:rsid w:val="000133E5"/>
    <w:rsid w:val="000146EA"/>
    <w:rsid w:val="00014CDF"/>
    <w:rsid w:val="00020A38"/>
    <w:rsid w:val="00020E88"/>
    <w:rsid w:val="00021533"/>
    <w:rsid w:val="000232B1"/>
    <w:rsid w:val="00023FE2"/>
    <w:rsid w:val="00025676"/>
    <w:rsid w:val="00025B35"/>
    <w:rsid w:val="00027A1B"/>
    <w:rsid w:val="00030077"/>
    <w:rsid w:val="0003070D"/>
    <w:rsid w:val="00030A59"/>
    <w:rsid w:val="00030E9B"/>
    <w:rsid w:val="00033415"/>
    <w:rsid w:val="00034425"/>
    <w:rsid w:val="00036DCB"/>
    <w:rsid w:val="00037838"/>
    <w:rsid w:val="000407D9"/>
    <w:rsid w:val="000409CB"/>
    <w:rsid w:val="00043927"/>
    <w:rsid w:val="00044320"/>
    <w:rsid w:val="00044543"/>
    <w:rsid w:val="000447C8"/>
    <w:rsid w:val="00044BEF"/>
    <w:rsid w:val="00044DCC"/>
    <w:rsid w:val="000466C1"/>
    <w:rsid w:val="00047FCD"/>
    <w:rsid w:val="00050A3C"/>
    <w:rsid w:val="00052153"/>
    <w:rsid w:val="00052658"/>
    <w:rsid w:val="00052975"/>
    <w:rsid w:val="00053018"/>
    <w:rsid w:val="00056547"/>
    <w:rsid w:val="00056C56"/>
    <w:rsid w:val="0005709B"/>
    <w:rsid w:val="000578A6"/>
    <w:rsid w:val="00061EAD"/>
    <w:rsid w:val="00062637"/>
    <w:rsid w:val="00062D24"/>
    <w:rsid w:val="00064D4C"/>
    <w:rsid w:val="00065B2F"/>
    <w:rsid w:val="00070AE0"/>
    <w:rsid w:val="000716DF"/>
    <w:rsid w:val="0007227A"/>
    <w:rsid w:val="0007250B"/>
    <w:rsid w:val="00072D9C"/>
    <w:rsid w:val="00073561"/>
    <w:rsid w:val="00075CCE"/>
    <w:rsid w:val="000766A7"/>
    <w:rsid w:val="0007784A"/>
    <w:rsid w:val="00080CB2"/>
    <w:rsid w:val="000827B6"/>
    <w:rsid w:val="00082D7D"/>
    <w:rsid w:val="00082ED0"/>
    <w:rsid w:val="00082F6A"/>
    <w:rsid w:val="00084B7D"/>
    <w:rsid w:val="00085613"/>
    <w:rsid w:val="000865C1"/>
    <w:rsid w:val="000870A9"/>
    <w:rsid w:val="00087B50"/>
    <w:rsid w:val="0009002F"/>
    <w:rsid w:val="000934E4"/>
    <w:rsid w:val="00094039"/>
    <w:rsid w:val="00096276"/>
    <w:rsid w:val="000965BF"/>
    <w:rsid w:val="00097E8A"/>
    <w:rsid w:val="000A1991"/>
    <w:rsid w:val="000A24D5"/>
    <w:rsid w:val="000A2D41"/>
    <w:rsid w:val="000A539B"/>
    <w:rsid w:val="000A68C0"/>
    <w:rsid w:val="000A7331"/>
    <w:rsid w:val="000A7E7E"/>
    <w:rsid w:val="000B038C"/>
    <w:rsid w:val="000B1473"/>
    <w:rsid w:val="000B159A"/>
    <w:rsid w:val="000B1C61"/>
    <w:rsid w:val="000B20C3"/>
    <w:rsid w:val="000B2C98"/>
    <w:rsid w:val="000B2F22"/>
    <w:rsid w:val="000B38C7"/>
    <w:rsid w:val="000B42C5"/>
    <w:rsid w:val="000B4D15"/>
    <w:rsid w:val="000B7068"/>
    <w:rsid w:val="000B7375"/>
    <w:rsid w:val="000C0234"/>
    <w:rsid w:val="000C060F"/>
    <w:rsid w:val="000C0994"/>
    <w:rsid w:val="000C0B70"/>
    <w:rsid w:val="000C0FB3"/>
    <w:rsid w:val="000C2194"/>
    <w:rsid w:val="000C21B6"/>
    <w:rsid w:val="000C2F11"/>
    <w:rsid w:val="000C510B"/>
    <w:rsid w:val="000C58D6"/>
    <w:rsid w:val="000C6077"/>
    <w:rsid w:val="000C6098"/>
    <w:rsid w:val="000C6643"/>
    <w:rsid w:val="000C6CAC"/>
    <w:rsid w:val="000C6FB9"/>
    <w:rsid w:val="000C72A8"/>
    <w:rsid w:val="000D190B"/>
    <w:rsid w:val="000D1DEA"/>
    <w:rsid w:val="000D1E2F"/>
    <w:rsid w:val="000D3B0F"/>
    <w:rsid w:val="000D3D98"/>
    <w:rsid w:val="000D3EB6"/>
    <w:rsid w:val="000D7E4B"/>
    <w:rsid w:val="000E05CF"/>
    <w:rsid w:val="000E0D02"/>
    <w:rsid w:val="000E1169"/>
    <w:rsid w:val="000E29BC"/>
    <w:rsid w:val="000E2E78"/>
    <w:rsid w:val="000E62F8"/>
    <w:rsid w:val="000E72F2"/>
    <w:rsid w:val="000F0059"/>
    <w:rsid w:val="000F0CBD"/>
    <w:rsid w:val="000F17D2"/>
    <w:rsid w:val="000F1B2F"/>
    <w:rsid w:val="000F50C9"/>
    <w:rsid w:val="000F5170"/>
    <w:rsid w:val="000F54DB"/>
    <w:rsid w:val="000F56D9"/>
    <w:rsid w:val="000F6238"/>
    <w:rsid w:val="000F7452"/>
    <w:rsid w:val="000F7843"/>
    <w:rsid w:val="00100524"/>
    <w:rsid w:val="001024E1"/>
    <w:rsid w:val="00102528"/>
    <w:rsid w:val="0010308F"/>
    <w:rsid w:val="00105381"/>
    <w:rsid w:val="001066BD"/>
    <w:rsid w:val="0010730F"/>
    <w:rsid w:val="00110E5D"/>
    <w:rsid w:val="00111AED"/>
    <w:rsid w:val="00112188"/>
    <w:rsid w:val="00112BF7"/>
    <w:rsid w:val="00112E53"/>
    <w:rsid w:val="001131A3"/>
    <w:rsid w:val="00114A03"/>
    <w:rsid w:val="001153EC"/>
    <w:rsid w:val="00115510"/>
    <w:rsid w:val="00115811"/>
    <w:rsid w:val="00115C2B"/>
    <w:rsid w:val="00116BB7"/>
    <w:rsid w:val="001175DD"/>
    <w:rsid w:val="00117C79"/>
    <w:rsid w:val="001209CB"/>
    <w:rsid w:val="00120AD3"/>
    <w:rsid w:val="001219A3"/>
    <w:rsid w:val="001225CF"/>
    <w:rsid w:val="0012290E"/>
    <w:rsid w:val="00122A9D"/>
    <w:rsid w:val="00122BEE"/>
    <w:rsid w:val="00123848"/>
    <w:rsid w:val="00123905"/>
    <w:rsid w:val="001240AF"/>
    <w:rsid w:val="00124E19"/>
    <w:rsid w:val="00125279"/>
    <w:rsid w:val="001255AB"/>
    <w:rsid w:val="0012646D"/>
    <w:rsid w:val="001267AF"/>
    <w:rsid w:val="001279C5"/>
    <w:rsid w:val="00131634"/>
    <w:rsid w:val="00131D67"/>
    <w:rsid w:val="001325D9"/>
    <w:rsid w:val="00132FD1"/>
    <w:rsid w:val="001330F9"/>
    <w:rsid w:val="0013316A"/>
    <w:rsid w:val="0013409D"/>
    <w:rsid w:val="0013498A"/>
    <w:rsid w:val="00136540"/>
    <w:rsid w:val="00136B1A"/>
    <w:rsid w:val="00136DC3"/>
    <w:rsid w:val="00137EC8"/>
    <w:rsid w:val="00141742"/>
    <w:rsid w:val="00141E82"/>
    <w:rsid w:val="00143A1D"/>
    <w:rsid w:val="00143AFB"/>
    <w:rsid w:val="0014410D"/>
    <w:rsid w:val="00144D56"/>
    <w:rsid w:val="00144F02"/>
    <w:rsid w:val="00146773"/>
    <w:rsid w:val="001472A2"/>
    <w:rsid w:val="00147713"/>
    <w:rsid w:val="00147A05"/>
    <w:rsid w:val="0015105B"/>
    <w:rsid w:val="001526D9"/>
    <w:rsid w:val="001529A7"/>
    <w:rsid w:val="00153077"/>
    <w:rsid w:val="00157DCB"/>
    <w:rsid w:val="00160FBD"/>
    <w:rsid w:val="00161C46"/>
    <w:rsid w:val="00163E1B"/>
    <w:rsid w:val="001662EE"/>
    <w:rsid w:val="00166866"/>
    <w:rsid w:val="00166D25"/>
    <w:rsid w:val="001676C5"/>
    <w:rsid w:val="0017050F"/>
    <w:rsid w:val="00170A95"/>
    <w:rsid w:val="00170B19"/>
    <w:rsid w:val="001727CD"/>
    <w:rsid w:val="00172D65"/>
    <w:rsid w:val="001738C3"/>
    <w:rsid w:val="00173F11"/>
    <w:rsid w:val="00174D0F"/>
    <w:rsid w:val="00175826"/>
    <w:rsid w:val="00176D62"/>
    <w:rsid w:val="00177549"/>
    <w:rsid w:val="00177764"/>
    <w:rsid w:val="001803E7"/>
    <w:rsid w:val="001807D9"/>
    <w:rsid w:val="00180D6C"/>
    <w:rsid w:val="00181B13"/>
    <w:rsid w:val="00182518"/>
    <w:rsid w:val="001837EF"/>
    <w:rsid w:val="0018394F"/>
    <w:rsid w:val="00184AEB"/>
    <w:rsid w:val="001857E1"/>
    <w:rsid w:val="00185859"/>
    <w:rsid w:val="00185F9E"/>
    <w:rsid w:val="001877EB"/>
    <w:rsid w:val="001879A2"/>
    <w:rsid w:val="00190062"/>
    <w:rsid w:val="001901FF"/>
    <w:rsid w:val="00190A99"/>
    <w:rsid w:val="00190E16"/>
    <w:rsid w:val="00190F20"/>
    <w:rsid w:val="001911F7"/>
    <w:rsid w:val="00192C19"/>
    <w:rsid w:val="0019449D"/>
    <w:rsid w:val="00194791"/>
    <w:rsid w:val="00194EFF"/>
    <w:rsid w:val="00194F59"/>
    <w:rsid w:val="001950EC"/>
    <w:rsid w:val="001952C2"/>
    <w:rsid w:val="001A1869"/>
    <w:rsid w:val="001A2612"/>
    <w:rsid w:val="001A2654"/>
    <w:rsid w:val="001A3D7E"/>
    <w:rsid w:val="001A5528"/>
    <w:rsid w:val="001A5806"/>
    <w:rsid w:val="001A70CC"/>
    <w:rsid w:val="001A7936"/>
    <w:rsid w:val="001B06B3"/>
    <w:rsid w:val="001B17FD"/>
    <w:rsid w:val="001B1F63"/>
    <w:rsid w:val="001B2C82"/>
    <w:rsid w:val="001B5F76"/>
    <w:rsid w:val="001C0532"/>
    <w:rsid w:val="001C158D"/>
    <w:rsid w:val="001C1695"/>
    <w:rsid w:val="001C1BED"/>
    <w:rsid w:val="001C3C0E"/>
    <w:rsid w:val="001C430F"/>
    <w:rsid w:val="001C447C"/>
    <w:rsid w:val="001C47D7"/>
    <w:rsid w:val="001C56D7"/>
    <w:rsid w:val="001C605C"/>
    <w:rsid w:val="001C7129"/>
    <w:rsid w:val="001C7928"/>
    <w:rsid w:val="001C7BF2"/>
    <w:rsid w:val="001D03A3"/>
    <w:rsid w:val="001D0A15"/>
    <w:rsid w:val="001D11DF"/>
    <w:rsid w:val="001D15C5"/>
    <w:rsid w:val="001D237C"/>
    <w:rsid w:val="001D28B2"/>
    <w:rsid w:val="001D31E8"/>
    <w:rsid w:val="001D3B73"/>
    <w:rsid w:val="001D3BB8"/>
    <w:rsid w:val="001D4257"/>
    <w:rsid w:val="001D4452"/>
    <w:rsid w:val="001D604C"/>
    <w:rsid w:val="001D62D5"/>
    <w:rsid w:val="001E03A1"/>
    <w:rsid w:val="001E2FF4"/>
    <w:rsid w:val="001E3A7B"/>
    <w:rsid w:val="001E47C4"/>
    <w:rsid w:val="001E6610"/>
    <w:rsid w:val="001F4617"/>
    <w:rsid w:val="001F5217"/>
    <w:rsid w:val="001F690C"/>
    <w:rsid w:val="001F7080"/>
    <w:rsid w:val="00200DA5"/>
    <w:rsid w:val="002017D9"/>
    <w:rsid w:val="00202516"/>
    <w:rsid w:val="002038D0"/>
    <w:rsid w:val="00203A42"/>
    <w:rsid w:val="00204E40"/>
    <w:rsid w:val="002062BB"/>
    <w:rsid w:val="002073F6"/>
    <w:rsid w:val="00207924"/>
    <w:rsid w:val="00207982"/>
    <w:rsid w:val="002103BE"/>
    <w:rsid w:val="0021113C"/>
    <w:rsid w:val="00213027"/>
    <w:rsid w:val="0021377A"/>
    <w:rsid w:val="00213D9A"/>
    <w:rsid w:val="0021462A"/>
    <w:rsid w:val="002157F4"/>
    <w:rsid w:val="00215FD6"/>
    <w:rsid w:val="0021687B"/>
    <w:rsid w:val="00216D81"/>
    <w:rsid w:val="00222806"/>
    <w:rsid w:val="00224C28"/>
    <w:rsid w:val="00224DC2"/>
    <w:rsid w:val="002255C0"/>
    <w:rsid w:val="00225722"/>
    <w:rsid w:val="00226729"/>
    <w:rsid w:val="00231BF2"/>
    <w:rsid w:val="00233069"/>
    <w:rsid w:val="002338FE"/>
    <w:rsid w:val="0023406F"/>
    <w:rsid w:val="002345D1"/>
    <w:rsid w:val="00234D63"/>
    <w:rsid w:val="00234E42"/>
    <w:rsid w:val="002350AC"/>
    <w:rsid w:val="00235CA6"/>
    <w:rsid w:val="00236270"/>
    <w:rsid w:val="002363F2"/>
    <w:rsid w:val="00237212"/>
    <w:rsid w:val="00237733"/>
    <w:rsid w:val="00240299"/>
    <w:rsid w:val="002406A5"/>
    <w:rsid w:val="00240855"/>
    <w:rsid w:val="00240B27"/>
    <w:rsid w:val="00241140"/>
    <w:rsid w:val="002421E7"/>
    <w:rsid w:val="0024223F"/>
    <w:rsid w:val="0024252E"/>
    <w:rsid w:val="0024293D"/>
    <w:rsid w:val="00242BAD"/>
    <w:rsid w:val="002437DA"/>
    <w:rsid w:val="0024620F"/>
    <w:rsid w:val="00247353"/>
    <w:rsid w:val="002478B5"/>
    <w:rsid w:val="00250A4E"/>
    <w:rsid w:val="00250AEA"/>
    <w:rsid w:val="00250CE3"/>
    <w:rsid w:val="00251450"/>
    <w:rsid w:val="002519B9"/>
    <w:rsid w:val="002523C2"/>
    <w:rsid w:val="00252AB7"/>
    <w:rsid w:val="00253199"/>
    <w:rsid w:val="00253A4B"/>
    <w:rsid w:val="002541F6"/>
    <w:rsid w:val="002542DB"/>
    <w:rsid w:val="002556B1"/>
    <w:rsid w:val="00255C75"/>
    <w:rsid w:val="00256005"/>
    <w:rsid w:val="00256858"/>
    <w:rsid w:val="002575AA"/>
    <w:rsid w:val="0026166C"/>
    <w:rsid w:val="00261A5E"/>
    <w:rsid w:val="002628DB"/>
    <w:rsid w:val="0026362C"/>
    <w:rsid w:val="00264F6E"/>
    <w:rsid w:val="00265534"/>
    <w:rsid w:val="00266945"/>
    <w:rsid w:val="00266DF2"/>
    <w:rsid w:val="0026704D"/>
    <w:rsid w:val="00267204"/>
    <w:rsid w:val="002717D0"/>
    <w:rsid w:val="002741C2"/>
    <w:rsid w:val="00275A42"/>
    <w:rsid w:val="00276744"/>
    <w:rsid w:val="002771C8"/>
    <w:rsid w:val="002803ED"/>
    <w:rsid w:val="0028140A"/>
    <w:rsid w:val="002825DC"/>
    <w:rsid w:val="00283390"/>
    <w:rsid w:val="002849DD"/>
    <w:rsid w:val="00286AE0"/>
    <w:rsid w:val="002878F2"/>
    <w:rsid w:val="00287A02"/>
    <w:rsid w:val="00291CA4"/>
    <w:rsid w:val="00292C53"/>
    <w:rsid w:val="0029304B"/>
    <w:rsid w:val="00294290"/>
    <w:rsid w:val="00296DBB"/>
    <w:rsid w:val="002A010F"/>
    <w:rsid w:val="002A0C24"/>
    <w:rsid w:val="002A2BF5"/>
    <w:rsid w:val="002A3CE9"/>
    <w:rsid w:val="002A3EA4"/>
    <w:rsid w:val="002A5D78"/>
    <w:rsid w:val="002A6692"/>
    <w:rsid w:val="002A6A3D"/>
    <w:rsid w:val="002A6A50"/>
    <w:rsid w:val="002B17E4"/>
    <w:rsid w:val="002B21A6"/>
    <w:rsid w:val="002B236D"/>
    <w:rsid w:val="002B2A74"/>
    <w:rsid w:val="002B5F16"/>
    <w:rsid w:val="002B6244"/>
    <w:rsid w:val="002B7596"/>
    <w:rsid w:val="002B7CA9"/>
    <w:rsid w:val="002C0201"/>
    <w:rsid w:val="002C062E"/>
    <w:rsid w:val="002C0E70"/>
    <w:rsid w:val="002C1004"/>
    <w:rsid w:val="002C1469"/>
    <w:rsid w:val="002C3117"/>
    <w:rsid w:val="002C379E"/>
    <w:rsid w:val="002C43F1"/>
    <w:rsid w:val="002C55C2"/>
    <w:rsid w:val="002C5A01"/>
    <w:rsid w:val="002C5AC6"/>
    <w:rsid w:val="002C5B4A"/>
    <w:rsid w:val="002C7F50"/>
    <w:rsid w:val="002D040F"/>
    <w:rsid w:val="002D0915"/>
    <w:rsid w:val="002D09ED"/>
    <w:rsid w:val="002D2274"/>
    <w:rsid w:val="002D2A31"/>
    <w:rsid w:val="002D2CCC"/>
    <w:rsid w:val="002D2CD7"/>
    <w:rsid w:val="002D2D85"/>
    <w:rsid w:val="002D3601"/>
    <w:rsid w:val="002D4012"/>
    <w:rsid w:val="002D41CC"/>
    <w:rsid w:val="002D5CCC"/>
    <w:rsid w:val="002D7F2E"/>
    <w:rsid w:val="002E1B6B"/>
    <w:rsid w:val="002E3DAB"/>
    <w:rsid w:val="002E4455"/>
    <w:rsid w:val="002E54FE"/>
    <w:rsid w:val="002E5569"/>
    <w:rsid w:val="002E5584"/>
    <w:rsid w:val="002E5843"/>
    <w:rsid w:val="002E5870"/>
    <w:rsid w:val="002E5C55"/>
    <w:rsid w:val="002E5E44"/>
    <w:rsid w:val="002E7810"/>
    <w:rsid w:val="002E7AA7"/>
    <w:rsid w:val="002E7B37"/>
    <w:rsid w:val="002F0DF4"/>
    <w:rsid w:val="002F11E7"/>
    <w:rsid w:val="002F1280"/>
    <w:rsid w:val="002F2798"/>
    <w:rsid w:val="002F389E"/>
    <w:rsid w:val="002F3B4D"/>
    <w:rsid w:val="002F3F87"/>
    <w:rsid w:val="002F4029"/>
    <w:rsid w:val="002F4119"/>
    <w:rsid w:val="002F4AEC"/>
    <w:rsid w:val="002F54CB"/>
    <w:rsid w:val="002F5C48"/>
    <w:rsid w:val="002F5EB2"/>
    <w:rsid w:val="002F6940"/>
    <w:rsid w:val="002F7016"/>
    <w:rsid w:val="002F709B"/>
    <w:rsid w:val="002F7BC1"/>
    <w:rsid w:val="00301EFF"/>
    <w:rsid w:val="00302CF2"/>
    <w:rsid w:val="00304EDD"/>
    <w:rsid w:val="00305496"/>
    <w:rsid w:val="00305C55"/>
    <w:rsid w:val="00305F00"/>
    <w:rsid w:val="0030698B"/>
    <w:rsid w:val="00311190"/>
    <w:rsid w:val="0031211E"/>
    <w:rsid w:val="00312F87"/>
    <w:rsid w:val="003135A6"/>
    <w:rsid w:val="003146A0"/>
    <w:rsid w:val="00316427"/>
    <w:rsid w:val="00316885"/>
    <w:rsid w:val="00320654"/>
    <w:rsid w:val="00321195"/>
    <w:rsid w:val="0032149C"/>
    <w:rsid w:val="0032178D"/>
    <w:rsid w:val="003227DD"/>
    <w:rsid w:val="0032317E"/>
    <w:rsid w:val="00323451"/>
    <w:rsid w:val="00324F1C"/>
    <w:rsid w:val="003266AB"/>
    <w:rsid w:val="00330D2D"/>
    <w:rsid w:val="00331766"/>
    <w:rsid w:val="00331C71"/>
    <w:rsid w:val="00332825"/>
    <w:rsid w:val="00332904"/>
    <w:rsid w:val="00332B7D"/>
    <w:rsid w:val="00333919"/>
    <w:rsid w:val="003369B2"/>
    <w:rsid w:val="00336C01"/>
    <w:rsid w:val="0033793E"/>
    <w:rsid w:val="00337AC7"/>
    <w:rsid w:val="00340D6A"/>
    <w:rsid w:val="003419BE"/>
    <w:rsid w:val="00345416"/>
    <w:rsid w:val="00345ECD"/>
    <w:rsid w:val="00347E6D"/>
    <w:rsid w:val="0035217F"/>
    <w:rsid w:val="00352831"/>
    <w:rsid w:val="00352CC9"/>
    <w:rsid w:val="0035398B"/>
    <w:rsid w:val="003544BC"/>
    <w:rsid w:val="003546EA"/>
    <w:rsid w:val="003553A0"/>
    <w:rsid w:val="00355679"/>
    <w:rsid w:val="00355AAE"/>
    <w:rsid w:val="003561F0"/>
    <w:rsid w:val="00356F70"/>
    <w:rsid w:val="00360C63"/>
    <w:rsid w:val="003631E2"/>
    <w:rsid w:val="00363457"/>
    <w:rsid w:val="00365A28"/>
    <w:rsid w:val="00365BBB"/>
    <w:rsid w:val="00366D73"/>
    <w:rsid w:val="003679EE"/>
    <w:rsid w:val="00367A46"/>
    <w:rsid w:val="00367F5A"/>
    <w:rsid w:val="003708F7"/>
    <w:rsid w:val="0037321B"/>
    <w:rsid w:val="0037401B"/>
    <w:rsid w:val="003743BB"/>
    <w:rsid w:val="00374825"/>
    <w:rsid w:val="00374905"/>
    <w:rsid w:val="00375427"/>
    <w:rsid w:val="00375D77"/>
    <w:rsid w:val="00376051"/>
    <w:rsid w:val="00376327"/>
    <w:rsid w:val="00380146"/>
    <w:rsid w:val="003808AD"/>
    <w:rsid w:val="0038134E"/>
    <w:rsid w:val="00381516"/>
    <w:rsid w:val="003816BD"/>
    <w:rsid w:val="00382904"/>
    <w:rsid w:val="00382BFF"/>
    <w:rsid w:val="00383330"/>
    <w:rsid w:val="003833A8"/>
    <w:rsid w:val="00384FFC"/>
    <w:rsid w:val="00385693"/>
    <w:rsid w:val="003856D3"/>
    <w:rsid w:val="0038602A"/>
    <w:rsid w:val="003865F5"/>
    <w:rsid w:val="00387AFB"/>
    <w:rsid w:val="003901B4"/>
    <w:rsid w:val="0039057B"/>
    <w:rsid w:val="00390648"/>
    <w:rsid w:val="00390798"/>
    <w:rsid w:val="00390A92"/>
    <w:rsid w:val="00390B87"/>
    <w:rsid w:val="00390C5B"/>
    <w:rsid w:val="00391EBB"/>
    <w:rsid w:val="00391EFD"/>
    <w:rsid w:val="00392713"/>
    <w:rsid w:val="00393829"/>
    <w:rsid w:val="0039407F"/>
    <w:rsid w:val="0039423D"/>
    <w:rsid w:val="003946FA"/>
    <w:rsid w:val="00394E3E"/>
    <w:rsid w:val="00395651"/>
    <w:rsid w:val="00395B99"/>
    <w:rsid w:val="003964EB"/>
    <w:rsid w:val="0039690A"/>
    <w:rsid w:val="0039798E"/>
    <w:rsid w:val="00397B70"/>
    <w:rsid w:val="003A1E3D"/>
    <w:rsid w:val="003A2144"/>
    <w:rsid w:val="003A2409"/>
    <w:rsid w:val="003A2A11"/>
    <w:rsid w:val="003A39A3"/>
    <w:rsid w:val="003A56A4"/>
    <w:rsid w:val="003A6F15"/>
    <w:rsid w:val="003A703D"/>
    <w:rsid w:val="003A7210"/>
    <w:rsid w:val="003B16FC"/>
    <w:rsid w:val="003B2002"/>
    <w:rsid w:val="003B326D"/>
    <w:rsid w:val="003B331D"/>
    <w:rsid w:val="003B3C20"/>
    <w:rsid w:val="003B4871"/>
    <w:rsid w:val="003B52C6"/>
    <w:rsid w:val="003B57CA"/>
    <w:rsid w:val="003B75A0"/>
    <w:rsid w:val="003C1206"/>
    <w:rsid w:val="003C1E5E"/>
    <w:rsid w:val="003C21A0"/>
    <w:rsid w:val="003C2F5B"/>
    <w:rsid w:val="003C31DC"/>
    <w:rsid w:val="003C5706"/>
    <w:rsid w:val="003C57F7"/>
    <w:rsid w:val="003C7DB0"/>
    <w:rsid w:val="003D13C0"/>
    <w:rsid w:val="003D4AC5"/>
    <w:rsid w:val="003D5291"/>
    <w:rsid w:val="003D5615"/>
    <w:rsid w:val="003D5863"/>
    <w:rsid w:val="003D5BE3"/>
    <w:rsid w:val="003D6415"/>
    <w:rsid w:val="003E297A"/>
    <w:rsid w:val="003E2B6C"/>
    <w:rsid w:val="003E2EE1"/>
    <w:rsid w:val="003E5127"/>
    <w:rsid w:val="003E5809"/>
    <w:rsid w:val="003E5FDC"/>
    <w:rsid w:val="003E718D"/>
    <w:rsid w:val="003E7351"/>
    <w:rsid w:val="003F1325"/>
    <w:rsid w:val="003F3317"/>
    <w:rsid w:val="003F4715"/>
    <w:rsid w:val="003F503E"/>
    <w:rsid w:val="003F56DB"/>
    <w:rsid w:val="003F5939"/>
    <w:rsid w:val="003F594A"/>
    <w:rsid w:val="003F66B4"/>
    <w:rsid w:val="00400AB4"/>
    <w:rsid w:val="004011BB"/>
    <w:rsid w:val="00401FFD"/>
    <w:rsid w:val="004027F2"/>
    <w:rsid w:val="00405088"/>
    <w:rsid w:val="00405723"/>
    <w:rsid w:val="00405ABC"/>
    <w:rsid w:val="00405C2A"/>
    <w:rsid w:val="00406A4C"/>
    <w:rsid w:val="00407F15"/>
    <w:rsid w:val="00410ADF"/>
    <w:rsid w:val="0041228C"/>
    <w:rsid w:val="00412C3D"/>
    <w:rsid w:val="00412C8D"/>
    <w:rsid w:val="004132D2"/>
    <w:rsid w:val="00414027"/>
    <w:rsid w:val="00414482"/>
    <w:rsid w:val="00415ACD"/>
    <w:rsid w:val="00415E07"/>
    <w:rsid w:val="0041663A"/>
    <w:rsid w:val="00417FAE"/>
    <w:rsid w:val="00422D33"/>
    <w:rsid w:val="00424B7B"/>
    <w:rsid w:val="00424EA0"/>
    <w:rsid w:val="0042568C"/>
    <w:rsid w:val="00430CEE"/>
    <w:rsid w:val="004315A9"/>
    <w:rsid w:val="00432704"/>
    <w:rsid w:val="0043359B"/>
    <w:rsid w:val="00437EB1"/>
    <w:rsid w:val="00440120"/>
    <w:rsid w:val="00441D8B"/>
    <w:rsid w:val="004426DF"/>
    <w:rsid w:val="00443AEF"/>
    <w:rsid w:val="00444BA2"/>
    <w:rsid w:val="00447713"/>
    <w:rsid w:val="00447E87"/>
    <w:rsid w:val="0045007A"/>
    <w:rsid w:val="004525D6"/>
    <w:rsid w:val="0045378B"/>
    <w:rsid w:val="004540DC"/>
    <w:rsid w:val="004548CA"/>
    <w:rsid w:val="00454F3C"/>
    <w:rsid w:val="004551FE"/>
    <w:rsid w:val="00457508"/>
    <w:rsid w:val="00460190"/>
    <w:rsid w:val="004606EC"/>
    <w:rsid w:val="004612D6"/>
    <w:rsid w:val="00461E1C"/>
    <w:rsid w:val="00461F1F"/>
    <w:rsid w:val="00462ABB"/>
    <w:rsid w:val="004633BC"/>
    <w:rsid w:val="004641D0"/>
    <w:rsid w:val="00465384"/>
    <w:rsid w:val="00466006"/>
    <w:rsid w:val="004661A9"/>
    <w:rsid w:val="00467530"/>
    <w:rsid w:val="004675A2"/>
    <w:rsid w:val="00467ADA"/>
    <w:rsid w:val="00472ECC"/>
    <w:rsid w:val="00472F47"/>
    <w:rsid w:val="004734A6"/>
    <w:rsid w:val="004757FD"/>
    <w:rsid w:val="00475AF7"/>
    <w:rsid w:val="004760EA"/>
    <w:rsid w:val="0047633C"/>
    <w:rsid w:val="004771B5"/>
    <w:rsid w:val="00477808"/>
    <w:rsid w:val="00480064"/>
    <w:rsid w:val="0048012F"/>
    <w:rsid w:val="00483300"/>
    <w:rsid w:val="00486104"/>
    <w:rsid w:val="004900C9"/>
    <w:rsid w:val="004900E5"/>
    <w:rsid w:val="00490D65"/>
    <w:rsid w:val="004912D6"/>
    <w:rsid w:val="00491A41"/>
    <w:rsid w:val="004954BF"/>
    <w:rsid w:val="0049742E"/>
    <w:rsid w:val="004A00D8"/>
    <w:rsid w:val="004A1A27"/>
    <w:rsid w:val="004A1A95"/>
    <w:rsid w:val="004A1F3E"/>
    <w:rsid w:val="004A2261"/>
    <w:rsid w:val="004A3A16"/>
    <w:rsid w:val="004A5356"/>
    <w:rsid w:val="004A607E"/>
    <w:rsid w:val="004B0090"/>
    <w:rsid w:val="004B04A1"/>
    <w:rsid w:val="004B13B2"/>
    <w:rsid w:val="004B13E7"/>
    <w:rsid w:val="004B1D25"/>
    <w:rsid w:val="004B5B27"/>
    <w:rsid w:val="004B6B24"/>
    <w:rsid w:val="004B7997"/>
    <w:rsid w:val="004B7FD0"/>
    <w:rsid w:val="004C286E"/>
    <w:rsid w:val="004C4727"/>
    <w:rsid w:val="004C4CF0"/>
    <w:rsid w:val="004C4E89"/>
    <w:rsid w:val="004C4F1D"/>
    <w:rsid w:val="004C5046"/>
    <w:rsid w:val="004C5100"/>
    <w:rsid w:val="004C6757"/>
    <w:rsid w:val="004C693F"/>
    <w:rsid w:val="004C6ADD"/>
    <w:rsid w:val="004C7B09"/>
    <w:rsid w:val="004C7B26"/>
    <w:rsid w:val="004D000D"/>
    <w:rsid w:val="004D0ACC"/>
    <w:rsid w:val="004D221D"/>
    <w:rsid w:val="004D3942"/>
    <w:rsid w:val="004D47CF"/>
    <w:rsid w:val="004D6A8A"/>
    <w:rsid w:val="004D7DD9"/>
    <w:rsid w:val="004E0625"/>
    <w:rsid w:val="004E0B18"/>
    <w:rsid w:val="004E1F89"/>
    <w:rsid w:val="004E4911"/>
    <w:rsid w:val="004E6533"/>
    <w:rsid w:val="004E67CD"/>
    <w:rsid w:val="004E6ACD"/>
    <w:rsid w:val="004E6FD5"/>
    <w:rsid w:val="004E7C32"/>
    <w:rsid w:val="004F012A"/>
    <w:rsid w:val="004F0CF7"/>
    <w:rsid w:val="004F1178"/>
    <w:rsid w:val="004F203C"/>
    <w:rsid w:val="004F2081"/>
    <w:rsid w:val="004F2280"/>
    <w:rsid w:val="004F236B"/>
    <w:rsid w:val="004F3817"/>
    <w:rsid w:val="004F526C"/>
    <w:rsid w:val="004F5A9C"/>
    <w:rsid w:val="004F696B"/>
    <w:rsid w:val="004F6D53"/>
    <w:rsid w:val="004F74FD"/>
    <w:rsid w:val="00502622"/>
    <w:rsid w:val="00503249"/>
    <w:rsid w:val="005038A3"/>
    <w:rsid w:val="00503FC7"/>
    <w:rsid w:val="0050445E"/>
    <w:rsid w:val="00506EBE"/>
    <w:rsid w:val="00507926"/>
    <w:rsid w:val="00507D48"/>
    <w:rsid w:val="005110CA"/>
    <w:rsid w:val="005118A5"/>
    <w:rsid w:val="00513886"/>
    <w:rsid w:val="005142C5"/>
    <w:rsid w:val="0051598F"/>
    <w:rsid w:val="0051681D"/>
    <w:rsid w:val="00516D6C"/>
    <w:rsid w:val="00517D34"/>
    <w:rsid w:val="00521C68"/>
    <w:rsid w:val="0052237F"/>
    <w:rsid w:val="00523C38"/>
    <w:rsid w:val="00525C10"/>
    <w:rsid w:val="00526DA8"/>
    <w:rsid w:val="00530AE2"/>
    <w:rsid w:val="00530F39"/>
    <w:rsid w:val="00530F49"/>
    <w:rsid w:val="0053278B"/>
    <w:rsid w:val="005328CF"/>
    <w:rsid w:val="00534162"/>
    <w:rsid w:val="0053446D"/>
    <w:rsid w:val="00534ACF"/>
    <w:rsid w:val="00535626"/>
    <w:rsid w:val="00535986"/>
    <w:rsid w:val="00535ACE"/>
    <w:rsid w:val="005374BC"/>
    <w:rsid w:val="005376CD"/>
    <w:rsid w:val="00537B0C"/>
    <w:rsid w:val="00537EF2"/>
    <w:rsid w:val="005420D8"/>
    <w:rsid w:val="005426A6"/>
    <w:rsid w:val="00542AAE"/>
    <w:rsid w:val="005434C7"/>
    <w:rsid w:val="0054381F"/>
    <w:rsid w:val="005440EF"/>
    <w:rsid w:val="00544139"/>
    <w:rsid w:val="00544396"/>
    <w:rsid w:val="00544501"/>
    <w:rsid w:val="005445F7"/>
    <w:rsid w:val="005446B5"/>
    <w:rsid w:val="0054579E"/>
    <w:rsid w:val="00546B57"/>
    <w:rsid w:val="00547172"/>
    <w:rsid w:val="00547205"/>
    <w:rsid w:val="005475E9"/>
    <w:rsid w:val="00547887"/>
    <w:rsid w:val="00547B9B"/>
    <w:rsid w:val="005522DA"/>
    <w:rsid w:val="00553D6E"/>
    <w:rsid w:val="005564A4"/>
    <w:rsid w:val="005609F0"/>
    <w:rsid w:val="00560F77"/>
    <w:rsid w:val="00561237"/>
    <w:rsid w:val="005627A8"/>
    <w:rsid w:val="00562E35"/>
    <w:rsid w:val="005633CA"/>
    <w:rsid w:val="00563841"/>
    <w:rsid w:val="005640E8"/>
    <w:rsid w:val="00565907"/>
    <w:rsid w:val="005665A9"/>
    <w:rsid w:val="00566BBE"/>
    <w:rsid w:val="00570039"/>
    <w:rsid w:val="00570468"/>
    <w:rsid w:val="00571972"/>
    <w:rsid w:val="00571DD8"/>
    <w:rsid w:val="0057218D"/>
    <w:rsid w:val="0057230C"/>
    <w:rsid w:val="005725DC"/>
    <w:rsid w:val="00572783"/>
    <w:rsid w:val="00572D2B"/>
    <w:rsid w:val="0057317E"/>
    <w:rsid w:val="00573683"/>
    <w:rsid w:val="00573F6E"/>
    <w:rsid w:val="0057405C"/>
    <w:rsid w:val="00576933"/>
    <w:rsid w:val="00577A5C"/>
    <w:rsid w:val="00580AF8"/>
    <w:rsid w:val="00580FE9"/>
    <w:rsid w:val="00581241"/>
    <w:rsid w:val="00581C18"/>
    <w:rsid w:val="0058203B"/>
    <w:rsid w:val="00582232"/>
    <w:rsid w:val="00582FFD"/>
    <w:rsid w:val="00586484"/>
    <w:rsid w:val="00587EA7"/>
    <w:rsid w:val="00590745"/>
    <w:rsid w:val="0059183A"/>
    <w:rsid w:val="0059209E"/>
    <w:rsid w:val="00592C18"/>
    <w:rsid w:val="00593797"/>
    <w:rsid w:val="00593ABA"/>
    <w:rsid w:val="00594D5D"/>
    <w:rsid w:val="00595F5A"/>
    <w:rsid w:val="005A01BF"/>
    <w:rsid w:val="005A126D"/>
    <w:rsid w:val="005A45C0"/>
    <w:rsid w:val="005A5B02"/>
    <w:rsid w:val="005A5CEA"/>
    <w:rsid w:val="005B1690"/>
    <w:rsid w:val="005B1965"/>
    <w:rsid w:val="005B2B46"/>
    <w:rsid w:val="005B35A9"/>
    <w:rsid w:val="005B4584"/>
    <w:rsid w:val="005B4F18"/>
    <w:rsid w:val="005B61F0"/>
    <w:rsid w:val="005B6B14"/>
    <w:rsid w:val="005C02D6"/>
    <w:rsid w:val="005C19B3"/>
    <w:rsid w:val="005C1FFD"/>
    <w:rsid w:val="005C3E7A"/>
    <w:rsid w:val="005C47F8"/>
    <w:rsid w:val="005C5357"/>
    <w:rsid w:val="005C622C"/>
    <w:rsid w:val="005C6CCA"/>
    <w:rsid w:val="005C6D09"/>
    <w:rsid w:val="005C782C"/>
    <w:rsid w:val="005C7D65"/>
    <w:rsid w:val="005D1C36"/>
    <w:rsid w:val="005D2A7C"/>
    <w:rsid w:val="005D534D"/>
    <w:rsid w:val="005D5B1D"/>
    <w:rsid w:val="005D69A0"/>
    <w:rsid w:val="005D7288"/>
    <w:rsid w:val="005D7D02"/>
    <w:rsid w:val="005E067B"/>
    <w:rsid w:val="005E0D01"/>
    <w:rsid w:val="005E0E14"/>
    <w:rsid w:val="005E39E6"/>
    <w:rsid w:val="005E4FFA"/>
    <w:rsid w:val="005E568D"/>
    <w:rsid w:val="005E675A"/>
    <w:rsid w:val="005E6776"/>
    <w:rsid w:val="005E74E9"/>
    <w:rsid w:val="005E7EB5"/>
    <w:rsid w:val="005F1DFA"/>
    <w:rsid w:val="005F43B6"/>
    <w:rsid w:val="005F526E"/>
    <w:rsid w:val="005F57A3"/>
    <w:rsid w:val="005F5995"/>
    <w:rsid w:val="005F645D"/>
    <w:rsid w:val="005F70E3"/>
    <w:rsid w:val="005F724F"/>
    <w:rsid w:val="005F7AFB"/>
    <w:rsid w:val="00600599"/>
    <w:rsid w:val="0060101B"/>
    <w:rsid w:val="00601264"/>
    <w:rsid w:val="006016E4"/>
    <w:rsid w:val="0060237C"/>
    <w:rsid w:val="00602E43"/>
    <w:rsid w:val="006047DA"/>
    <w:rsid w:val="006052E7"/>
    <w:rsid w:val="00606042"/>
    <w:rsid w:val="006073F9"/>
    <w:rsid w:val="00607E71"/>
    <w:rsid w:val="0061061B"/>
    <w:rsid w:val="00610F77"/>
    <w:rsid w:val="006110B2"/>
    <w:rsid w:val="006118DC"/>
    <w:rsid w:val="00611D6F"/>
    <w:rsid w:val="00613960"/>
    <w:rsid w:val="00613C04"/>
    <w:rsid w:val="00614821"/>
    <w:rsid w:val="006149B0"/>
    <w:rsid w:val="006151F0"/>
    <w:rsid w:val="006159AF"/>
    <w:rsid w:val="00617B71"/>
    <w:rsid w:val="006231B6"/>
    <w:rsid w:val="006233FC"/>
    <w:rsid w:val="006239A5"/>
    <w:rsid w:val="006242B2"/>
    <w:rsid w:val="006264FB"/>
    <w:rsid w:val="00626B19"/>
    <w:rsid w:val="006270A7"/>
    <w:rsid w:val="006270C5"/>
    <w:rsid w:val="006279AD"/>
    <w:rsid w:val="00627A9B"/>
    <w:rsid w:val="00631043"/>
    <w:rsid w:val="0063192E"/>
    <w:rsid w:val="00631D9B"/>
    <w:rsid w:val="00632CE1"/>
    <w:rsid w:val="00633306"/>
    <w:rsid w:val="006335C3"/>
    <w:rsid w:val="00633E84"/>
    <w:rsid w:val="00634A33"/>
    <w:rsid w:val="00634AB3"/>
    <w:rsid w:val="00634E52"/>
    <w:rsid w:val="006357F8"/>
    <w:rsid w:val="00635BDA"/>
    <w:rsid w:val="0064061E"/>
    <w:rsid w:val="006408F4"/>
    <w:rsid w:val="0064140E"/>
    <w:rsid w:val="00641DE7"/>
    <w:rsid w:val="00642588"/>
    <w:rsid w:val="006443F7"/>
    <w:rsid w:val="00644A4C"/>
    <w:rsid w:val="00644FB7"/>
    <w:rsid w:val="006459CB"/>
    <w:rsid w:val="00645ACE"/>
    <w:rsid w:val="0064691E"/>
    <w:rsid w:val="00646AFE"/>
    <w:rsid w:val="0064744C"/>
    <w:rsid w:val="00647A03"/>
    <w:rsid w:val="00647A20"/>
    <w:rsid w:val="0065123D"/>
    <w:rsid w:val="00651344"/>
    <w:rsid w:val="006535A8"/>
    <w:rsid w:val="006547AC"/>
    <w:rsid w:val="00654DE9"/>
    <w:rsid w:val="006566D0"/>
    <w:rsid w:val="0065746E"/>
    <w:rsid w:val="006604F0"/>
    <w:rsid w:val="00661393"/>
    <w:rsid w:val="006641A4"/>
    <w:rsid w:val="00666BC3"/>
    <w:rsid w:val="006671FC"/>
    <w:rsid w:val="00667F96"/>
    <w:rsid w:val="00670388"/>
    <w:rsid w:val="00670818"/>
    <w:rsid w:val="00672270"/>
    <w:rsid w:val="006735E1"/>
    <w:rsid w:val="00673821"/>
    <w:rsid w:val="00673F54"/>
    <w:rsid w:val="00674400"/>
    <w:rsid w:val="006772FA"/>
    <w:rsid w:val="00681CCF"/>
    <w:rsid w:val="006822B5"/>
    <w:rsid w:val="00683E50"/>
    <w:rsid w:val="00684304"/>
    <w:rsid w:val="006848AD"/>
    <w:rsid w:val="006850A3"/>
    <w:rsid w:val="00686AAA"/>
    <w:rsid w:val="00687772"/>
    <w:rsid w:val="0068781A"/>
    <w:rsid w:val="00687EFA"/>
    <w:rsid w:val="00687FCF"/>
    <w:rsid w:val="00690EC3"/>
    <w:rsid w:val="00691AE0"/>
    <w:rsid w:val="006927BA"/>
    <w:rsid w:val="006932CA"/>
    <w:rsid w:val="006936D2"/>
    <w:rsid w:val="00693748"/>
    <w:rsid w:val="00694079"/>
    <w:rsid w:val="006941CC"/>
    <w:rsid w:val="0069503E"/>
    <w:rsid w:val="00696840"/>
    <w:rsid w:val="00696B89"/>
    <w:rsid w:val="006977F4"/>
    <w:rsid w:val="006A132C"/>
    <w:rsid w:val="006A2C99"/>
    <w:rsid w:val="006A32F7"/>
    <w:rsid w:val="006A4660"/>
    <w:rsid w:val="006A4685"/>
    <w:rsid w:val="006A4CF6"/>
    <w:rsid w:val="006A4FEC"/>
    <w:rsid w:val="006A549F"/>
    <w:rsid w:val="006B1575"/>
    <w:rsid w:val="006B201F"/>
    <w:rsid w:val="006B2F01"/>
    <w:rsid w:val="006B3E50"/>
    <w:rsid w:val="006B4F36"/>
    <w:rsid w:val="006B53D5"/>
    <w:rsid w:val="006B563F"/>
    <w:rsid w:val="006B57B5"/>
    <w:rsid w:val="006B5C39"/>
    <w:rsid w:val="006B634B"/>
    <w:rsid w:val="006B714B"/>
    <w:rsid w:val="006C02D5"/>
    <w:rsid w:val="006C1A14"/>
    <w:rsid w:val="006C27E1"/>
    <w:rsid w:val="006C34EE"/>
    <w:rsid w:val="006C5A88"/>
    <w:rsid w:val="006C6595"/>
    <w:rsid w:val="006C7036"/>
    <w:rsid w:val="006C71BB"/>
    <w:rsid w:val="006C74F4"/>
    <w:rsid w:val="006C7D20"/>
    <w:rsid w:val="006D1546"/>
    <w:rsid w:val="006D1864"/>
    <w:rsid w:val="006D1F10"/>
    <w:rsid w:val="006D1FF4"/>
    <w:rsid w:val="006D246E"/>
    <w:rsid w:val="006D4A06"/>
    <w:rsid w:val="006D590F"/>
    <w:rsid w:val="006D7E37"/>
    <w:rsid w:val="006E030A"/>
    <w:rsid w:val="006E15DE"/>
    <w:rsid w:val="006E2C83"/>
    <w:rsid w:val="006E3997"/>
    <w:rsid w:val="006E422C"/>
    <w:rsid w:val="006E62ED"/>
    <w:rsid w:val="006E6412"/>
    <w:rsid w:val="006E6649"/>
    <w:rsid w:val="006E7F05"/>
    <w:rsid w:val="006F0322"/>
    <w:rsid w:val="006F0354"/>
    <w:rsid w:val="006F0D47"/>
    <w:rsid w:val="006F27F9"/>
    <w:rsid w:val="006F2D60"/>
    <w:rsid w:val="006F2D77"/>
    <w:rsid w:val="006F315A"/>
    <w:rsid w:val="006F3D1C"/>
    <w:rsid w:val="006F3FF2"/>
    <w:rsid w:val="006F51AE"/>
    <w:rsid w:val="006F6890"/>
    <w:rsid w:val="006F6DAC"/>
    <w:rsid w:val="006F6F7E"/>
    <w:rsid w:val="006F7257"/>
    <w:rsid w:val="00700589"/>
    <w:rsid w:val="00700D1C"/>
    <w:rsid w:val="007023F8"/>
    <w:rsid w:val="00702937"/>
    <w:rsid w:val="0070388A"/>
    <w:rsid w:val="00703CFD"/>
    <w:rsid w:val="00705BDC"/>
    <w:rsid w:val="007062E0"/>
    <w:rsid w:val="00707BEF"/>
    <w:rsid w:val="00710324"/>
    <w:rsid w:val="00710776"/>
    <w:rsid w:val="007116B1"/>
    <w:rsid w:val="00711777"/>
    <w:rsid w:val="00712193"/>
    <w:rsid w:val="00713A45"/>
    <w:rsid w:val="0071520F"/>
    <w:rsid w:val="00716496"/>
    <w:rsid w:val="00716A1E"/>
    <w:rsid w:val="00717243"/>
    <w:rsid w:val="007172BE"/>
    <w:rsid w:val="00717732"/>
    <w:rsid w:val="007202B6"/>
    <w:rsid w:val="007204E8"/>
    <w:rsid w:val="00720F7A"/>
    <w:rsid w:val="0072145F"/>
    <w:rsid w:val="00721AD2"/>
    <w:rsid w:val="00722897"/>
    <w:rsid w:val="00722C43"/>
    <w:rsid w:val="00722CBE"/>
    <w:rsid w:val="00723C3F"/>
    <w:rsid w:val="007259F5"/>
    <w:rsid w:val="00725D4E"/>
    <w:rsid w:val="0072625C"/>
    <w:rsid w:val="00726584"/>
    <w:rsid w:val="0072678F"/>
    <w:rsid w:val="00727063"/>
    <w:rsid w:val="00727C24"/>
    <w:rsid w:val="0073071A"/>
    <w:rsid w:val="00732778"/>
    <w:rsid w:val="00733D40"/>
    <w:rsid w:val="00736244"/>
    <w:rsid w:val="007364A8"/>
    <w:rsid w:val="0073764D"/>
    <w:rsid w:val="0074023D"/>
    <w:rsid w:val="00740270"/>
    <w:rsid w:val="00741AEB"/>
    <w:rsid w:val="00741BDC"/>
    <w:rsid w:val="00743CAF"/>
    <w:rsid w:val="00743DDA"/>
    <w:rsid w:val="00744ACC"/>
    <w:rsid w:val="00744DB2"/>
    <w:rsid w:val="0074503D"/>
    <w:rsid w:val="00745B54"/>
    <w:rsid w:val="00746278"/>
    <w:rsid w:val="0074637C"/>
    <w:rsid w:val="007469AD"/>
    <w:rsid w:val="00747340"/>
    <w:rsid w:val="00747342"/>
    <w:rsid w:val="00747910"/>
    <w:rsid w:val="007507FE"/>
    <w:rsid w:val="007517A1"/>
    <w:rsid w:val="007517C9"/>
    <w:rsid w:val="0075260F"/>
    <w:rsid w:val="00752F96"/>
    <w:rsid w:val="007532D5"/>
    <w:rsid w:val="0075349A"/>
    <w:rsid w:val="00753582"/>
    <w:rsid w:val="00754141"/>
    <w:rsid w:val="007544D1"/>
    <w:rsid w:val="007548FC"/>
    <w:rsid w:val="00754F2B"/>
    <w:rsid w:val="007558A9"/>
    <w:rsid w:val="00756BBD"/>
    <w:rsid w:val="00760694"/>
    <w:rsid w:val="00760EF7"/>
    <w:rsid w:val="0076164C"/>
    <w:rsid w:val="007616A3"/>
    <w:rsid w:val="00761734"/>
    <w:rsid w:val="00761D94"/>
    <w:rsid w:val="00762AC1"/>
    <w:rsid w:val="0076320F"/>
    <w:rsid w:val="00765448"/>
    <w:rsid w:val="00770D87"/>
    <w:rsid w:val="007718D5"/>
    <w:rsid w:val="007730A6"/>
    <w:rsid w:val="00773119"/>
    <w:rsid w:val="00774780"/>
    <w:rsid w:val="00774B61"/>
    <w:rsid w:val="0077768A"/>
    <w:rsid w:val="0077798D"/>
    <w:rsid w:val="00780C34"/>
    <w:rsid w:val="00781CF8"/>
    <w:rsid w:val="00783CC6"/>
    <w:rsid w:val="00784BDD"/>
    <w:rsid w:val="00785ED3"/>
    <w:rsid w:val="007862B2"/>
    <w:rsid w:val="00786530"/>
    <w:rsid w:val="00786DD1"/>
    <w:rsid w:val="00786E04"/>
    <w:rsid w:val="00787744"/>
    <w:rsid w:val="0078791C"/>
    <w:rsid w:val="00790798"/>
    <w:rsid w:val="00791E6D"/>
    <w:rsid w:val="00791F90"/>
    <w:rsid w:val="00792D6D"/>
    <w:rsid w:val="00793131"/>
    <w:rsid w:val="0079490A"/>
    <w:rsid w:val="007962FB"/>
    <w:rsid w:val="00796541"/>
    <w:rsid w:val="0079678C"/>
    <w:rsid w:val="00797DE3"/>
    <w:rsid w:val="007A2E0F"/>
    <w:rsid w:val="007A2F05"/>
    <w:rsid w:val="007A354A"/>
    <w:rsid w:val="007A381E"/>
    <w:rsid w:val="007A3CD3"/>
    <w:rsid w:val="007A4288"/>
    <w:rsid w:val="007A5126"/>
    <w:rsid w:val="007A66B8"/>
    <w:rsid w:val="007A7F90"/>
    <w:rsid w:val="007B0A7E"/>
    <w:rsid w:val="007B1B9E"/>
    <w:rsid w:val="007B1C78"/>
    <w:rsid w:val="007B2FEE"/>
    <w:rsid w:val="007B41D5"/>
    <w:rsid w:val="007B4509"/>
    <w:rsid w:val="007B495B"/>
    <w:rsid w:val="007B4EB2"/>
    <w:rsid w:val="007B5BEE"/>
    <w:rsid w:val="007B6D28"/>
    <w:rsid w:val="007B7186"/>
    <w:rsid w:val="007B7FDA"/>
    <w:rsid w:val="007C06A4"/>
    <w:rsid w:val="007C102E"/>
    <w:rsid w:val="007C23FE"/>
    <w:rsid w:val="007C5C33"/>
    <w:rsid w:val="007C693A"/>
    <w:rsid w:val="007C75F7"/>
    <w:rsid w:val="007D1E6B"/>
    <w:rsid w:val="007D1FDB"/>
    <w:rsid w:val="007D24D6"/>
    <w:rsid w:val="007D28C4"/>
    <w:rsid w:val="007D30B3"/>
    <w:rsid w:val="007D3D8D"/>
    <w:rsid w:val="007D41E3"/>
    <w:rsid w:val="007D6467"/>
    <w:rsid w:val="007D677A"/>
    <w:rsid w:val="007D682F"/>
    <w:rsid w:val="007D6F50"/>
    <w:rsid w:val="007D7517"/>
    <w:rsid w:val="007D7550"/>
    <w:rsid w:val="007E0217"/>
    <w:rsid w:val="007E0824"/>
    <w:rsid w:val="007E1954"/>
    <w:rsid w:val="007E22AB"/>
    <w:rsid w:val="007E23AC"/>
    <w:rsid w:val="007E2645"/>
    <w:rsid w:val="007E31A8"/>
    <w:rsid w:val="007E329C"/>
    <w:rsid w:val="007E3EFE"/>
    <w:rsid w:val="007E3F04"/>
    <w:rsid w:val="007E6344"/>
    <w:rsid w:val="007E6A0D"/>
    <w:rsid w:val="007E6C14"/>
    <w:rsid w:val="007E6DE5"/>
    <w:rsid w:val="007F02EE"/>
    <w:rsid w:val="007F0FED"/>
    <w:rsid w:val="007F1C91"/>
    <w:rsid w:val="007F1F11"/>
    <w:rsid w:val="007F33E2"/>
    <w:rsid w:val="007F341E"/>
    <w:rsid w:val="007F42B0"/>
    <w:rsid w:val="007F51DD"/>
    <w:rsid w:val="007F53B3"/>
    <w:rsid w:val="007F55C2"/>
    <w:rsid w:val="007F5665"/>
    <w:rsid w:val="007F736E"/>
    <w:rsid w:val="007F77AB"/>
    <w:rsid w:val="00800A68"/>
    <w:rsid w:val="00800E5F"/>
    <w:rsid w:val="00801B8F"/>
    <w:rsid w:val="008023D7"/>
    <w:rsid w:val="008029C4"/>
    <w:rsid w:val="00802B4B"/>
    <w:rsid w:val="00802F9A"/>
    <w:rsid w:val="008034C0"/>
    <w:rsid w:val="008052C3"/>
    <w:rsid w:val="0081218E"/>
    <w:rsid w:val="00812804"/>
    <w:rsid w:val="00813575"/>
    <w:rsid w:val="008135D1"/>
    <w:rsid w:val="00814BFA"/>
    <w:rsid w:val="00815AB7"/>
    <w:rsid w:val="0081778F"/>
    <w:rsid w:val="00820019"/>
    <w:rsid w:val="00820F5B"/>
    <w:rsid w:val="00821038"/>
    <w:rsid w:val="00821701"/>
    <w:rsid w:val="00823F63"/>
    <w:rsid w:val="00824726"/>
    <w:rsid w:val="00824DB5"/>
    <w:rsid w:val="008260B2"/>
    <w:rsid w:val="008263A4"/>
    <w:rsid w:val="00826A95"/>
    <w:rsid w:val="008270F0"/>
    <w:rsid w:val="008274B4"/>
    <w:rsid w:val="008304C6"/>
    <w:rsid w:val="0083058F"/>
    <w:rsid w:val="008307F4"/>
    <w:rsid w:val="00831544"/>
    <w:rsid w:val="008315F6"/>
    <w:rsid w:val="00831AAC"/>
    <w:rsid w:val="00831D09"/>
    <w:rsid w:val="008335E4"/>
    <w:rsid w:val="008346D4"/>
    <w:rsid w:val="00834D11"/>
    <w:rsid w:val="008364E8"/>
    <w:rsid w:val="00836528"/>
    <w:rsid w:val="00836E96"/>
    <w:rsid w:val="00836EE6"/>
    <w:rsid w:val="00836FB9"/>
    <w:rsid w:val="00837AB1"/>
    <w:rsid w:val="00837BAD"/>
    <w:rsid w:val="00837CFE"/>
    <w:rsid w:val="008413F5"/>
    <w:rsid w:val="00842962"/>
    <w:rsid w:val="00843776"/>
    <w:rsid w:val="0084399C"/>
    <w:rsid w:val="008444CE"/>
    <w:rsid w:val="008447C0"/>
    <w:rsid w:val="00844D39"/>
    <w:rsid w:val="00845E7E"/>
    <w:rsid w:val="00845E94"/>
    <w:rsid w:val="00846464"/>
    <w:rsid w:val="00846DCA"/>
    <w:rsid w:val="0084749E"/>
    <w:rsid w:val="00851606"/>
    <w:rsid w:val="00851960"/>
    <w:rsid w:val="00851991"/>
    <w:rsid w:val="008521FD"/>
    <w:rsid w:val="00852B71"/>
    <w:rsid w:val="00852EC2"/>
    <w:rsid w:val="00853ABB"/>
    <w:rsid w:val="008546BC"/>
    <w:rsid w:val="00854D24"/>
    <w:rsid w:val="00855018"/>
    <w:rsid w:val="008606E3"/>
    <w:rsid w:val="0086245F"/>
    <w:rsid w:val="00862FAD"/>
    <w:rsid w:val="00862FF0"/>
    <w:rsid w:val="008630BA"/>
    <w:rsid w:val="00864532"/>
    <w:rsid w:val="0086512C"/>
    <w:rsid w:val="008665D7"/>
    <w:rsid w:val="0086688B"/>
    <w:rsid w:val="00870351"/>
    <w:rsid w:val="00873591"/>
    <w:rsid w:val="008746AA"/>
    <w:rsid w:val="00875322"/>
    <w:rsid w:val="0087592E"/>
    <w:rsid w:val="00876123"/>
    <w:rsid w:val="00876506"/>
    <w:rsid w:val="008770C1"/>
    <w:rsid w:val="00877F55"/>
    <w:rsid w:val="00880172"/>
    <w:rsid w:val="0088101C"/>
    <w:rsid w:val="0088179D"/>
    <w:rsid w:val="0088290F"/>
    <w:rsid w:val="00883E45"/>
    <w:rsid w:val="00884B43"/>
    <w:rsid w:val="00884C17"/>
    <w:rsid w:val="00885ADB"/>
    <w:rsid w:val="00885E5B"/>
    <w:rsid w:val="0088603B"/>
    <w:rsid w:val="00886CC1"/>
    <w:rsid w:val="00890515"/>
    <w:rsid w:val="0089057D"/>
    <w:rsid w:val="008905E4"/>
    <w:rsid w:val="00892BEC"/>
    <w:rsid w:val="00893029"/>
    <w:rsid w:val="00893D94"/>
    <w:rsid w:val="0089463F"/>
    <w:rsid w:val="00894FC3"/>
    <w:rsid w:val="00895F95"/>
    <w:rsid w:val="00897D30"/>
    <w:rsid w:val="008A0AE2"/>
    <w:rsid w:val="008A1B6F"/>
    <w:rsid w:val="008A2636"/>
    <w:rsid w:val="008A277B"/>
    <w:rsid w:val="008A43FD"/>
    <w:rsid w:val="008A47DB"/>
    <w:rsid w:val="008A65BF"/>
    <w:rsid w:val="008A6615"/>
    <w:rsid w:val="008A72EB"/>
    <w:rsid w:val="008B08C0"/>
    <w:rsid w:val="008B0BDA"/>
    <w:rsid w:val="008B1413"/>
    <w:rsid w:val="008B1CD9"/>
    <w:rsid w:val="008B3EBA"/>
    <w:rsid w:val="008B4890"/>
    <w:rsid w:val="008B4BDA"/>
    <w:rsid w:val="008B4C44"/>
    <w:rsid w:val="008B5C0D"/>
    <w:rsid w:val="008B5E4B"/>
    <w:rsid w:val="008B623C"/>
    <w:rsid w:val="008B62D8"/>
    <w:rsid w:val="008B77EC"/>
    <w:rsid w:val="008B7967"/>
    <w:rsid w:val="008B7E05"/>
    <w:rsid w:val="008C04E2"/>
    <w:rsid w:val="008C172B"/>
    <w:rsid w:val="008C5383"/>
    <w:rsid w:val="008C55E8"/>
    <w:rsid w:val="008C72CC"/>
    <w:rsid w:val="008D0CF9"/>
    <w:rsid w:val="008D2C16"/>
    <w:rsid w:val="008D3340"/>
    <w:rsid w:val="008D35D6"/>
    <w:rsid w:val="008D4E52"/>
    <w:rsid w:val="008D5424"/>
    <w:rsid w:val="008D552D"/>
    <w:rsid w:val="008D6509"/>
    <w:rsid w:val="008E02D2"/>
    <w:rsid w:val="008E2492"/>
    <w:rsid w:val="008E4CA7"/>
    <w:rsid w:val="008E5993"/>
    <w:rsid w:val="008E639D"/>
    <w:rsid w:val="008E6959"/>
    <w:rsid w:val="008E7AFA"/>
    <w:rsid w:val="008E7C07"/>
    <w:rsid w:val="008F014B"/>
    <w:rsid w:val="008F0EF2"/>
    <w:rsid w:val="008F1220"/>
    <w:rsid w:val="008F1B97"/>
    <w:rsid w:val="008F20D9"/>
    <w:rsid w:val="008F29CE"/>
    <w:rsid w:val="008F6022"/>
    <w:rsid w:val="009009BC"/>
    <w:rsid w:val="00900E12"/>
    <w:rsid w:val="009015CC"/>
    <w:rsid w:val="00901928"/>
    <w:rsid w:val="00902762"/>
    <w:rsid w:val="009035BB"/>
    <w:rsid w:val="00904487"/>
    <w:rsid w:val="009062BD"/>
    <w:rsid w:val="00907E68"/>
    <w:rsid w:val="00911324"/>
    <w:rsid w:val="00911481"/>
    <w:rsid w:val="00911E8D"/>
    <w:rsid w:val="00912AE9"/>
    <w:rsid w:val="00914281"/>
    <w:rsid w:val="00914C77"/>
    <w:rsid w:val="00914EED"/>
    <w:rsid w:val="009164E8"/>
    <w:rsid w:val="0091660A"/>
    <w:rsid w:val="00916753"/>
    <w:rsid w:val="00921DA2"/>
    <w:rsid w:val="009226A5"/>
    <w:rsid w:val="00922EE7"/>
    <w:rsid w:val="009230F0"/>
    <w:rsid w:val="009231A3"/>
    <w:rsid w:val="00924A67"/>
    <w:rsid w:val="00924C0B"/>
    <w:rsid w:val="00924F55"/>
    <w:rsid w:val="009265C6"/>
    <w:rsid w:val="00926E8A"/>
    <w:rsid w:val="009278C5"/>
    <w:rsid w:val="00927B14"/>
    <w:rsid w:val="0093016E"/>
    <w:rsid w:val="00931C3F"/>
    <w:rsid w:val="00932726"/>
    <w:rsid w:val="00932B58"/>
    <w:rsid w:val="009333C5"/>
    <w:rsid w:val="0093409F"/>
    <w:rsid w:val="009342B3"/>
    <w:rsid w:val="009352E1"/>
    <w:rsid w:val="009359DD"/>
    <w:rsid w:val="0093603B"/>
    <w:rsid w:val="009364DF"/>
    <w:rsid w:val="00936635"/>
    <w:rsid w:val="009366F5"/>
    <w:rsid w:val="00936F43"/>
    <w:rsid w:val="00937791"/>
    <w:rsid w:val="009378B0"/>
    <w:rsid w:val="00937930"/>
    <w:rsid w:val="0094015F"/>
    <w:rsid w:val="00941A4F"/>
    <w:rsid w:val="00942055"/>
    <w:rsid w:val="00942F62"/>
    <w:rsid w:val="00943E34"/>
    <w:rsid w:val="00943EEA"/>
    <w:rsid w:val="00947CB3"/>
    <w:rsid w:val="00947FAB"/>
    <w:rsid w:val="009503A1"/>
    <w:rsid w:val="00950B60"/>
    <w:rsid w:val="00950F62"/>
    <w:rsid w:val="00951510"/>
    <w:rsid w:val="00954C81"/>
    <w:rsid w:val="00956510"/>
    <w:rsid w:val="009570BF"/>
    <w:rsid w:val="00960548"/>
    <w:rsid w:val="009606BC"/>
    <w:rsid w:val="00960AF4"/>
    <w:rsid w:val="00961AA5"/>
    <w:rsid w:val="00963BB4"/>
    <w:rsid w:val="0096410D"/>
    <w:rsid w:val="009642DB"/>
    <w:rsid w:val="009644B6"/>
    <w:rsid w:val="0096509B"/>
    <w:rsid w:val="0096519D"/>
    <w:rsid w:val="00965BA4"/>
    <w:rsid w:val="0096659E"/>
    <w:rsid w:val="00967205"/>
    <w:rsid w:val="00970D31"/>
    <w:rsid w:val="00971CCC"/>
    <w:rsid w:val="0097258B"/>
    <w:rsid w:val="009735A0"/>
    <w:rsid w:val="00974966"/>
    <w:rsid w:val="00974C94"/>
    <w:rsid w:val="009754C8"/>
    <w:rsid w:val="00975AD6"/>
    <w:rsid w:val="00976F39"/>
    <w:rsid w:val="00976FD2"/>
    <w:rsid w:val="009771AA"/>
    <w:rsid w:val="00977FF7"/>
    <w:rsid w:val="00980370"/>
    <w:rsid w:val="00990AA2"/>
    <w:rsid w:val="009914A1"/>
    <w:rsid w:val="00991F99"/>
    <w:rsid w:val="009926AE"/>
    <w:rsid w:val="009927D7"/>
    <w:rsid w:val="00992831"/>
    <w:rsid w:val="00992A83"/>
    <w:rsid w:val="00994957"/>
    <w:rsid w:val="009951B9"/>
    <w:rsid w:val="00995940"/>
    <w:rsid w:val="00995C49"/>
    <w:rsid w:val="00996695"/>
    <w:rsid w:val="00996B0C"/>
    <w:rsid w:val="00997298"/>
    <w:rsid w:val="00997B55"/>
    <w:rsid w:val="009A052F"/>
    <w:rsid w:val="009A057C"/>
    <w:rsid w:val="009A07C8"/>
    <w:rsid w:val="009A084D"/>
    <w:rsid w:val="009A0E52"/>
    <w:rsid w:val="009A1404"/>
    <w:rsid w:val="009A1B82"/>
    <w:rsid w:val="009A21F3"/>
    <w:rsid w:val="009A30B8"/>
    <w:rsid w:val="009A447F"/>
    <w:rsid w:val="009A6251"/>
    <w:rsid w:val="009B08FF"/>
    <w:rsid w:val="009B22F7"/>
    <w:rsid w:val="009B32A4"/>
    <w:rsid w:val="009B36BD"/>
    <w:rsid w:val="009B7495"/>
    <w:rsid w:val="009B758A"/>
    <w:rsid w:val="009B7F58"/>
    <w:rsid w:val="009C01C7"/>
    <w:rsid w:val="009C0824"/>
    <w:rsid w:val="009C4672"/>
    <w:rsid w:val="009C50A0"/>
    <w:rsid w:val="009C62D0"/>
    <w:rsid w:val="009C6C82"/>
    <w:rsid w:val="009D0F27"/>
    <w:rsid w:val="009D186F"/>
    <w:rsid w:val="009D1919"/>
    <w:rsid w:val="009D27E9"/>
    <w:rsid w:val="009D28AF"/>
    <w:rsid w:val="009D30F2"/>
    <w:rsid w:val="009D4A5E"/>
    <w:rsid w:val="009D5367"/>
    <w:rsid w:val="009D63AA"/>
    <w:rsid w:val="009D65A5"/>
    <w:rsid w:val="009D6DC1"/>
    <w:rsid w:val="009E0DF5"/>
    <w:rsid w:val="009E1651"/>
    <w:rsid w:val="009E2E66"/>
    <w:rsid w:val="009E4688"/>
    <w:rsid w:val="009E646B"/>
    <w:rsid w:val="009E6B41"/>
    <w:rsid w:val="009E7756"/>
    <w:rsid w:val="009E7923"/>
    <w:rsid w:val="009F03C2"/>
    <w:rsid w:val="009F249E"/>
    <w:rsid w:val="009F29EE"/>
    <w:rsid w:val="009F2A89"/>
    <w:rsid w:val="009F49E9"/>
    <w:rsid w:val="009F4EF2"/>
    <w:rsid w:val="009F5817"/>
    <w:rsid w:val="009F6846"/>
    <w:rsid w:val="009F7463"/>
    <w:rsid w:val="00A003B9"/>
    <w:rsid w:val="00A003C6"/>
    <w:rsid w:val="00A00627"/>
    <w:rsid w:val="00A00C64"/>
    <w:rsid w:val="00A010AC"/>
    <w:rsid w:val="00A0397D"/>
    <w:rsid w:val="00A04725"/>
    <w:rsid w:val="00A068F4"/>
    <w:rsid w:val="00A104B2"/>
    <w:rsid w:val="00A10516"/>
    <w:rsid w:val="00A11EF4"/>
    <w:rsid w:val="00A12595"/>
    <w:rsid w:val="00A12F92"/>
    <w:rsid w:val="00A13BAE"/>
    <w:rsid w:val="00A13D58"/>
    <w:rsid w:val="00A148F7"/>
    <w:rsid w:val="00A14C72"/>
    <w:rsid w:val="00A17454"/>
    <w:rsid w:val="00A21148"/>
    <w:rsid w:val="00A22218"/>
    <w:rsid w:val="00A23864"/>
    <w:rsid w:val="00A23EE1"/>
    <w:rsid w:val="00A24514"/>
    <w:rsid w:val="00A25BC2"/>
    <w:rsid w:val="00A25D75"/>
    <w:rsid w:val="00A261B8"/>
    <w:rsid w:val="00A27C16"/>
    <w:rsid w:val="00A27C62"/>
    <w:rsid w:val="00A30E44"/>
    <w:rsid w:val="00A31DEE"/>
    <w:rsid w:val="00A32378"/>
    <w:rsid w:val="00A32A1D"/>
    <w:rsid w:val="00A32B47"/>
    <w:rsid w:val="00A32CB4"/>
    <w:rsid w:val="00A34861"/>
    <w:rsid w:val="00A34BBA"/>
    <w:rsid w:val="00A34BF0"/>
    <w:rsid w:val="00A35C18"/>
    <w:rsid w:val="00A37779"/>
    <w:rsid w:val="00A41098"/>
    <w:rsid w:val="00A43223"/>
    <w:rsid w:val="00A43775"/>
    <w:rsid w:val="00A43AC6"/>
    <w:rsid w:val="00A44292"/>
    <w:rsid w:val="00A4438E"/>
    <w:rsid w:val="00A46530"/>
    <w:rsid w:val="00A46E88"/>
    <w:rsid w:val="00A52BDF"/>
    <w:rsid w:val="00A535DD"/>
    <w:rsid w:val="00A555E0"/>
    <w:rsid w:val="00A60921"/>
    <w:rsid w:val="00A615B5"/>
    <w:rsid w:val="00A62BF8"/>
    <w:rsid w:val="00A62F19"/>
    <w:rsid w:val="00A644C6"/>
    <w:rsid w:val="00A65672"/>
    <w:rsid w:val="00A65C7A"/>
    <w:rsid w:val="00A66CA2"/>
    <w:rsid w:val="00A6790D"/>
    <w:rsid w:val="00A67E77"/>
    <w:rsid w:val="00A701F7"/>
    <w:rsid w:val="00A70C64"/>
    <w:rsid w:val="00A71401"/>
    <w:rsid w:val="00A71921"/>
    <w:rsid w:val="00A72642"/>
    <w:rsid w:val="00A72ACE"/>
    <w:rsid w:val="00A73057"/>
    <w:rsid w:val="00A73454"/>
    <w:rsid w:val="00A73AB7"/>
    <w:rsid w:val="00A74F54"/>
    <w:rsid w:val="00A7659F"/>
    <w:rsid w:val="00A77888"/>
    <w:rsid w:val="00A80E69"/>
    <w:rsid w:val="00A810E7"/>
    <w:rsid w:val="00A81EC1"/>
    <w:rsid w:val="00A822D3"/>
    <w:rsid w:val="00A82C1A"/>
    <w:rsid w:val="00A8442D"/>
    <w:rsid w:val="00A85484"/>
    <w:rsid w:val="00A85A31"/>
    <w:rsid w:val="00A85EA0"/>
    <w:rsid w:val="00A8650A"/>
    <w:rsid w:val="00A865F8"/>
    <w:rsid w:val="00A86E49"/>
    <w:rsid w:val="00A87177"/>
    <w:rsid w:val="00A87414"/>
    <w:rsid w:val="00A901BE"/>
    <w:rsid w:val="00A902D5"/>
    <w:rsid w:val="00A90377"/>
    <w:rsid w:val="00A91C35"/>
    <w:rsid w:val="00A930F7"/>
    <w:rsid w:val="00A937F0"/>
    <w:rsid w:val="00A94CF8"/>
    <w:rsid w:val="00A9535F"/>
    <w:rsid w:val="00A95BA1"/>
    <w:rsid w:val="00A95BDC"/>
    <w:rsid w:val="00A95DFC"/>
    <w:rsid w:val="00A9691E"/>
    <w:rsid w:val="00A96F96"/>
    <w:rsid w:val="00A97561"/>
    <w:rsid w:val="00A977B4"/>
    <w:rsid w:val="00AA08DC"/>
    <w:rsid w:val="00AA1CA1"/>
    <w:rsid w:val="00AA2153"/>
    <w:rsid w:val="00AA356D"/>
    <w:rsid w:val="00AA4053"/>
    <w:rsid w:val="00AA4502"/>
    <w:rsid w:val="00AA5E30"/>
    <w:rsid w:val="00AA613E"/>
    <w:rsid w:val="00AA61E8"/>
    <w:rsid w:val="00AA76DD"/>
    <w:rsid w:val="00AA7891"/>
    <w:rsid w:val="00AA7CEA"/>
    <w:rsid w:val="00AA7E4B"/>
    <w:rsid w:val="00AB0821"/>
    <w:rsid w:val="00AB1434"/>
    <w:rsid w:val="00AB1589"/>
    <w:rsid w:val="00AB1698"/>
    <w:rsid w:val="00AB2037"/>
    <w:rsid w:val="00AB2678"/>
    <w:rsid w:val="00AB2679"/>
    <w:rsid w:val="00AB3FE1"/>
    <w:rsid w:val="00AB438D"/>
    <w:rsid w:val="00AB480F"/>
    <w:rsid w:val="00AB571B"/>
    <w:rsid w:val="00AB645B"/>
    <w:rsid w:val="00AB652D"/>
    <w:rsid w:val="00AB6B89"/>
    <w:rsid w:val="00AB7135"/>
    <w:rsid w:val="00AC09B5"/>
    <w:rsid w:val="00AC0C08"/>
    <w:rsid w:val="00AC25BD"/>
    <w:rsid w:val="00AC2A9B"/>
    <w:rsid w:val="00AC35E5"/>
    <w:rsid w:val="00AC4307"/>
    <w:rsid w:val="00AC5312"/>
    <w:rsid w:val="00AC6576"/>
    <w:rsid w:val="00AC6677"/>
    <w:rsid w:val="00AC7C34"/>
    <w:rsid w:val="00AD0351"/>
    <w:rsid w:val="00AD2153"/>
    <w:rsid w:val="00AD2A2F"/>
    <w:rsid w:val="00AD317E"/>
    <w:rsid w:val="00AD40BE"/>
    <w:rsid w:val="00AD51F2"/>
    <w:rsid w:val="00AD5286"/>
    <w:rsid w:val="00AD5454"/>
    <w:rsid w:val="00AD5764"/>
    <w:rsid w:val="00AD5907"/>
    <w:rsid w:val="00AD5EEF"/>
    <w:rsid w:val="00AD5FF6"/>
    <w:rsid w:val="00AD7108"/>
    <w:rsid w:val="00AD7164"/>
    <w:rsid w:val="00AD7F78"/>
    <w:rsid w:val="00AE1094"/>
    <w:rsid w:val="00AE2190"/>
    <w:rsid w:val="00AE3ABA"/>
    <w:rsid w:val="00AE4F06"/>
    <w:rsid w:val="00AE6D12"/>
    <w:rsid w:val="00AE7CEB"/>
    <w:rsid w:val="00AF1425"/>
    <w:rsid w:val="00AF2259"/>
    <w:rsid w:val="00AF2497"/>
    <w:rsid w:val="00AF27D4"/>
    <w:rsid w:val="00AF2CF9"/>
    <w:rsid w:val="00AF31D9"/>
    <w:rsid w:val="00AF348B"/>
    <w:rsid w:val="00AF3BCA"/>
    <w:rsid w:val="00AF44E0"/>
    <w:rsid w:val="00B00B80"/>
    <w:rsid w:val="00B00C2C"/>
    <w:rsid w:val="00B0181D"/>
    <w:rsid w:val="00B01C87"/>
    <w:rsid w:val="00B01D08"/>
    <w:rsid w:val="00B01F14"/>
    <w:rsid w:val="00B02216"/>
    <w:rsid w:val="00B03C75"/>
    <w:rsid w:val="00B04306"/>
    <w:rsid w:val="00B0686C"/>
    <w:rsid w:val="00B06EF7"/>
    <w:rsid w:val="00B07AD7"/>
    <w:rsid w:val="00B114B0"/>
    <w:rsid w:val="00B14ABA"/>
    <w:rsid w:val="00B15712"/>
    <w:rsid w:val="00B17AE2"/>
    <w:rsid w:val="00B224AA"/>
    <w:rsid w:val="00B22D9A"/>
    <w:rsid w:val="00B2356A"/>
    <w:rsid w:val="00B23FAB"/>
    <w:rsid w:val="00B244AF"/>
    <w:rsid w:val="00B2515E"/>
    <w:rsid w:val="00B255B2"/>
    <w:rsid w:val="00B26B48"/>
    <w:rsid w:val="00B26EA7"/>
    <w:rsid w:val="00B27268"/>
    <w:rsid w:val="00B27F69"/>
    <w:rsid w:val="00B33D52"/>
    <w:rsid w:val="00B34894"/>
    <w:rsid w:val="00B36846"/>
    <w:rsid w:val="00B375DE"/>
    <w:rsid w:val="00B37E92"/>
    <w:rsid w:val="00B41360"/>
    <w:rsid w:val="00B414F6"/>
    <w:rsid w:val="00B41A23"/>
    <w:rsid w:val="00B41FBE"/>
    <w:rsid w:val="00B42155"/>
    <w:rsid w:val="00B457AD"/>
    <w:rsid w:val="00B46110"/>
    <w:rsid w:val="00B46A70"/>
    <w:rsid w:val="00B47CCA"/>
    <w:rsid w:val="00B50924"/>
    <w:rsid w:val="00B517E9"/>
    <w:rsid w:val="00B52524"/>
    <w:rsid w:val="00B55B01"/>
    <w:rsid w:val="00B566CE"/>
    <w:rsid w:val="00B566F3"/>
    <w:rsid w:val="00B60556"/>
    <w:rsid w:val="00B60D86"/>
    <w:rsid w:val="00B63893"/>
    <w:rsid w:val="00B65FE3"/>
    <w:rsid w:val="00B668B1"/>
    <w:rsid w:val="00B6764E"/>
    <w:rsid w:val="00B719AC"/>
    <w:rsid w:val="00B71D8E"/>
    <w:rsid w:val="00B72DBF"/>
    <w:rsid w:val="00B73818"/>
    <w:rsid w:val="00B73D84"/>
    <w:rsid w:val="00B7424D"/>
    <w:rsid w:val="00B76778"/>
    <w:rsid w:val="00B805FD"/>
    <w:rsid w:val="00B818DA"/>
    <w:rsid w:val="00B81B42"/>
    <w:rsid w:val="00B83CEB"/>
    <w:rsid w:val="00B840D8"/>
    <w:rsid w:val="00B8418C"/>
    <w:rsid w:val="00B85E8F"/>
    <w:rsid w:val="00B86245"/>
    <w:rsid w:val="00B900F8"/>
    <w:rsid w:val="00B901DC"/>
    <w:rsid w:val="00B90B6F"/>
    <w:rsid w:val="00B922E3"/>
    <w:rsid w:val="00B924E3"/>
    <w:rsid w:val="00B92929"/>
    <w:rsid w:val="00B95CA7"/>
    <w:rsid w:val="00B96E7C"/>
    <w:rsid w:val="00B973A5"/>
    <w:rsid w:val="00B97C33"/>
    <w:rsid w:val="00BA078C"/>
    <w:rsid w:val="00BA09FD"/>
    <w:rsid w:val="00BA2922"/>
    <w:rsid w:val="00BA339C"/>
    <w:rsid w:val="00BA479F"/>
    <w:rsid w:val="00BA4944"/>
    <w:rsid w:val="00BA4CFB"/>
    <w:rsid w:val="00BA5568"/>
    <w:rsid w:val="00BA5AF0"/>
    <w:rsid w:val="00BA5F05"/>
    <w:rsid w:val="00BA5FC2"/>
    <w:rsid w:val="00BB039C"/>
    <w:rsid w:val="00BB0910"/>
    <w:rsid w:val="00BB2AC1"/>
    <w:rsid w:val="00BB2DE2"/>
    <w:rsid w:val="00BB55D8"/>
    <w:rsid w:val="00BB598C"/>
    <w:rsid w:val="00BB5D01"/>
    <w:rsid w:val="00BB6009"/>
    <w:rsid w:val="00BB69DD"/>
    <w:rsid w:val="00BB6FBE"/>
    <w:rsid w:val="00BC0737"/>
    <w:rsid w:val="00BC090B"/>
    <w:rsid w:val="00BC1AA9"/>
    <w:rsid w:val="00BC1D60"/>
    <w:rsid w:val="00BC2D3E"/>
    <w:rsid w:val="00BC300B"/>
    <w:rsid w:val="00BC59C0"/>
    <w:rsid w:val="00BC62CB"/>
    <w:rsid w:val="00BC6CD2"/>
    <w:rsid w:val="00BC7FB3"/>
    <w:rsid w:val="00BD01C0"/>
    <w:rsid w:val="00BD0319"/>
    <w:rsid w:val="00BD0792"/>
    <w:rsid w:val="00BD1B32"/>
    <w:rsid w:val="00BD4632"/>
    <w:rsid w:val="00BD4DF8"/>
    <w:rsid w:val="00BD5E17"/>
    <w:rsid w:val="00BD74B0"/>
    <w:rsid w:val="00BD7B1A"/>
    <w:rsid w:val="00BE02FD"/>
    <w:rsid w:val="00BE0D3D"/>
    <w:rsid w:val="00BE14D7"/>
    <w:rsid w:val="00BE22B2"/>
    <w:rsid w:val="00BE245A"/>
    <w:rsid w:val="00BE27E1"/>
    <w:rsid w:val="00BE2C1B"/>
    <w:rsid w:val="00BE3958"/>
    <w:rsid w:val="00BE40F0"/>
    <w:rsid w:val="00BE50B1"/>
    <w:rsid w:val="00BE73AA"/>
    <w:rsid w:val="00BE750B"/>
    <w:rsid w:val="00BE7E85"/>
    <w:rsid w:val="00BF0DC8"/>
    <w:rsid w:val="00BF1211"/>
    <w:rsid w:val="00BF28B0"/>
    <w:rsid w:val="00BF4057"/>
    <w:rsid w:val="00BF49BB"/>
    <w:rsid w:val="00BF4ADB"/>
    <w:rsid w:val="00BF566A"/>
    <w:rsid w:val="00BF5D27"/>
    <w:rsid w:val="00BF6096"/>
    <w:rsid w:val="00BF6768"/>
    <w:rsid w:val="00C004A6"/>
    <w:rsid w:val="00C00583"/>
    <w:rsid w:val="00C00E02"/>
    <w:rsid w:val="00C010A6"/>
    <w:rsid w:val="00C011EF"/>
    <w:rsid w:val="00C015B6"/>
    <w:rsid w:val="00C018B5"/>
    <w:rsid w:val="00C024F1"/>
    <w:rsid w:val="00C0531D"/>
    <w:rsid w:val="00C05F8F"/>
    <w:rsid w:val="00C06679"/>
    <w:rsid w:val="00C07065"/>
    <w:rsid w:val="00C071F8"/>
    <w:rsid w:val="00C0722F"/>
    <w:rsid w:val="00C07B34"/>
    <w:rsid w:val="00C07E58"/>
    <w:rsid w:val="00C1063C"/>
    <w:rsid w:val="00C10AEC"/>
    <w:rsid w:val="00C110EE"/>
    <w:rsid w:val="00C11465"/>
    <w:rsid w:val="00C12181"/>
    <w:rsid w:val="00C122FB"/>
    <w:rsid w:val="00C1237B"/>
    <w:rsid w:val="00C12E69"/>
    <w:rsid w:val="00C13199"/>
    <w:rsid w:val="00C13C62"/>
    <w:rsid w:val="00C14479"/>
    <w:rsid w:val="00C14701"/>
    <w:rsid w:val="00C149C5"/>
    <w:rsid w:val="00C14C9F"/>
    <w:rsid w:val="00C16E2E"/>
    <w:rsid w:val="00C17185"/>
    <w:rsid w:val="00C2097A"/>
    <w:rsid w:val="00C20E4E"/>
    <w:rsid w:val="00C21710"/>
    <w:rsid w:val="00C21780"/>
    <w:rsid w:val="00C21C16"/>
    <w:rsid w:val="00C21E0E"/>
    <w:rsid w:val="00C22C8B"/>
    <w:rsid w:val="00C233AC"/>
    <w:rsid w:val="00C2398C"/>
    <w:rsid w:val="00C23B0A"/>
    <w:rsid w:val="00C24741"/>
    <w:rsid w:val="00C316BB"/>
    <w:rsid w:val="00C32E28"/>
    <w:rsid w:val="00C34C4A"/>
    <w:rsid w:val="00C36AC1"/>
    <w:rsid w:val="00C42935"/>
    <w:rsid w:val="00C445A7"/>
    <w:rsid w:val="00C44952"/>
    <w:rsid w:val="00C46FD7"/>
    <w:rsid w:val="00C50252"/>
    <w:rsid w:val="00C50D92"/>
    <w:rsid w:val="00C50DB6"/>
    <w:rsid w:val="00C51401"/>
    <w:rsid w:val="00C51B3B"/>
    <w:rsid w:val="00C52ACF"/>
    <w:rsid w:val="00C52C0D"/>
    <w:rsid w:val="00C55085"/>
    <w:rsid w:val="00C5577D"/>
    <w:rsid w:val="00C57822"/>
    <w:rsid w:val="00C57EB9"/>
    <w:rsid w:val="00C57FCF"/>
    <w:rsid w:val="00C57FFA"/>
    <w:rsid w:val="00C60239"/>
    <w:rsid w:val="00C6029A"/>
    <w:rsid w:val="00C617A6"/>
    <w:rsid w:val="00C61A08"/>
    <w:rsid w:val="00C62DEB"/>
    <w:rsid w:val="00C62FCC"/>
    <w:rsid w:val="00C64111"/>
    <w:rsid w:val="00C64B6A"/>
    <w:rsid w:val="00C65B82"/>
    <w:rsid w:val="00C66BC8"/>
    <w:rsid w:val="00C73969"/>
    <w:rsid w:val="00C73E6D"/>
    <w:rsid w:val="00C73F31"/>
    <w:rsid w:val="00C73F6B"/>
    <w:rsid w:val="00C75928"/>
    <w:rsid w:val="00C77365"/>
    <w:rsid w:val="00C77AF5"/>
    <w:rsid w:val="00C80ABC"/>
    <w:rsid w:val="00C81E39"/>
    <w:rsid w:val="00C82EFD"/>
    <w:rsid w:val="00C84566"/>
    <w:rsid w:val="00C851CF"/>
    <w:rsid w:val="00C85806"/>
    <w:rsid w:val="00C867F6"/>
    <w:rsid w:val="00C903F9"/>
    <w:rsid w:val="00C9133F"/>
    <w:rsid w:val="00C91F9B"/>
    <w:rsid w:val="00C925FE"/>
    <w:rsid w:val="00C9267C"/>
    <w:rsid w:val="00C92F2A"/>
    <w:rsid w:val="00C92F80"/>
    <w:rsid w:val="00C934C9"/>
    <w:rsid w:val="00C9351A"/>
    <w:rsid w:val="00C93A05"/>
    <w:rsid w:val="00C93ECA"/>
    <w:rsid w:val="00C9402B"/>
    <w:rsid w:val="00C94370"/>
    <w:rsid w:val="00C94A17"/>
    <w:rsid w:val="00C94D1A"/>
    <w:rsid w:val="00C96C21"/>
    <w:rsid w:val="00C97866"/>
    <w:rsid w:val="00CA2355"/>
    <w:rsid w:val="00CA3198"/>
    <w:rsid w:val="00CA3983"/>
    <w:rsid w:val="00CA5544"/>
    <w:rsid w:val="00CA7583"/>
    <w:rsid w:val="00CB08FD"/>
    <w:rsid w:val="00CB1461"/>
    <w:rsid w:val="00CB1A22"/>
    <w:rsid w:val="00CB34D3"/>
    <w:rsid w:val="00CB36F6"/>
    <w:rsid w:val="00CB56E1"/>
    <w:rsid w:val="00CB7244"/>
    <w:rsid w:val="00CB7A2F"/>
    <w:rsid w:val="00CC05E1"/>
    <w:rsid w:val="00CC1533"/>
    <w:rsid w:val="00CC358A"/>
    <w:rsid w:val="00CC3740"/>
    <w:rsid w:val="00CC4A9F"/>
    <w:rsid w:val="00CC50CA"/>
    <w:rsid w:val="00CC6C31"/>
    <w:rsid w:val="00CC74E5"/>
    <w:rsid w:val="00CC77C7"/>
    <w:rsid w:val="00CC77ED"/>
    <w:rsid w:val="00CC7D8A"/>
    <w:rsid w:val="00CD18E0"/>
    <w:rsid w:val="00CD1C7C"/>
    <w:rsid w:val="00CD201F"/>
    <w:rsid w:val="00CD2C16"/>
    <w:rsid w:val="00CD30AD"/>
    <w:rsid w:val="00CD439F"/>
    <w:rsid w:val="00CD57F0"/>
    <w:rsid w:val="00CD6515"/>
    <w:rsid w:val="00CD6719"/>
    <w:rsid w:val="00CD6F4A"/>
    <w:rsid w:val="00CD7BAB"/>
    <w:rsid w:val="00CE063F"/>
    <w:rsid w:val="00CE0E95"/>
    <w:rsid w:val="00CE14DC"/>
    <w:rsid w:val="00CE2355"/>
    <w:rsid w:val="00CE359E"/>
    <w:rsid w:val="00CE3C39"/>
    <w:rsid w:val="00CE423D"/>
    <w:rsid w:val="00CE47C3"/>
    <w:rsid w:val="00CE58E7"/>
    <w:rsid w:val="00CE5F13"/>
    <w:rsid w:val="00CE70FD"/>
    <w:rsid w:val="00CF03F0"/>
    <w:rsid w:val="00CF193D"/>
    <w:rsid w:val="00CF70F9"/>
    <w:rsid w:val="00CF7869"/>
    <w:rsid w:val="00CF7CBF"/>
    <w:rsid w:val="00D00C6F"/>
    <w:rsid w:val="00D01E53"/>
    <w:rsid w:val="00D035E7"/>
    <w:rsid w:val="00D04990"/>
    <w:rsid w:val="00D04B08"/>
    <w:rsid w:val="00D10C5D"/>
    <w:rsid w:val="00D10D22"/>
    <w:rsid w:val="00D1112D"/>
    <w:rsid w:val="00D12286"/>
    <w:rsid w:val="00D1266D"/>
    <w:rsid w:val="00D1297C"/>
    <w:rsid w:val="00D12BD0"/>
    <w:rsid w:val="00D1311C"/>
    <w:rsid w:val="00D13888"/>
    <w:rsid w:val="00D13EA2"/>
    <w:rsid w:val="00D142C4"/>
    <w:rsid w:val="00D156A7"/>
    <w:rsid w:val="00D161E0"/>
    <w:rsid w:val="00D1741D"/>
    <w:rsid w:val="00D17BB4"/>
    <w:rsid w:val="00D204D0"/>
    <w:rsid w:val="00D20595"/>
    <w:rsid w:val="00D206C5"/>
    <w:rsid w:val="00D20EFC"/>
    <w:rsid w:val="00D21486"/>
    <w:rsid w:val="00D21DE9"/>
    <w:rsid w:val="00D228DA"/>
    <w:rsid w:val="00D22F9D"/>
    <w:rsid w:val="00D24E45"/>
    <w:rsid w:val="00D26E18"/>
    <w:rsid w:val="00D27C54"/>
    <w:rsid w:val="00D3099D"/>
    <w:rsid w:val="00D31FE0"/>
    <w:rsid w:val="00D3366E"/>
    <w:rsid w:val="00D337E6"/>
    <w:rsid w:val="00D338A8"/>
    <w:rsid w:val="00D33B99"/>
    <w:rsid w:val="00D34C65"/>
    <w:rsid w:val="00D34E1E"/>
    <w:rsid w:val="00D35ED3"/>
    <w:rsid w:val="00D3769C"/>
    <w:rsid w:val="00D37F78"/>
    <w:rsid w:val="00D40A12"/>
    <w:rsid w:val="00D40A2A"/>
    <w:rsid w:val="00D40C7D"/>
    <w:rsid w:val="00D40D8A"/>
    <w:rsid w:val="00D41360"/>
    <w:rsid w:val="00D42EE6"/>
    <w:rsid w:val="00D44F11"/>
    <w:rsid w:val="00D4510F"/>
    <w:rsid w:val="00D45A20"/>
    <w:rsid w:val="00D45AD8"/>
    <w:rsid w:val="00D47168"/>
    <w:rsid w:val="00D50412"/>
    <w:rsid w:val="00D51515"/>
    <w:rsid w:val="00D52662"/>
    <w:rsid w:val="00D529B9"/>
    <w:rsid w:val="00D5336A"/>
    <w:rsid w:val="00D5498E"/>
    <w:rsid w:val="00D54EC1"/>
    <w:rsid w:val="00D554D9"/>
    <w:rsid w:val="00D55702"/>
    <w:rsid w:val="00D5705C"/>
    <w:rsid w:val="00D57A43"/>
    <w:rsid w:val="00D6002E"/>
    <w:rsid w:val="00D602A3"/>
    <w:rsid w:val="00D6145F"/>
    <w:rsid w:val="00D62D49"/>
    <w:rsid w:val="00D634BC"/>
    <w:rsid w:val="00D64A20"/>
    <w:rsid w:val="00D64DA5"/>
    <w:rsid w:val="00D658A0"/>
    <w:rsid w:val="00D65DC8"/>
    <w:rsid w:val="00D66BC6"/>
    <w:rsid w:val="00D672B0"/>
    <w:rsid w:val="00D7367A"/>
    <w:rsid w:val="00D73A2F"/>
    <w:rsid w:val="00D73D6B"/>
    <w:rsid w:val="00D74116"/>
    <w:rsid w:val="00D7459D"/>
    <w:rsid w:val="00D74C2B"/>
    <w:rsid w:val="00D750FF"/>
    <w:rsid w:val="00D75ADC"/>
    <w:rsid w:val="00D76EA7"/>
    <w:rsid w:val="00D80AF4"/>
    <w:rsid w:val="00D80E70"/>
    <w:rsid w:val="00D84A73"/>
    <w:rsid w:val="00D84DD8"/>
    <w:rsid w:val="00D8528C"/>
    <w:rsid w:val="00D85B0B"/>
    <w:rsid w:val="00D867A4"/>
    <w:rsid w:val="00D86907"/>
    <w:rsid w:val="00D874AC"/>
    <w:rsid w:val="00D87B78"/>
    <w:rsid w:val="00D90B8A"/>
    <w:rsid w:val="00D911F8"/>
    <w:rsid w:val="00D9327A"/>
    <w:rsid w:val="00D93BD3"/>
    <w:rsid w:val="00D94818"/>
    <w:rsid w:val="00D96A2B"/>
    <w:rsid w:val="00D97003"/>
    <w:rsid w:val="00D970AF"/>
    <w:rsid w:val="00DA0D0D"/>
    <w:rsid w:val="00DA17E5"/>
    <w:rsid w:val="00DA1A7D"/>
    <w:rsid w:val="00DA225B"/>
    <w:rsid w:val="00DA2CA9"/>
    <w:rsid w:val="00DA3010"/>
    <w:rsid w:val="00DA3796"/>
    <w:rsid w:val="00DA3F1F"/>
    <w:rsid w:val="00DA5C12"/>
    <w:rsid w:val="00DA6127"/>
    <w:rsid w:val="00DA61AA"/>
    <w:rsid w:val="00DA6959"/>
    <w:rsid w:val="00DA775F"/>
    <w:rsid w:val="00DB0091"/>
    <w:rsid w:val="00DB06CB"/>
    <w:rsid w:val="00DB1304"/>
    <w:rsid w:val="00DB21BD"/>
    <w:rsid w:val="00DB23D5"/>
    <w:rsid w:val="00DB256C"/>
    <w:rsid w:val="00DB29C5"/>
    <w:rsid w:val="00DB65FB"/>
    <w:rsid w:val="00DB790E"/>
    <w:rsid w:val="00DB7C64"/>
    <w:rsid w:val="00DC00DC"/>
    <w:rsid w:val="00DC136A"/>
    <w:rsid w:val="00DC17E0"/>
    <w:rsid w:val="00DC1E4C"/>
    <w:rsid w:val="00DC3C5D"/>
    <w:rsid w:val="00DC3FA2"/>
    <w:rsid w:val="00DC47B2"/>
    <w:rsid w:val="00DC4A45"/>
    <w:rsid w:val="00DC4E93"/>
    <w:rsid w:val="00DC5530"/>
    <w:rsid w:val="00DC577E"/>
    <w:rsid w:val="00DC6021"/>
    <w:rsid w:val="00DC6306"/>
    <w:rsid w:val="00DD0E91"/>
    <w:rsid w:val="00DD284B"/>
    <w:rsid w:val="00DD325B"/>
    <w:rsid w:val="00DD35A0"/>
    <w:rsid w:val="00DD4F4C"/>
    <w:rsid w:val="00DD60CA"/>
    <w:rsid w:val="00DD61F2"/>
    <w:rsid w:val="00DD6315"/>
    <w:rsid w:val="00DD7A10"/>
    <w:rsid w:val="00DD7EE6"/>
    <w:rsid w:val="00DD7FA8"/>
    <w:rsid w:val="00DE176B"/>
    <w:rsid w:val="00DE3CBD"/>
    <w:rsid w:val="00DE45CE"/>
    <w:rsid w:val="00DE4692"/>
    <w:rsid w:val="00DE47FC"/>
    <w:rsid w:val="00DE4E1A"/>
    <w:rsid w:val="00DE4FB4"/>
    <w:rsid w:val="00DE5990"/>
    <w:rsid w:val="00DE60C3"/>
    <w:rsid w:val="00DE6658"/>
    <w:rsid w:val="00DE6CD0"/>
    <w:rsid w:val="00DE72AC"/>
    <w:rsid w:val="00DE74F1"/>
    <w:rsid w:val="00DE7D3C"/>
    <w:rsid w:val="00DF3153"/>
    <w:rsid w:val="00DF3880"/>
    <w:rsid w:val="00DF4284"/>
    <w:rsid w:val="00E00F04"/>
    <w:rsid w:val="00E015AE"/>
    <w:rsid w:val="00E01AD4"/>
    <w:rsid w:val="00E02C16"/>
    <w:rsid w:val="00E036A8"/>
    <w:rsid w:val="00E03BDD"/>
    <w:rsid w:val="00E03D8E"/>
    <w:rsid w:val="00E0427A"/>
    <w:rsid w:val="00E04B85"/>
    <w:rsid w:val="00E056FE"/>
    <w:rsid w:val="00E05CAB"/>
    <w:rsid w:val="00E05F27"/>
    <w:rsid w:val="00E06050"/>
    <w:rsid w:val="00E06A63"/>
    <w:rsid w:val="00E1059F"/>
    <w:rsid w:val="00E1136A"/>
    <w:rsid w:val="00E114BA"/>
    <w:rsid w:val="00E114FC"/>
    <w:rsid w:val="00E15023"/>
    <w:rsid w:val="00E15473"/>
    <w:rsid w:val="00E15710"/>
    <w:rsid w:val="00E15C31"/>
    <w:rsid w:val="00E15C87"/>
    <w:rsid w:val="00E15F4C"/>
    <w:rsid w:val="00E16C7D"/>
    <w:rsid w:val="00E1756F"/>
    <w:rsid w:val="00E200D4"/>
    <w:rsid w:val="00E20780"/>
    <w:rsid w:val="00E208C7"/>
    <w:rsid w:val="00E2159C"/>
    <w:rsid w:val="00E24309"/>
    <w:rsid w:val="00E25C32"/>
    <w:rsid w:val="00E2603B"/>
    <w:rsid w:val="00E2636B"/>
    <w:rsid w:val="00E278FE"/>
    <w:rsid w:val="00E27F2B"/>
    <w:rsid w:val="00E30313"/>
    <w:rsid w:val="00E30D1C"/>
    <w:rsid w:val="00E30E17"/>
    <w:rsid w:val="00E31678"/>
    <w:rsid w:val="00E3345E"/>
    <w:rsid w:val="00E33926"/>
    <w:rsid w:val="00E33F25"/>
    <w:rsid w:val="00E34111"/>
    <w:rsid w:val="00E34A63"/>
    <w:rsid w:val="00E372F2"/>
    <w:rsid w:val="00E40000"/>
    <w:rsid w:val="00E400E7"/>
    <w:rsid w:val="00E40146"/>
    <w:rsid w:val="00E41666"/>
    <w:rsid w:val="00E41E75"/>
    <w:rsid w:val="00E445AC"/>
    <w:rsid w:val="00E44627"/>
    <w:rsid w:val="00E447D1"/>
    <w:rsid w:val="00E45112"/>
    <w:rsid w:val="00E45848"/>
    <w:rsid w:val="00E46C23"/>
    <w:rsid w:val="00E47D75"/>
    <w:rsid w:val="00E506B5"/>
    <w:rsid w:val="00E51093"/>
    <w:rsid w:val="00E5297B"/>
    <w:rsid w:val="00E542FE"/>
    <w:rsid w:val="00E545D4"/>
    <w:rsid w:val="00E54A80"/>
    <w:rsid w:val="00E54D08"/>
    <w:rsid w:val="00E54D40"/>
    <w:rsid w:val="00E559B5"/>
    <w:rsid w:val="00E559D7"/>
    <w:rsid w:val="00E56DC4"/>
    <w:rsid w:val="00E572F3"/>
    <w:rsid w:val="00E57E73"/>
    <w:rsid w:val="00E60879"/>
    <w:rsid w:val="00E61AD2"/>
    <w:rsid w:val="00E62D65"/>
    <w:rsid w:val="00E63802"/>
    <w:rsid w:val="00E63836"/>
    <w:rsid w:val="00E63EC6"/>
    <w:rsid w:val="00E666FB"/>
    <w:rsid w:val="00E672D9"/>
    <w:rsid w:val="00E71033"/>
    <w:rsid w:val="00E7587F"/>
    <w:rsid w:val="00E75C82"/>
    <w:rsid w:val="00E769BD"/>
    <w:rsid w:val="00E77F70"/>
    <w:rsid w:val="00E801BE"/>
    <w:rsid w:val="00E80653"/>
    <w:rsid w:val="00E80708"/>
    <w:rsid w:val="00E81634"/>
    <w:rsid w:val="00E81846"/>
    <w:rsid w:val="00E82FCE"/>
    <w:rsid w:val="00E83035"/>
    <w:rsid w:val="00E834A1"/>
    <w:rsid w:val="00E83904"/>
    <w:rsid w:val="00E83FBC"/>
    <w:rsid w:val="00E8484D"/>
    <w:rsid w:val="00E84871"/>
    <w:rsid w:val="00E864EA"/>
    <w:rsid w:val="00E86BAA"/>
    <w:rsid w:val="00E8719D"/>
    <w:rsid w:val="00E87326"/>
    <w:rsid w:val="00E900A5"/>
    <w:rsid w:val="00E903A8"/>
    <w:rsid w:val="00E91613"/>
    <w:rsid w:val="00E93161"/>
    <w:rsid w:val="00E94672"/>
    <w:rsid w:val="00E97475"/>
    <w:rsid w:val="00E97CBA"/>
    <w:rsid w:val="00EA0F46"/>
    <w:rsid w:val="00EA1259"/>
    <w:rsid w:val="00EA28B4"/>
    <w:rsid w:val="00EA350B"/>
    <w:rsid w:val="00EA42D4"/>
    <w:rsid w:val="00EA4AC1"/>
    <w:rsid w:val="00EA581A"/>
    <w:rsid w:val="00EA6121"/>
    <w:rsid w:val="00EA7A4C"/>
    <w:rsid w:val="00EB0C75"/>
    <w:rsid w:val="00EB2670"/>
    <w:rsid w:val="00EB2C2D"/>
    <w:rsid w:val="00EB3BAF"/>
    <w:rsid w:val="00EB42A1"/>
    <w:rsid w:val="00EB5A98"/>
    <w:rsid w:val="00EB62B3"/>
    <w:rsid w:val="00EB7007"/>
    <w:rsid w:val="00EB742F"/>
    <w:rsid w:val="00EB76D3"/>
    <w:rsid w:val="00EB7CDF"/>
    <w:rsid w:val="00EC248C"/>
    <w:rsid w:val="00EC2776"/>
    <w:rsid w:val="00EC280D"/>
    <w:rsid w:val="00EC2834"/>
    <w:rsid w:val="00EC4554"/>
    <w:rsid w:val="00ED0D50"/>
    <w:rsid w:val="00ED1A28"/>
    <w:rsid w:val="00ED2AB8"/>
    <w:rsid w:val="00ED37B8"/>
    <w:rsid w:val="00ED454C"/>
    <w:rsid w:val="00ED716C"/>
    <w:rsid w:val="00ED74D1"/>
    <w:rsid w:val="00ED765D"/>
    <w:rsid w:val="00ED7C23"/>
    <w:rsid w:val="00EE047F"/>
    <w:rsid w:val="00EE0E49"/>
    <w:rsid w:val="00EE1129"/>
    <w:rsid w:val="00EE59C7"/>
    <w:rsid w:val="00EE6AEF"/>
    <w:rsid w:val="00EE6DC8"/>
    <w:rsid w:val="00EF0F90"/>
    <w:rsid w:val="00EF138F"/>
    <w:rsid w:val="00EF25F9"/>
    <w:rsid w:val="00EF29D2"/>
    <w:rsid w:val="00EF31C6"/>
    <w:rsid w:val="00EF40A7"/>
    <w:rsid w:val="00EF452B"/>
    <w:rsid w:val="00EF51FF"/>
    <w:rsid w:val="00EF6796"/>
    <w:rsid w:val="00EF7A49"/>
    <w:rsid w:val="00EF7E6C"/>
    <w:rsid w:val="00F02525"/>
    <w:rsid w:val="00F02E10"/>
    <w:rsid w:val="00F0376F"/>
    <w:rsid w:val="00F03E62"/>
    <w:rsid w:val="00F0442D"/>
    <w:rsid w:val="00F0446B"/>
    <w:rsid w:val="00F052BC"/>
    <w:rsid w:val="00F05B03"/>
    <w:rsid w:val="00F05D5D"/>
    <w:rsid w:val="00F06490"/>
    <w:rsid w:val="00F071E3"/>
    <w:rsid w:val="00F100DD"/>
    <w:rsid w:val="00F102A5"/>
    <w:rsid w:val="00F110FF"/>
    <w:rsid w:val="00F114F9"/>
    <w:rsid w:val="00F11572"/>
    <w:rsid w:val="00F12BED"/>
    <w:rsid w:val="00F141BD"/>
    <w:rsid w:val="00F146A1"/>
    <w:rsid w:val="00F14754"/>
    <w:rsid w:val="00F1512E"/>
    <w:rsid w:val="00F15D2E"/>
    <w:rsid w:val="00F160DA"/>
    <w:rsid w:val="00F175FB"/>
    <w:rsid w:val="00F22F8C"/>
    <w:rsid w:val="00F24E5F"/>
    <w:rsid w:val="00F2716E"/>
    <w:rsid w:val="00F27EDE"/>
    <w:rsid w:val="00F321DE"/>
    <w:rsid w:val="00F33D99"/>
    <w:rsid w:val="00F343B0"/>
    <w:rsid w:val="00F3594F"/>
    <w:rsid w:val="00F36491"/>
    <w:rsid w:val="00F3740E"/>
    <w:rsid w:val="00F3774B"/>
    <w:rsid w:val="00F379C8"/>
    <w:rsid w:val="00F37DBD"/>
    <w:rsid w:val="00F37F15"/>
    <w:rsid w:val="00F40A31"/>
    <w:rsid w:val="00F413A2"/>
    <w:rsid w:val="00F41634"/>
    <w:rsid w:val="00F423E6"/>
    <w:rsid w:val="00F43BA0"/>
    <w:rsid w:val="00F43F53"/>
    <w:rsid w:val="00F4689F"/>
    <w:rsid w:val="00F46C3A"/>
    <w:rsid w:val="00F50BDC"/>
    <w:rsid w:val="00F51957"/>
    <w:rsid w:val="00F52320"/>
    <w:rsid w:val="00F5312C"/>
    <w:rsid w:val="00F536F8"/>
    <w:rsid w:val="00F54227"/>
    <w:rsid w:val="00F54275"/>
    <w:rsid w:val="00F5572C"/>
    <w:rsid w:val="00F55941"/>
    <w:rsid w:val="00F55D67"/>
    <w:rsid w:val="00F55EA5"/>
    <w:rsid w:val="00F55EE4"/>
    <w:rsid w:val="00F5619F"/>
    <w:rsid w:val="00F5623E"/>
    <w:rsid w:val="00F56BC1"/>
    <w:rsid w:val="00F57B17"/>
    <w:rsid w:val="00F604FD"/>
    <w:rsid w:val="00F61DBE"/>
    <w:rsid w:val="00F6374E"/>
    <w:rsid w:val="00F64CDB"/>
    <w:rsid w:val="00F65094"/>
    <w:rsid w:val="00F650D4"/>
    <w:rsid w:val="00F657B3"/>
    <w:rsid w:val="00F65C97"/>
    <w:rsid w:val="00F65E47"/>
    <w:rsid w:val="00F661D6"/>
    <w:rsid w:val="00F6718E"/>
    <w:rsid w:val="00F708D1"/>
    <w:rsid w:val="00F70983"/>
    <w:rsid w:val="00F70DEB"/>
    <w:rsid w:val="00F7169A"/>
    <w:rsid w:val="00F716CF"/>
    <w:rsid w:val="00F722DA"/>
    <w:rsid w:val="00F73B21"/>
    <w:rsid w:val="00F73C7B"/>
    <w:rsid w:val="00F74819"/>
    <w:rsid w:val="00F76556"/>
    <w:rsid w:val="00F76BAE"/>
    <w:rsid w:val="00F774C5"/>
    <w:rsid w:val="00F80188"/>
    <w:rsid w:val="00F8255F"/>
    <w:rsid w:val="00F827E8"/>
    <w:rsid w:val="00F82932"/>
    <w:rsid w:val="00F84A86"/>
    <w:rsid w:val="00F852D4"/>
    <w:rsid w:val="00F90E88"/>
    <w:rsid w:val="00F90FAC"/>
    <w:rsid w:val="00F9121D"/>
    <w:rsid w:val="00F919CF"/>
    <w:rsid w:val="00F926BB"/>
    <w:rsid w:val="00F932A9"/>
    <w:rsid w:val="00F93D73"/>
    <w:rsid w:val="00F94492"/>
    <w:rsid w:val="00F95140"/>
    <w:rsid w:val="00F9572E"/>
    <w:rsid w:val="00F97A2B"/>
    <w:rsid w:val="00F97F28"/>
    <w:rsid w:val="00FA0B9F"/>
    <w:rsid w:val="00FA1CB1"/>
    <w:rsid w:val="00FA38B7"/>
    <w:rsid w:val="00FA3AD0"/>
    <w:rsid w:val="00FA47BA"/>
    <w:rsid w:val="00FA68BA"/>
    <w:rsid w:val="00FA6A31"/>
    <w:rsid w:val="00FB0392"/>
    <w:rsid w:val="00FB0524"/>
    <w:rsid w:val="00FB0A9F"/>
    <w:rsid w:val="00FB1757"/>
    <w:rsid w:val="00FB3588"/>
    <w:rsid w:val="00FB3FAB"/>
    <w:rsid w:val="00FB40F9"/>
    <w:rsid w:val="00FB411F"/>
    <w:rsid w:val="00FB441F"/>
    <w:rsid w:val="00FB4A52"/>
    <w:rsid w:val="00FB6DA3"/>
    <w:rsid w:val="00FB6F9A"/>
    <w:rsid w:val="00FB7643"/>
    <w:rsid w:val="00FC0E09"/>
    <w:rsid w:val="00FC23AD"/>
    <w:rsid w:val="00FC2486"/>
    <w:rsid w:val="00FC28CD"/>
    <w:rsid w:val="00FC2FD5"/>
    <w:rsid w:val="00FC32DC"/>
    <w:rsid w:val="00FC35CB"/>
    <w:rsid w:val="00FC3CFC"/>
    <w:rsid w:val="00FC4D5C"/>
    <w:rsid w:val="00FC6276"/>
    <w:rsid w:val="00FC676C"/>
    <w:rsid w:val="00FC69BF"/>
    <w:rsid w:val="00FC6FAA"/>
    <w:rsid w:val="00FC7C66"/>
    <w:rsid w:val="00FD11B8"/>
    <w:rsid w:val="00FD1AE6"/>
    <w:rsid w:val="00FD2A6F"/>
    <w:rsid w:val="00FD33D0"/>
    <w:rsid w:val="00FD391A"/>
    <w:rsid w:val="00FD464B"/>
    <w:rsid w:val="00FD61CE"/>
    <w:rsid w:val="00FD6396"/>
    <w:rsid w:val="00FD78D5"/>
    <w:rsid w:val="00FD7CC5"/>
    <w:rsid w:val="00FE0C5D"/>
    <w:rsid w:val="00FE10A6"/>
    <w:rsid w:val="00FE1570"/>
    <w:rsid w:val="00FE19D3"/>
    <w:rsid w:val="00FE1A49"/>
    <w:rsid w:val="00FE1DAE"/>
    <w:rsid w:val="00FE231C"/>
    <w:rsid w:val="00FE293B"/>
    <w:rsid w:val="00FE3245"/>
    <w:rsid w:val="00FE42E1"/>
    <w:rsid w:val="00FE7F4C"/>
    <w:rsid w:val="00FF09EB"/>
    <w:rsid w:val="00FF19BF"/>
    <w:rsid w:val="00FF1F0D"/>
    <w:rsid w:val="00FF1FEC"/>
    <w:rsid w:val="00FF31B2"/>
    <w:rsid w:val="00FF4EAB"/>
    <w:rsid w:val="00FF64AB"/>
    <w:rsid w:val="00FF64B9"/>
    <w:rsid w:val="00FF694E"/>
    <w:rsid w:val="00FF6D2C"/>
    <w:rsid w:val="00FF6F82"/>
    <w:rsid w:val="00FF70E1"/>
    <w:rsid w:val="00FF73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F8FEAC"/>
  <w15:chartTrackingRefBased/>
  <w15:docId w15:val="{A366EE10-C977-4B29-A095-FF0CEBCA8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5297B"/>
    <w:rPr>
      <w:lang w:val="en-GB"/>
    </w:rPr>
  </w:style>
  <w:style w:type="paragraph" w:styleId="Heading1">
    <w:name w:val="heading 1"/>
    <w:basedOn w:val="Normal"/>
    <w:next w:val="Normal"/>
    <w:link w:val="Heading1Char"/>
    <w:uiPriority w:val="9"/>
    <w:qFormat/>
    <w:rsid w:val="00AC7C34"/>
    <w:pPr>
      <w:keepNext/>
      <w:keepLines/>
      <w:numPr>
        <w:numId w:val="1"/>
      </w:numPr>
      <w:spacing w:before="240"/>
      <w:ind w:left="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D552D"/>
    <w:pPr>
      <w:keepNext/>
      <w:keepLines/>
      <w:numPr>
        <w:ilvl w:val="1"/>
        <w:numId w:val="1"/>
      </w:numPr>
      <w:spacing w:before="240" w:line="360" w:lineRule="auto"/>
      <w:contextualSpacing w:val="0"/>
      <w:jc w:val="both"/>
      <w:outlineLvl w:val="1"/>
    </w:pPr>
    <w:rPr>
      <w:rFonts w:ascii="Times New Roman" w:eastAsiaTheme="majorEastAsia" w:hAnsi="Times New Roman" w:cs="Times New Roman"/>
      <w:b/>
      <w:sz w:val="26"/>
      <w:szCs w:val="26"/>
    </w:rPr>
  </w:style>
  <w:style w:type="paragraph" w:styleId="Heading3">
    <w:name w:val="heading 3"/>
    <w:basedOn w:val="Heading2"/>
    <w:next w:val="Normal"/>
    <w:link w:val="Heading3Char"/>
    <w:autoRedefine/>
    <w:uiPriority w:val="9"/>
    <w:unhideWhenUsed/>
    <w:qFormat/>
    <w:rsid w:val="00FE42E1"/>
    <w:pPr>
      <w:numPr>
        <w:ilvl w:val="2"/>
      </w:numPr>
      <w:spacing w:before="120"/>
      <w:outlineLvl w:val="2"/>
    </w:pPr>
    <w:rPr>
      <w:sz w:val="24"/>
      <w:szCs w:val="24"/>
    </w:rPr>
  </w:style>
  <w:style w:type="paragraph" w:styleId="Heading4">
    <w:name w:val="heading 4"/>
    <w:basedOn w:val="Heading3"/>
    <w:next w:val="Normal"/>
    <w:link w:val="Heading4Char"/>
    <w:autoRedefine/>
    <w:uiPriority w:val="9"/>
    <w:unhideWhenUsed/>
    <w:rsid w:val="00394E3E"/>
    <w:pPr>
      <w:numPr>
        <w:ilvl w:val="3"/>
      </w:numPr>
      <w:spacing w:before="40"/>
      <w:outlineLvl w:val="3"/>
    </w:pPr>
    <w:rPr>
      <w:rFonts w:cstheme="majorBidi"/>
      <w:iCs/>
    </w:rPr>
  </w:style>
  <w:style w:type="paragraph" w:styleId="Heading5">
    <w:name w:val="heading 5"/>
    <w:basedOn w:val="Normal"/>
    <w:next w:val="Normal"/>
    <w:link w:val="Heading5Char"/>
    <w:autoRedefine/>
    <w:uiPriority w:val="9"/>
    <w:unhideWhenUsed/>
    <w:rsid w:val="00C57822"/>
    <w:pPr>
      <w:keepNext/>
      <w:keepLines/>
      <w:numPr>
        <w:ilvl w:val="4"/>
        <w:numId w:val="1"/>
      </w:numPr>
      <w:spacing w:before="40" w:line="360" w:lineRule="auto"/>
      <w:ind w:left="0"/>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semiHidden/>
    <w:unhideWhenUsed/>
    <w:rsid w:val="000B38C7"/>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B38C7"/>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B38C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B38C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C34"/>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8D552D"/>
    <w:rPr>
      <w:rFonts w:ascii="Times New Roman" w:eastAsiaTheme="majorEastAsia" w:hAnsi="Times New Roman" w:cs="Times New Roman"/>
      <w:b/>
      <w:sz w:val="26"/>
      <w:szCs w:val="26"/>
      <w:lang w:val="en-GB"/>
    </w:rPr>
  </w:style>
  <w:style w:type="character" w:customStyle="1" w:styleId="Heading3Char">
    <w:name w:val="Heading 3 Char"/>
    <w:basedOn w:val="DefaultParagraphFont"/>
    <w:link w:val="Heading3"/>
    <w:uiPriority w:val="9"/>
    <w:rsid w:val="00FE42E1"/>
    <w:rPr>
      <w:rFonts w:ascii="Times New Roman" w:eastAsiaTheme="majorEastAsia" w:hAnsi="Times New Roman" w:cs="Times New Roman"/>
      <w:b/>
      <w:sz w:val="24"/>
      <w:szCs w:val="24"/>
      <w:lang w:val="en-GB"/>
    </w:rPr>
  </w:style>
  <w:style w:type="paragraph" w:customStyle="1" w:styleId="Default">
    <w:name w:val="Default"/>
    <w:rsid w:val="00A24514"/>
    <w:pPr>
      <w:autoSpaceDE w:val="0"/>
      <w:autoSpaceDN w:val="0"/>
      <w:adjustRightInd w:val="0"/>
      <w:spacing w:line="240" w:lineRule="auto"/>
      <w:contextualSpacing w:val="0"/>
    </w:pPr>
    <w:rPr>
      <w:rFonts w:ascii="Times New Roman" w:hAnsi="Times New Roman" w:cs="Times New Roman"/>
      <w:color w:val="000000"/>
      <w:sz w:val="24"/>
      <w:szCs w:val="24"/>
    </w:rPr>
  </w:style>
  <w:style w:type="character" w:styleId="Strong">
    <w:name w:val="Strong"/>
    <w:basedOn w:val="DefaultParagraphFont"/>
    <w:uiPriority w:val="22"/>
    <w:qFormat/>
    <w:rsid w:val="00AC7C34"/>
    <w:rPr>
      <w:b/>
      <w:bCs/>
    </w:rPr>
  </w:style>
  <w:style w:type="character" w:styleId="Emphasis">
    <w:name w:val="Emphasis"/>
    <w:basedOn w:val="DefaultParagraphFont"/>
    <w:uiPriority w:val="20"/>
    <w:qFormat/>
    <w:rsid w:val="00AC7C34"/>
    <w:rPr>
      <w:i/>
      <w:iCs/>
    </w:rPr>
  </w:style>
  <w:style w:type="paragraph" w:styleId="FootnoteText">
    <w:name w:val="footnote text"/>
    <w:basedOn w:val="Normal"/>
    <w:link w:val="FootnoteTextChar"/>
    <w:uiPriority w:val="99"/>
    <w:semiHidden/>
    <w:unhideWhenUsed/>
    <w:rsid w:val="00570039"/>
    <w:pPr>
      <w:spacing w:line="240" w:lineRule="auto"/>
      <w:contextualSpacing w:val="0"/>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570039"/>
    <w:rPr>
      <w:rFonts w:ascii="Calibri" w:eastAsia="Calibri" w:hAnsi="Calibri" w:cs="Times New Roman"/>
      <w:sz w:val="20"/>
      <w:szCs w:val="20"/>
      <w:lang w:val="en-GB"/>
    </w:rPr>
  </w:style>
  <w:style w:type="character" w:styleId="FootnoteReference">
    <w:name w:val="footnote reference"/>
    <w:basedOn w:val="DefaultParagraphFont"/>
    <w:uiPriority w:val="99"/>
    <w:semiHidden/>
    <w:unhideWhenUsed/>
    <w:rsid w:val="00570039"/>
    <w:rPr>
      <w:vertAlign w:val="superscript"/>
    </w:rPr>
  </w:style>
  <w:style w:type="paragraph" w:styleId="ListParagraph">
    <w:name w:val="List Paragraph"/>
    <w:basedOn w:val="Normal"/>
    <w:uiPriority w:val="34"/>
    <w:qFormat/>
    <w:rsid w:val="00570039"/>
    <w:pPr>
      <w:spacing w:line="240" w:lineRule="auto"/>
      <w:ind w:left="720"/>
    </w:pPr>
    <w:rPr>
      <w:rFonts w:ascii="Times New Roman" w:eastAsia="Times New Roman" w:hAnsi="Times New Roman" w:cs="Times New Roman"/>
      <w:sz w:val="24"/>
      <w:szCs w:val="24"/>
    </w:rPr>
  </w:style>
  <w:style w:type="paragraph" w:styleId="Caption">
    <w:name w:val="caption"/>
    <w:basedOn w:val="Normal"/>
    <w:next w:val="Normal"/>
    <w:autoRedefine/>
    <w:uiPriority w:val="35"/>
    <w:unhideWhenUsed/>
    <w:qFormat/>
    <w:rsid w:val="00170A95"/>
    <w:pPr>
      <w:keepNext/>
      <w:spacing w:after="200" w:line="360" w:lineRule="auto"/>
      <w:contextualSpacing w:val="0"/>
      <w:jc w:val="center"/>
    </w:pPr>
    <w:rPr>
      <w:rFonts w:ascii="Times New Roman" w:eastAsia="Calibri" w:hAnsi="Times New Roman" w:cs="Times New Roman"/>
      <w:b/>
      <w:iCs/>
      <w:sz w:val="24"/>
      <w:szCs w:val="24"/>
    </w:rPr>
  </w:style>
  <w:style w:type="paragraph" w:styleId="CommentText">
    <w:name w:val="annotation text"/>
    <w:basedOn w:val="Normal"/>
    <w:link w:val="CommentTextChar"/>
    <w:uiPriority w:val="99"/>
    <w:semiHidden/>
    <w:unhideWhenUsed/>
    <w:rsid w:val="00570039"/>
    <w:pPr>
      <w:spacing w:after="160" w:line="240" w:lineRule="auto"/>
      <w:contextualSpacing w:val="0"/>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570039"/>
    <w:rPr>
      <w:rFonts w:ascii="Calibri" w:eastAsia="Calibri" w:hAnsi="Calibri" w:cs="Times New Roman"/>
      <w:sz w:val="20"/>
      <w:szCs w:val="20"/>
      <w:lang w:val="en-GB"/>
    </w:rPr>
  </w:style>
  <w:style w:type="paragraph" w:styleId="BalloonText">
    <w:name w:val="Balloon Text"/>
    <w:basedOn w:val="Normal"/>
    <w:link w:val="BalloonTextChar"/>
    <w:uiPriority w:val="99"/>
    <w:semiHidden/>
    <w:unhideWhenUsed/>
    <w:rsid w:val="005700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0039"/>
    <w:rPr>
      <w:rFonts w:ascii="Segoe UI" w:hAnsi="Segoe UI" w:cs="Segoe UI"/>
      <w:sz w:val="18"/>
      <w:szCs w:val="18"/>
      <w:lang w:val="en-GB"/>
    </w:rPr>
  </w:style>
  <w:style w:type="table" w:styleId="TableGrid">
    <w:name w:val="Table Grid"/>
    <w:basedOn w:val="TableNormal"/>
    <w:uiPriority w:val="39"/>
    <w:rsid w:val="005700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0039"/>
    <w:rPr>
      <w:color w:val="0000FF"/>
      <w:u w:val="single"/>
    </w:rPr>
  </w:style>
  <w:style w:type="paragraph" w:styleId="Title">
    <w:name w:val="Title"/>
    <w:basedOn w:val="Normal"/>
    <w:next w:val="Normal"/>
    <w:link w:val="TitleChar"/>
    <w:uiPriority w:val="10"/>
    <w:rsid w:val="008630BA"/>
    <w:pPr>
      <w:spacing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30BA"/>
    <w:rPr>
      <w:rFonts w:asciiTheme="majorHAnsi" w:eastAsiaTheme="majorEastAsia" w:hAnsiTheme="majorHAnsi" w:cstheme="majorBidi"/>
      <w:spacing w:val="-10"/>
      <w:kern w:val="28"/>
      <w:sz w:val="56"/>
      <w:szCs w:val="56"/>
      <w:lang w:val="en-GB"/>
    </w:rPr>
  </w:style>
  <w:style w:type="character" w:styleId="PlaceholderText">
    <w:name w:val="Placeholder Text"/>
    <w:basedOn w:val="DefaultParagraphFont"/>
    <w:uiPriority w:val="99"/>
    <w:semiHidden/>
    <w:rsid w:val="008630BA"/>
    <w:rPr>
      <w:color w:val="808080"/>
    </w:rPr>
  </w:style>
  <w:style w:type="paragraph" w:styleId="Bibliography">
    <w:name w:val="Bibliography"/>
    <w:basedOn w:val="Normal"/>
    <w:next w:val="Normal"/>
    <w:autoRedefine/>
    <w:uiPriority w:val="37"/>
    <w:unhideWhenUsed/>
    <w:rsid w:val="001209CB"/>
    <w:pPr>
      <w:spacing w:after="240"/>
      <w:contextualSpacing w:val="0"/>
      <w:jc w:val="both"/>
    </w:pPr>
    <w:rPr>
      <w:rFonts w:ascii="Times New Roman" w:hAnsi="Times New Roman"/>
      <w:sz w:val="24"/>
    </w:rPr>
  </w:style>
  <w:style w:type="paragraph" w:styleId="NormalWeb">
    <w:name w:val="Normal (Web)"/>
    <w:basedOn w:val="Normal"/>
    <w:uiPriority w:val="99"/>
    <w:unhideWhenUsed/>
    <w:rsid w:val="008630BA"/>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styleId="TOC1">
    <w:name w:val="toc 1"/>
    <w:basedOn w:val="Normal"/>
    <w:next w:val="Normal"/>
    <w:autoRedefine/>
    <w:uiPriority w:val="39"/>
    <w:unhideWhenUsed/>
    <w:rsid w:val="009C50A0"/>
    <w:pPr>
      <w:spacing w:before="360"/>
    </w:pPr>
    <w:rPr>
      <w:rFonts w:ascii="Times New Roman" w:hAnsi="Times New Roman" w:cstheme="majorHAnsi"/>
      <w:b/>
      <w:bCs/>
      <w:caps/>
      <w:sz w:val="24"/>
      <w:szCs w:val="24"/>
    </w:rPr>
  </w:style>
  <w:style w:type="paragraph" w:styleId="TOC2">
    <w:name w:val="toc 2"/>
    <w:basedOn w:val="Normal"/>
    <w:next w:val="Normal"/>
    <w:autoRedefine/>
    <w:uiPriority w:val="39"/>
    <w:unhideWhenUsed/>
    <w:rsid w:val="009C50A0"/>
    <w:pPr>
      <w:tabs>
        <w:tab w:val="right" w:pos="8990"/>
      </w:tabs>
    </w:pPr>
    <w:rPr>
      <w:rFonts w:ascii="Times New Roman" w:hAnsi="Times New Roman"/>
      <w:bCs/>
      <w:sz w:val="24"/>
      <w:szCs w:val="20"/>
    </w:rPr>
  </w:style>
  <w:style w:type="paragraph" w:styleId="TOC3">
    <w:name w:val="toc 3"/>
    <w:basedOn w:val="Normal"/>
    <w:next w:val="Normal"/>
    <w:autoRedefine/>
    <w:uiPriority w:val="39"/>
    <w:unhideWhenUsed/>
    <w:rsid w:val="009C50A0"/>
    <w:pPr>
      <w:ind w:left="1440" w:hanging="720"/>
    </w:pPr>
    <w:rPr>
      <w:rFonts w:ascii="Times New Roman" w:hAnsi="Times New Roman"/>
      <w:sz w:val="24"/>
      <w:szCs w:val="20"/>
    </w:rPr>
  </w:style>
  <w:style w:type="paragraph" w:styleId="TOC4">
    <w:name w:val="toc 4"/>
    <w:basedOn w:val="Normal"/>
    <w:next w:val="Normal"/>
    <w:autoRedefine/>
    <w:uiPriority w:val="39"/>
    <w:unhideWhenUsed/>
    <w:rsid w:val="00BC090B"/>
    <w:pPr>
      <w:ind w:left="440"/>
    </w:pPr>
    <w:rPr>
      <w:rFonts w:asciiTheme="minorHAnsi" w:hAnsiTheme="minorHAnsi"/>
      <w:sz w:val="20"/>
      <w:szCs w:val="20"/>
    </w:rPr>
  </w:style>
  <w:style w:type="paragraph" w:styleId="TOC5">
    <w:name w:val="toc 5"/>
    <w:basedOn w:val="Normal"/>
    <w:next w:val="Normal"/>
    <w:autoRedefine/>
    <w:uiPriority w:val="39"/>
    <w:unhideWhenUsed/>
    <w:rsid w:val="00BC090B"/>
    <w:pPr>
      <w:ind w:left="660"/>
    </w:pPr>
    <w:rPr>
      <w:rFonts w:asciiTheme="minorHAnsi" w:hAnsiTheme="minorHAnsi"/>
      <w:sz w:val="20"/>
      <w:szCs w:val="20"/>
    </w:rPr>
  </w:style>
  <w:style w:type="paragraph" w:styleId="TOC6">
    <w:name w:val="toc 6"/>
    <w:basedOn w:val="Normal"/>
    <w:next w:val="Normal"/>
    <w:autoRedefine/>
    <w:uiPriority w:val="39"/>
    <w:unhideWhenUsed/>
    <w:rsid w:val="00BC090B"/>
    <w:pPr>
      <w:ind w:left="880"/>
    </w:pPr>
    <w:rPr>
      <w:rFonts w:asciiTheme="minorHAnsi" w:hAnsiTheme="minorHAnsi"/>
      <w:sz w:val="20"/>
      <w:szCs w:val="20"/>
    </w:rPr>
  </w:style>
  <w:style w:type="paragraph" w:styleId="TOC7">
    <w:name w:val="toc 7"/>
    <w:basedOn w:val="Normal"/>
    <w:next w:val="Normal"/>
    <w:autoRedefine/>
    <w:uiPriority w:val="39"/>
    <w:unhideWhenUsed/>
    <w:rsid w:val="00BC090B"/>
    <w:pPr>
      <w:ind w:left="1100"/>
    </w:pPr>
    <w:rPr>
      <w:rFonts w:asciiTheme="minorHAnsi" w:hAnsiTheme="minorHAnsi"/>
      <w:sz w:val="20"/>
      <w:szCs w:val="20"/>
    </w:rPr>
  </w:style>
  <w:style w:type="paragraph" w:styleId="TOC8">
    <w:name w:val="toc 8"/>
    <w:basedOn w:val="Normal"/>
    <w:next w:val="Normal"/>
    <w:autoRedefine/>
    <w:uiPriority w:val="39"/>
    <w:unhideWhenUsed/>
    <w:rsid w:val="00BC090B"/>
    <w:pPr>
      <w:ind w:left="1320"/>
    </w:pPr>
    <w:rPr>
      <w:rFonts w:asciiTheme="minorHAnsi" w:hAnsiTheme="minorHAnsi"/>
      <w:sz w:val="20"/>
      <w:szCs w:val="20"/>
    </w:rPr>
  </w:style>
  <w:style w:type="paragraph" w:styleId="TOC9">
    <w:name w:val="toc 9"/>
    <w:basedOn w:val="Normal"/>
    <w:next w:val="Normal"/>
    <w:autoRedefine/>
    <w:uiPriority w:val="39"/>
    <w:unhideWhenUsed/>
    <w:rsid w:val="00BC090B"/>
    <w:pPr>
      <w:ind w:left="1540"/>
    </w:pPr>
    <w:rPr>
      <w:rFonts w:asciiTheme="minorHAnsi" w:hAnsiTheme="minorHAnsi"/>
      <w:sz w:val="20"/>
      <w:szCs w:val="20"/>
    </w:rPr>
  </w:style>
  <w:style w:type="paragraph" w:styleId="TableofFigures">
    <w:name w:val="table of figures"/>
    <w:basedOn w:val="Normal"/>
    <w:next w:val="Normal"/>
    <w:autoRedefine/>
    <w:uiPriority w:val="99"/>
    <w:unhideWhenUsed/>
    <w:rsid w:val="00611D6F"/>
    <w:pPr>
      <w:tabs>
        <w:tab w:val="right" w:pos="8990"/>
      </w:tabs>
    </w:pPr>
    <w:rPr>
      <w:rFonts w:ascii="Times New Roman" w:hAnsi="Times New Roman"/>
      <w:sz w:val="24"/>
    </w:rPr>
  </w:style>
  <w:style w:type="paragraph" w:styleId="Header">
    <w:name w:val="header"/>
    <w:basedOn w:val="Normal"/>
    <w:link w:val="HeaderChar"/>
    <w:uiPriority w:val="99"/>
    <w:unhideWhenUsed/>
    <w:rsid w:val="00C84566"/>
    <w:pPr>
      <w:tabs>
        <w:tab w:val="center" w:pos="4680"/>
        <w:tab w:val="right" w:pos="9360"/>
      </w:tabs>
      <w:spacing w:line="240" w:lineRule="auto"/>
    </w:pPr>
  </w:style>
  <w:style w:type="character" w:customStyle="1" w:styleId="HeaderChar">
    <w:name w:val="Header Char"/>
    <w:basedOn w:val="DefaultParagraphFont"/>
    <w:link w:val="Header"/>
    <w:uiPriority w:val="99"/>
    <w:rsid w:val="00C84566"/>
    <w:rPr>
      <w:lang w:val="en-GB"/>
    </w:rPr>
  </w:style>
  <w:style w:type="paragraph" w:styleId="Footer">
    <w:name w:val="footer"/>
    <w:basedOn w:val="Normal"/>
    <w:link w:val="FooterChar"/>
    <w:uiPriority w:val="99"/>
    <w:unhideWhenUsed/>
    <w:rsid w:val="00C84566"/>
    <w:pPr>
      <w:tabs>
        <w:tab w:val="center" w:pos="4680"/>
        <w:tab w:val="right" w:pos="9360"/>
      </w:tabs>
      <w:spacing w:line="240" w:lineRule="auto"/>
    </w:pPr>
  </w:style>
  <w:style w:type="character" w:customStyle="1" w:styleId="FooterChar">
    <w:name w:val="Footer Char"/>
    <w:basedOn w:val="DefaultParagraphFont"/>
    <w:link w:val="Footer"/>
    <w:uiPriority w:val="99"/>
    <w:rsid w:val="00C84566"/>
    <w:rPr>
      <w:lang w:val="en-GB"/>
    </w:rPr>
  </w:style>
  <w:style w:type="character" w:styleId="CommentReference">
    <w:name w:val="annotation reference"/>
    <w:basedOn w:val="DefaultParagraphFont"/>
    <w:uiPriority w:val="99"/>
    <w:semiHidden/>
    <w:unhideWhenUsed/>
    <w:rsid w:val="00233069"/>
    <w:rPr>
      <w:sz w:val="16"/>
      <w:szCs w:val="16"/>
    </w:rPr>
  </w:style>
  <w:style w:type="paragraph" w:styleId="CommentSubject">
    <w:name w:val="annotation subject"/>
    <w:basedOn w:val="CommentText"/>
    <w:next w:val="CommentText"/>
    <w:link w:val="CommentSubjectChar"/>
    <w:uiPriority w:val="99"/>
    <w:semiHidden/>
    <w:unhideWhenUsed/>
    <w:rsid w:val="00233069"/>
    <w:pPr>
      <w:spacing w:after="0"/>
      <w:contextualSpacing/>
    </w:pPr>
    <w:rPr>
      <w:rFonts w:ascii="Arial" w:eastAsia="Arial" w:hAnsi="Arial" w:cs="Arial"/>
      <w:b/>
      <w:bCs/>
    </w:rPr>
  </w:style>
  <w:style w:type="character" w:customStyle="1" w:styleId="CommentSubjectChar">
    <w:name w:val="Comment Subject Char"/>
    <w:basedOn w:val="CommentTextChar"/>
    <w:link w:val="CommentSubject"/>
    <w:uiPriority w:val="99"/>
    <w:semiHidden/>
    <w:rsid w:val="00233069"/>
    <w:rPr>
      <w:rFonts w:ascii="Calibri" w:eastAsia="Calibri" w:hAnsi="Calibri" w:cs="Times New Roman"/>
      <w:b/>
      <w:bCs/>
      <w:sz w:val="20"/>
      <w:szCs w:val="20"/>
      <w:lang w:val="en-GB"/>
    </w:rPr>
  </w:style>
  <w:style w:type="paragraph" w:styleId="Revision">
    <w:name w:val="Revision"/>
    <w:hidden/>
    <w:uiPriority w:val="99"/>
    <w:semiHidden/>
    <w:rsid w:val="00911E8D"/>
    <w:pPr>
      <w:spacing w:line="240" w:lineRule="auto"/>
      <w:contextualSpacing w:val="0"/>
    </w:pPr>
    <w:rPr>
      <w:lang w:val="en-GB"/>
    </w:rPr>
  </w:style>
  <w:style w:type="paragraph" w:styleId="NoteHeading">
    <w:name w:val="Note Heading"/>
    <w:basedOn w:val="Normal"/>
    <w:next w:val="Normal"/>
    <w:link w:val="NoteHeadingChar"/>
    <w:uiPriority w:val="99"/>
    <w:unhideWhenUsed/>
    <w:rsid w:val="000B38C7"/>
    <w:pPr>
      <w:spacing w:line="240" w:lineRule="auto"/>
    </w:pPr>
  </w:style>
  <w:style w:type="character" w:customStyle="1" w:styleId="NoteHeadingChar">
    <w:name w:val="Note Heading Char"/>
    <w:basedOn w:val="DefaultParagraphFont"/>
    <w:link w:val="NoteHeading"/>
    <w:uiPriority w:val="99"/>
    <w:rsid w:val="000B38C7"/>
    <w:rPr>
      <w:lang w:val="en-GB"/>
    </w:rPr>
  </w:style>
  <w:style w:type="character" w:customStyle="1" w:styleId="Heading4Char">
    <w:name w:val="Heading 4 Char"/>
    <w:basedOn w:val="DefaultParagraphFont"/>
    <w:link w:val="Heading4"/>
    <w:uiPriority w:val="9"/>
    <w:rsid w:val="00394E3E"/>
    <w:rPr>
      <w:rFonts w:ascii="Times New Roman" w:eastAsiaTheme="majorEastAsia" w:hAnsi="Times New Roman" w:cstheme="majorBidi"/>
      <w:b/>
      <w:iCs/>
      <w:sz w:val="24"/>
      <w:szCs w:val="24"/>
      <w:lang w:val="en-GB"/>
    </w:rPr>
  </w:style>
  <w:style w:type="character" w:customStyle="1" w:styleId="Heading5Char">
    <w:name w:val="Heading 5 Char"/>
    <w:basedOn w:val="DefaultParagraphFont"/>
    <w:link w:val="Heading5"/>
    <w:uiPriority w:val="9"/>
    <w:rsid w:val="00C57822"/>
    <w:rPr>
      <w:rFonts w:ascii="Times New Roman" w:eastAsiaTheme="majorEastAsia" w:hAnsi="Times New Roman" w:cstheme="majorBidi"/>
      <w:b/>
      <w:sz w:val="24"/>
      <w:lang w:val="en-GB"/>
    </w:rPr>
  </w:style>
  <w:style w:type="character" w:customStyle="1" w:styleId="Heading6Char">
    <w:name w:val="Heading 6 Char"/>
    <w:basedOn w:val="DefaultParagraphFont"/>
    <w:link w:val="Heading6"/>
    <w:uiPriority w:val="9"/>
    <w:semiHidden/>
    <w:rsid w:val="000B38C7"/>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0B38C7"/>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0B38C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B38C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C51401"/>
    <w:pPr>
      <w:spacing w:line="240" w:lineRule="auto"/>
    </w:pPr>
    <w:rPr>
      <w:lang w:val="en-GB"/>
    </w:rPr>
  </w:style>
  <w:style w:type="paragraph" w:styleId="BodyText">
    <w:name w:val="Body Text"/>
    <w:basedOn w:val="Normal"/>
    <w:link w:val="BodyTextChar"/>
    <w:rsid w:val="00CC1533"/>
    <w:pPr>
      <w:tabs>
        <w:tab w:val="left" w:pos="288"/>
      </w:tabs>
      <w:spacing w:after="120" w:line="228" w:lineRule="auto"/>
      <w:ind w:firstLine="288"/>
      <w:contextualSpacing w:val="0"/>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CC1533"/>
    <w:rPr>
      <w:rFonts w:ascii="Times New Roman" w:eastAsia="SimSun" w:hAnsi="Times New Roman" w:cs="Times New Roman"/>
      <w:spacing w:val="-1"/>
      <w:sz w:val="20"/>
      <w:szCs w:val="20"/>
      <w:lang w:val="x-none" w:eastAsia="x-none"/>
    </w:rPr>
  </w:style>
  <w:style w:type="paragraph" w:customStyle="1" w:styleId="equation">
    <w:name w:val="equation"/>
    <w:basedOn w:val="Normal"/>
    <w:rsid w:val="003F594A"/>
    <w:pPr>
      <w:tabs>
        <w:tab w:val="center" w:pos="2520"/>
        <w:tab w:val="right" w:pos="5040"/>
      </w:tabs>
      <w:spacing w:before="240" w:after="240" w:line="216" w:lineRule="auto"/>
      <w:contextualSpacing w:val="0"/>
      <w:jc w:val="center"/>
    </w:pPr>
    <w:rPr>
      <w:rFonts w:ascii="Times New Roman" w:eastAsia="SimSun" w:hAnsi="Times New Roman" w:cs="Symbol"/>
      <w:sz w:val="24"/>
      <w:szCs w:val="20"/>
      <w:lang w:val="en-US"/>
    </w:rPr>
  </w:style>
  <w:style w:type="paragraph" w:customStyle="1" w:styleId="tablecolhead">
    <w:name w:val="table col head"/>
    <w:basedOn w:val="Normal"/>
    <w:rsid w:val="00DE5990"/>
    <w:pPr>
      <w:spacing w:line="240" w:lineRule="auto"/>
      <w:contextualSpacing w:val="0"/>
      <w:jc w:val="center"/>
    </w:pPr>
    <w:rPr>
      <w:rFonts w:ascii="Times New Roman" w:eastAsia="SimSun" w:hAnsi="Times New Roman" w:cs="Times New Roman"/>
      <w:b/>
      <w:bCs/>
      <w:sz w:val="16"/>
      <w:szCs w:val="16"/>
      <w:lang w:val="en-US"/>
    </w:rPr>
  </w:style>
  <w:style w:type="paragraph" w:customStyle="1" w:styleId="tablecopy">
    <w:name w:val="table copy"/>
    <w:rsid w:val="00DE5990"/>
    <w:pPr>
      <w:spacing w:line="240" w:lineRule="auto"/>
      <w:contextualSpacing w:val="0"/>
      <w:jc w:val="both"/>
    </w:pPr>
    <w:rPr>
      <w:rFonts w:ascii="Times New Roman" w:eastAsia="SimSun" w:hAnsi="Times New Roman" w:cs="Times New Roman"/>
      <w:noProof/>
      <w:sz w:val="16"/>
      <w:szCs w:val="16"/>
    </w:rPr>
  </w:style>
  <w:style w:type="paragraph" w:customStyle="1" w:styleId="Text-Narrow">
    <w:name w:val="Text-Narrow"/>
    <w:basedOn w:val="Normal"/>
    <w:rsid w:val="00E372F2"/>
    <w:pPr>
      <w:widowControl w:val="0"/>
      <w:autoSpaceDE w:val="0"/>
      <w:autoSpaceDN w:val="0"/>
      <w:spacing w:line="240" w:lineRule="auto"/>
      <w:contextualSpacing w:val="0"/>
      <w:jc w:val="both"/>
    </w:pPr>
    <w:rPr>
      <w:rFonts w:ascii="Times New Roman" w:eastAsia="Times New Roman" w:hAnsi="Times New Roman" w:cs="Times New Roman"/>
      <w:sz w:val="24"/>
      <w:szCs w:val="20"/>
      <w:lang w:val="en-US"/>
    </w:rPr>
  </w:style>
  <w:style w:type="paragraph" w:customStyle="1" w:styleId="Text">
    <w:name w:val="Text"/>
    <w:basedOn w:val="Text-Narrow"/>
    <w:rsid w:val="00717732"/>
    <w:pPr>
      <w:spacing w:line="360" w:lineRule="auto"/>
    </w:pPr>
  </w:style>
  <w:style w:type="paragraph" w:customStyle="1" w:styleId="TableHeader">
    <w:name w:val="Table Header"/>
    <w:basedOn w:val="Text"/>
    <w:autoRedefine/>
    <w:rsid w:val="003F594A"/>
    <w:pPr>
      <w:spacing w:line="276" w:lineRule="auto"/>
      <w:jc w:val="left"/>
    </w:pPr>
    <w:rPr>
      <w:b/>
    </w:rPr>
  </w:style>
  <w:style w:type="paragraph" w:customStyle="1" w:styleId="Table-Text">
    <w:name w:val="Table-Text"/>
    <w:basedOn w:val="Text"/>
    <w:rsid w:val="003F594A"/>
    <w:pPr>
      <w:spacing w:line="240" w:lineRule="auto"/>
      <w:jc w:val="left"/>
    </w:pPr>
  </w:style>
  <w:style w:type="paragraph" w:customStyle="1" w:styleId="Item">
    <w:name w:val="Item"/>
    <w:basedOn w:val="ListNumber2"/>
    <w:autoRedefine/>
    <w:qFormat/>
    <w:rsid w:val="001D11DF"/>
    <w:pPr>
      <w:numPr>
        <w:numId w:val="4"/>
      </w:numPr>
      <w:spacing w:after="120" w:line="360" w:lineRule="auto"/>
      <w:jc w:val="both"/>
    </w:pPr>
    <w:rPr>
      <w:rFonts w:ascii="Times New Roman" w:hAnsi="Times New Roman" w:cs="Times New Roman"/>
      <w:sz w:val="24"/>
      <w:szCs w:val="24"/>
    </w:rPr>
  </w:style>
  <w:style w:type="paragraph" w:styleId="ListNumber2">
    <w:name w:val="List Number 2"/>
    <w:basedOn w:val="Normal"/>
    <w:uiPriority w:val="99"/>
    <w:semiHidden/>
    <w:unhideWhenUsed/>
    <w:rsid w:val="003F594A"/>
    <w:pPr>
      <w:numPr>
        <w:numId w:val="3"/>
      </w:numPr>
    </w:pPr>
  </w:style>
  <w:style w:type="paragraph" w:customStyle="1" w:styleId="Eqn-caption">
    <w:name w:val="Eqn-caption"/>
    <w:basedOn w:val="Caption"/>
    <w:autoRedefine/>
    <w:rsid w:val="00AC5312"/>
    <w:rPr>
      <w:rFonts w:ascii="Cambria Math" w:hAnsi="Cambria Math"/>
      <w:i/>
    </w:rPr>
  </w:style>
  <w:style w:type="paragraph" w:customStyle="1" w:styleId="Table-Caption">
    <w:name w:val="Table-Caption"/>
    <w:basedOn w:val="Caption"/>
    <w:autoRedefine/>
    <w:rsid w:val="007B2FEE"/>
    <w:pPr>
      <w:spacing w:after="40"/>
      <w:jc w:val="both"/>
    </w:pPr>
  </w:style>
  <w:style w:type="paragraph" w:customStyle="1" w:styleId="Numbered-Item">
    <w:name w:val="Numbered-Item"/>
    <w:basedOn w:val="ListNumber"/>
    <w:autoRedefine/>
    <w:rsid w:val="00666BC3"/>
    <w:pPr>
      <w:numPr>
        <w:numId w:val="6"/>
      </w:numPr>
      <w:spacing w:before="40" w:after="60" w:line="360" w:lineRule="auto"/>
      <w:jc w:val="both"/>
    </w:pPr>
    <w:rPr>
      <w:rFonts w:ascii="Times New Roman" w:hAnsi="Times New Roman"/>
      <w:sz w:val="24"/>
    </w:rPr>
  </w:style>
  <w:style w:type="character" w:styleId="FollowedHyperlink">
    <w:name w:val="FollowedHyperlink"/>
    <w:basedOn w:val="DefaultParagraphFont"/>
    <w:uiPriority w:val="99"/>
    <w:semiHidden/>
    <w:unhideWhenUsed/>
    <w:rsid w:val="00941A4F"/>
    <w:rPr>
      <w:color w:val="800080" w:themeColor="followedHyperlink"/>
      <w:u w:val="single"/>
    </w:rPr>
  </w:style>
  <w:style w:type="paragraph" w:styleId="ListNumber">
    <w:name w:val="List Number"/>
    <w:basedOn w:val="Normal"/>
    <w:uiPriority w:val="99"/>
    <w:semiHidden/>
    <w:unhideWhenUsed/>
    <w:rsid w:val="00C44952"/>
    <w:pPr>
      <w:numPr>
        <w:numId w:val="5"/>
      </w:numPr>
    </w:pPr>
  </w:style>
  <w:style w:type="paragraph" w:styleId="TOCHeading">
    <w:name w:val="TOC Heading"/>
    <w:basedOn w:val="Heading1"/>
    <w:next w:val="Normal"/>
    <w:uiPriority w:val="39"/>
    <w:unhideWhenUsed/>
    <w:qFormat/>
    <w:rsid w:val="009C50A0"/>
    <w:pPr>
      <w:numPr>
        <w:numId w:val="0"/>
      </w:numPr>
      <w:spacing w:line="259" w:lineRule="auto"/>
      <w:contextualSpacing w:val="0"/>
      <w:outlineLvl w:val="9"/>
    </w:pPr>
    <w:rPr>
      <w:lang w:val="en-US"/>
    </w:rPr>
  </w:style>
  <w:style w:type="paragraph" w:customStyle="1" w:styleId="NormalFYP">
    <w:name w:val="Normal FYP"/>
    <w:basedOn w:val="Normal"/>
    <w:link w:val="NormalFYPChar"/>
    <w:qFormat/>
    <w:rsid w:val="00996B0C"/>
    <w:pPr>
      <w:spacing w:after="120" w:line="360" w:lineRule="auto"/>
      <w:contextualSpacing w:val="0"/>
      <w:jc w:val="both"/>
    </w:pPr>
    <w:rPr>
      <w:rFonts w:ascii="Times New Roman" w:hAnsi="Times New Roman" w:cs="Times New Roman"/>
      <w:sz w:val="24"/>
      <w:szCs w:val="24"/>
    </w:rPr>
  </w:style>
  <w:style w:type="character" w:customStyle="1" w:styleId="NormalFYPChar">
    <w:name w:val="Normal FYP Char"/>
    <w:basedOn w:val="DefaultParagraphFont"/>
    <w:link w:val="NormalFYP"/>
    <w:rsid w:val="00996B0C"/>
    <w:rPr>
      <w:rFonts w:ascii="Times New Roman" w:hAnsi="Times New Roman" w:cs="Times New Roman"/>
      <w:sz w:val="24"/>
      <w:szCs w:val="24"/>
      <w:lang w:val="en-GB"/>
    </w:rPr>
  </w:style>
  <w:style w:type="paragraph" w:customStyle="1" w:styleId="HeadingSpec">
    <w:name w:val="Heading Spec"/>
    <w:basedOn w:val="Heading4"/>
    <w:link w:val="HeadingSpecChar"/>
    <w:qFormat/>
    <w:rsid w:val="006641A4"/>
    <w:pPr>
      <w:numPr>
        <w:ilvl w:val="0"/>
        <w:numId w:val="0"/>
      </w:numPr>
    </w:pPr>
  </w:style>
  <w:style w:type="character" w:customStyle="1" w:styleId="HeadingSpecChar">
    <w:name w:val="Heading Spec Char"/>
    <w:basedOn w:val="Heading4Char"/>
    <w:link w:val="HeadingSpec"/>
    <w:rsid w:val="006641A4"/>
    <w:rPr>
      <w:rFonts w:ascii="Times New Roman" w:eastAsiaTheme="majorEastAsia" w:hAnsi="Times New Roman" w:cstheme="majorBidi"/>
      <w:b/>
      <w:iCs/>
      <w:sz w:val="24"/>
      <w:szCs w:val="24"/>
      <w:lang w:val="en-GB"/>
    </w:rPr>
  </w:style>
  <w:style w:type="character" w:styleId="UnresolvedMention">
    <w:name w:val="Unresolved Mention"/>
    <w:basedOn w:val="DefaultParagraphFont"/>
    <w:uiPriority w:val="99"/>
    <w:semiHidden/>
    <w:unhideWhenUsed/>
    <w:rsid w:val="005E7E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091619">
      <w:bodyDiv w:val="1"/>
      <w:marLeft w:val="0"/>
      <w:marRight w:val="0"/>
      <w:marTop w:val="0"/>
      <w:marBottom w:val="0"/>
      <w:divBdr>
        <w:top w:val="none" w:sz="0" w:space="0" w:color="auto"/>
        <w:left w:val="none" w:sz="0" w:space="0" w:color="auto"/>
        <w:bottom w:val="none" w:sz="0" w:space="0" w:color="auto"/>
        <w:right w:val="none" w:sz="0" w:space="0" w:color="auto"/>
      </w:divBdr>
    </w:div>
    <w:div w:id="48265665">
      <w:bodyDiv w:val="1"/>
      <w:marLeft w:val="0"/>
      <w:marRight w:val="0"/>
      <w:marTop w:val="0"/>
      <w:marBottom w:val="0"/>
      <w:divBdr>
        <w:top w:val="none" w:sz="0" w:space="0" w:color="auto"/>
        <w:left w:val="none" w:sz="0" w:space="0" w:color="auto"/>
        <w:bottom w:val="none" w:sz="0" w:space="0" w:color="auto"/>
        <w:right w:val="none" w:sz="0" w:space="0" w:color="auto"/>
      </w:divBdr>
      <w:divsChild>
        <w:div w:id="2047169292">
          <w:marLeft w:val="0"/>
          <w:marRight w:val="0"/>
          <w:marTop w:val="0"/>
          <w:marBottom w:val="0"/>
          <w:divBdr>
            <w:top w:val="none" w:sz="0" w:space="0" w:color="auto"/>
            <w:left w:val="none" w:sz="0" w:space="0" w:color="auto"/>
            <w:bottom w:val="none" w:sz="0" w:space="0" w:color="auto"/>
            <w:right w:val="none" w:sz="0" w:space="0" w:color="auto"/>
          </w:divBdr>
          <w:divsChild>
            <w:div w:id="1195994626">
              <w:marLeft w:val="0"/>
              <w:marRight w:val="0"/>
              <w:marTop w:val="0"/>
              <w:marBottom w:val="0"/>
              <w:divBdr>
                <w:top w:val="none" w:sz="0" w:space="0" w:color="auto"/>
                <w:left w:val="none" w:sz="0" w:space="0" w:color="auto"/>
                <w:bottom w:val="none" w:sz="0" w:space="0" w:color="auto"/>
                <w:right w:val="none" w:sz="0" w:space="0" w:color="auto"/>
              </w:divBdr>
              <w:divsChild>
                <w:div w:id="63171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57926">
      <w:bodyDiv w:val="1"/>
      <w:marLeft w:val="0"/>
      <w:marRight w:val="0"/>
      <w:marTop w:val="0"/>
      <w:marBottom w:val="0"/>
      <w:divBdr>
        <w:top w:val="none" w:sz="0" w:space="0" w:color="auto"/>
        <w:left w:val="none" w:sz="0" w:space="0" w:color="auto"/>
        <w:bottom w:val="none" w:sz="0" w:space="0" w:color="auto"/>
        <w:right w:val="none" w:sz="0" w:space="0" w:color="auto"/>
      </w:divBdr>
    </w:div>
    <w:div w:id="88697411">
      <w:bodyDiv w:val="1"/>
      <w:marLeft w:val="0"/>
      <w:marRight w:val="0"/>
      <w:marTop w:val="0"/>
      <w:marBottom w:val="0"/>
      <w:divBdr>
        <w:top w:val="none" w:sz="0" w:space="0" w:color="auto"/>
        <w:left w:val="none" w:sz="0" w:space="0" w:color="auto"/>
        <w:bottom w:val="none" w:sz="0" w:space="0" w:color="auto"/>
        <w:right w:val="none" w:sz="0" w:space="0" w:color="auto"/>
      </w:divBdr>
    </w:div>
    <w:div w:id="97257565">
      <w:bodyDiv w:val="1"/>
      <w:marLeft w:val="0"/>
      <w:marRight w:val="0"/>
      <w:marTop w:val="0"/>
      <w:marBottom w:val="0"/>
      <w:divBdr>
        <w:top w:val="none" w:sz="0" w:space="0" w:color="auto"/>
        <w:left w:val="none" w:sz="0" w:space="0" w:color="auto"/>
        <w:bottom w:val="none" w:sz="0" w:space="0" w:color="auto"/>
        <w:right w:val="none" w:sz="0" w:space="0" w:color="auto"/>
      </w:divBdr>
    </w:div>
    <w:div w:id="101612538">
      <w:bodyDiv w:val="1"/>
      <w:marLeft w:val="0"/>
      <w:marRight w:val="0"/>
      <w:marTop w:val="0"/>
      <w:marBottom w:val="0"/>
      <w:divBdr>
        <w:top w:val="none" w:sz="0" w:space="0" w:color="auto"/>
        <w:left w:val="none" w:sz="0" w:space="0" w:color="auto"/>
        <w:bottom w:val="none" w:sz="0" w:space="0" w:color="auto"/>
        <w:right w:val="none" w:sz="0" w:space="0" w:color="auto"/>
      </w:divBdr>
    </w:div>
    <w:div w:id="107480585">
      <w:bodyDiv w:val="1"/>
      <w:marLeft w:val="0"/>
      <w:marRight w:val="0"/>
      <w:marTop w:val="0"/>
      <w:marBottom w:val="0"/>
      <w:divBdr>
        <w:top w:val="none" w:sz="0" w:space="0" w:color="auto"/>
        <w:left w:val="none" w:sz="0" w:space="0" w:color="auto"/>
        <w:bottom w:val="none" w:sz="0" w:space="0" w:color="auto"/>
        <w:right w:val="none" w:sz="0" w:space="0" w:color="auto"/>
      </w:divBdr>
      <w:divsChild>
        <w:div w:id="743184699">
          <w:marLeft w:val="0"/>
          <w:marRight w:val="0"/>
          <w:marTop w:val="0"/>
          <w:marBottom w:val="0"/>
          <w:divBdr>
            <w:top w:val="none" w:sz="0" w:space="0" w:color="auto"/>
            <w:left w:val="none" w:sz="0" w:space="0" w:color="auto"/>
            <w:bottom w:val="none" w:sz="0" w:space="0" w:color="auto"/>
            <w:right w:val="none" w:sz="0" w:space="0" w:color="auto"/>
          </w:divBdr>
          <w:divsChild>
            <w:div w:id="370888370">
              <w:marLeft w:val="0"/>
              <w:marRight w:val="0"/>
              <w:marTop w:val="0"/>
              <w:marBottom w:val="0"/>
              <w:divBdr>
                <w:top w:val="none" w:sz="0" w:space="0" w:color="auto"/>
                <w:left w:val="none" w:sz="0" w:space="0" w:color="auto"/>
                <w:bottom w:val="none" w:sz="0" w:space="0" w:color="auto"/>
                <w:right w:val="none" w:sz="0" w:space="0" w:color="auto"/>
              </w:divBdr>
              <w:divsChild>
                <w:div w:id="202251216">
                  <w:marLeft w:val="0"/>
                  <w:marRight w:val="0"/>
                  <w:marTop w:val="0"/>
                  <w:marBottom w:val="0"/>
                  <w:divBdr>
                    <w:top w:val="none" w:sz="0" w:space="0" w:color="auto"/>
                    <w:left w:val="none" w:sz="0" w:space="0" w:color="auto"/>
                    <w:bottom w:val="none" w:sz="0" w:space="0" w:color="auto"/>
                    <w:right w:val="none" w:sz="0" w:space="0" w:color="auto"/>
                  </w:divBdr>
                  <w:divsChild>
                    <w:div w:id="146122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04668">
      <w:bodyDiv w:val="1"/>
      <w:marLeft w:val="0"/>
      <w:marRight w:val="0"/>
      <w:marTop w:val="0"/>
      <w:marBottom w:val="0"/>
      <w:divBdr>
        <w:top w:val="none" w:sz="0" w:space="0" w:color="auto"/>
        <w:left w:val="none" w:sz="0" w:space="0" w:color="auto"/>
        <w:bottom w:val="none" w:sz="0" w:space="0" w:color="auto"/>
        <w:right w:val="none" w:sz="0" w:space="0" w:color="auto"/>
      </w:divBdr>
      <w:divsChild>
        <w:div w:id="2083411604">
          <w:marLeft w:val="0"/>
          <w:marRight w:val="0"/>
          <w:marTop w:val="0"/>
          <w:marBottom w:val="0"/>
          <w:divBdr>
            <w:top w:val="none" w:sz="0" w:space="0" w:color="auto"/>
            <w:left w:val="none" w:sz="0" w:space="0" w:color="auto"/>
            <w:bottom w:val="none" w:sz="0" w:space="0" w:color="auto"/>
            <w:right w:val="none" w:sz="0" w:space="0" w:color="auto"/>
          </w:divBdr>
          <w:divsChild>
            <w:div w:id="38864609">
              <w:marLeft w:val="0"/>
              <w:marRight w:val="0"/>
              <w:marTop w:val="0"/>
              <w:marBottom w:val="0"/>
              <w:divBdr>
                <w:top w:val="none" w:sz="0" w:space="0" w:color="auto"/>
                <w:left w:val="none" w:sz="0" w:space="0" w:color="auto"/>
                <w:bottom w:val="none" w:sz="0" w:space="0" w:color="auto"/>
                <w:right w:val="none" w:sz="0" w:space="0" w:color="auto"/>
              </w:divBdr>
              <w:divsChild>
                <w:div w:id="1451045521">
                  <w:marLeft w:val="0"/>
                  <w:marRight w:val="0"/>
                  <w:marTop w:val="0"/>
                  <w:marBottom w:val="0"/>
                  <w:divBdr>
                    <w:top w:val="none" w:sz="0" w:space="0" w:color="auto"/>
                    <w:left w:val="none" w:sz="0" w:space="0" w:color="auto"/>
                    <w:bottom w:val="none" w:sz="0" w:space="0" w:color="auto"/>
                    <w:right w:val="none" w:sz="0" w:space="0" w:color="auto"/>
                  </w:divBdr>
                  <w:divsChild>
                    <w:div w:id="104452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45788">
      <w:bodyDiv w:val="1"/>
      <w:marLeft w:val="0"/>
      <w:marRight w:val="0"/>
      <w:marTop w:val="0"/>
      <w:marBottom w:val="0"/>
      <w:divBdr>
        <w:top w:val="none" w:sz="0" w:space="0" w:color="auto"/>
        <w:left w:val="none" w:sz="0" w:space="0" w:color="auto"/>
        <w:bottom w:val="none" w:sz="0" w:space="0" w:color="auto"/>
        <w:right w:val="none" w:sz="0" w:space="0" w:color="auto"/>
      </w:divBdr>
      <w:divsChild>
        <w:div w:id="893196380">
          <w:marLeft w:val="0"/>
          <w:marRight w:val="0"/>
          <w:marTop w:val="0"/>
          <w:marBottom w:val="0"/>
          <w:divBdr>
            <w:top w:val="none" w:sz="0" w:space="0" w:color="auto"/>
            <w:left w:val="none" w:sz="0" w:space="0" w:color="auto"/>
            <w:bottom w:val="none" w:sz="0" w:space="0" w:color="auto"/>
            <w:right w:val="none" w:sz="0" w:space="0" w:color="auto"/>
          </w:divBdr>
          <w:divsChild>
            <w:div w:id="15616764">
              <w:marLeft w:val="0"/>
              <w:marRight w:val="0"/>
              <w:marTop w:val="0"/>
              <w:marBottom w:val="0"/>
              <w:divBdr>
                <w:top w:val="none" w:sz="0" w:space="0" w:color="auto"/>
                <w:left w:val="none" w:sz="0" w:space="0" w:color="auto"/>
                <w:bottom w:val="none" w:sz="0" w:space="0" w:color="auto"/>
                <w:right w:val="none" w:sz="0" w:space="0" w:color="auto"/>
              </w:divBdr>
              <w:divsChild>
                <w:div w:id="2055032204">
                  <w:marLeft w:val="0"/>
                  <w:marRight w:val="0"/>
                  <w:marTop w:val="0"/>
                  <w:marBottom w:val="0"/>
                  <w:divBdr>
                    <w:top w:val="none" w:sz="0" w:space="0" w:color="auto"/>
                    <w:left w:val="none" w:sz="0" w:space="0" w:color="auto"/>
                    <w:bottom w:val="none" w:sz="0" w:space="0" w:color="auto"/>
                    <w:right w:val="none" w:sz="0" w:space="0" w:color="auto"/>
                  </w:divBdr>
                  <w:divsChild>
                    <w:div w:id="134489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00043">
      <w:bodyDiv w:val="1"/>
      <w:marLeft w:val="0"/>
      <w:marRight w:val="0"/>
      <w:marTop w:val="0"/>
      <w:marBottom w:val="0"/>
      <w:divBdr>
        <w:top w:val="none" w:sz="0" w:space="0" w:color="auto"/>
        <w:left w:val="none" w:sz="0" w:space="0" w:color="auto"/>
        <w:bottom w:val="none" w:sz="0" w:space="0" w:color="auto"/>
        <w:right w:val="none" w:sz="0" w:space="0" w:color="auto"/>
      </w:divBdr>
      <w:divsChild>
        <w:div w:id="2044742251">
          <w:marLeft w:val="0"/>
          <w:marRight w:val="0"/>
          <w:marTop w:val="0"/>
          <w:marBottom w:val="0"/>
          <w:divBdr>
            <w:top w:val="none" w:sz="0" w:space="0" w:color="auto"/>
            <w:left w:val="none" w:sz="0" w:space="0" w:color="auto"/>
            <w:bottom w:val="none" w:sz="0" w:space="0" w:color="auto"/>
            <w:right w:val="none" w:sz="0" w:space="0" w:color="auto"/>
          </w:divBdr>
          <w:divsChild>
            <w:div w:id="2117018169">
              <w:marLeft w:val="0"/>
              <w:marRight w:val="0"/>
              <w:marTop w:val="0"/>
              <w:marBottom w:val="0"/>
              <w:divBdr>
                <w:top w:val="none" w:sz="0" w:space="0" w:color="auto"/>
                <w:left w:val="none" w:sz="0" w:space="0" w:color="auto"/>
                <w:bottom w:val="none" w:sz="0" w:space="0" w:color="auto"/>
                <w:right w:val="none" w:sz="0" w:space="0" w:color="auto"/>
              </w:divBdr>
              <w:divsChild>
                <w:div w:id="154883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82924">
      <w:bodyDiv w:val="1"/>
      <w:marLeft w:val="0"/>
      <w:marRight w:val="0"/>
      <w:marTop w:val="0"/>
      <w:marBottom w:val="0"/>
      <w:divBdr>
        <w:top w:val="none" w:sz="0" w:space="0" w:color="auto"/>
        <w:left w:val="none" w:sz="0" w:space="0" w:color="auto"/>
        <w:bottom w:val="none" w:sz="0" w:space="0" w:color="auto"/>
        <w:right w:val="none" w:sz="0" w:space="0" w:color="auto"/>
      </w:divBdr>
      <w:divsChild>
        <w:div w:id="1329868170">
          <w:marLeft w:val="0"/>
          <w:marRight w:val="0"/>
          <w:marTop w:val="0"/>
          <w:marBottom w:val="0"/>
          <w:divBdr>
            <w:top w:val="none" w:sz="0" w:space="0" w:color="auto"/>
            <w:left w:val="none" w:sz="0" w:space="0" w:color="auto"/>
            <w:bottom w:val="none" w:sz="0" w:space="0" w:color="auto"/>
            <w:right w:val="none" w:sz="0" w:space="0" w:color="auto"/>
          </w:divBdr>
          <w:divsChild>
            <w:div w:id="41428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991351">
      <w:bodyDiv w:val="1"/>
      <w:marLeft w:val="0"/>
      <w:marRight w:val="0"/>
      <w:marTop w:val="0"/>
      <w:marBottom w:val="0"/>
      <w:divBdr>
        <w:top w:val="none" w:sz="0" w:space="0" w:color="auto"/>
        <w:left w:val="none" w:sz="0" w:space="0" w:color="auto"/>
        <w:bottom w:val="none" w:sz="0" w:space="0" w:color="auto"/>
        <w:right w:val="none" w:sz="0" w:space="0" w:color="auto"/>
      </w:divBdr>
    </w:div>
    <w:div w:id="233127004">
      <w:bodyDiv w:val="1"/>
      <w:marLeft w:val="0"/>
      <w:marRight w:val="0"/>
      <w:marTop w:val="0"/>
      <w:marBottom w:val="0"/>
      <w:divBdr>
        <w:top w:val="none" w:sz="0" w:space="0" w:color="auto"/>
        <w:left w:val="none" w:sz="0" w:space="0" w:color="auto"/>
        <w:bottom w:val="none" w:sz="0" w:space="0" w:color="auto"/>
        <w:right w:val="none" w:sz="0" w:space="0" w:color="auto"/>
      </w:divBdr>
      <w:divsChild>
        <w:div w:id="1449206333">
          <w:marLeft w:val="0"/>
          <w:marRight w:val="0"/>
          <w:marTop w:val="0"/>
          <w:marBottom w:val="0"/>
          <w:divBdr>
            <w:top w:val="none" w:sz="0" w:space="0" w:color="auto"/>
            <w:left w:val="none" w:sz="0" w:space="0" w:color="auto"/>
            <w:bottom w:val="none" w:sz="0" w:space="0" w:color="auto"/>
            <w:right w:val="none" w:sz="0" w:space="0" w:color="auto"/>
          </w:divBdr>
          <w:divsChild>
            <w:div w:id="56087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105418">
      <w:bodyDiv w:val="1"/>
      <w:marLeft w:val="0"/>
      <w:marRight w:val="0"/>
      <w:marTop w:val="0"/>
      <w:marBottom w:val="0"/>
      <w:divBdr>
        <w:top w:val="none" w:sz="0" w:space="0" w:color="auto"/>
        <w:left w:val="none" w:sz="0" w:space="0" w:color="auto"/>
        <w:bottom w:val="none" w:sz="0" w:space="0" w:color="auto"/>
        <w:right w:val="none" w:sz="0" w:space="0" w:color="auto"/>
      </w:divBdr>
    </w:div>
    <w:div w:id="279653243">
      <w:bodyDiv w:val="1"/>
      <w:marLeft w:val="0"/>
      <w:marRight w:val="0"/>
      <w:marTop w:val="0"/>
      <w:marBottom w:val="0"/>
      <w:divBdr>
        <w:top w:val="none" w:sz="0" w:space="0" w:color="auto"/>
        <w:left w:val="none" w:sz="0" w:space="0" w:color="auto"/>
        <w:bottom w:val="none" w:sz="0" w:space="0" w:color="auto"/>
        <w:right w:val="none" w:sz="0" w:space="0" w:color="auto"/>
      </w:divBdr>
    </w:div>
    <w:div w:id="294675376">
      <w:bodyDiv w:val="1"/>
      <w:marLeft w:val="0"/>
      <w:marRight w:val="0"/>
      <w:marTop w:val="0"/>
      <w:marBottom w:val="0"/>
      <w:divBdr>
        <w:top w:val="none" w:sz="0" w:space="0" w:color="auto"/>
        <w:left w:val="none" w:sz="0" w:space="0" w:color="auto"/>
        <w:bottom w:val="none" w:sz="0" w:space="0" w:color="auto"/>
        <w:right w:val="none" w:sz="0" w:space="0" w:color="auto"/>
      </w:divBdr>
      <w:divsChild>
        <w:div w:id="183984555">
          <w:marLeft w:val="0"/>
          <w:marRight w:val="0"/>
          <w:marTop w:val="0"/>
          <w:marBottom w:val="0"/>
          <w:divBdr>
            <w:top w:val="none" w:sz="0" w:space="0" w:color="auto"/>
            <w:left w:val="none" w:sz="0" w:space="0" w:color="auto"/>
            <w:bottom w:val="none" w:sz="0" w:space="0" w:color="auto"/>
            <w:right w:val="none" w:sz="0" w:space="0" w:color="auto"/>
          </w:divBdr>
          <w:divsChild>
            <w:div w:id="134231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113922">
      <w:bodyDiv w:val="1"/>
      <w:marLeft w:val="0"/>
      <w:marRight w:val="0"/>
      <w:marTop w:val="0"/>
      <w:marBottom w:val="0"/>
      <w:divBdr>
        <w:top w:val="none" w:sz="0" w:space="0" w:color="auto"/>
        <w:left w:val="none" w:sz="0" w:space="0" w:color="auto"/>
        <w:bottom w:val="none" w:sz="0" w:space="0" w:color="auto"/>
        <w:right w:val="none" w:sz="0" w:space="0" w:color="auto"/>
      </w:divBdr>
    </w:div>
    <w:div w:id="346295870">
      <w:bodyDiv w:val="1"/>
      <w:marLeft w:val="0"/>
      <w:marRight w:val="0"/>
      <w:marTop w:val="0"/>
      <w:marBottom w:val="0"/>
      <w:divBdr>
        <w:top w:val="none" w:sz="0" w:space="0" w:color="auto"/>
        <w:left w:val="none" w:sz="0" w:space="0" w:color="auto"/>
        <w:bottom w:val="none" w:sz="0" w:space="0" w:color="auto"/>
        <w:right w:val="none" w:sz="0" w:space="0" w:color="auto"/>
      </w:divBdr>
    </w:div>
    <w:div w:id="363866340">
      <w:bodyDiv w:val="1"/>
      <w:marLeft w:val="0"/>
      <w:marRight w:val="0"/>
      <w:marTop w:val="0"/>
      <w:marBottom w:val="0"/>
      <w:divBdr>
        <w:top w:val="none" w:sz="0" w:space="0" w:color="auto"/>
        <w:left w:val="none" w:sz="0" w:space="0" w:color="auto"/>
        <w:bottom w:val="none" w:sz="0" w:space="0" w:color="auto"/>
        <w:right w:val="none" w:sz="0" w:space="0" w:color="auto"/>
      </w:divBdr>
      <w:divsChild>
        <w:div w:id="52973447">
          <w:marLeft w:val="0"/>
          <w:marRight w:val="0"/>
          <w:marTop w:val="0"/>
          <w:marBottom w:val="0"/>
          <w:divBdr>
            <w:top w:val="none" w:sz="0" w:space="0" w:color="auto"/>
            <w:left w:val="none" w:sz="0" w:space="0" w:color="auto"/>
            <w:bottom w:val="none" w:sz="0" w:space="0" w:color="auto"/>
            <w:right w:val="none" w:sz="0" w:space="0" w:color="auto"/>
          </w:divBdr>
        </w:div>
      </w:divsChild>
    </w:div>
    <w:div w:id="376702490">
      <w:bodyDiv w:val="1"/>
      <w:marLeft w:val="0"/>
      <w:marRight w:val="0"/>
      <w:marTop w:val="0"/>
      <w:marBottom w:val="0"/>
      <w:divBdr>
        <w:top w:val="none" w:sz="0" w:space="0" w:color="auto"/>
        <w:left w:val="none" w:sz="0" w:space="0" w:color="auto"/>
        <w:bottom w:val="none" w:sz="0" w:space="0" w:color="auto"/>
        <w:right w:val="none" w:sz="0" w:space="0" w:color="auto"/>
      </w:divBdr>
      <w:divsChild>
        <w:div w:id="2024890358">
          <w:marLeft w:val="0"/>
          <w:marRight w:val="0"/>
          <w:marTop w:val="0"/>
          <w:marBottom w:val="0"/>
          <w:divBdr>
            <w:top w:val="none" w:sz="0" w:space="0" w:color="auto"/>
            <w:left w:val="none" w:sz="0" w:space="0" w:color="auto"/>
            <w:bottom w:val="none" w:sz="0" w:space="0" w:color="auto"/>
            <w:right w:val="none" w:sz="0" w:space="0" w:color="auto"/>
          </w:divBdr>
          <w:divsChild>
            <w:div w:id="620041754">
              <w:marLeft w:val="0"/>
              <w:marRight w:val="0"/>
              <w:marTop w:val="0"/>
              <w:marBottom w:val="0"/>
              <w:divBdr>
                <w:top w:val="none" w:sz="0" w:space="0" w:color="auto"/>
                <w:left w:val="none" w:sz="0" w:space="0" w:color="auto"/>
                <w:bottom w:val="none" w:sz="0" w:space="0" w:color="auto"/>
                <w:right w:val="none" w:sz="0" w:space="0" w:color="auto"/>
              </w:divBdr>
              <w:divsChild>
                <w:div w:id="636184407">
                  <w:marLeft w:val="0"/>
                  <w:marRight w:val="0"/>
                  <w:marTop w:val="0"/>
                  <w:marBottom w:val="0"/>
                  <w:divBdr>
                    <w:top w:val="none" w:sz="0" w:space="0" w:color="auto"/>
                    <w:left w:val="none" w:sz="0" w:space="0" w:color="auto"/>
                    <w:bottom w:val="none" w:sz="0" w:space="0" w:color="auto"/>
                    <w:right w:val="none" w:sz="0" w:space="0" w:color="auto"/>
                  </w:divBdr>
                  <w:divsChild>
                    <w:div w:id="186451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751822">
      <w:bodyDiv w:val="1"/>
      <w:marLeft w:val="0"/>
      <w:marRight w:val="0"/>
      <w:marTop w:val="0"/>
      <w:marBottom w:val="0"/>
      <w:divBdr>
        <w:top w:val="none" w:sz="0" w:space="0" w:color="auto"/>
        <w:left w:val="none" w:sz="0" w:space="0" w:color="auto"/>
        <w:bottom w:val="none" w:sz="0" w:space="0" w:color="auto"/>
        <w:right w:val="none" w:sz="0" w:space="0" w:color="auto"/>
      </w:divBdr>
      <w:divsChild>
        <w:div w:id="1078097592">
          <w:marLeft w:val="0"/>
          <w:marRight w:val="0"/>
          <w:marTop w:val="0"/>
          <w:marBottom w:val="0"/>
          <w:divBdr>
            <w:top w:val="none" w:sz="0" w:space="0" w:color="auto"/>
            <w:left w:val="none" w:sz="0" w:space="0" w:color="auto"/>
            <w:bottom w:val="none" w:sz="0" w:space="0" w:color="auto"/>
            <w:right w:val="none" w:sz="0" w:space="0" w:color="auto"/>
          </w:divBdr>
          <w:divsChild>
            <w:div w:id="49214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964884">
      <w:bodyDiv w:val="1"/>
      <w:marLeft w:val="0"/>
      <w:marRight w:val="0"/>
      <w:marTop w:val="0"/>
      <w:marBottom w:val="0"/>
      <w:divBdr>
        <w:top w:val="none" w:sz="0" w:space="0" w:color="auto"/>
        <w:left w:val="none" w:sz="0" w:space="0" w:color="auto"/>
        <w:bottom w:val="none" w:sz="0" w:space="0" w:color="auto"/>
        <w:right w:val="none" w:sz="0" w:space="0" w:color="auto"/>
      </w:divBdr>
      <w:divsChild>
        <w:div w:id="1914703830">
          <w:marLeft w:val="0"/>
          <w:marRight w:val="0"/>
          <w:marTop w:val="0"/>
          <w:marBottom w:val="0"/>
          <w:divBdr>
            <w:top w:val="none" w:sz="0" w:space="0" w:color="auto"/>
            <w:left w:val="none" w:sz="0" w:space="0" w:color="auto"/>
            <w:bottom w:val="none" w:sz="0" w:space="0" w:color="auto"/>
            <w:right w:val="none" w:sz="0" w:space="0" w:color="auto"/>
          </w:divBdr>
          <w:divsChild>
            <w:div w:id="4182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975239">
      <w:bodyDiv w:val="1"/>
      <w:marLeft w:val="0"/>
      <w:marRight w:val="0"/>
      <w:marTop w:val="0"/>
      <w:marBottom w:val="0"/>
      <w:divBdr>
        <w:top w:val="none" w:sz="0" w:space="0" w:color="auto"/>
        <w:left w:val="none" w:sz="0" w:space="0" w:color="auto"/>
        <w:bottom w:val="none" w:sz="0" w:space="0" w:color="auto"/>
        <w:right w:val="none" w:sz="0" w:space="0" w:color="auto"/>
      </w:divBdr>
    </w:div>
    <w:div w:id="482308267">
      <w:bodyDiv w:val="1"/>
      <w:marLeft w:val="0"/>
      <w:marRight w:val="0"/>
      <w:marTop w:val="0"/>
      <w:marBottom w:val="0"/>
      <w:divBdr>
        <w:top w:val="none" w:sz="0" w:space="0" w:color="auto"/>
        <w:left w:val="none" w:sz="0" w:space="0" w:color="auto"/>
        <w:bottom w:val="none" w:sz="0" w:space="0" w:color="auto"/>
        <w:right w:val="none" w:sz="0" w:space="0" w:color="auto"/>
      </w:divBdr>
    </w:div>
    <w:div w:id="521895572">
      <w:bodyDiv w:val="1"/>
      <w:marLeft w:val="0"/>
      <w:marRight w:val="0"/>
      <w:marTop w:val="0"/>
      <w:marBottom w:val="0"/>
      <w:divBdr>
        <w:top w:val="none" w:sz="0" w:space="0" w:color="auto"/>
        <w:left w:val="none" w:sz="0" w:space="0" w:color="auto"/>
        <w:bottom w:val="none" w:sz="0" w:space="0" w:color="auto"/>
        <w:right w:val="none" w:sz="0" w:space="0" w:color="auto"/>
      </w:divBdr>
      <w:divsChild>
        <w:div w:id="978535950">
          <w:marLeft w:val="0"/>
          <w:marRight w:val="0"/>
          <w:marTop w:val="0"/>
          <w:marBottom w:val="0"/>
          <w:divBdr>
            <w:top w:val="none" w:sz="0" w:space="0" w:color="auto"/>
            <w:left w:val="none" w:sz="0" w:space="0" w:color="auto"/>
            <w:bottom w:val="none" w:sz="0" w:space="0" w:color="auto"/>
            <w:right w:val="none" w:sz="0" w:space="0" w:color="auto"/>
          </w:divBdr>
          <w:divsChild>
            <w:div w:id="1201935173">
              <w:marLeft w:val="0"/>
              <w:marRight w:val="0"/>
              <w:marTop w:val="0"/>
              <w:marBottom w:val="0"/>
              <w:divBdr>
                <w:top w:val="none" w:sz="0" w:space="0" w:color="auto"/>
                <w:left w:val="none" w:sz="0" w:space="0" w:color="auto"/>
                <w:bottom w:val="none" w:sz="0" w:space="0" w:color="auto"/>
                <w:right w:val="none" w:sz="0" w:space="0" w:color="auto"/>
              </w:divBdr>
              <w:divsChild>
                <w:div w:id="941033264">
                  <w:marLeft w:val="0"/>
                  <w:marRight w:val="0"/>
                  <w:marTop w:val="0"/>
                  <w:marBottom w:val="0"/>
                  <w:divBdr>
                    <w:top w:val="none" w:sz="0" w:space="0" w:color="auto"/>
                    <w:left w:val="none" w:sz="0" w:space="0" w:color="auto"/>
                    <w:bottom w:val="none" w:sz="0" w:space="0" w:color="auto"/>
                    <w:right w:val="none" w:sz="0" w:space="0" w:color="auto"/>
                  </w:divBdr>
                  <w:divsChild>
                    <w:div w:id="17809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581660">
      <w:bodyDiv w:val="1"/>
      <w:marLeft w:val="0"/>
      <w:marRight w:val="0"/>
      <w:marTop w:val="0"/>
      <w:marBottom w:val="0"/>
      <w:divBdr>
        <w:top w:val="none" w:sz="0" w:space="0" w:color="auto"/>
        <w:left w:val="none" w:sz="0" w:space="0" w:color="auto"/>
        <w:bottom w:val="none" w:sz="0" w:space="0" w:color="auto"/>
        <w:right w:val="none" w:sz="0" w:space="0" w:color="auto"/>
      </w:divBdr>
      <w:divsChild>
        <w:div w:id="1100493795">
          <w:marLeft w:val="0"/>
          <w:marRight w:val="0"/>
          <w:marTop w:val="0"/>
          <w:marBottom w:val="0"/>
          <w:divBdr>
            <w:top w:val="none" w:sz="0" w:space="0" w:color="auto"/>
            <w:left w:val="none" w:sz="0" w:space="0" w:color="auto"/>
            <w:bottom w:val="none" w:sz="0" w:space="0" w:color="auto"/>
            <w:right w:val="none" w:sz="0" w:space="0" w:color="auto"/>
          </w:divBdr>
          <w:divsChild>
            <w:div w:id="1650208493">
              <w:marLeft w:val="0"/>
              <w:marRight w:val="0"/>
              <w:marTop w:val="0"/>
              <w:marBottom w:val="0"/>
              <w:divBdr>
                <w:top w:val="none" w:sz="0" w:space="0" w:color="auto"/>
                <w:left w:val="none" w:sz="0" w:space="0" w:color="auto"/>
                <w:bottom w:val="none" w:sz="0" w:space="0" w:color="auto"/>
                <w:right w:val="none" w:sz="0" w:space="0" w:color="auto"/>
              </w:divBdr>
              <w:divsChild>
                <w:div w:id="1923683679">
                  <w:marLeft w:val="0"/>
                  <w:marRight w:val="0"/>
                  <w:marTop w:val="0"/>
                  <w:marBottom w:val="0"/>
                  <w:divBdr>
                    <w:top w:val="none" w:sz="0" w:space="0" w:color="auto"/>
                    <w:left w:val="none" w:sz="0" w:space="0" w:color="auto"/>
                    <w:bottom w:val="none" w:sz="0" w:space="0" w:color="auto"/>
                    <w:right w:val="none" w:sz="0" w:space="0" w:color="auto"/>
                  </w:divBdr>
                  <w:divsChild>
                    <w:div w:id="175296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884618">
      <w:bodyDiv w:val="1"/>
      <w:marLeft w:val="0"/>
      <w:marRight w:val="0"/>
      <w:marTop w:val="0"/>
      <w:marBottom w:val="0"/>
      <w:divBdr>
        <w:top w:val="none" w:sz="0" w:space="0" w:color="auto"/>
        <w:left w:val="none" w:sz="0" w:space="0" w:color="auto"/>
        <w:bottom w:val="none" w:sz="0" w:space="0" w:color="auto"/>
        <w:right w:val="none" w:sz="0" w:space="0" w:color="auto"/>
      </w:divBdr>
      <w:divsChild>
        <w:div w:id="935674355">
          <w:marLeft w:val="0"/>
          <w:marRight w:val="0"/>
          <w:marTop w:val="0"/>
          <w:marBottom w:val="0"/>
          <w:divBdr>
            <w:top w:val="none" w:sz="0" w:space="0" w:color="auto"/>
            <w:left w:val="none" w:sz="0" w:space="0" w:color="auto"/>
            <w:bottom w:val="none" w:sz="0" w:space="0" w:color="auto"/>
            <w:right w:val="none" w:sz="0" w:space="0" w:color="auto"/>
          </w:divBdr>
          <w:divsChild>
            <w:div w:id="502942243">
              <w:marLeft w:val="0"/>
              <w:marRight w:val="0"/>
              <w:marTop w:val="0"/>
              <w:marBottom w:val="0"/>
              <w:divBdr>
                <w:top w:val="none" w:sz="0" w:space="0" w:color="auto"/>
                <w:left w:val="none" w:sz="0" w:space="0" w:color="auto"/>
                <w:bottom w:val="none" w:sz="0" w:space="0" w:color="auto"/>
                <w:right w:val="none" w:sz="0" w:space="0" w:color="auto"/>
              </w:divBdr>
              <w:divsChild>
                <w:div w:id="20579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771942">
      <w:bodyDiv w:val="1"/>
      <w:marLeft w:val="0"/>
      <w:marRight w:val="0"/>
      <w:marTop w:val="0"/>
      <w:marBottom w:val="0"/>
      <w:divBdr>
        <w:top w:val="none" w:sz="0" w:space="0" w:color="auto"/>
        <w:left w:val="none" w:sz="0" w:space="0" w:color="auto"/>
        <w:bottom w:val="none" w:sz="0" w:space="0" w:color="auto"/>
        <w:right w:val="none" w:sz="0" w:space="0" w:color="auto"/>
      </w:divBdr>
      <w:divsChild>
        <w:div w:id="1900625828">
          <w:marLeft w:val="0"/>
          <w:marRight w:val="0"/>
          <w:marTop w:val="0"/>
          <w:marBottom w:val="0"/>
          <w:divBdr>
            <w:top w:val="none" w:sz="0" w:space="0" w:color="auto"/>
            <w:left w:val="none" w:sz="0" w:space="0" w:color="auto"/>
            <w:bottom w:val="none" w:sz="0" w:space="0" w:color="auto"/>
            <w:right w:val="none" w:sz="0" w:space="0" w:color="auto"/>
          </w:divBdr>
          <w:divsChild>
            <w:div w:id="2104104134">
              <w:marLeft w:val="0"/>
              <w:marRight w:val="0"/>
              <w:marTop w:val="0"/>
              <w:marBottom w:val="0"/>
              <w:divBdr>
                <w:top w:val="none" w:sz="0" w:space="0" w:color="auto"/>
                <w:left w:val="none" w:sz="0" w:space="0" w:color="auto"/>
                <w:bottom w:val="none" w:sz="0" w:space="0" w:color="auto"/>
                <w:right w:val="none" w:sz="0" w:space="0" w:color="auto"/>
              </w:divBdr>
              <w:divsChild>
                <w:div w:id="1291787289">
                  <w:marLeft w:val="0"/>
                  <w:marRight w:val="0"/>
                  <w:marTop w:val="0"/>
                  <w:marBottom w:val="0"/>
                  <w:divBdr>
                    <w:top w:val="none" w:sz="0" w:space="0" w:color="auto"/>
                    <w:left w:val="none" w:sz="0" w:space="0" w:color="auto"/>
                    <w:bottom w:val="none" w:sz="0" w:space="0" w:color="auto"/>
                    <w:right w:val="none" w:sz="0" w:space="0" w:color="auto"/>
                  </w:divBdr>
                  <w:divsChild>
                    <w:div w:id="57567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308751">
      <w:bodyDiv w:val="1"/>
      <w:marLeft w:val="0"/>
      <w:marRight w:val="0"/>
      <w:marTop w:val="0"/>
      <w:marBottom w:val="0"/>
      <w:divBdr>
        <w:top w:val="none" w:sz="0" w:space="0" w:color="auto"/>
        <w:left w:val="none" w:sz="0" w:space="0" w:color="auto"/>
        <w:bottom w:val="none" w:sz="0" w:space="0" w:color="auto"/>
        <w:right w:val="none" w:sz="0" w:space="0" w:color="auto"/>
      </w:divBdr>
      <w:divsChild>
        <w:div w:id="1086849495">
          <w:marLeft w:val="0"/>
          <w:marRight w:val="0"/>
          <w:marTop w:val="0"/>
          <w:marBottom w:val="0"/>
          <w:divBdr>
            <w:top w:val="none" w:sz="0" w:space="0" w:color="auto"/>
            <w:left w:val="none" w:sz="0" w:space="0" w:color="auto"/>
            <w:bottom w:val="none" w:sz="0" w:space="0" w:color="auto"/>
            <w:right w:val="none" w:sz="0" w:space="0" w:color="auto"/>
          </w:divBdr>
          <w:divsChild>
            <w:div w:id="1141188025">
              <w:marLeft w:val="0"/>
              <w:marRight w:val="0"/>
              <w:marTop w:val="0"/>
              <w:marBottom w:val="0"/>
              <w:divBdr>
                <w:top w:val="none" w:sz="0" w:space="0" w:color="auto"/>
                <w:left w:val="none" w:sz="0" w:space="0" w:color="auto"/>
                <w:bottom w:val="none" w:sz="0" w:space="0" w:color="auto"/>
                <w:right w:val="none" w:sz="0" w:space="0" w:color="auto"/>
              </w:divBdr>
              <w:divsChild>
                <w:div w:id="1048645188">
                  <w:marLeft w:val="0"/>
                  <w:marRight w:val="0"/>
                  <w:marTop w:val="0"/>
                  <w:marBottom w:val="0"/>
                  <w:divBdr>
                    <w:top w:val="none" w:sz="0" w:space="0" w:color="auto"/>
                    <w:left w:val="none" w:sz="0" w:space="0" w:color="auto"/>
                    <w:bottom w:val="none" w:sz="0" w:space="0" w:color="auto"/>
                    <w:right w:val="none" w:sz="0" w:space="0" w:color="auto"/>
                  </w:divBdr>
                </w:div>
              </w:divsChild>
            </w:div>
            <w:div w:id="1995991299">
              <w:marLeft w:val="0"/>
              <w:marRight w:val="0"/>
              <w:marTop w:val="0"/>
              <w:marBottom w:val="0"/>
              <w:divBdr>
                <w:top w:val="none" w:sz="0" w:space="0" w:color="auto"/>
                <w:left w:val="none" w:sz="0" w:space="0" w:color="auto"/>
                <w:bottom w:val="none" w:sz="0" w:space="0" w:color="auto"/>
                <w:right w:val="none" w:sz="0" w:space="0" w:color="auto"/>
              </w:divBdr>
              <w:divsChild>
                <w:div w:id="115286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048801">
      <w:bodyDiv w:val="1"/>
      <w:marLeft w:val="0"/>
      <w:marRight w:val="0"/>
      <w:marTop w:val="0"/>
      <w:marBottom w:val="0"/>
      <w:divBdr>
        <w:top w:val="none" w:sz="0" w:space="0" w:color="auto"/>
        <w:left w:val="none" w:sz="0" w:space="0" w:color="auto"/>
        <w:bottom w:val="none" w:sz="0" w:space="0" w:color="auto"/>
        <w:right w:val="none" w:sz="0" w:space="0" w:color="auto"/>
      </w:divBdr>
      <w:divsChild>
        <w:div w:id="1490442037">
          <w:marLeft w:val="0"/>
          <w:marRight w:val="0"/>
          <w:marTop w:val="0"/>
          <w:marBottom w:val="0"/>
          <w:divBdr>
            <w:top w:val="none" w:sz="0" w:space="0" w:color="auto"/>
            <w:left w:val="none" w:sz="0" w:space="0" w:color="auto"/>
            <w:bottom w:val="none" w:sz="0" w:space="0" w:color="auto"/>
            <w:right w:val="none" w:sz="0" w:space="0" w:color="auto"/>
          </w:divBdr>
          <w:divsChild>
            <w:div w:id="840120429">
              <w:marLeft w:val="0"/>
              <w:marRight w:val="0"/>
              <w:marTop w:val="0"/>
              <w:marBottom w:val="0"/>
              <w:divBdr>
                <w:top w:val="none" w:sz="0" w:space="0" w:color="auto"/>
                <w:left w:val="none" w:sz="0" w:space="0" w:color="auto"/>
                <w:bottom w:val="none" w:sz="0" w:space="0" w:color="auto"/>
                <w:right w:val="none" w:sz="0" w:space="0" w:color="auto"/>
              </w:divBdr>
              <w:divsChild>
                <w:div w:id="765349574">
                  <w:marLeft w:val="0"/>
                  <w:marRight w:val="0"/>
                  <w:marTop w:val="0"/>
                  <w:marBottom w:val="0"/>
                  <w:divBdr>
                    <w:top w:val="none" w:sz="0" w:space="0" w:color="auto"/>
                    <w:left w:val="none" w:sz="0" w:space="0" w:color="auto"/>
                    <w:bottom w:val="none" w:sz="0" w:space="0" w:color="auto"/>
                    <w:right w:val="none" w:sz="0" w:space="0" w:color="auto"/>
                  </w:divBdr>
                  <w:divsChild>
                    <w:div w:id="148400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551410">
      <w:bodyDiv w:val="1"/>
      <w:marLeft w:val="0"/>
      <w:marRight w:val="0"/>
      <w:marTop w:val="0"/>
      <w:marBottom w:val="0"/>
      <w:divBdr>
        <w:top w:val="none" w:sz="0" w:space="0" w:color="auto"/>
        <w:left w:val="none" w:sz="0" w:space="0" w:color="auto"/>
        <w:bottom w:val="none" w:sz="0" w:space="0" w:color="auto"/>
        <w:right w:val="none" w:sz="0" w:space="0" w:color="auto"/>
      </w:divBdr>
      <w:divsChild>
        <w:div w:id="1865708850">
          <w:marLeft w:val="0"/>
          <w:marRight w:val="0"/>
          <w:marTop w:val="0"/>
          <w:marBottom w:val="0"/>
          <w:divBdr>
            <w:top w:val="none" w:sz="0" w:space="0" w:color="auto"/>
            <w:left w:val="none" w:sz="0" w:space="0" w:color="auto"/>
            <w:bottom w:val="none" w:sz="0" w:space="0" w:color="auto"/>
            <w:right w:val="none" w:sz="0" w:space="0" w:color="auto"/>
          </w:divBdr>
          <w:divsChild>
            <w:div w:id="1556042821">
              <w:marLeft w:val="0"/>
              <w:marRight w:val="0"/>
              <w:marTop w:val="0"/>
              <w:marBottom w:val="0"/>
              <w:divBdr>
                <w:top w:val="none" w:sz="0" w:space="0" w:color="auto"/>
                <w:left w:val="none" w:sz="0" w:space="0" w:color="auto"/>
                <w:bottom w:val="none" w:sz="0" w:space="0" w:color="auto"/>
                <w:right w:val="none" w:sz="0" w:space="0" w:color="auto"/>
              </w:divBdr>
              <w:divsChild>
                <w:div w:id="1539472075">
                  <w:marLeft w:val="0"/>
                  <w:marRight w:val="0"/>
                  <w:marTop w:val="0"/>
                  <w:marBottom w:val="0"/>
                  <w:divBdr>
                    <w:top w:val="none" w:sz="0" w:space="0" w:color="auto"/>
                    <w:left w:val="none" w:sz="0" w:space="0" w:color="auto"/>
                    <w:bottom w:val="none" w:sz="0" w:space="0" w:color="auto"/>
                    <w:right w:val="none" w:sz="0" w:space="0" w:color="auto"/>
                  </w:divBdr>
                  <w:divsChild>
                    <w:div w:id="103947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391146">
      <w:bodyDiv w:val="1"/>
      <w:marLeft w:val="0"/>
      <w:marRight w:val="0"/>
      <w:marTop w:val="0"/>
      <w:marBottom w:val="0"/>
      <w:divBdr>
        <w:top w:val="none" w:sz="0" w:space="0" w:color="auto"/>
        <w:left w:val="none" w:sz="0" w:space="0" w:color="auto"/>
        <w:bottom w:val="none" w:sz="0" w:space="0" w:color="auto"/>
        <w:right w:val="none" w:sz="0" w:space="0" w:color="auto"/>
      </w:divBdr>
      <w:divsChild>
        <w:div w:id="570774722">
          <w:marLeft w:val="0"/>
          <w:marRight w:val="0"/>
          <w:marTop w:val="0"/>
          <w:marBottom w:val="0"/>
          <w:divBdr>
            <w:top w:val="none" w:sz="0" w:space="0" w:color="auto"/>
            <w:left w:val="none" w:sz="0" w:space="0" w:color="auto"/>
            <w:bottom w:val="none" w:sz="0" w:space="0" w:color="auto"/>
            <w:right w:val="none" w:sz="0" w:space="0" w:color="auto"/>
          </w:divBdr>
          <w:divsChild>
            <w:div w:id="1738164874">
              <w:marLeft w:val="0"/>
              <w:marRight w:val="0"/>
              <w:marTop w:val="0"/>
              <w:marBottom w:val="0"/>
              <w:divBdr>
                <w:top w:val="none" w:sz="0" w:space="0" w:color="auto"/>
                <w:left w:val="none" w:sz="0" w:space="0" w:color="auto"/>
                <w:bottom w:val="none" w:sz="0" w:space="0" w:color="auto"/>
                <w:right w:val="none" w:sz="0" w:space="0" w:color="auto"/>
              </w:divBdr>
              <w:divsChild>
                <w:div w:id="118443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883325">
      <w:bodyDiv w:val="1"/>
      <w:marLeft w:val="0"/>
      <w:marRight w:val="0"/>
      <w:marTop w:val="0"/>
      <w:marBottom w:val="0"/>
      <w:divBdr>
        <w:top w:val="none" w:sz="0" w:space="0" w:color="auto"/>
        <w:left w:val="none" w:sz="0" w:space="0" w:color="auto"/>
        <w:bottom w:val="none" w:sz="0" w:space="0" w:color="auto"/>
        <w:right w:val="none" w:sz="0" w:space="0" w:color="auto"/>
      </w:divBdr>
      <w:divsChild>
        <w:div w:id="1406105045">
          <w:marLeft w:val="0"/>
          <w:marRight w:val="0"/>
          <w:marTop w:val="0"/>
          <w:marBottom w:val="0"/>
          <w:divBdr>
            <w:top w:val="none" w:sz="0" w:space="0" w:color="auto"/>
            <w:left w:val="none" w:sz="0" w:space="0" w:color="auto"/>
            <w:bottom w:val="none" w:sz="0" w:space="0" w:color="auto"/>
            <w:right w:val="none" w:sz="0" w:space="0" w:color="auto"/>
          </w:divBdr>
          <w:divsChild>
            <w:div w:id="67955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641528">
      <w:bodyDiv w:val="1"/>
      <w:marLeft w:val="0"/>
      <w:marRight w:val="0"/>
      <w:marTop w:val="0"/>
      <w:marBottom w:val="0"/>
      <w:divBdr>
        <w:top w:val="none" w:sz="0" w:space="0" w:color="auto"/>
        <w:left w:val="none" w:sz="0" w:space="0" w:color="auto"/>
        <w:bottom w:val="none" w:sz="0" w:space="0" w:color="auto"/>
        <w:right w:val="none" w:sz="0" w:space="0" w:color="auto"/>
      </w:divBdr>
      <w:divsChild>
        <w:div w:id="2120368761">
          <w:marLeft w:val="0"/>
          <w:marRight w:val="0"/>
          <w:marTop w:val="0"/>
          <w:marBottom w:val="0"/>
          <w:divBdr>
            <w:top w:val="none" w:sz="0" w:space="0" w:color="auto"/>
            <w:left w:val="none" w:sz="0" w:space="0" w:color="auto"/>
            <w:bottom w:val="none" w:sz="0" w:space="0" w:color="auto"/>
            <w:right w:val="none" w:sz="0" w:space="0" w:color="auto"/>
          </w:divBdr>
          <w:divsChild>
            <w:div w:id="804464552">
              <w:marLeft w:val="0"/>
              <w:marRight w:val="0"/>
              <w:marTop w:val="0"/>
              <w:marBottom w:val="0"/>
              <w:divBdr>
                <w:top w:val="none" w:sz="0" w:space="0" w:color="auto"/>
                <w:left w:val="none" w:sz="0" w:space="0" w:color="auto"/>
                <w:bottom w:val="none" w:sz="0" w:space="0" w:color="auto"/>
                <w:right w:val="none" w:sz="0" w:space="0" w:color="auto"/>
              </w:divBdr>
              <w:divsChild>
                <w:div w:id="1447191190">
                  <w:marLeft w:val="0"/>
                  <w:marRight w:val="0"/>
                  <w:marTop w:val="0"/>
                  <w:marBottom w:val="0"/>
                  <w:divBdr>
                    <w:top w:val="none" w:sz="0" w:space="0" w:color="auto"/>
                    <w:left w:val="none" w:sz="0" w:space="0" w:color="auto"/>
                    <w:bottom w:val="none" w:sz="0" w:space="0" w:color="auto"/>
                    <w:right w:val="none" w:sz="0" w:space="0" w:color="auto"/>
                  </w:divBdr>
                  <w:divsChild>
                    <w:div w:id="47942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054675">
      <w:bodyDiv w:val="1"/>
      <w:marLeft w:val="0"/>
      <w:marRight w:val="0"/>
      <w:marTop w:val="0"/>
      <w:marBottom w:val="0"/>
      <w:divBdr>
        <w:top w:val="none" w:sz="0" w:space="0" w:color="auto"/>
        <w:left w:val="none" w:sz="0" w:space="0" w:color="auto"/>
        <w:bottom w:val="none" w:sz="0" w:space="0" w:color="auto"/>
        <w:right w:val="none" w:sz="0" w:space="0" w:color="auto"/>
      </w:divBdr>
    </w:div>
    <w:div w:id="749548403">
      <w:bodyDiv w:val="1"/>
      <w:marLeft w:val="0"/>
      <w:marRight w:val="0"/>
      <w:marTop w:val="0"/>
      <w:marBottom w:val="0"/>
      <w:divBdr>
        <w:top w:val="none" w:sz="0" w:space="0" w:color="auto"/>
        <w:left w:val="none" w:sz="0" w:space="0" w:color="auto"/>
        <w:bottom w:val="none" w:sz="0" w:space="0" w:color="auto"/>
        <w:right w:val="none" w:sz="0" w:space="0" w:color="auto"/>
      </w:divBdr>
    </w:div>
    <w:div w:id="765075089">
      <w:bodyDiv w:val="1"/>
      <w:marLeft w:val="0"/>
      <w:marRight w:val="0"/>
      <w:marTop w:val="0"/>
      <w:marBottom w:val="0"/>
      <w:divBdr>
        <w:top w:val="none" w:sz="0" w:space="0" w:color="auto"/>
        <w:left w:val="none" w:sz="0" w:space="0" w:color="auto"/>
        <w:bottom w:val="none" w:sz="0" w:space="0" w:color="auto"/>
        <w:right w:val="none" w:sz="0" w:space="0" w:color="auto"/>
      </w:divBdr>
      <w:divsChild>
        <w:div w:id="433552544">
          <w:marLeft w:val="0"/>
          <w:marRight w:val="0"/>
          <w:marTop w:val="0"/>
          <w:marBottom w:val="0"/>
          <w:divBdr>
            <w:top w:val="none" w:sz="0" w:space="0" w:color="auto"/>
            <w:left w:val="none" w:sz="0" w:space="0" w:color="auto"/>
            <w:bottom w:val="none" w:sz="0" w:space="0" w:color="auto"/>
            <w:right w:val="none" w:sz="0" w:space="0" w:color="auto"/>
          </w:divBdr>
          <w:divsChild>
            <w:div w:id="703555803">
              <w:marLeft w:val="0"/>
              <w:marRight w:val="0"/>
              <w:marTop w:val="0"/>
              <w:marBottom w:val="0"/>
              <w:divBdr>
                <w:top w:val="none" w:sz="0" w:space="0" w:color="auto"/>
                <w:left w:val="none" w:sz="0" w:space="0" w:color="auto"/>
                <w:bottom w:val="none" w:sz="0" w:space="0" w:color="auto"/>
                <w:right w:val="none" w:sz="0" w:space="0" w:color="auto"/>
              </w:divBdr>
            </w:div>
            <w:div w:id="83646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585239">
      <w:bodyDiv w:val="1"/>
      <w:marLeft w:val="0"/>
      <w:marRight w:val="0"/>
      <w:marTop w:val="0"/>
      <w:marBottom w:val="0"/>
      <w:divBdr>
        <w:top w:val="none" w:sz="0" w:space="0" w:color="auto"/>
        <w:left w:val="none" w:sz="0" w:space="0" w:color="auto"/>
        <w:bottom w:val="none" w:sz="0" w:space="0" w:color="auto"/>
        <w:right w:val="none" w:sz="0" w:space="0" w:color="auto"/>
      </w:divBdr>
    </w:div>
    <w:div w:id="779834586">
      <w:bodyDiv w:val="1"/>
      <w:marLeft w:val="0"/>
      <w:marRight w:val="0"/>
      <w:marTop w:val="0"/>
      <w:marBottom w:val="0"/>
      <w:divBdr>
        <w:top w:val="none" w:sz="0" w:space="0" w:color="auto"/>
        <w:left w:val="none" w:sz="0" w:space="0" w:color="auto"/>
        <w:bottom w:val="none" w:sz="0" w:space="0" w:color="auto"/>
        <w:right w:val="none" w:sz="0" w:space="0" w:color="auto"/>
      </w:divBdr>
      <w:divsChild>
        <w:div w:id="413286797">
          <w:marLeft w:val="0"/>
          <w:marRight w:val="0"/>
          <w:marTop w:val="0"/>
          <w:marBottom w:val="0"/>
          <w:divBdr>
            <w:top w:val="none" w:sz="0" w:space="0" w:color="auto"/>
            <w:left w:val="none" w:sz="0" w:space="0" w:color="auto"/>
            <w:bottom w:val="none" w:sz="0" w:space="0" w:color="auto"/>
            <w:right w:val="none" w:sz="0" w:space="0" w:color="auto"/>
          </w:divBdr>
          <w:divsChild>
            <w:div w:id="1573463964">
              <w:marLeft w:val="0"/>
              <w:marRight w:val="0"/>
              <w:marTop w:val="0"/>
              <w:marBottom w:val="0"/>
              <w:divBdr>
                <w:top w:val="none" w:sz="0" w:space="0" w:color="auto"/>
                <w:left w:val="none" w:sz="0" w:space="0" w:color="auto"/>
                <w:bottom w:val="none" w:sz="0" w:space="0" w:color="auto"/>
                <w:right w:val="none" w:sz="0" w:space="0" w:color="auto"/>
              </w:divBdr>
              <w:divsChild>
                <w:div w:id="1116559051">
                  <w:marLeft w:val="0"/>
                  <w:marRight w:val="0"/>
                  <w:marTop w:val="0"/>
                  <w:marBottom w:val="0"/>
                  <w:divBdr>
                    <w:top w:val="none" w:sz="0" w:space="0" w:color="auto"/>
                    <w:left w:val="none" w:sz="0" w:space="0" w:color="auto"/>
                    <w:bottom w:val="none" w:sz="0" w:space="0" w:color="auto"/>
                    <w:right w:val="none" w:sz="0" w:space="0" w:color="auto"/>
                  </w:divBdr>
                </w:div>
              </w:divsChild>
            </w:div>
            <w:div w:id="1314220183">
              <w:marLeft w:val="0"/>
              <w:marRight w:val="0"/>
              <w:marTop w:val="0"/>
              <w:marBottom w:val="0"/>
              <w:divBdr>
                <w:top w:val="none" w:sz="0" w:space="0" w:color="auto"/>
                <w:left w:val="none" w:sz="0" w:space="0" w:color="auto"/>
                <w:bottom w:val="none" w:sz="0" w:space="0" w:color="auto"/>
                <w:right w:val="none" w:sz="0" w:space="0" w:color="auto"/>
              </w:divBdr>
              <w:divsChild>
                <w:div w:id="82779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833744">
          <w:marLeft w:val="0"/>
          <w:marRight w:val="0"/>
          <w:marTop w:val="0"/>
          <w:marBottom w:val="0"/>
          <w:divBdr>
            <w:top w:val="none" w:sz="0" w:space="0" w:color="auto"/>
            <w:left w:val="none" w:sz="0" w:space="0" w:color="auto"/>
            <w:bottom w:val="none" w:sz="0" w:space="0" w:color="auto"/>
            <w:right w:val="none" w:sz="0" w:space="0" w:color="auto"/>
          </w:divBdr>
          <w:divsChild>
            <w:div w:id="37710474">
              <w:marLeft w:val="0"/>
              <w:marRight w:val="0"/>
              <w:marTop w:val="0"/>
              <w:marBottom w:val="0"/>
              <w:divBdr>
                <w:top w:val="none" w:sz="0" w:space="0" w:color="auto"/>
                <w:left w:val="none" w:sz="0" w:space="0" w:color="auto"/>
                <w:bottom w:val="none" w:sz="0" w:space="0" w:color="auto"/>
                <w:right w:val="none" w:sz="0" w:space="0" w:color="auto"/>
              </w:divBdr>
              <w:divsChild>
                <w:div w:id="178592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081989">
      <w:bodyDiv w:val="1"/>
      <w:marLeft w:val="0"/>
      <w:marRight w:val="0"/>
      <w:marTop w:val="0"/>
      <w:marBottom w:val="0"/>
      <w:divBdr>
        <w:top w:val="none" w:sz="0" w:space="0" w:color="auto"/>
        <w:left w:val="none" w:sz="0" w:space="0" w:color="auto"/>
        <w:bottom w:val="none" w:sz="0" w:space="0" w:color="auto"/>
        <w:right w:val="none" w:sz="0" w:space="0" w:color="auto"/>
      </w:divBdr>
      <w:divsChild>
        <w:div w:id="1173882268">
          <w:marLeft w:val="0"/>
          <w:marRight w:val="0"/>
          <w:marTop w:val="0"/>
          <w:marBottom w:val="0"/>
          <w:divBdr>
            <w:top w:val="none" w:sz="0" w:space="0" w:color="auto"/>
            <w:left w:val="none" w:sz="0" w:space="0" w:color="auto"/>
            <w:bottom w:val="none" w:sz="0" w:space="0" w:color="auto"/>
            <w:right w:val="none" w:sz="0" w:space="0" w:color="auto"/>
          </w:divBdr>
          <w:divsChild>
            <w:div w:id="1642081235">
              <w:marLeft w:val="0"/>
              <w:marRight w:val="0"/>
              <w:marTop w:val="0"/>
              <w:marBottom w:val="0"/>
              <w:divBdr>
                <w:top w:val="none" w:sz="0" w:space="0" w:color="auto"/>
                <w:left w:val="none" w:sz="0" w:space="0" w:color="auto"/>
                <w:bottom w:val="none" w:sz="0" w:space="0" w:color="auto"/>
                <w:right w:val="none" w:sz="0" w:space="0" w:color="auto"/>
              </w:divBdr>
              <w:divsChild>
                <w:div w:id="167491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506188">
      <w:bodyDiv w:val="1"/>
      <w:marLeft w:val="0"/>
      <w:marRight w:val="0"/>
      <w:marTop w:val="0"/>
      <w:marBottom w:val="0"/>
      <w:divBdr>
        <w:top w:val="none" w:sz="0" w:space="0" w:color="auto"/>
        <w:left w:val="none" w:sz="0" w:space="0" w:color="auto"/>
        <w:bottom w:val="none" w:sz="0" w:space="0" w:color="auto"/>
        <w:right w:val="none" w:sz="0" w:space="0" w:color="auto"/>
      </w:divBdr>
      <w:divsChild>
        <w:div w:id="1750034023">
          <w:marLeft w:val="0"/>
          <w:marRight w:val="0"/>
          <w:marTop w:val="0"/>
          <w:marBottom w:val="0"/>
          <w:divBdr>
            <w:top w:val="none" w:sz="0" w:space="0" w:color="auto"/>
            <w:left w:val="none" w:sz="0" w:space="0" w:color="auto"/>
            <w:bottom w:val="none" w:sz="0" w:space="0" w:color="auto"/>
            <w:right w:val="none" w:sz="0" w:space="0" w:color="auto"/>
          </w:divBdr>
          <w:divsChild>
            <w:div w:id="723988299">
              <w:marLeft w:val="0"/>
              <w:marRight w:val="0"/>
              <w:marTop w:val="0"/>
              <w:marBottom w:val="0"/>
              <w:divBdr>
                <w:top w:val="none" w:sz="0" w:space="0" w:color="auto"/>
                <w:left w:val="none" w:sz="0" w:space="0" w:color="auto"/>
                <w:bottom w:val="none" w:sz="0" w:space="0" w:color="auto"/>
                <w:right w:val="none" w:sz="0" w:space="0" w:color="auto"/>
              </w:divBdr>
              <w:divsChild>
                <w:div w:id="688263417">
                  <w:marLeft w:val="0"/>
                  <w:marRight w:val="0"/>
                  <w:marTop w:val="0"/>
                  <w:marBottom w:val="0"/>
                  <w:divBdr>
                    <w:top w:val="none" w:sz="0" w:space="0" w:color="auto"/>
                    <w:left w:val="none" w:sz="0" w:space="0" w:color="auto"/>
                    <w:bottom w:val="none" w:sz="0" w:space="0" w:color="auto"/>
                    <w:right w:val="none" w:sz="0" w:space="0" w:color="auto"/>
                  </w:divBdr>
                  <w:divsChild>
                    <w:div w:id="1465004143">
                      <w:marLeft w:val="0"/>
                      <w:marRight w:val="0"/>
                      <w:marTop w:val="0"/>
                      <w:marBottom w:val="0"/>
                      <w:divBdr>
                        <w:top w:val="none" w:sz="0" w:space="0" w:color="auto"/>
                        <w:left w:val="none" w:sz="0" w:space="0" w:color="auto"/>
                        <w:bottom w:val="none" w:sz="0" w:space="0" w:color="auto"/>
                        <w:right w:val="none" w:sz="0" w:space="0" w:color="auto"/>
                      </w:divBdr>
                      <w:divsChild>
                        <w:div w:id="703407649">
                          <w:marLeft w:val="0"/>
                          <w:marRight w:val="0"/>
                          <w:marTop w:val="0"/>
                          <w:marBottom w:val="0"/>
                          <w:divBdr>
                            <w:top w:val="none" w:sz="0" w:space="0" w:color="auto"/>
                            <w:left w:val="none" w:sz="0" w:space="0" w:color="auto"/>
                            <w:bottom w:val="none" w:sz="0" w:space="0" w:color="auto"/>
                            <w:right w:val="none" w:sz="0" w:space="0" w:color="auto"/>
                          </w:divBdr>
                          <w:divsChild>
                            <w:div w:id="102321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5173347">
      <w:bodyDiv w:val="1"/>
      <w:marLeft w:val="0"/>
      <w:marRight w:val="0"/>
      <w:marTop w:val="0"/>
      <w:marBottom w:val="0"/>
      <w:divBdr>
        <w:top w:val="none" w:sz="0" w:space="0" w:color="auto"/>
        <w:left w:val="none" w:sz="0" w:space="0" w:color="auto"/>
        <w:bottom w:val="none" w:sz="0" w:space="0" w:color="auto"/>
        <w:right w:val="none" w:sz="0" w:space="0" w:color="auto"/>
      </w:divBdr>
    </w:div>
    <w:div w:id="847208543">
      <w:bodyDiv w:val="1"/>
      <w:marLeft w:val="0"/>
      <w:marRight w:val="0"/>
      <w:marTop w:val="0"/>
      <w:marBottom w:val="0"/>
      <w:divBdr>
        <w:top w:val="none" w:sz="0" w:space="0" w:color="auto"/>
        <w:left w:val="none" w:sz="0" w:space="0" w:color="auto"/>
        <w:bottom w:val="none" w:sz="0" w:space="0" w:color="auto"/>
        <w:right w:val="none" w:sz="0" w:space="0" w:color="auto"/>
      </w:divBdr>
    </w:div>
    <w:div w:id="874775937">
      <w:bodyDiv w:val="1"/>
      <w:marLeft w:val="0"/>
      <w:marRight w:val="0"/>
      <w:marTop w:val="0"/>
      <w:marBottom w:val="0"/>
      <w:divBdr>
        <w:top w:val="none" w:sz="0" w:space="0" w:color="auto"/>
        <w:left w:val="none" w:sz="0" w:space="0" w:color="auto"/>
        <w:bottom w:val="none" w:sz="0" w:space="0" w:color="auto"/>
        <w:right w:val="none" w:sz="0" w:space="0" w:color="auto"/>
      </w:divBdr>
    </w:div>
    <w:div w:id="882522119">
      <w:bodyDiv w:val="1"/>
      <w:marLeft w:val="0"/>
      <w:marRight w:val="0"/>
      <w:marTop w:val="0"/>
      <w:marBottom w:val="0"/>
      <w:divBdr>
        <w:top w:val="none" w:sz="0" w:space="0" w:color="auto"/>
        <w:left w:val="none" w:sz="0" w:space="0" w:color="auto"/>
        <w:bottom w:val="none" w:sz="0" w:space="0" w:color="auto"/>
        <w:right w:val="none" w:sz="0" w:space="0" w:color="auto"/>
      </w:divBdr>
    </w:div>
    <w:div w:id="893351868">
      <w:bodyDiv w:val="1"/>
      <w:marLeft w:val="0"/>
      <w:marRight w:val="0"/>
      <w:marTop w:val="0"/>
      <w:marBottom w:val="0"/>
      <w:divBdr>
        <w:top w:val="none" w:sz="0" w:space="0" w:color="auto"/>
        <w:left w:val="none" w:sz="0" w:space="0" w:color="auto"/>
        <w:bottom w:val="none" w:sz="0" w:space="0" w:color="auto"/>
        <w:right w:val="none" w:sz="0" w:space="0" w:color="auto"/>
      </w:divBdr>
    </w:div>
    <w:div w:id="895973135">
      <w:bodyDiv w:val="1"/>
      <w:marLeft w:val="0"/>
      <w:marRight w:val="0"/>
      <w:marTop w:val="0"/>
      <w:marBottom w:val="0"/>
      <w:divBdr>
        <w:top w:val="none" w:sz="0" w:space="0" w:color="auto"/>
        <w:left w:val="none" w:sz="0" w:space="0" w:color="auto"/>
        <w:bottom w:val="none" w:sz="0" w:space="0" w:color="auto"/>
        <w:right w:val="none" w:sz="0" w:space="0" w:color="auto"/>
      </w:divBdr>
      <w:divsChild>
        <w:div w:id="1968730842">
          <w:marLeft w:val="0"/>
          <w:marRight w:val="0"/>
          <w:marTop w:val="0"/>
          <w:marBottom w:val="0"/>
          <w:divBdr>
            <w:top w:val="none" w:sz="0" w:space="0" w:color="auto"/>
            <w:left w:val="none" w:sz="0" w:space="0" w:color="auto"/>
            <w:bottom w:val="none" w:sz="0" w:space="0" w:color="auto"/>
            <w:right w:val="none" w:sz="0" w:space="0" w:color="auto"/>
          </w:divBdr>
          <w:divsChild>
            <w:div w:id="849873286">
              <w:marLeft w:val="0"/>
              <w:marRight w:val="0"/>
              <w:marTop w:val="0"/>
              <w:marBottom w:val="0"/>
              <w:divBdr>
                <w:top w:val="none" w:sz="0" w:space="0" w:color="auto"/>
                <w:left w:val="none" w:sz="0" w:space="0" w:color="auto"/>
                <w:bottom w:val="none" w:sz="0" w:space="0" w:color="auto"/>
                <w:right w:val="none" w:sz="0" w:space="0" w:color="auto"/>
              </w:divBdr>
              <w:divsChild>
                <w:div w:id="2076001716">
                  <w:marLeft w:val="0"/>
                  <w:marRight w:val="0"/>
                  <w:marTop w:val="0"/>
                  <w:marBottom w:val="0"/>
                  <w:divBdr>
                    <w:top w:val="none" w:sz="0" w:space="0" w:color="auto"/>
                    <w:left w:val="none" w:sz="0" w:space="0" w:color="auto"/>
                    <w:bottom w:val="none" w:sz="0" w:space="0" w:color="auto"/>
                    <w:right w:val="none" w:sz="0" w:space="0" w:color="auto"/>
                  </w:divBdr>
                  <w:divsChild>
                    <w:div w:id="1160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110227">
      <w:bodyDiv w:val="1"/>
      <w:marLeft w:val="0"/>
      <w:marRight w:val="0"/>
      <w:marTop w:val="0"/>
      <w:marBottom w:val="0"/>
      <w:divBdr>
        <w:top w:val="none" w:sz="0" w:space="0" w:color="auto"/>
        <w:left w:val="none" w:sz="0" w:space="0" w:color="auto"/>
        <w:bottom w:val="none" w:sz="0" w:space="0" w:color="auto"/>
        <w:right w:val="none" w:sz="0" w:space="0" w:color="auto"/>
      </w:divBdr>
    </w:div>
    <w:div w:id="1034883800">
      <w:bodyDiv w:val="1"/>
      <w:marLeft w:val="0"/>
      <w:marRight w:val="0"/>
      <w:marTop w:val="0"/>
      <w:marBottom w:val="0"/>
      <w:divBdr>
        <w:top w:val="none" w:sz="0" w:space="0" w:color="auto"/>
        <w:left w:val="none" w:sz="0" w:space="0" w:color="auto"/>
        <w:bottom w:val="none" w:sz="0" w:space="0" w:color="auto"/>
        <w:right w:val="none" w:sz="0" w:space="0" w:color="auto"/>
      </w:divBdr>
      <w:divsChild>
        <w:div w:id="1799257332">
          <w:marLeft w:val="0"/>
          <w:marRight w:val="0"/>
          <w:marTop w:val="0"/>
          <w:marBottom w:val="0"/>
          <w:divBdr>
            <w:top w:val="none" w:sz="0" w:space="0" w:color="auto"/>
            <w:left w:val="none" w:sz="0" w:space="0" w:color="auto"/>
            <w:bottom w:val="none" w:sz="0" w:space="0" w:color="auto"/>
            <w:right w:val="none" w:sz="0" w:space="0" w:color="auto"/>
          </w:divBdr>
          <w:divsChild>
            <w:div w:id="87191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617174">
      <w:bodyDiv w:val="1"/>
      <w:marLeft w:val="0"/>
      <w:marRight w:val="0"/>
      <w:marTop w:val="0"/>
      <w:marBottom w:val="0"/>
      <w:divBdr>
        <w:top w:val="none" w:sz="0" w:space="0" w:color="auto"/>
        <w:left w:val="none" w:sz="0" w:space="0" w:color="auto"/>
        <w:bottom w:val="none" w:sz="0" w:space="0" w:color="auto"/>
        <w:right w:val="none" w:sz="0" w:space="0" w:color="auto"/>
      </w:divBdr>
    </w:div>
    <w:div w:id="1072850550">
      <w:bodyDiv w:val="1"/>
      <w:marLeft w:val="0"/>
      <w:marRight w:val="0"/>
      <w:marTop w:val="0"/>
      <w:marBottom w:val="0"/>
      <w:divBdr>
        <w:top w:val="none" w:sz="0" w:space="0" w:color="auto"/>
        <w:left w:val="none" w:sz="0" w:space="0" w:color="auto"/>
        <w:bottom w:val="none" w:sz="0" w:space="0" w:color="auto"/>
        <w:right w:val="none" w:sz="0" w:space="0" w:color="auto"/>
      </w:divBdr>
      <w:divsChild>
        <w:div w:id="1340233859">
          <w:marLeft w:val="0"/>
          <w:marRight w:val="0"/>
          <w:marTop w:val="0"/>
          <w:marBottom w:val="0"/>
          <w:divBdr>
            <w:top w:val="none" w:sz="0" w:space="0" w:color="auto"/>
            <w:left w:val="none" w:sz="0" w:space="0" w:color="auto"/>
            <w:bottom w:val="none" w:sz="0" w:space="0" w:color="auto"/>
            <w:right w:val="none" w:sz="0" w:space="0" w:color="auto"/>
          </w:divBdr>
          <w:divsChild>
            <w:div w:id="435441995">
              <w:marLeft w:val="0"/>
              <w:marRight w:val="0"/>
              <w:marTop w:val="0"/>
              <w:marBottom w:val="0"/>
              <w:divBdr>
                <w:top w:val="none" w:sz="0" w:space="0" w:color="auto"/>
                <w:left w:val="none" w:sz="0" w:space="0" w:color="auto"/>
                <w:bottom w:val="none" w:sz="0" w:space="0" w:color="auto"/>
                <w:right w:val="none" w:sz="0" w:space="0" w:color="auto"/>
              </w:divBdr>
              <w:divsChild>
                <w:div w:id="166516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71765">
      <w:bodyDiv w:val="1"/>
      <w:marLeft w:val="0"/>
      <w:marRight w:val="0"/>
      <w:marTop w:val="0"/>
      <w:marBottom w:val="0"/>
      <w:divBdr>
        <w:top w:val="none" w:sz="0" w:space="0" w:color="auto"/>
        <w:left w:val="none" w:sz="0" w:space="0" w:color="auto"/>
        <w:bottom w:val="none" w:sz="0" w:space="0" w:color="auto"/>
        <w:right w:val="none" w:sz="0" w:space="0" w:color="auto"/>
      </w:divBdr>
      <w:divsChild>
        <w:div w:id="193009180">
          <w:marLeft w:val="0"/>
          <w:marRight w:val="0"/>
          <w:marTop w:val="0"/>
          <w:marBottom w:val="0"/>
          <w:divBdr>
            <w:top w:val="none" w:sz="0" w:space="0" w:color="auto"/>
            <w:left w:val="none" w:sz="0" w:space="0" w:color="auto"/>
            <w:bottom w:val="none" w:sz="0" w:space="0" w:color="auto"/>
            <w:right w:val="none" w:sz="0" w:space="0" w:color="auto"/>
          </w:divBdr>
          <w:divsChild>
            <w:div w:id="150561285">
              <w:marLeft w:val="0"/>
              <w:marRight w:val="0"/>
              <w:marTop w:val="0"/>
              <w:marBottom w:val="0"/>
              <w:divBdr>
                <w:top w:val="none" w:sz="0" w:space="0" w:color="auto"/>
                <w:left w:val="none" w:sz="0" w:space="0" w:color="auto"/>
                <w:bottom w:val="none" w:sz="0" w:space="0" w:color="auto"/>
                <w:right w:val="none" w:sz="0" w:space="0" w:color="auto"/>
              </w:divBdr>
              <w:divsChild>
                <w:div w:id="880441990">
                  <w:marLeft w:val="0"/>
                  <w:marRight w:val="0"/>
                  <w:marTop w:val="0"/>
                  <w:marBottom w:val="0"/>
                  <w:divBdr>
                    <w:top w:val="none" w:sz="0" w:space="0" w:color="auto"/>
                    <w:left w:val="none" w:sz="0" w:space="0" w:color="auto"/>
                    <w:bottom w:val="none" w:sz="0" w:space="0" w:color="auto"/>
                    <w:right w:val="none" w:sz="0" w:space="0" w:color="auto"/>
                  </w:divBdr>
                  <w:divsChild>
                    <w:div w:id="132500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472361">
      <w:bodyDiv w:val="1"/>
      <w:marLeft w:val="0"/>
      <w:marRight w:val="0"/>
      <w:marTop w:val="0"/>
      <w:marBottom w:val="0"/>
      <w:divBdr>
        <w:top w:val="none" w:sz="0" w:space="0" w:color="auto"/>
        <w:left w:val="none" w:sz="0" w:space="0" w:color="auto"/>
        <w:bottom w:val="none" w:sz="0" w:space="0" w:color="auto"/>
        <w:right w:val="none" w:sz="0" w:space="0" w:color="auto"/>
      </w:divBdr>
      <w:divsChild>
        <w:div w:id="1024092750">
          <w:marLeft w:val="0"/>
          <w:marRight w:val="0"/>
          <w:marTop w:val="0"/>
          <w:marBottom w:val="0"/>
          <w:divBdr>
            <w:top w:val="none" w:sz="0" w:space="0" w:color="auto"/>
            <w:left w:val="none" w:sz="0" w:space="0" w:color="auto"/>
            <w:bottom w:val="none" w:sz="0" w:space="0" w:color="auto"/>
            <w:right w:val="none" w:sz="0" w:space="0" w:color="auto"/>
          </w:divBdr>
          <w:divsChild>
            <w:div w:id="2106418391">
              <w:marLeft w:val="0"/>
              <w:marRight w:val="0"/>
              <w:marTop w:val="0"/>
              <w:marBottom w:val="0"/>
              <w:divBdr>
                <w:top w:val="none" w:sz="0" w:space="0" w:color="auto"/>
                <w:left w:val="none" w:sz="0" w:space="0" w:color="auto"/>
                <w:bottom w:val="none" w:sz="0" w:space="0" w:color="auto"/>
                <w:right w:val="none" w:sz="0" w:space="0" w:color="auto"/>
              </w:divBdr>
              <w:divsChild>
                <w:div w:id="1444572838">
                  <w:marLeft w:val="0"/>
                  <w:marRight w:val="0"/>
                  <w:marTop w:val="0"/>
                  <w:marBottom w:val="0"/>
                  <w:divBdr>
                    <w:top w:val="none" w:sz="0" w:space="0" w:color="auto"/>
                    <w:left w:val="none" w:sz="0" w:space="0" w:color="auto"/>
                    <w:bottom w:val="none" w:sz="0" w:space="0" w:color="auto"/>
                    <w:right w:val="none" w:sz="0" w:space="0" w:color="auto"/>
                  </w:divBdr>
                  <w:divsChild>
                    <w:div w:id="24059274">
                      <w:marLeft w:val="0"/>
                      <w:marRight w:val="0"/>
                      <w:marTop w:val="0"/>
                      <w:marBottom w:val="0"/>
                      <w:divBdr>
                        <w:top w:val="none" w:sz="0" w:space="0" w:color="auto"/>
                        <w:left w:val="none" w:sz="0" w:space="0" w:color="auto"/>
                        <w:bottom w:val="none" w:sz="0" w:space="0" w:color="auto"/>
                        <w:right w:val="none" w:sz="0" w:space="0" w:color="auto"/>
                      </w:divBdr>
                      <w:divsChild>
                        <w:div w:id="2070764130">
                          <w:marLeft w:val="0"/>
                          <w:marRight w:val="0"/>
                          <w:marTop w:val="0"/>
                          <w:marBottom w:val="0"/>
                          <w:divBdr>
                            <w:top w:val="none" w:sz="0" w:space="0" w:color="auto"/>
                            <w:left w:val="none" w:sz="0" w:space="0" w:color="auto"/>
                            <w:bottom w:val="none" w:sz="0" w:space="0" w:color="auto"/>
                            <w:right w:val="none" w:sz="0" w:space="0" w:color="auto"/>
                          </w:divBdr>
                          <w:divsChild>
                            <w:div w:id="62177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569123">
      <w:bodyDiv w:val="1"/>
      <w:marLeft w:val="0"/>
      <w:marRight w:val="0"/>
      <w:marTop w:val="0"/>
      <w:marBottom w:val="0"/>
      <w:divBdr>
        <w:top w:val="none" w:sz="0" w:space="0" w:color="auto"/>
        <w:left w:val="none" w:sz="0" w:space="0" w:color="auto"/>
        <w:bottom w:val="none" w:sz="0" w:space="0" w:color="auto"/>
        <w:right w:val="none" w:sz="0" w:space="0" w:color="auto"/>
      </w:divBdr>
      <w:divsChild>
        <w:div w:id="1125274565">
          <w:marLeft w:val="0"/>
          <w:marRight w:val="0"/>
          <w:marTop w:val="0"/>
          <w:marBottom w:val="0"/>
          <w:divBdr>
            <w:top w:val="none" w:sz="0" w:space="0" w:color="auto"/>
            <w:left w:val="none" w:sz="0" w:space="0" w:color="auto"/>
            <w:bottom w:val="none" w:sz="0" w:space="0" w:color="auto"/>
            <w:right w:val="none" w:sz="0" w:space="0" w:color="auto"/>
          </w:divBdr>
          <w:divsChild>
            <w:div w:id="1064915785">
              <w:marLeft w:val="0"/>
              <w:marRight w:val="0"/>
              <w:marTop w:val="0"/>
              <w:marBottom w:val="0"/>
              <w:divBdr>
                <w:top w:val="none" w:sz="0" w:space="0" w:color="auto"/>
                <w:left w:val="none" w:sz="0" w:space="0" w:color="auto"/>
                <w:bottom w:val="none" w:sz="0" w:space="0" w:color="auto"/>
                <w:right w:val="none" w:sz="0" w:space="0" w:color="auto"/>
              </w:divBdr>
              <w:divsChild>
                <w:div w:id="1917284518">
                  <w:marLeft w:val="0"/>
                  <w:marRight w:val="0"/>
                  <w:marTop w:val="0"/>
                  <w:marBottom w:val="0"/>
                  <w:divBdr>
                    <w:top w:val="none" w:sz="0" w:space="0" w:color="auto"/>
                    <w:left w:val="none" w:sz="0" w:space="0" w:color="auto"/>
                    <w:bottom w:val="none" w:sz="0" w:space="0" w:color="auto"/>
                    <w:right w:val="none" w:sz="0" w:space="0" w:color="auto"/>
                  </w:divBdr>
                  <w:divsChild>
                    <w:div w:id="1917322697">
                      <w:marLeft w:val="0"/>
                      <w:marRight w:val="0"/>
                      <w:marTop w:val="0"/>
                      <w:marBottom w:val="0"/>
                      <w:divBdr>
                        <w:top w:val="none" w:sz="0" w:space="0" w:color="auto"/>
                        <w:left w:val="none" w:sz="0" w:space="0" w:color="auto"/>
                        <w:bottom w:val="none" w:sz="0" w:space="0" w:color="auto"/>
                        <w:right w:val="none" w:sz="0" w:space="0" w:color="auto"/>
                      </w:divBdr>
                      <w:divsChild>
                        <w:div w:id="1742023592">
                          <w:marLeft w:val="0"/>
                          <w:marRight w:val="0"/>
                          <w:marTop w:val="0"/>
                          <w:marBottom w:val="0"/>
                          <w:divBdr>
                            <w:top w:val="none" w:sz="0" w:space="0" w:color="auto"/>
                            <w:left w:val="none" w:sz="0" w:space="0" w:color="auto"/>
                            <w:bottom w:val="none" w:sz="0" w:space="0" w:color="auto"/>
                            <w:right w:val="none" w:sz="0" w:space="0" w:color="auto"/>
                          </w:divBdr>
                          <w:divsChild>
                            <w:div w:id="62596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5334649">
      <w:bodyDiv w:val="1"/>
      <w:marLeft w:val="0"/>
      <w:marRight w:val="0"/>
      <w:marTop w:val="0"/>
      <w:marBottom w:val="0"/>
      <w:divBdr>
        <w:top w:val="none" w:sz="0" w:space="0" w:color="auto"/>
        <w:left w:val="none" w:sz="0" w:space="0" w:color="auto"/>
        <w:bottom w:val="none" w:sz="0" w:space="0" w:color="auto"/>
        <w:right w:val="none" w:sz="0" w:space="0" w:color="auto"/>
      </w:divBdr>
      <w:divsChild>
        <w:div w:id="790713218">
          <w:marLeft w:val="0"/>
          <w:marRight w:val="0"/>
          <w:marTop w:val="0"/>
          <w:marBottom w:val="0"/>
          <w:divBdr>
            <w:top w:val="none" w:sz="0" w:space="0" w:color="auto"/>
            <w:left w:val="none" w:sz="0" w:space="0" w:color="auto"/>
            <w:bottom w:val="none" w:sz="0" w:space="0" w:color="auto"/>
            <w:right w:val="none" w:sz="0" w:space="0" w:color="auto"/>
          </w:divBdr>
          <w:divsChild>
            <w:div w:id="2109809451">
              <w:marLeft w:val="0"/>
              <w:marRight w:val="0"/>
              <w:marTop w:val="0"/>
              <w:marBottom w:val="0"/>
              <w:divBdr>
                <w:top w:val="none" w:sz="0" w:space="0" w:color="auto"/>
                <w:left w:val="none" w:sz="0" w:space="0" w:color="auto"/>
                <w:bottom w:val="none" w:sz="0" w:space="0" w:color="auto"/>
                <w:right w:val="none" w:sz="0" w:space="0" w:color="auto"/>
              </w:divBdr>
              <w:divsChild>
                <w:div w:id="1394619572">
                  <w:marLeft w:val="0"/>
                  <w:marRight w:val="0"/>
                  <w:marTop w:val="0"/>
                  <w:marBottom w:val="0"/>
                  <w:divBdr>
                    <w:top w:val="none" w:sz="0" w:space="0" w:color="auto"/>
                    <w:left w:val="none" w:sz="0" w:space="0" w:color="auto"/>
                    <w:bottom w:val="none" w:sz="0" w:space="0" w:color="auto"/>
                    <w:right w:val="none" w:sz="0" w:space="0" w:color="auto"/>
                  </w:divBdr>
                  <w:divsChild>
                    <w:div w:id="19361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3493825">
      <w:bodyDiv w:val="1"/>
      <w:marLeft w:val="0"/>
      <w:marRight w:val="0"/>
      <w:marTop w:val="0"/>
      <w:marBottom w:val="0"/>
      <w:divBdr>
        <w:top w:val="none" w:sz="0" w:space="0" w:color="auto"/>
        <w:left w:val="none" w:sz="0" w:space="0" w:color="auto"/>
        <w:bottom w:val="none" w:sz="0" w:space="0" w:color="auto"/>
        <w:right w:val="none" w:sz="0" w:space="0" w:color="auto"/>
      </w:divBdr>
      <w:divsChild>
        <w:div w:id="120803112">
          <w:marLeft w:val="0"/>
          <w:marRight w:val="0"/>
          <w:marTop w:val="0"/>
          <w:marBottom w:val="0"/>
          <w:divBdr>
            <w:top w:val="none" w:sz="0" w:space="0" w:color="auto"/>
            <w:left w:val="none" w:sz="0" w:space="0" w:color="auto"/>
            <w:bottom w:val="none" w:sz="0" w:space="0" w:color="auto"/>
            <w:right w:val="none" w:sz="0" w:space="0" w:color="auto"/>
          </w:divBdr>
          <w:divsChild>
            <w:div w:id="595598825">
              <w:marLeft w:val="0"/>
              <w:marRight w:val="0"/>
              <w:marTop w:val="0"/>
              <w:marBottom w:val="0"/>
              <w:divBdr>
                <w:top w:val="none" w:sz="0" w:space="0" w:color="auto"/>
                <w:left w:val="none" w:sz="0" w:space="0" w:color="auto"/>
                <w:bottom w:val="none" w:sz="0" w:space="0" w:color="auto"/>
                <w:right w:val="none" w:sz="0" w:space="0" w:color="auto"/>
              </w:divBdr>
              <w:divsChild>
                <w:div w:id="158156058">
                  <w:marLeft w:val="0"/>
                  <w:marRight w:val="0"/>
                  <w:marTop w:val="0"/>
                  <w:marBottom w:val="0"/>
                  <w:divBdr>
                    <w:top w:val="none" w:sz="0" w:space="0" w:color="auto"/>
                    <w:left w:val="none" w:sz="0" w:space="0" w:color="auto"/>
                    <w:bottom w:val="none" w:sz="0" w:space="0" w:color="auto"/>
                    <w:right w:val="none" w:sz="0" w:space="0" w:color="auto"/>
                  </w:divBdr>
                  <w:divsChild>
                    <w:div w:id="143316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854742">
      <w:bodyDiv w:val="1"/>
      <w:marLeft w:val="0"/>
      <w:marRight w:val="0"/>
      <w:marTop w:val="0"/>
      <w:marBottom w:val="0"/>
      <w:divBdr>
        <w:top w:val="none" w:sz="0" w:space="0" w:color="auto"/>
        <w:left w:val="none" w:sz="0" w:space="0" w:color="auto"/>
        <w:bottom w:val="none" w:sz="0" w:space="0" w:color="auto"/>
        <w:right w:val="none" w:sz="0" w:space="0" w:color="auto"/>
      </w:divBdr>
      <w:divsChild>
        <w:div w:id="1352025028">
          <w:marLeft w:val="0"/>
          <w:marRight w:val="0"/>
          <w:marTop w:val="0"/>
          <w:marBottom w:val="0"/>
          <w:divBdr>
            <w:top w:val="none" w:sz="0" w:space="0" w:color="auto"/>
            <w:left w:val="none" w:sz="0" w:space="0" w:color="auto"/>
            <w:bottom w:val="none" w:sz="0" w:space="0" w:color="auto"/>
            <w:right w:val="none" w:sz="0" w:space="0" w:color="auto"/>
          </w:divBdr>
          <w:divsChild>
            <w:div w:id="1922062658">
              <w:marLeft w:val="0"/>
              <w:marRight w:val="0"/>
              <w:marTop w:val="0"/>
              <w:marBottom w:val="0"/>
              <w:divBdr>
                <w:top w:val="none" w:sz="0" w:space="0" w:color="auto"/>
                <w:left w:val="none" w:sz="0" w:space="0" w:color="auto"/>
                <w:bottom w:val="none" w:sz="0" w:space="0" w:color="auto"/>
                <w:right w:val="none" w:sz="0" w:space="0" w:color="auto"/>
              </w:divBdr>
              <w:divsChild>
                <w:div w:id="66220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019853">
      <w:bodyDiv w:val="1"/>
      <w:marLeft w:val="0"/>
      <w:marRight w:val="0"/>
      <w:marTop w:val="0"/>
      <w:marBottom w:val="0"/>
      <w:divBdr>
        <w:top w:val="none" w:sz="0" w:space="0" w:color="auto"/>
        <w:left w:val="none" w:sz="0" w:space="0" w:color="auto"/>
        <w:bottom w:val="none" w:sz="0" w:space="0" w:color="auto"/>
        <w:right w:val="none" w:sz="0" w:space="0" w:color="auto"/>
      </w:divBdr>
      <w:divsChild>
        <w:div w:id="741441490">
          <w:marLeft w:val="0"/>
          <w:marRight w:val="0"/>
          <w:marTop w:val="0"/>
          <w:marBottom w:val="0"/>
          <w:divBdr>
            <w:top w:val="none" w:sz="0" w:space="0" w:color="auto"/>
            <w:left w:val="none" w:sz="0" w:space="0" w:color="auto"/>
            <w:bottom w:val="none" w:sz="0" w:space="0" w:color="auto"/>
            <w:right w:val="none" w:sz="0" w:space="0" w:color="auto"/>
          </w:divBdr>
          <w:divsChild>
            <w:div w:id="948124884">
              <w:marLeft w:val="0"/>
              <w:marRight w:val="0"/>
              <w:marTop w:val="0"/>
              <w:marBottom w:val="0"/>
              <w:divBdr>
                <w:top w:val="none" w:sz="0" w:space="0" w:color="auto"/>
                <w:left w:val="none" w:sz="0" w:space="0" w:color="auto"/>
                <w:bottom w:val="none" w:sz="0" w:space="0" w:color="auto"/>
                <w:right w:val="none" w:sz="0" w:space="0" w:color="auto"/>
              </w:divBdr>
              <w:divsChild>
                <w:div w:id="27223192">
                  <w:marLeft w:val="0"/>
                  <w:marRight w:val="0"/>
                  <w:marTop w:val="0"/>
                  <w:marBottom w:val="0"/>
                  <w:divBdr>
                    <w:top w:val="none" w:sz="0" w:space="0" w:color="auto"/>
                    <w:left w:val="none" w:sz="0" w:space="0" w:color="auto"/>
                    <w:bottom w:val="none" w:sz="0" w:space="0" w:color="auto"/>
                    <w:right w:val="none" w:sz="0" w:space="0" w:color="auto"/>
                  </w:divBdr>
                  <w:divsChild>
                    <w:div w:id="52706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516901">
      <w:bodyDiv w:val="1"/>
      <w:marLeft w:val="0"/>
      <w:marRight w:val="0"/>
      <w:marTop w:val="0"/>
      <w:marBottom w:val="0"/>
      <w:divBdr>
        <w:top w:val="none" w:sz="0" w:space="0" w:color="auto"/>
        <w:left w:val="none" w:sz="0" w:space="0" w:color="auto"/>
        <w:bottom w:val="none" w:sz="0" w:space="0" w:color="auto"/>
        <w:right w:val="none" w:sz="0" w:space="0" w:color="auto"/>
      </w:divBdr>
      <w:divsChild>
        <w:div w:id="6299882">
          <w:marLeft w:val="0"/>
          <w:marRight w:val="0"/>
          <w:marTop w:val="0"/>
          <w:marBottom w:val="0"/>
          <w:divBdr>
            <w:top w:val="none" w:sz="0" w:space="0" w:color="auto"/>
            <w:left w:val="none" w:sz="0" w:space="0" w:color="auto"/>
            <w:bottom w:val="none" w:sz="0" w:space="0" w:color="auto"/>
            <w:right w:val="none" w:sz="0" w:space="0" w:color="auto"/>
          </w:divBdr>
          <w:divsChild>
            <w:div w:id="889996775">
              <w:marLeft w:val="0"/>
              <w:marRight w:val="0"/>
              <w:marTop w:val="0"/>
              <w:marBottom w:val="0"/>
              <w:divBdr>
                <w:top w:val="none" w:sz="0" w:space="0" w:color="auto"/>
                <w:left w:val="none" w:sz="0" w:space="0" w:color="auto"/>
                <w:bottom w:val="none" w:sz="0" w:space="0" w:color="auto"/>
                <w:right w:val="none" w:sz="0" w:space="0" w:color="auto"/>
              </w:divBdr>
              <w:divsChild>
                <w:div w:id="1920551939">
                  <w:marLeft w:val="0"/>
                  <w:marRight w:val="0"/>
                  <w:marTop w:val="0"/>
                  <w:marBottom w:val="0"/>
                  <w:divBdr>
                    <w:top w:val="none" w:sz="0" w:space="0" w:color="auto"/>
                    <w:left w:val="none" w:sz="0" w:space="0" w:color="auto"/>
                    <w:bottom w:val="none" w:sz="0" w:space="0" w:color="auto"/>
                    <w:right w:val="none" w:sz="0" w:space="0" w:color="auto"/>
                  </w:divBdr>
                </w:div>
              </w:divsChild>
            </w:div>
            <w:div w:id="547642692">
              <w:marLeft w:val="0"/>
              <w:marRight w:val="0"/>
              <w:marTop w:val="0"/>
              <w:marBottom w:val="0"/>
              <w:divBdr>
                <w:top w:val="none" w:sz="0" w:space="0" w:color="auto"/>
                <w:left w:val="none" w:sz="0" w:space="0" w:color="auto"/>
                <w:bottom w:val="none" w:sz="0" w:space="0" w:color="auto"/>
                <w:right w:val="none" w:sz="0" w:space="0" w:color="auto"/>
              </w:divBdr>
              <w:divsChild>
                <w:div w:id="111682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77550">
      <w:bodyDiv w:val="1"/>
      <w:marLeft w:val="0"/>
      <w:marRight w:val="0"/>
      <w:marTop w:val="0"/>
      <w:marBottom w:val="0"/>
      <w:divBdr>
        <w:top w:val="none" w:sz="0" w:space="0" w:color="auto"/>
        <w:left w:val="none" w:sz="0" w:space="0" w:color="auto"/>
        <w:bottom w:val="none" w:sz="0" w:space="0" w:color="auto"/>
        <w:right w:val="none" w:sz="0" w:space="0" w:color="auto"/>
      </w:divBdr>
    </w:div>
    <w:div w:id="1429615129">
      <w:bodyDiv w:val="1"/>
      <w:marLeft w:val="0"/>
      <w:marRight w:val="0"/>
      <w:marTop w:val="0"/>
      <w:marBottom w:val="0"/>
      <w:divBdr>
        <w:top w:val="none" w:sz="0" w:space="0" w:color="auto"/>
        <w:left w:val="none" w:sz="0" w:space="0" w:color="auto"/>
        <w:bottom w:val="none" w:sz="0" w:space="0" w:color="auto"/>
        <w:right w:val="none" w:sz="0" w:space="0" w:color="auto"/>
      </w:divBdr>
      <w:divsChild>
        <w:div w:id="445927935">
          <w:marLeft w:val="0"/>
          <w:marRight w:val="0"/>
          <w:marTop w:val="0"/>
          <w:marBottom w:val="0"/>
          <w:divBdr>
            <w:top w:val="none" w:sz="0" w:space="0" w:color="auto"/>
            <w:left w:val="none" w:sz="0" w:space="0" w:color="auto"/>
            <w:bottom w:val="none" w:sz="0" w:space="0" w:color="auto"/>
            <w:right w:val="none" w:sz="0" w:space="0" w:color="auto"/>
          </w:divBdr>
          <w:divsChild>
            <w:div w:id="1608737780">
              <w:marLeft w:val="0"/>
              <w:marRight w:val="0"/>
              <w:marTop w:val="0"/>
              <w:marBottom w:val="0"/>
              <w:divBdr>
                <w:top w:val="none" w:sz="0" w:space="0" w:color="auto"/>
                <w:left w:val="none" w:sz="0" w:space="0" w:color="auto"/>
                <w:bottom w:val="none" w:sz="0" w:space="0" w:color="auto"/>
                <w:right w:val="none" w:sz="0" w:space="0" w:color="auto"/>
              </w:divBdr>
              <w:divsChild>
                <w:div w:id="97297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766359">
      <w:bodyDiv w:val="1"/>
      <w:marLeft w:val="0"/>
      <w:marRight w:val="0"/>
      <w:marTop w:val="0"/>
      <w:marBottom w:val="0"/>
      <w:divBdr>
        <w:top w:val="none" w:sz="0" w:space="0" w:color="auto"/>
        <w:left w:val="none" w:sz="0" w:space="0" w:color="auto"/>
        <w:bottom w:val="none" w:sz="0" w:space="0" w:color="auto"/>
        <w:right w:val="none" w:sz="0" w:space="0" w:color="auto"/>
      </w:divBdr>
    </w:div>
    <w:div w:id="1497182162">
      <w:bodyDiv w:val="1"/>
      <w:marLeft w:val="0"/>
      <w:marRight w:val="0"/>
      <w:marTop w:val="0"/>
      <w:marBottom w:val="0"/>
      <w:divBdr>
        <w:top w:val="none" w:sz="0" w:space="0" w:color="auto"/>
        <w:left w:val="none" w:sz="0" w:space="0" w:color="auto"/>
        <w:bottom w:val="none" w:sz="0" w:space="0" w:color="auto"/>
        <w:right w:val="none" w:sz="0" w:space="0" w:color="auto"/>
      </w:divBdr>
      <w:divsChild>
        <w:div w:id="116457918">
          <w:marLeft w:val="0"/>
          <w:marRight w:val="0"/>
          <w:marTop w:val="0"/>
          <w:marBottom w:val="0"/>
          <w:divBdr>
            <w:top w:val="none" w:sz="0" w:space="0" w:color="auto"/>
            <w:left w:val="none" w:sz="0" w:space="0" w:color="auto"/>
            <w:bottom w:val="none" w:sz="0" w:space="0" w:color="auto"/>
            <w:right w:val="none" w:sz="0" w:space="0" w:color="auto"/>
          </w:divBdr>
          <w:divsChild>
            <w:div w:id="897208466">
              <w:marLeft w:val="0"/>
              <w:marRight w:val="0"/>
              <w:marTop w:val="0"/>
              <w:marBottom w:val="0"/>
              <w:divBdr>
                <w:top w:val="none" w:sz="0" w:space="0" w:color="auto"/>
                <w:left w:val="none" w:sz="0" w:space="0" w:color="auto"/>
                <w:bottom w:val="none" w:sz="0" w:space="0" w:color="auto"/>
                <w:right w:val="none" w:sz="0" w:space="0" w:color="auto"/>
              </w:divBdr>
              <w:divsChild>
                <w:div w:id="125443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390020">
      <w:bodyDiv w:val="1"/>
      <w:marLeft w:val="0"/>
      <w:marRight w:val="0"/>
      <w:marTop w:val="0"/>
      <w:marBottom w:val="0"/>
      <w:divBdr>
        <w:top w:val="none" w:sz="0" w:space="0" w:color="auto"/>
        <w:left w:val="none" w:sz="0" w:space="0" w:color="auto"/>
        <w:bottom w:val="none" w:sz="0" w:space="0" w:color="auto"/>
        <w:right w:val="none" w:sz="0" w:space="0" w:color="auto"/>
      </w:divBdr>
      <w:divsChild>
        <w:div w:id="663778625">
          <w:marLeft w:val="0"/>
          <w:marRight w:val="0"/>
          <w:marTop w:val="0"/>
          <w:marBottom w:val="0"/>
          <w:divBdr>
            <w:top w:val="none" w:sz="0" w:space="0" w:color="auto"/>
            <w:left w:val="none" w:sz="0" w:space="0" w:color="auto"/>
            <w:bottom w:val="none" w:sz="0" w:space="0" w:color="auto"/>
            <w:right w:val="none" w:sz="0" w:space="0" w:color="auto"/>
          </w:divBdr>
          <w:divsChild>
            <w:div w:id="1895502840">
              <w:marLeft w:val="0"/>
              <w:marRight w:val="0"/>
              <w:marTop w:val="0"/>
              <w:marBottom w:val="0"/>
              <w:divBdr>
                <w:top w:val="none" w:sz="0" w:space="0" w:color="auto"/>
                <w:left w:val="none" w:sz="0" w:space="0" w:color="auto"/>
                <w:bottom w:val="none" w:sz="0" w:space="0" w:color="auto"/>
                <w:right w:val="none" w:sz="0" w:space="0" w:color="auto"/>
              </w:divBdr>
              <w:divsChild>
                <w:div w:id="375930450">
                  <w:marLeft w:val="0"/>
                  <w:marRight w:val="0"/>
                  <w:marTop w:val="0"/>
                  <w:marBottom w:val="0"/>
                  <w:divBdr>
                    <w:top w:val="none" w:sz="0" w:space="0" w:color="auto"/>
                    <w:left w:val="none" w:sz="0" w:space="0" w:color="auto"/>
                    <w:bottom w:val="none" w:sz="0" w:space="0" w:color="auto"/>
                    <w:right w:val="none" w:sz="0" w:space="0" w:color="auto"/>
                  </w:divBdr>
                  <w:divsChild>
                    <w:div w:id="78847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708818">
      <w:bodyDiv w:val="1"/>
      <w:marLeft w:val="0"/>
      <w:marRight w:val="0"/>
      <w:marTop w:val="0"/>
      <w:marBottom w:val="0"/>
      <w:divBdr>
        <w:top w:val="none" w:sz="0" w:space="0" w:color="auto"/>
        <w:left w:val="none" w:sz="0" w:space="0" w:color="auto"/>
        <w:bottom w:val="none" w:sz="0" w:space="0" w:color="auto"/>
        <w:right w:val="none" w:sz="0" w:space="0" w:color="auto"/>
      </w:divBdr>
      <w:divsChild>
        <w:div w:id="307321571">
          <w:marLeft w:val="0"/>
          <w:marRight w:val="0"/>
          <w:marTop w:val="0"/>
          <w:marBottom w:val="0"/>
          <w:divBdr>
            <w:top w:val="none" w:sz="0" w:space="0" w:color="auto"/>
            <w:left w:val="none" w:sz="0" w:space="0" w:color="auto"/>
            <w:bottom w:val="none" w:sz="0" w:space="0" w:color="auto"/>
            <w:right w:val="none" w:sz="0" w:space="0" w:color="auto"/>
          </w:divBdr>
          <w:divsChild>
            <w:div w:id="178992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077484">
      <w:bodyDiv w:val="1"/>
      <w:marLeft w:val="0"/>
      <w:marRight w:val="0"/>
      <w:marTop w:val="0"/>
      <w:marBottom w:val="0"/>
      <w:divBdr>
        <w:top w:val="none" w:sz="0" w:space="0" w:color="auto"/>
        <w:left w:val="none" w:sz="0" w:space="0" w:color="auto"/>
        <w:bottom w:val="none" w:sz="0" w:space="0" w:color="auto"/>
        <w:right w:val="none" w:sz="0" w:space="0" w:color="auto"/>
      </w:divBdr>
    </w:div>
    <w:div w:id="1694573870">
      <w:bodyDiv w:val="1"/>
      <w:marLeft w:val="0"/>
      <w:marRight w:val="0"/>
      <w:marTop w:val="0"/>
      <w:marBottom w:val="0"/>
      <w:divBdr>
        <w:top w:val="none" w:sz="0" w:space="0" w:color="auto"/>
        <w:left w:val="none" w:sz="0" w:space="0" w:color="auto"/>
        <w:bottom w:val="none" w:sz="0" w:space="0" w:color="auto"/>
        <w:right w:val="none" w:sz="0" w:space="0" w:color="auto"/>
      </w:divBdr>
      <w:divsChild>
        <w:div w:id="115759670">
          <w:marLeft w:val="0"/>
          <w:marRight w:val="0"/>
          <w:marTop w:val="0"/>
          <w:marBottom w:val="0"/>
          <w:divBdr>
            <w:top w:val="none" w:sz="0" w:space="0" w:color="auto"/>
            <w:left w:val="none" w:sz="0" w:space="0" w:color="auto"/>
            <w:bottom w:val="none" w:sz="0" w:space="0" w:color="auto"/>
            <w:right w:val="none" w:sz="0" w:space="0" w:color="auto"/>
          </w:divBdr>
          <w:divsChild>
            <w:div w:id="2071996622">
              <w:marLeft w:val="0"/>
              <w:marRight w:val="0"/>
              <w:marTop w:val="0"/>
              <w:marBottom w:val="0"/>
              <w:divBdr>
                <w:top w:val="none" w:sz="0" w:space="0" w:color="auto"/>
                <w:left w:val="none" w:sz="0" w:space="0" w:color="auto"/>
                <w:bottom w:val="none" w:sz="0" w:space="0" w:color="auto"/>
                <w:right w:val="none" w:sz="0" w:space="0" w:color="auto"/>
              </w:divBdr>
              <w:divsChild>
                <w:div w:id="1107389170">
                  <w:marLeft w:val="0"/>
                  <w:marRight w:val="0"/>
                  <w:marTop w:val="0"/>
                  <w:marBottom w:val="0"/>
                  <w:divBdr>
                    <w:top w:val="none" w:sz="0" w:space="0" w:color="auto"/>
                    <w:left w:val="none" w:sz="0" w:space="0" w:color="auto"/>
                    <w:bottom w:val="none" w:sz="0" w:space="0" w:color="auto"/>
                    <w:right w:val="none" w:sz="0" w:space="0" w:color="auto"/>
                  </w:divBdr>
                  <w:divsChild>
                    <w:div w:id="1415977891">
                      <w:marLeft w:val="0"/>
                      <w:marRight w:val="0"/>
                      <w:marTop w:val="0"/>
                      <w:marBottom w:val="0"/>
                      <w:divBdr>
                        <w:top w:val="none" w:sz="0" w:space="0" w:color="auto"/>
                        <w:left w:val="none" w:sz="0" w:space="0" w:color="auto"/>
                        <w:bottom w:val="none" w:sz="0" w:space="0" w:color="auto"/>
                        <w:right w:val="none" w:sz="0" w:space="0" w:color="auto"/>
                      </w:divBdr>
                      <w:divsChild>
                        <w:div w:id="395934237">
                          <w:marLeft w:val="0"/>
                          <w:marRight w:val="0"/>
                          <w:marTop w:val="0"/>
                          <w:marBottom w:val="0"/>
                          <w:divBdr>
                            <w:top w:val="none" w:sz="0" w:space="0" w:color="auto"/>
                            <w:left w:val="none" w:sz="0" w:space="0" w:color="auto"/>
                            <w:bottom w:val="none" w:sz="0" w:space="0" w:color="auto"/>
                            <w:right w:val="none" w:sz="0" w:space="0" w:color="auto"/>
                          </w:divBdr>
                          <w:divsChild>
                            <w:div w:id="144325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744629">
      <w:bodyDiv w:val="1"/>
      <w:marLeft w:val="0"/>
      <w:marRight w:val="0"/>
      <w:marTop w:val="0"/>
      <w:marBottom w:val="0"/>
      <w:divBdr>
        <w:top w:val="none" w:sz="0" w:space="0" w:color="auto"/>
        <w:left w:val="none" w:sz="0" w:space="0" w:color="auto"/>
        <w:bottom w:val="none" w:sz="0" w:space="0" w:color="auto"/>
        <w:right w:val="none" w:sz="0" w:space="0" w:color="auto"/>
      </w:divBdr>
      <w:divsChild>
        <w:div w:id="1659766794">
          <w:marLeft w:val="0"/>
          <w:marRight w:val="0"/>
          <w:marTop w:val="0"/>
          <w:marBottom w:val="0"/>
          <w:divBdr>
            <w:top w:val="none" w:sz="0" w:space="0" w:color="auto"/>
            <w:left w:val="none" w:sz="0" w:space="0" w:color="auto"/>
            <w:bottom w:val="none" w:sz="0" w:space="0" w:color="auto"/>
            <w:right w:val="none" w:sz="0" w:space="0" w:color="auto"/>
          </w:divBdr>
        </w:div>
      </w:divsChild>
    </w:div>
    <w:div w:id="1841893594">
      <w:bodyDiv w:val="1"/>
      <w:marLeft w:val="0"/>
      <w:marRight w:val="0"/>
      <w:marTop w:val="0"/>
      <w:marBottom w:val="0"/>
      <w:divBdr>
        <w:top w:val="none" w:sz="0" w:space="0" w:color="auto"/>
        <w:left w:val="none" w:sz="0" w:space="0" w:color="auto"/>
        <w:bottom w:val="none" w:sz="0" w:space="0" w:color="auto"/>
        <w:right w:val="none" w:sz="0" w:space="0" w:color="auto"/>
      </w:divBdr>
      <w:divsChild>
        <w:div w:id="169099802">
          <w:marLeft w:val="0"/>
          <w:marRight w:val="0"/>
          <w:marTop w:val="0"/>
          <w:marBottom w:val="0"/>
          <w:divBdr>
            <w:top w:val="none" w:sz="0" w:space="0" w:color="auto"/>
            <w:left w:val="none" w:sz="0" w:space="0" w:color="auto"/>
            <w:bottom w:val="none" w:sz="0" w:space="0" w:color="auto"/>
            <w:right w:val="none" w:sz="0" w:space="0" w:color="auto"/>
          </w:divBdr>
          <w:divsChild>
            <w:div w:id="1990942026">
              <w:marLeft w:val="0"/>
              <w:marRight w:val="0"/>
              <w:marTop w:val="0"/>
              <w:marBottom w:val="0"/>
              <w:divBdr>
                <w:top w:val="none" w:sz="0" w:space="0" w:color="auto"/>
                <w:left w:val="none" w:sz="0" w:space="0" w:color="auto"/>
                <w:bottom w:val="none" w:sz="0" w:space="0" w:color="auto"/>
                <w:right w:val="none" w:sz="0" w:space="0" w:color="auto"/>
              </w:divBdr>
              <w:divsChild>
                <w:div w:id="2124618333">
                  <w:marLeft w:val="0"/>
                  <w:marRight w:val="0"/>
                  <w:marTop w:val="0"/>
                  <w:marBottom w:val="0"/>
                  <w:divBdr>
                    <w:top w:val="none" w:sz="0" w:space="0" w:color="auto"/>
                    <w:left w:val="none" w:sz="0" w:space="0" w:color="auto"/>
                    <w:bottom w:val="none" w:sz="0" w:space="0" w:color="auto"/>
                    <w:right w:val="none" w:sz="0" w:space="0" w:color="auto"/>
                  </w:divBdr>
                  <w:divsChild>
                    <w:div w:id="60596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281339">
      <w:bodyDiv w:val="1"/>
      <w:marLeft w:val="0"/>
      <w:marRight w:val="0"/>
      <w:marTop w:val="0"/>
      <w:marBottom w:val="0"/>
      <w:divBdr>
        <w:top w:val="none" w:sz="0" w:space="0" w:color="auto"/>
        <w:left w:val="none" w:sz="0" w:space="0" w:color="auto"/>
        <w:bottom w:val="none" w:sz="0" w:space="0" w:color="auto"/>
        <w:right w:val="none" w:sz="0" w:space="0" w:color="auto"/>
      </w:divBdr>
      <w:divsChild>
        <w:div w:id="1055009949">
          <w:marLeft w:val="0"/>
          <w:marRight w:val="0"/>
          <w:marTop w:val="0"/>
          <w:marBottom w:val="0"/>
          <w:divBdr>
            <w:top w:val="none" w:sz="0" w:space="0" w:color="auto"/>
            <w:left w:val="none" w:sz="0" w:space="0" w:color="auto"/>
            <w:bottom w:val="none" w:sz="0" w:space="0" w:color="auto"/>
            <w:right w:val="none" w:sz="0" w:space="0" w:color="auto"/>
          </w:divBdr>
          <w:divsChild>
            <w:div w:id="1004017352">
              <w:marLeft w:val="0"/>
              <w:marRight w:val="0"/>
              <w:marTop w:val="0"/>
              <w:marBottom w:val="0"/>
              <w:divBdr>
                <w:top w:val="none" w:sz="0" w:space="0" w:color="auto"/>
                <w:left w:val="none" w:sz="0" w:space="0" w:color="auto"/>
                <w:bottom w:val="none" w:sz="0" w:space="0" w:color="auto"/>
                <w:right w:val="none" w:sz="0" w:space="0" w:color="auto"/>
              </w:divBdr>
              <w:divsChild>
                <w:div w:id="548304282">
                  <w:marLeft w:val="0"/>
                  <w:marRight w:val="0"/>
                  <w:marTop w:val="0"/>
                  <w:marBottom w:val="0"/>
                  <w:divBdr>
                    <w:top w:val="none" w:sz="0" w:space="0" w:color="auto"/>
                    <w:left w:val="none" w:sz="0" w:space="0" w:color="auto"/>
                    <w:bottom w:val="none" w:sz="0" w:space="0" w:color="auto"/>
                    <w:right w:val="none" w:sz="0" w:space="0" w:color="auto"/>
                  </w:divBdr>
                </w:div>
              </w:divsChild>
            </w:div>
            <w:div w:id="2051881599">
              <w:marLeft w:val="0"/>
              <w:marRight w:val="0"/>
              <w:marTop w:val="0"/>
              <w:marBottom w:val="0"/>
              <w:divBdr>
                <w:top w:val="none" w:sz="0" w:space="0" w:color="auto"/>
                <w:left w:val="none" w:sz="0" w:space="0" w:color="auto"/>
                <w:bottom w:val="none" w:sz="0" w:space="0" w:color="auto"/>
                <w:right w:val="none" w:sz="0" w:space="0" w:color="auto"/>
              </w:divBdr>
              <w:divsChild>
                <w:div w:id="201853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101341">
          <w:marLeft w:val="0"/>
          <w:marRight w:val="0"/>
          <w:marTop w:val="0"/>
          <w:marBottom w:val="0"/>
          <w:divBdr>
            <w:top w:val="none" w:sz="0" w:space="0" w:color="auto"/>
            <w:left w:val="none" w:sz="0" w:space="0" w:color="auto"/>
            <w:bottom w:val="none" w:sz="0" w:space="0" w:color="auto"/>
            <w:right w:val="none" w:sz="0" w:space="0" w:color="auto"/>
          </w:divBdr>
          <w:divsChild>
            <w:div w:id="670569120">
              <w:marLeft w:val="0"/>
              <w:marRight w:val="0"/>
              <w:marTop w:val="0"/>
              <w:marBottom w:val="0"/>
              <w:divBdr>
                <w:top w:val="none" w:sz="0" w:space="0" w:color="auto"/>
                <w:left w:val="none" w:sz="0" w:space="0" w:color="auto"/>
                <w:bottom w:val="none" w:sz="0" w:space="0" w:color="auto"/>
                <w:right w:val="none" w:sz="0" w:space="0" w:color="auto"/>
              </w:divBdr>
              <w:divsChild>
                <w:div w:id="27768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613530">
      <w:bodyDiv w:val="1"/>
      <w:marLeft w:val="0"/>
      <w:marRight w:val="0"/>
      <w:marTop w:val="0"/>
      <w:marBottom w:val="0"/>
      <w:divBdr>
        <w:top w:val="none" w:sz="0" w:space="0" w:color="auto"/>
        <w:left w:val="none" w:sz="0" w:space="0" w:color="auto"/>
        <w:bottom w:val="none" w:sz="0" w:space="0" w:color="auto"/>
        <w:right w:val="none" w:sz="0" w:space="0" w:color="auto"/>
      </w:divBdr>
    </w:div>
    <w:div w:id="1983264126">
      <w:bodyDiv w:val="1"/>
      <w:marLeft w:val="0"/>
      <w:marRight w:val="0"/>
      <w:marTop w:val="0"/>
      <w:marBottom w:val="0"/>
      <w:divBdr>
        <w:top w:val="none" w:sz="0" w:space="0" w:color="auto"/>
        <w:left w:val="none" w:sz="0" w:space="0" w:color="auto"/>
        <w:bottom w:val="none" w:sz="0" w:space="0" w:color="auto"/>
        <w:right w:val="none" w:sz="0" w:space="0" w:color="auto"/>
      </w:divBdr>
    </w:div>
    <w:div w:id="1998343019">
      <w:bodyDiv w:val="1"/>
      <w:marLeft w:val="0"/>
      <w:marRight w:val="0"/>
      <w:marTop w:val="0"/>
      <w:marBottom w:val="0"/>
      <w:divBdr>
        <w:top w:val="none" w:sz="0" w:space="0" w:color="auto"/>
        <w:left w:val="none" w:sz="0" w:space="0" w:color="auto"/>
        <w:bottom w:val="none" w:sz="0" w:space="0" w:color="auto"/>
        <w:right w:val="none" w:sz="0" w:space="0" w:color="auto"/>
      </w:divBdr>
      <w:divsChild>
        <w:div w:id="1480339199">
          <w:marLeft w:val="0"/>
          <w:marRight w:val="0"/>
          <w:marTop w:val="0"/>
          <w:marBottom w:val="0"/>
          <w:divBdr>
            <w:top w:val="none" w:sz="0" w:space="0" w:color="auto"/>
            <w:left w:val="none" w:sz="0" w:space="0" w:color="auto"/>
            <w:bottom w:val="none" w:sz="0" w:space="0" w:color="auto"/>
            <w:right w:val="none" w:sz="0" w:space="0" w:color="auto"/>
          </w:divBdr>
          <w:divsChild>
            <w:div w:id="82187574">
              <w:marLeft w:val="0"/>
              <w:marRight w:val="0"/>
              <w:marTop w:val="0"/>
              <w:marBottom w:val="0"/>
              <w:divBdr>
                <w:top w:val="none" w:sz="0" w:space="0" w:color="auto"/>
                <w:left w:val="none" w:sz="0" w:space="0" w:color="auto"/>
                <w:bottom w:val="none" w:sz="0" w:space="0" w:color="auto"/>
                <w:right w:val="none" w:sz="0" w:space="0" w:color="auto"/>
              </w:divBdr>
              <w:divsChild>
                <w:div w:id="163321090">
                  <w:marLeft w:val="0"/>
                  <w:marRight w:val="0"/>
                  <w:marTop w:val="0"/>
                  <w:marBottom w:val="0"/>
                  <w:divBdr>
                    <w:top w:val="none" w:sz="0" w:space="0" w:color="auto"/>
                    <w:left w:val="none" w:sz="0" w:space="0" w:color="auto"/>
                    <w:bottom w:val="none" w:sz="0" w:space="0" w:color="auto"/>
                    <w:right w:val="none" w:sz="0" w:space="0" w:color="auto"/>
                  </w:divBdr>
                  <w:divsChild>
                    <w:div w:id="4511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2435">
      <w:bodyDiv w:val="1"/>
      <w:marLeft w:val="0"/>
      <w:marRight w:val="0"/>
      <w:marTop w:val="0"/>
      <w:marBottom w:val="0"/>
      <w:divBdr>
        <w:top w:val="none" w:sz="0" w:space="0" w:color="auto"/>
        <w:left w:val="none" w:sz="0" w:space="0" w:color="auto"/>
        <w:bottom w:val="none" w:sz="0" w:space="0" w:color="auto"/>
        <w:right w:val="none" w:sz="0" w:space="0" w:color="auto"/>
      </w:divBdr>
      <w:divsChild>
        <w:div w:id="452212449">
          <w:marLeft w:val="0"/>
          <w:marRight w:val="0"/>
          <w:marTop w:val="0"/>
          <w:marBottom w:val="0"/>
          <w:divBdr>
            <w:top w:val="none" w:sz="0" w:space="0" w:color="auto"/>
            <w:left w:val="none" w:sz="0" w:space="0" w:color="auto"/>
            <w:bottom w:val="none" w:sz="0" w:space="0" w:color="auto"/>
            <w:right w:val="none" w:sz="0" w:space="0" w:color="auto"/>
          </w:divBdr>
          <w:divsChild>
            <w:div w:id="1089888497">
              <w:marLeft w:val="0"/>
              <w:marRight w:val="0"/>
              <w:marTop w:val="0"/>
              <w:marBottom w:val="0"/>
              <w:divBdr>
                <w:top w:val="none" w:sz="0" w:space="0" w:color="auto"/>
                <w:left w:val="none" w:sz="0" w:space="0" w:color="auto"/>
                <w:bottom w:val="none" w:sz="0" w:space="0" w:color="auto"/>
                <w:right w:val="none" w:sz="0" w:space="0" w:color="auto"/>
              </w:divBdr>
              <w:divsChild>
                <w:div w:id="729960131">
                  <w:marLeft w:val="0"/>
                  <w:marRight w:val="0"/>
                  <w:marTop w:val="0"/>
                  <w:marBottom w:val="0"/>
                  <w:divBdr>
                    <w:top w:val="none" w:sz="0" w:space="0" w:color="auto"/>
                    <w:left w:val="none" w:sz="0" w:space="0" w:color="auto"/>
                    <w:bottom w:val="none" w:sz="0" w:space="0" w:color="auto"/>
                    <w:right w:val="none" w:sz="0" w:space="0" w:color="auto"/>
                  </w:divBdr>
                  <w:divsChild>
                    <w:div w:id="100559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003872">
      <w:bodyDiv w:val="1"/>
      <w:marLeft w:val="0"/>
      <w:marRight w:val="0"/>
      <w:marTop w:val="0"/>
      <w:marBottom w:val="0"/>
      <w:divBdr>
        <w:top w:val="none" w:sz="0" w:space="0" w:color="auto"/>
        <w:left w:val="none" w:sz="0" w:space="0" w:color="auto"/>
        <w:bottom w:val="none" w:sz="0" w:space="0" w:color="auto"/>
        <w:right w:val="none" w:sz="0" w:space="0" w:color="auto"/>
      </w:divBdr>
    </w:div>
    <w:div w:id="2092923130">
      <w:bodyDiv w:val="1"/>
      <w:marLeft w:val="0"/>
      <w:marRight w:val="0"/>
      <w:marTop w:val="0"/>
      <w:marBottom w:val="0"/>
      <w:divBdr>
        <w:top w:val="none" w:sz="0" w:space="0" w:color="auto"/>
        <w:left w:val="none" w:sz="0" w:space="0" w:color="auto"/>
        <w:bottom w:val="none" w:sz="0" w:space="0" w:color="auto"/>
        <w:right w:val="none" w:sz="0" w:space="0" w:color="auto"/>
      </w:divBdr>
      <w:divsChild>
        <w:div w:id="1976254809">
          <w:marLeft w:val="0"/>
          <w:marRight w:val="0"/>
          <w:marTop w:val="0"/>
          <w:marBottom w:val="0"/>
          <w:divBdr>
            <w:top w:val="none" w:sz="0" w:space="0" w:color="auto"/>
            <w:left w:val="none" w:sz="0" w:space="0" w:color="auto"/>
            <w:bottom w:val="none" w:sz="0" w:space="0" w:color="auto"/>
            <w:right w:val="none" w:sz="0" w:space="0" w:color="auto"/>
          </w:divBdr>
          <w:divsChild>
            <w:div w:id="843010961">
              <w:marLeft w:val="0"/>
              <w:marRight w:val="0"/>
              <w:marTop w:val="0"/>
              <w:marBottom w:val="0"/>
              <w:divBdr>
                <w:top w:val="none" w:sz="0" w:space="0" w:color="auto"/>
                <w:left w:val="none" w:sz="0" w:space="0" w:color="auto"/>
                <w:bottom w:val="none" w:sz="0" w:space="0" w:color="auto"/>
                <w:right w:val="none" w:sz="0" w:space="0" w:color="auto"/>
              </w:divBdr>
              <w:divsChild>
                <w:div w:id="627664888">
                  <w:marLeft w:val="0"/>
                  <w:marRight w:val="0"/>
                  <w:marTop w:val="0"/>
                  <w:marBottom w:val="0"/>
                  <w:divBdr>
                    <w:top w:val="none" w:sz="0" w:space="0" w:color="auto"/>
                    <w:left w:val="none" w:sz="0" w:space="0" w:color="auto"/>
                    <w:bottom w:val="none" w:sz="0" w:space="0" w:color="auto"/>
                    <w:right w:val="none" w:sz="0" w:space="0" w:color="auto"/>
                  </w:divBdr>
                  <w:divsChild>
                    <w:div w:id="1669168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993612">
      <w:bodyDiv w:val="1"/>
      <w:marLeft w:val="0"/>
      <w:marRight w:val="0"/>
      <w:marTop w:val="0"/>
      <w:marBottom w:val="0"/>
      <w:divBdr>
        <w:top w:val="none" w:sz="0" w:space="0" w:color="auto"/>
        <w:left w:val="none" w:sz="0" w:space="0" w:color="auto"/>
        <w:bottom w:val="none" w:sz="0" w:space="0" w:color="auto"/>
        <w:right w:val="none" w:sz="0" w:space="0" w:color="auto"/>
      </w:divBdr>
    </w:div>
    <w:div w:id="2124223208">
      <w:bodyDiv w:val="1"/>
      <w:marLeft w:val="0"/>
      <w:marRight w:val="0"/>
      <w:marTop w:val="0"/>
      <w:marBottom w:val="0"/>
      <w:divBdr>
        <w:top w:val="none" w:sz="0" w:space="0" w:color="auto"/>
        <w:left w:val="none" w:sz="0" w:space="0" w:color="auto"/>
        <w:bottom w:val="none" w:sz="0" w:space="0" w:color="auto"/>
        <w:right w:val="none" w:sz="0" w:space="0" w:color="auto"/>
      </w:divBdr>
    </w:div>
    <w:div w:id="213012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sv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1B3E6B5-F332-4186-8696-213A4E02490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F1C7F5-2364-D444-91E2-9241952E1BA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17F40B71CAF50499379AD6C20D8F012" ma:contentTypeVersion="11" ma:contentTypeDescription="Create a new document." ma:contentTypeScope="" ma:versionID="63b3064b0e4350d2576af8e49a0d6754">
  <xsd:schema xmlns:xsd="http://www.w3.org/2001/XMLSchema" xmlns:xs="http://www.w3.org/2001/XMLSchema" xmlns:p="http://schemas.microsoft.com/office/2006/metadata/properties" xmlns:ns3="1b9e7f31-8c1c-4f61-bc10-f432a3f7ce0a" targetNamespace="http://schemas.microsoft.com/office/2006/metadata/properties" ma:root="true" ma:fieldsID="286fcdee587b9d5dd8aa61fda9679f62" ns3:_="">
    <xsd:import namespace="1b9e7f31-8c1c-4f61-bc10-f432a3f7ce0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LengthInSeconds"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9e7f31-8c1c-4f61-bc10-f432a3f7ce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EEA05-9A86-4AFE-8C40-D7DAEE0B519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35B008A-0BCA-4416-A115-CBC85C2D9209}">
  <ds:schemaRefs>
    <ds:schemaRef ds:uri="http://schemas.microsoft.com/sharepoint/v3/contenttype/forms"/>
  </ds:schemaRefs>
</ds:datastoreItem>
</file>

<file path=customXml/itemProps3.xml><?xml version="1.0" encoding="utf-8"?>
<ds:datastoreItem xmlns:ds="http://schemas.openxmlformats.org/officeDocument/2006/customXml" ds:itemID="{B968C985-E029-49D4-9BDF-2C0E4B2D74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9e7f31-8c1c-4f61-bc10-f432a3f7ce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F63EB7-8758-7146-B8D8-8C907E75E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70</Pages>
  <Words>36208</Words>
  <Characters>206386</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A.</dc:creator>
  <cp:keywords/>
  <dc:description/>
  <cp:lastModifiedBy>Tanyalouise Ekekwe</cp:lastModifiedBy>
  <cp:revision>23</cp:revision>
  <cp:lastPrinted>2024-06-28T05:10:00Z</cp:lastPrinted>
  <dcterms:created xsi:type="dcterms:W3CDTF">2024-06-27T16:29:00Z</dcterms:created>
  <dcterms:modified xsi:type="dcterms:W3CDTF">2024-06-28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590541981/apa-6th-edition-4</vt:lpwstr>
  </property>
  <property fmtid="{D5CDD505-2E9C-101B-9397-08002B2CF9AE}" pid="7" name="Mendeley Recent Style Name 2_1">
    <vt:lpwstr>American Psychological Association 6th edition - Stephen Adubi</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Citation Style_1">
    <vt:lpwstr>http://csl.mendeley.com/styles/590541981/apa-6th-edition-4</vt:lpwstr>
  </property>
  <property fmtid="{D5CDD505-2E9C-101B-9397-08002B2CF9AE}" pid="24" name="Mendeley Unique User Id_1">
    <vt:lpwstr>0d917869-7174-30fb-bd12-dfc1b55bc965</vt:lpwstr>
  </property>
  <property fmtid="{D5CDD505-2E9C-101B-9397-08002B2CF9AE}" pid="25" name="GrammarlyDocumentId">
    <vt:lpwstr>47bbeeba605d4976d4e416004aadcd1f6d5c2ca3c0102d5f2d2d8dda2fc212bb</vt:lpwstr>
  </property>
  <property fmtid="{D5CDD505-2E9C-101B-9397-08002B2CF9AE}" pid="26" name="ZOTERO_PREF_1">
    <vt:lpwstr>&lt;data data-version="3" zotero-version="6.0.36"&gt;&lt;session id="TnmRoe7m"/&gt;&lt;style id="http://www.zotero.org/styles/apa" locale="en-GB" hasBibliography="1" bibliographyStyleHasBeenSet="1"/&gt;&lt;prefs&gt;&lt;pref name="fieldType" value="Field"/&gt;&lt;/prefs&gt;&lt;/data&gt;</vt:lpwstr>
  </property>
  <property fmtid="{D5CDD505-2E9C-101B-9397-08002B2CF9AE}" pid="27" name="grammarly_documentId">
    <vt:lpwstr>documentId_1766</vt:lpwstr>
  </property>
  <property fmtid="{D5CDD505-2E9C-101B-9397-08002B2CF9AE}" pid="28" name="grammarly_documentContext">
    <vt:lpwstr>{"goals":[],"domain":"general","emotions":[],"dialect":"british"}</vt:lpwstr>
  </property>
  <property fmtid="{D5CDD505-2E9C-101B-9397-08002B2CF9AE}" pid="29" name="ContentTypeId">
    <vt:lpwstr>0x010100A17F40B71CAF50499379AD6C20D8F012</vt:lpwstr>
  </property>
</Properties>
</file>